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77777777"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des 2013 – 2016</w:t>
      </w:r>
      <w:r w:rsidRPr="00E5577F">
        <w:rPr>
          <w:rFonts w:cs="Times New Roman"/>
          <w:szCs w:val="24"/>
        </w:rPr>
        <w:br/>
        <w:t>Travail restitué en 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77777777" w:rsidR="00E5577F" w:rsidRPr="00E5577F" w:rsidRDefault="00E5577F" w:rsidP="00E5577F">
      <w:pPr>
        <w:spacing w:after="480"/>
        <w:rPr>
          <w:rFonts w:cs="Times New Roman"/>
        </w:rPr>
      </w:pPr>
      <w:r w:rsidRPr="00E5577F">
        <w:rPr>
          <w:rFonts w:cs="Times New Roman"/>
        </w:rPr>
        <w:t>Candidat : Anthony Tomat</w:t>
      </w:r>
      <w:r w:rsidRPr="00E5577F">
        <w:rPr>
          <w:rFonts w:cs="Times New Roman"/>
        </w:rPr>
        <w:br/>
        <w:t>Directeur : Boris Fritscher</w:t>
      </w:r>
      <w:r w:rsidRPr="00E5577F">
        <w:rPr>
          <w:rFonts w:cs="Times New Roman"/>
        </w:rPr>
        <w:br/>
        <w:t>Filière informatique de gestion, HEG ARC – Haute Ecole Arc – Gestion, Neuchâtel, Suisse</w:t>
      </w:r>
      <w:r w:rsidRPr="00E5577F">
        <w:rPr>
          <w:rFonts w:cs="Times New Roman"/>
        </w:rPr>
        <w:br/>
        <w:t>anthony.tomat@(he-arc.ch)|(gmail.com), boris.fritscher@he-arc.ch</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E5577F" w14:paraId="39CED2F6" w14:textId="77777777" w:rsidTr="00F928A5">
        <w:tc>
          <w:tcPr>
            <w:tcW w:w="1295" w:type="dxa"/>
          </w:tcPr>
          <w:p w14:paraId="39170B4F" w14:textId="77777777" w:rsidR="00E5577F" w:rsidRPr="00E5577F" w:rsidRDefault="00E5577F" w:rsidP="00F928A5">
            <w:pPr>
              <w:spacing w:after="60"/>
              <w:outlineLvl w:val="0"/>
              <w:rPr>
                <w:rFonts w:cs="Times New Roman"/>
                <w:b/>
                <w:i/>
                <w:sz w:val="22"/>
              </w:rPr>
            </w:pPr>
            <w:r w:rsidRPr="00E5577F">
              <w:rPr>
                <w:rFonts w:cs="Times New Roman"/>
                <w:b/>
                <w:i/>
                <w:sz w:val="22"/>
              </w:rPr>
              <w:t>Résumé</w:t>
            </w:r>
          </w:p>
        </w:tc>
        <w:tc>
          <w:tcPr>
            <w:tcW w:w="5491" w:type="dxa"/>
          </w:tcPr>
          <w:p w14:paraId="4419B528" w14:textId="77777777" w:rsidR="00E5577F" w:rsidRPr="00E5577F" w:rsidRDefault="00E5577F" w:rsidP="00F928A5">
            <w:pPr>
              <w:spacing w:after="60"/>
              <w:outlineLvl w:val="0"/>
              <w:rPr>
                <w:rFonts w:cs="Times New Roman"/>
                <w:i/>
                <w:sz w:val="22"/>
              </w:rPr>
            </w:pPr>
            <w:r w:rsidRPr="00E5577F">
              <w:rPr>
                <w:rFonts w:cs="Times New Roman"/>
                <w:i/>
                <w:sz w:val="22"/>
              </w:rPr>
              <w:t>Ce travail constitue l’apogée de la formation d’informatique de gestion au niveau Bachelor, des Hautes Ecoles de Suisse occidentale. Il conjugue les domaines de la gestion et de l’informatique.</w:t>
            </w:r>
          </w:p>
          <w:p w14:paraId="2947A91B" w14:textId="77777777" w:rsidR="00E5577F" w:rsidRPr="00E5577F" w:rsidRDefault="00E5577F" w:rsidP="00F928A5">
            <w:pPr>
              <w:spacing w:after="60"/>
              <w:outlineLvl w:val="0"/>
              <w:rPr>
                <w:rFonts w:cs="Times New Roman"/>
                <w:i/>
                <w:sz w:val="22"/>
              </w:rPr>
            </w:pPr>
            <w:r w:rsidRPr="00E5577F">
              <w:rPr>
                <w:rFonts w:cs="Times New Roman"/>
                <w:i/>
                <w:sz w:val="22"/>
              </w:rPr>
              <w:t>Il apporte un certain lot de réponse quant aux démarches à entreprendre pour la réalisation d’un nouveau scénario de jeu. Les problématiques liées ainsi que les résultats sont présentés au lecteur.</w:t>
            </w:r>
          </w:p>
          <w:p w14:paraId="3D2F4807" w14:textId="03077484" w:rsidR="00E5577F" w:rsidRPr="00E5577F" w:rsidRDefault="00E5577F" w:rsidP="00F928A5">
            <w:pPr>
              <w:spacing w:after="60"/>
              <w:outlineLvl w:val="0"/>
              <w:rPr>
                <w:rFonts w:cs="Times New Roman"/>
                <w:i/>
                <w:sz w:val="22"/>
              </w:rPr>
            </w:pPr>
            <w:r w:rsidRPr="00E5577F">
              <w:rPr>
                <w:rFonts w:cs="Times New Roman"/>
                <w:i/>
                <w:sz w:val="22"/>
              </w:rPr>
              <w:t>Le contexte consiste à simuler une entreprise, dans une économie de marché et la plupart des interactions avec les différents agents et les contraintes inhérentes</w:t>
            </w:r>
            <w:r w:rsidR="00A14166">
              <w:rPr>
                <w:rFonts w:cs="Times New Roman"/>
                <w:i/>
                <w:sz w:val="22"/>
              </w:rPr>
              <w:t xml:space="preserve"> à ce type d’écosytème</w:t>
            </w:r>
            <w:r w:rsidRPr="00E5577F">
              <w:rPr>
                <w:rFonts w:cs="Times New Roman"/>
                <w:i/>
                <w:sz w:val="22"/>
              </w:rPr>
              <w:t>.</w:t>
            </w:r>
          </w:p>
          <w:p w14:paraId="59EAF880" w14:textId="7CC7EA3E" w:rsidR="00E5577F" w:rsidRPr="00E5577F" w:rsidRDefault="00A14166" w:rsidP="00F928A5">
            <w:pPr>
              <w:spacing w:after="60"/>
              <w:outlineLvl w:val="0"/>
              <w:rPr>
                <w:rFonts w:cs="Times New Roman"/>
                <w:i/>
                <w:sz w:val="22"/>
              </w:rPr>
            </w:pPr>
            <w:r>
              <w:rPr>
                <w:rFonts w:cs="Times New Roman"/>
                <w:i/>
                <w:sz w:val="22"/>
              </w:rPr>
              <w:t>L’objectif de la solution</w:t>
            </w:r>
            <w:r w:rsidR="00E5577F" w:rsidRPr="00E5577F">
              <w:rPr>
                <w:rFonts w:cs="Times New Roman"/>
                <w:i/>
                <w:sz w:val="22"/>
              </w:rPr>
              <w:t xml:space="preserve"> est de sensibiliser le</w:t>
            </w:r>
            <w:r>
              <w:rPr>
                <w:rFonts w:cs="Times New Roman"/>
                <w:i/>
                <w:sz w:val="22"/>
              </w:rPr>
              <w:t>s</w:t>
            </w:r>
            <w:r w:rsidR="00E5577F" w:rsidRPr="00E5577F">
              <w:rPr>
                <w:rFonts w:cs="Times New Roman"/>
                <w:i/>
                <w:sz w:val="22"/>
              </w:rPr>
              <w:t xml:space="preserve"> participant</w:t>
            </w:r>
            <w:r>
              <w:rPr>
                <w:rFonts w:cs="Times New Roman"/>
                <w:i/>
                <w:sz w:val="22"/>
              </w:rPr>
              <w:t>s à la gestion d’entreprise et aux progiciels de gestions intégrés.</w:t>
            </w:r>
            <w:r w:rsidR="00E5577F" w:rsidRPr="00E5577F">
              <w:rPr>
                <w:rFonts w:cs="Times New Roman"/>
                <w:i/>
                <w:sz w:val="22"/>
              </w:rPr>
              <w:t xml:space="preserve"> Ainsi, l’étudiant capitalise à la fois des compétences métiers et des compét</w:t>
            </w:r>
            <w:r>
              <w:rPr>
                <w:rFonts w:cs="Times New Roman"/>
                <w:i/>
                <w:sz w:val="22"/>
              </w:rPr>
              <w:t>ences sur un outil informatique qu’il sera surement amené à utiliser dans ses futurs fonctions.</w:t>
            </w:r>
          </w:p>
          <w:p w14:paraId="264C3D0A" w14:textId="77777777" w:rsidR="00E5577F" w:rsidRPr="00E5577F" w:rsidRDefault="00E5577F" w:rsidP="00F928A5">
            <w:pPr>
              <w:spacing w:after="60"/>
              <w:outlineLvl w:val="0"/>
              <w:rPr>
                <w:rFonts w:cs="Times New Roman"/>
                <w:i/>
                <w:sz w:val="22"/>
              </w:rPr>
            </w:pPr>
            <w:r w:rsidRPr="00E5577F">
              <w:rPr>
                <w:rFonts w:cs="Times New Roman"/>
                <w:i/>
                <w:sz w:val="22"/>
              </w:rPr>
              <w:t>Afin de mener à bien ce projet, une revue de littérature rigoureuse est menée en vue de faire un état de l’art du domaine. Ensuite, une scénarisation et ses principales opérations sont choisies et critiquées sur deux axes bien distincts. D’une part, les apports pédagogiques. De l’autre, son impact en terme de réalisation technique.</w:t>
            </w:r>
          </w:p>
          <w:p w14:paraId="6ABB984E" w14:textId="1C725891" w:rsidR="00E5577F" w:rsidRPr="00E5577F" w:rsidRDefault="00E5577F" w:rsidP="00F928A5">
            <w:pPr>
              <w:spacing w:after="60"/>
              <w:outlineLvl w:val="0"/>
              <w:rPr>
                <w:rFonts w:cs="Times New Roman"/>
                <w:i/>
                <w:sz w:val="22"/>
              </w:rPr>
            </w:pPr>
            <w:r w:rsidRPr="00E5577F">
              <w:rPr>
                <w:rFonts w:cs="Times New Roman"/>
                <w:i/>
                <w:sz w:val="22"/>
              </w:rPr>
              <w:t>Finalement, une étude de faisabilité est menée afin de répondre à l’une des interrogations initiales, qui était « Est-ce que le PGI Odoo est exploitable et si oui, de quelle manière ? ». Cette étude se base sur un artéfact logiciel concret développé grâce à une méthodologie agile de gestion de projet.</w:t>
            </w:r>
          </w:p>
        </w:tc>
      </w:tr>
      <w:tr w:rsidR="00E5577F" w:rsidRPr="00E5577F" w14:paraId="08C75BE7" w14:textId="77777777" w:rsidTr="00F928A5">
        <w:trPr>
          <w:trHeight w:val="1097"/>
        </w:trPr>
        <w:tc>
          <w:tcPr>
            <w:tcW w:w="1295" w:type="dxa"/>
          </w:tcPr>
          <w:p w14:paraId="4E7FED0D" w14:textId="77777777" w:rsidR="00E5577F" w:rsidRPr="00E5577F" w:rsidRDefault="00E5577F" w:rsidP="00F928A5">
            <w:pPr>
              <w:spacing w:after="60"/>
              <w:outlineLvl w:val="0"/>
              <w:rPr>
                <w:rFonts w:cs="Times New Roman"/>
                <w:b/>
                <w:i/>
                <w:sz w:val="22"/>
              </w:rPr>
            </w:pPr>
            <w:r w:rsidRPr="00E5577F">
              <w:rPr>
                <w:rFonts w:cs="Times New Roman"/>
                <w:b/>
                <w:i/>
                <w:sz w:val="22"/>
              </w:rPr>
              <w:t>Mots-clés</w:t>
            </w:r>
          </w:p>
        </w:tc>
        <w:tc>
          <w:tcPr>
            <w:tcW w:w="5491" w:type="dxa"/>
          </w:tcPr>
          <w:p w14:paraId="1CB5E2B8" w14:textId="77777777" w:rsidR="00E5577F" w:rsidRPr="00E5577F" w:rsidRDefault="00E5577F" w:rsidP="00F928A5">
            <w:pPr>
              <w:spacing w:after="60"/>
              <w:outlineLvl w:val="0"/>
              <w:rPr>
                <w:rFonts w:cs="Times New Roman"/>
                <w:i/>
                <w:sz w:val="22"/>
              </w:rPr>
            </w:pPr>
            <w:r w:rsidRPr="00E5577F">
              <w:rPr>
                <w:rFonts w:cs="Times New Roman"/>
                <w:i/>
                <w:sz w:val="22"/>
              </w:rPr>
              <w:t>Jeux sérieux – Ludique - Apprentissage – PGI/ERP – Gestion d’entreprise – Processus –Loi des marchés– Simulateur – Programmation Java – Gestion de projet.</w:t>
            </w:r>
          </w:p>
        </w:tc>
      </w:tr>
    </w:tbl>
    <w:p w14:paraId="631D6317" w14:textId="77777777" w:rsidR="00E5577F" w:rsidRDefault="00E5577F" w:rsidP="00F2693B">
      <w:pPr>
        <w:pStyle w:val="tbnormal"/>
        <w:sectPr w:rsidR="00E5577F" w:rsidSect="00F2693B">
          <w:pgSz w:w="11906" w:h="16838"/>
          <w:pgMar w:top="1418" w:right="2268" w:bottom="1418" w:left="2268" w:header="709" w:footer="709" w:gutter="0"/>
          <w:cols w:space="708"/>
          <w:docGrid w:linePitch="360"/>
        </w:sectPr>
      </w:pPr>
    </w:p>
    <w:p w14:paraId="796F4FB4" w14:textId="77777777" w:rsidR="00F2693B" w:rsidRDefault="00F2693B" w:rsidP="00DD1E85">
      <w:pPr>
        <w:pStyle w:val="tbhorstable"/>
        <w:outlineLvl w:val="0"/>
      </w:pPr>
      <w:r>
        <w:lastRenderedPageBreak/>
        <w:t>Acronymes</w:t>
      </w:r>
    </w:p>
    <w:p w14:paraId="3E51B13D" w14:textId="77777777" w:rsidR="00F2693B" w:rsidRDefault="00F2693B" w:rsidP="00DD1E85">
      <w:pPr>
        <w:pStyle w:val="tbnormal"/>
        <w:outlineLvl w:val="0"/>
      </w:pPr>
      <w:r>
        <w:t>RPC : Remote Procedure Call</w:t>
      </w:r>
    </w:p>
    <w:p w14:paraId="5F094CF2" w14:textId="77777777" w:rsidR="00F2693B" w:rsidRDefault="00F2693B" w:rsidP="00851178">
      <w:pPr>
        <w:pStyle w:val="tbnormal"/>
      </w:pPr>
      <w:r>
        <w:t>WSAPI : Web Service API</w:t>
      </w:r>
    </w:p>
    <w:p w14:paraId="02D9CD50" w14:textId="77777777" w:rsidR="00F2693B" w:rsidRDefault="00F2693B" w:rsidP="00851178">
      <w:pPr>
        <w:pStyle w:val="tbnormal"/>
      </w:pPr>
      <w:r>
        <w:t>PGI : Progiciel de gestion intégré</w:t>
      </w:r>
    </w:p>
    <w:p w14:paraId="78A63107" w14:textId="77777777" w:rsidR="00F2693B" w:rsidRDefault="00F2693B" w:rsidP="00851178">
      <w:pPr>
        <w:pStyle w:val="tbnormal"/>
      </w:pPr>
      <w:r>
        <w:t>ERP : Entreprise Ressources Planning</w:t>
      </w:r>
    </w:p>
    <w:p w14:paraId="1AB3D7E1" w14:textId="77777777" w:rsidR="00F2693B" w:rsidRPr="00F2693B" w:rsidRDefault="00F2693B" w:rsidP="00851178">
      <w:pPr>
        <w:pStyle w:val="tbnormal"/>
        <w:rPr>
          <w:lang w:val="de-CH"/>
        </w:rPr>
      </w:pPr>
      <w:r w:rsidRPr="00F2693B">
        <w:rPr>
          <w:lang w:val="de-CH"/>
        </w:rPr>
        <w:t>MTS : Make To Stock</w:t>
      </w:r>
    </w:p>
    <w:p w14:paraId="006D8060" w14:textId="77777777" w:rsidR="00F2693B" w:rsidRPr="00F2693B" w:rsidRDefault="00F2693B" w:rsidP="00851178">
      <w:pPr>
        <w:pStyle w:val="tbnormal"/>
        <w:rPr>
          <w:lang w:val="de-CH"/>
        </w:rPr>
      </w:pPr>
      <w:r w:rsidRPr="00F2693B">
        <w:rPr>
          <w:lang w:val="de-CH"/>
        </w:rPr>
        <w:t>MTO : Make To Order</w:t>
      </w:r>
    </w:p>
    <w:p w14:paraId="03E287BE" w14:textId="77777777" w:rsidR="00F2693B" w:rsidRPr="00F2693B" w:rsidRDefault="00F2693B" w:rsidP="00851178">
      <w:pPr>
        <w:pStyle w:val="tbnormal"/>
        <w:rPr>
          <w:lang w:val="de-CH"/>
        </w:rPr>
      </w:pPr>
      <w:r w:rsidRPr="00F2693B">
        <w:rPr>
          <w:lang w:val="de-CH"/>
        </w:rPr>
        <w:t>SMART : Small, M…, A…, R…, T…</w:t>
      </w:r>
    </w:p>
    <w:p w14:paraId="247E4597" w14:textId="77777777" w:rsidR="00F2693B" w:rsidRDefault="00F2693B" w:rsidP="00851178">
      <w:pPr>
        <w:pStyle w:val="tbnormal"/>
      </w:pPr>
      <w:r>
        <w:t>MOI : Main d’œuvre indirect</w:t>
      </w:r>
    </w:p>
    <w:p w14:paraId="1B406E5C" w14:textId="77777777" w:rsidR="00F2693B" w:rsidRDefault="00F2693B" w:rsidP="00851178">
      <w:pPr>
        <w:pStyle w:val="tbnormal"/>
      </w:pPr>
      <w:r>
        <w:t>MOD : Main d’œuvre direct</w:t>
      </w:r>
    </w:p>
    <w:p w14:paraId="677F8BF8" w14:textId="0F8179CC" w:rsidR="005647D2" w:rsidRDefault="005647D2" w:rsidP="00851178">
      <w:pPr>
        <w:pStyle w:val="tbnormal"/>
      </w:pPr>
      <w:r>
        <w:t>MOA : Maîtrise d’ouvrage ou Maître d’ouvrage</w:t>
      </w:r>
    </w:p>
    <w:p w14:paraId="6C763FFB" w14:textId="1A57214B" w:rsidR="005647D2" w:rsidRDefault="005647D2" w:rsidP="00851178">
      <w:pPr>
        <w:pStyle w:val="tbnormal"/>
      </w:pPr>
      <w:r>
        <w:t>MOE : Maîtrise d’œuvre ou Maître d’œuvre</w:t>
      </w:r>
    </w:p>
    <w:p w14:paraId="11D671F7" w14:textId="77777777" w:rsidR="00F2693B" w:rsidRDefault="00F2693B" w:rsidP="00DD1E85">
      <w:pPr>
        <w:pStyle w:val="tbhorstable"/>
        <w:outlineLvl w:val="0"/>
      </w:pPr>
      <w:r>
        <w:t>Abréviations</w:t>
      </w:r>
    </w:p>
    <w:p w14:paraId="6ADEC4D7" w14:textId="77777777" w:rsidR="00F2693B" w:rsidRDefault="00F2693B" w:rsidP="00F2693B">
      <w:pPr>
        <w:pStyle w:val="tbnormal"/>
        <w:spacing w:before="120" w:after="120"/>
      </w:pPr>
      <w:r>
        <w:t>i.e. : C’est-à-dire</w:t>
      </w:r>
    </w:p>
    <w:p w14:paraId="7F3265D3" w14:textId="77777777" w:rsidR="00E5577F" w:rsidRDefault="00E5577F" w:rsidP="00E5577F">
      <w:pPr>
        <w:pStyle w:val="tbnormal"/>
        <w:sectPr w:rsidR="00E5577F" w:rsidSect="00F2693B">
          <w:pgSz w:w="11906" w:h="16838"/>
          <w:pgMar w:top="1418" w:right="2268" w:bottom="1418" w:left="2268" w:header="709" w:footer="709" w:gutter="0"/>
          <w:cols w:space="708"/>
          <w:docGrid w:linePitch="360"/>
        </w:sectPr>
      </w:pPr>
      <w:r>
        <w:t>ndlr : Note de la rédaction</w:t>
      </w:r>
    </w:p>
    <w:p w14:paraId="5BD36FFE" w14:textId="597C4594" w:rsidR="00684F41" w:rsidRDefault="00684F41" w:rsidP="00DD1E85">
      <w:pPr>
        <w:pStyle w:val="tbhorstable"/>
        <w:outlineLvl w:val="0"/>
      </w:pPr>
      <w:r>
        <w:lastRenderedPageBreak/>
        <w:t>Table des matières</w:t>
      </w:r>
    </w:p>
    <w:p w14:paraId="42B96265" w14:textId="77777777" w:rsidR="009827C7" w:rsidRDefault="004B7247">
      <w:pPr>
        <w:pStyle w:val="TM1"/>
        <w:tabs>
          <w:tab w:val="right" w:leader="dot" w:pos="7360"/>
        </w:tabs>
        <w:rPr>
          <w:rFonts w:eastAsiaTheme="minorEastAsia" w:cstheme="minorBidi"/>
          <w:b w:val="0"/>
          <w:bCs w:val="0"/>
          <w:caps w:val="0"/>
          <w:noProof/>
          <w:sz w:val="24"/>
          <w:szCs w:val="24"/>
          <w:lang w:val="fr-FR" w:eastAsia="fr-FR"/>
        </w:rPr>
      </w:pPr>
      <w:r>
        <w:fldChar w:fldCharType="begin"/>
      </w:r>
      <w:r>
        <w:instrText xml:space="preserve"> TOC \o "1-7" </w:instrText>
      </w:r>
      <w:r>
        <w:fldChar w:fldCharType="separate"/>
      </w:r>
      <w:r w:rsidR="009827C7">
        <w:rPr>
          <w:noProof/>
        </w:rPr>
        <w:t>Partie introduction</w:t>
      </w:r>
      <w:r w:rsidR="009827C7">
        <w:rPr>
          <w:noProof/>
        </w:rPr>
        <w:tab/>
      </w:r>
      <w:r w:rsidR="009827C7">
        <w:rPr>
          <w:noProof/>
        </w:rPr>
        <w:fldChar w:fldCharType="begin"/>
      </w:r>
      <w:r w:rsidR="009827C7">
        <w:rPr>
          <w:noProof/>
        </w:rPr>
        <w:instrText xml:space="preserve"> PAGEREF _Toc453919539 \h </w:instrText>
      </w:r>
      <w:r w:rsidR="009827C7">
        <w:rPr>
          <w:noProof/>
        </w:rPr>
      </w:r>
      <w:r w:rsidR="009827C7">
        <w:rPr>
          <w:noProof/>
        </w:rPr>
        <w:fldChar w:fldCharType="separate"/>
      </w:r>
      <w:r w:rsidR="00D4373A">
        <w:rPr>
          <w:noProof/>
        </w:rPr>
        <w:t>8</w:t>
      </w:r>
      <w:r w:rsidR="009827C7">
        <w:rPr>
          <w:noProof/>
        </w:rPr>
        <w:fldChar w:fldCharType="end"/>
      </w:r>
    </w:p>
    <w:p w14:paraId="5D00A5BD" w14:textId="77777777" w:rsidR="009827C7" w:rsidRDefault="009827C7">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3919540 \h </w:instrText>
      </w:r>
      <w:r>
        <w:rPr>
          <w:noProof/>
        </w:rPr>
      </w:r>
      <w:r>
        <w:rPr>
          <w:noProof/>
        </w:rPr>
        <w:fldChar w:fldCharType="separate"/>
      </w:r>
      <w:r w:rsidR="00D4373A">
        <w:rPr>
          <w:noProof/>
        </w:rPr>
        <w:t>9</w:t>
      </w:r>
      <w:r>
        <w:rPr>
          <w:noProof/>
        </w:rPr>
        <w:fldChar w:fldCharType="end"/>
      </w:r>
    </w:p>
    <w:p w14:paraId="7CE336D2" w14:textId="77777777" w:rsidR="009827C7" w:rsidRDefault="009827C7">
      <w:pPr>
        <w:pStyle w:val="TM2"/>
        <w:tabs>
          <w:tab w:val="right" w:leader="dot" w:pos="7360"/>
        </w:tabs>
        <w:rPr>
          <w:rFonts w:eastAsiaTheme="minorEastAsia" w:cstheme="minorBidi"/>
          <w:smallCaps w:val="0"/>
          <w:noProof/>
          <w:sz w:val="24"/>
          <w:szCs w:val="24"/>
          <w:lang w:val="fr-FR" w:eastAsia="fr-FR"/>
        </w:rPr>
      </w:pPr>
      <w:r>
        <w:rPr>
          <w:noProof/>
        </w:rPr>
        <w:t>Pourquoi Odoo®</w:t>
      </w:r>
      <w:r>
        <w:rPr>
          <w:noProof/>
        </w:rPr>
        <w:tab/>
      </w:r>
      <w:r>
        <w:rPr>
          <w:noProof/>
        </w:rPr>
        <w:fldChar w:fldCharType="begin"/>
      </w:r>
      <w:r>
        <w:rPr>
          <w:noProof/>
        </w:rPr>
        <w:instrText xml:space="preserve"> PAGEREF _Toc453919541 \h </w:instrText>
      </w:r>
      <w:r>
        <w:rPr>
          <w:noProof/>
        </w:rPr>
      </w:r>
      <w:r>
        <w:rPr>
          <w:noProof/>
        </w:rPr>
        <w:fldChar w:fldCharType="separate"/>
      </w:r>
      <w:r w:rsidR="00D4373A">
        <w:rPr>
          <w:noProof/>
        </w:rPr>
        <w:t>10</w:t>
      </w:r>
      <w:r>
        <w:rPr>
          <w:noProof/>
        </w:rPr>
        <w:fldChar w:fldCharType="end"/>
      </w:r>
    </w:p>
    <w:p w14:paraId="33BB1D76" w14:textId="77777777" w:rsidR="009827C7" w:rsidRDefault="009827C7">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3919542 \h </w:instrText>
      </w:r>
      <w:r>
        <w:rPr>
          <w:noProof/>
        </w:rPr>
      </w:r>
      <w:r>
        <w:rPr>
          <w:noProof/>
        </w:rPr>
        <w:fldChar w:fldCharType="separate"/>
      </w:r>
      <w:r w:rsidR="00D4373A">
        <w:rPr>
          <w:noProof/>
        </w:rPr>
        <w:t>11</w:t>
      </w:r>
      <w:r>
        <w:rPr>
          <w:noProof/>
        </w:rPr>
        <w:fldChar w:fldCharType="end"/>
      </w:r>
    </w:p>
    <w:p w14:paraId="2C66056B" w14:textId="77777777" w:rsidR="009827C7" w:rsidRDefault="009827C7">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3919543 \h </w:instrText>
      </w:r>
      <w:r>
        <w:rPr>
          <w:noProof/>
        </w:rPr>
      </w:r>
      <w:r>
        <w:rPr>
          <w:noProof/>
        </w:rPr>
        <w:fldChar w:fldCharType="separate"/>
      </w:r>
      <w:r w:rsidR="00D4373A">
        <w:rPr>
          <w:noProof/>
        </w:rPr>
        <w:t>14</w:t>
      </w:r>
      <w:r>
        <w:rPr>
          <w:noProof/>
        </w:rPr>
        <w:fldChar w:fldCharType="end"/>
      </w:r>
    </w:p>
    <w:p w14:paraId="60EAB3A2" w14:textId="77777777" w:rsidR="009827C7" w:rsidRDefault="009827C7">
      <w:pPr>
        <w:pStyle w:val="TM2"/>
        <w:tabs>
          <w:tab w:val="right" w:leader="dot" w:pos="7360"/>
        </w:tabs>
        <w:rPr>
          <w:rFonts w:eastAsiaTheme="minorEastAsia" w:cstheme="minorBidi"/>
          <w:smallCaps w:val="0"/>
          <w:noProof/>
          <w:sz w:val="24"/>
          <w:szCs w:val="24"/>
          <w:lang w:val="fr-FR" w:eastAsia="fr-FR"/>
        </w:rPr>
      </w:pPr>
      <w:r>
        <w:rPr>
          <w:noProof/>
        </w:rPr>
        <w:t>Hypothèses préalable</w:t>
      </w:r>
      <w:r>
        <w:rPr>
          <w:noProof/>
        </w:rPr>
        <w:tab/>
      </w:r>
      <w:r>
        <w:rPr>
          <w:noProof/>
        </w:rPr>
        <w:fldChar w:fldCharType="begin"/>
      </w:r>
      <w:r>
        <w:rPr>
          <w:noProof/>
        </w:rPr>
        <w:instrText xml:space="preserve"> PAGEREF _Toc453919544 \h </w:instrText>
      </w:r>
      <w:r>
        <w:rPr>
          <w:noProof/>
        </w:rPr>
      </w:r>
      <w:r>
        <w:rPr>
          <w:noProof/>
        </w:rPr>
        <w:fldChar w:fldCharType="separate"/>
      </w:r>
      <w:r w:rsidR="00D4373A">
        <w:rPr>
          <w:noProof/>
        </w:rPr>
        <w:t>16</w:t>
      </w:r>
      <w:r>
        <w:rPr>
          <w:noProof/>
        </w:rPr>
        <w:fldChar w:fldCharType="end"/>
      </w:r>
    </w:p>
    <w:p w14:paraId="26FA3EEC"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Axe pédagogique</w:t>
      </w:r>
      <w:r>
        <w:rPr>
          <w:noProof/>
        </w:rPr>
        <w:tab/>
      </w:r>
      <w:r>
        <w:rPr>
          <w:noProof/>
        </w:rPr>
        <w:fldChar w:fldCharType="begin"/>
      </w:r>
      <w:r>
        <w:rPr>
          <w:noProof/>
        </w:rPr>
        <w:instrText xml:space="preserve"> PAGEREF _Toc453919545 \h </w:instrText>
      </w:r>
      <w:r>
        <w:rPr>
          <w:noProof/>
        </w:rPr>
      </w:r>
      <w:r>
        <w:rPr>
          <w:noProof/>
        </w:rPr>
        <w:fldChar w:fldCharType="separate"/>
      </w:r>
      <w:r w:rsidR="00D4373A">
        <w:rPr>
          <w:noProof/>
        </w:rPr>
        <w:t>16</w:t>
      </w:r>
      <w:r>
        <w:rPr>
          <w:noProof/>
        </w:rPr>
        <w:fldChar w:fldCharType="end"/>
      </w:r>
    </w:p>
    <w:p w14:paraId="694C9AE1"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Axe métier</w:t>
      </w:r>
      <w:r>
        <w:rPr>
          <w:noProof/>
        </w:rPr>
        <w:tab/>
      </w:r>
      <w:r>
        <w:rPr>
          <w:noProof/>
        </w:rPr>
        <w:fldChar w:fldCharType="begin"/>
      </w:r>
      <w:r>
        <w:rPr>
          <w:noProof/>
        </w:rPr>
        <w:instrText xml:space="preserve"> PAGEREF _Toc453919546 \h </w:instrText>
      </w:r>
      <w:r>
        <w:rPr>
          <w:noProof/>
        </w:rPr>
      </w:r>
      <w:r>
        <w:rPr>
          <w:noProof/>
        </w:rPr>
        <w:fldChar w:fldCharType="separate"/>
      </w:r>
      <w:r w:rsidR="00D4373A">
        <w:rPr>
          <w:noProof/>
        </w:rPr>
        <w:t>17</w:t>
      </w:r>
      <w:r>
        <w:rPr>
          <w:noProof/>
        </w:rPr>
        <w:fldChar w:fldCharType="end"/>
      </w:r>
    </w:p>
    <w:p w14:paraId="3ADE9DF4"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Axe technique</w:t>
      </w:r>
      <w:r>
        <w:rPr>
          <w:noProof/>
        </w:rPr>
        <w:tab/>
      </w:r>
      <w:r>
        <w:rPr>
          <w:noProof/>
        </w:rPr>
        <w:fldChar w:fldCharType="begin"/>
      </w:r>
      <w:r>
        <w:rPr>
          <w:noProof/>
        </w:rPr>
        <w:instrText xml:space="preserve"> PAGEREF _Toc453919547 \h </w:instrText>
      </w:r>
      <w:r>
        <w:rPr>
          <w:noProof/>
        </w:rPr>
      </w:r>
      <w:r>
        <w:rPr>
          <w:noProof/>
        </w:rPr>
        <w:fldChar w:fldCharType="separate"/>
      </w:r>
      <w:r w:rsidR="00D4373A">
        <w:rPr>
          <w:noProof/>
        </w:rPr>
        <w:t>17</w:t>
      </w:r>
      <w:r>
        <w:rPr>
          <w:noProof/>
        </w:rPr>
        <w:fldChar w:fldCharType="end"/>
      </w:r>
    </w:p>
    <w:p w14:paraId="095E68EB" w14:textId="77777777" w:rsidR="009827C7" w:rsidRDefault="009827C7">
      <w:pPr>
        <w:pStyle w:val="TM1"/>
        <w:tabs>
          <w:tab w:val="right" w:leader="dot" w:pos="7360"/>
        </w:tabs>
        <w:rPr>
          <w:rFonts w:eastAsiaTheme="minorEastAsia" w:cstheme="minorBidi"/>
          <w:b w:val="0"/>
          <w:bCs w:val="0"/>
          <w:caps w:val="0"/>
          <w:noProof/>
          <w:sz w:val="24"/>
          <w:szCs w:val="24"/>
          <w:lang w:val="fr-FR" w:eastAsia="fr-FR"/>
        </w:rPr>
      </w:pPr>
      <w:r>
        <w:rPr>
          <w:noProof/>
        </w:rPr>
        <w:t>Partie théorique</w:t>
      </w:r>
      <w:r>
        <w:rPr>
          <w:noProof/>
        </w:rPr>
        <w:tab/>
      </w:r>
      <w:r>
        <w:rPr>
          <w:noProof/>
        </w:rPr>
        <w:fldChar w:fldCharType="begin"/>
      </w:r>
      <w:r>
        <w:rPr>
          <w:noProof/>
        </w:rPr>
        <w:instrText xml:space="preserve"> PAGEREF _Toc453919548 \h </w:instrText>
      </w:r>
      <w:r>
        <w:rPr>
          <w:noProof/>
        </w:rPr>
      </w:r>
      <w:r>
        <w:rPr>
          <w:noProof/>
        </w:rPr>
        <w:fldChar w:fldCharType="separate"/>
      </w:r>
      <w:r w:rsidR="00D4373A">
        <w:rPr>
          <w:noProof/>
        </w:rPr>
        <w:t>18</w:t>
      </w:r>
      <w:r>
        <w:rPr>
          <w:noProof/>
        </w:rPr>
        <w:fldChar w:fldCharType="end"/>
      </w:r>
    </w:p>
    <w:p w14:paraId="05EBB998" w14:textId="77777777" w:rsidR="009827C7" w:rsidRDefault="009827C7">
      <w:pPr>
        <w:pStyle w:val="TM2"/>
        <w:tabs>
          <w:tab w:val="right" w:leader="dot" w:pos="7360"/>
        </w:tabs>
        <w:rPr>
          <w:rFonts w:eastAsiaTheme="minorEastAsia" w:cstheme="minorBidi"/>
          <w:smallCaps w:val="0"/>
          <w:noProof/>
          <w:sz w:val="24"/>
          <w:szCs w:val="24"/>
          <w:lang w:val="fr-FR" w:eastAsia="fr-FR"/>
        </w:rPr>
      </w:pPr>
      <w:r>
        <w:rPr>
          <w:noProof/>
        </w:rPr>
        <w:t>Les jeux sérieux</w:t>
      </w:r>
      <w:r>
        <w:rPr>
          <w:noProof/>
        </w:rPr>
        <w:tab/>
      </w:r>
      <w:r>
        <w:rPr>
          <w:noProof/>
        </w:rPr>
        <w:fldChar w:fldCharType="begin"/>
      </w:r>
      <w:r>
        <w:rPr>
          <w:noProof/>
        </w:rPr>
        <w:instrText xml:space="preserve"> PAGEREF _Toc453919549 \h </w:instrText>
      </w:r>
      <w:r>
        <w:rPr>
          <w:noProof/>
        </w:rPr>
      </w:r>
      <w:r>
        <w:rPr>
          <w:noProof/>
        </w:rPr>
        <w:fldChar w:fldCharType="separate"/>
      </w:r>
      <w:r w:rsidR="00D4373A">
        <w:rPr>
          <w:noProof/>
        </w:rPr>
        <w:t>18</w:t>
      </w:r>
      <w:r>
        <w:rPr>
          <w:noProof/>
        </w:rPr>
        <w:fldChar w:fldCharType="end"/>
      </w:r>
    </w:p>
    <w:p w14:paraId="3F3BB4DD"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Facteurs clés de succès</w:t>
      </w:r>
      <w:r>
        <w:rPr>
          <w:noProof/>
        </w:rPr>
        <w:tab/>
      </w:r>
      <w:r>
        <w:rPr>
          <w:noProof/>
        </w:rPr>
        <w:fldChar w:fldCharType="begin"/>
      </w:r>
      <w:r>
        <w:rPr>
          <w:noProof/>
        </w:rPr>
        <w:instrText xml:space="preserve"> PAGEREF _Toc453919550 \h </w:instrText>
      </w:r>
      <w:r>
        <w:rPr>
          <w:noProof/>
        </w:rPr>
      </w:r>
      <w:r>
        <w:rPr>
          <w:noProof/>
        </w:rPr>
        <w:fldChar w:fldCharType="separate"/>
      </w:r>
      <w:r w:rsidR="00D4373A">
        <w:rPr>
          <w:noProof/>
        </w:rPr>
        <w:t>18</w:t>
      </w:r>
      <w:r>
        <w:rPr>
          <w:noProof/>
        </w:rPr>
        <w:fldChar w:fldCharType="end"/>
      </w:r>
    </w:p>
    <w:p w14:paraId="70966869"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Démarche de réalisation</w:t>
      </w:r>
      <w:r>
        <w:rPr>
          <w:noProof/>
        </w:rPr>
        <w:tab/>
      </w:r>
      <w:r>
        <w:rPr>
          <w:noProof/>
        </w:rPr>
        <w:fldChar w:fldCharType="begin"/>
      </w:r>
      <w:r>
        <w:rPr>
          <w:noProof/>
        </w:rPr>
        <w:instrText xml:space="preserve"> PAGEREF _Toc453919551 \h </w:instrText>
      </w:r>
      <w:r>
        <w:rPr>
          <w:noProof/>
        </w:rPr>
      </w:r>
      <w:r>
        <w:rPr>
          <w:noProof/>
        </w:rPr>
        <w:fldChar w:fldCharType="separate"/>
      </w:r>
      <w:r w:rsidR="00D4373A">
        <w:rPr>
          <w:noProof/>
        </w:rPr>
        <w:t>18</w:t>
      </w:r>
      <w:r>
        <w:rPr>
          <w:noProof/>
        </w:rPr>
        <w:fldChar w:fldCharType="end"/>
      </w:r>
    </w:p>
    <w:p w14:paraId="55307416"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Apports des jeux sérieux dans le domaine académique</w:t>
      </w:r>
      <w:r>
        <w:rPr>
          <w:noProof/>
        </w:rPr>
        <w:tab/>
      </w:r>
      <w:r>
        <w:rPr>
          <w:noProof/>
        </w:rPr>
        <w:fldChar w:fldCharType="begin"/>
      </w:r>
      <w:r>
        <w:rPr>
          <w:noProof/>
        </w:rPr>
        <w:instrText xml:space="preserve"> PAGEREF _Toc453919552 \h </w:instrText>
      </w:r>
      <w:r>
        <w:rPr>
          <w:noProof/>
        </w:rPr>
      </w:r>
      <w:r>
        <w:rPr>
          <w:noProof/>
        </w:rPr>
        <w:fldChar w:fldCharType="separate"/>
      </w:r>
      <w:r w:rsidR="00D4373A">
        <w:rPr>
          <w:noProof/>
        </w:rPr>
        <w:t>18</w:t>
      </w:r>
      <w:r>
        <w:rPr>
          <w:noProof/>
        </w:rPr>
        <w:fldChar w:fldCharType="end"/>
      </w:r>
    </w:p>
    <w:p w14:paraId="3EE25838"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Un étalon de mesure</w:t>
      </w:r>
      <w:r>
        <w:rPr>
          <w:noProof/>
        </w:rPr>
        <w:tab/>
      </w:r>
      <w:r>
        <w:rPr>
          <w:noProof/>
        </w:rPr>
        <w:fldChar w:fldCharType="begin"/>
      </w:r>
      <w:r>
        <w:rPr>
          <w:noProof/>
        </w:rPr>
        <w:instrText xml:space="preserve"> PAGEREF _Toc453919553 \h </w:instrText>
      </w:r>
      <w:r>
        <w:rPr>
          <w:noProof/>
        </w:rPr>
      </w:r>
      <w:r>
        <w:rPr>
          <w:noProof/>
        </w:rPr>
        <w:fldChar w:fldCharType="separate"/>
      </w:r>
      <w:r w:rsidR="00D4373A">
        <w:rPr>
          <w:noProof/>
        </w:rPr>
        <w:t>19</w:t>
      </w:r>
      <w:r>
        <w:rPr>
          <w:noProof/>
        </w:rPr>
        <w:fldChar w:fldCharType="end"/>
      </w:r>
    </w:p>
    <w:p w14:paraId="0C5F2939" w14:textId="77777777" w:rsidR="009827C7" w:rsidRDefault="009827C7">
      <w:pPr>
        <w:pStyle w:val="TM4"/>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3919554 \h </w:instrText>
      </w:r>
      <w:r>
        <w:rPr>
          <w:noProof/>
        </w:rPr>
      </w:r>
      <w:r>
        <w:rPr>
          <w:noProof/>
        </w:rPr>
        <w:fldChar w:fldCharType="separate"/>
      </w:r>
      <w:r w:rsidR="00D4373A">
        <w:rPr>
          <w:noProof/>
        </w:rPr>
        <w:t>20</w:t>
      </w:r>
      <w:r>
        <w:rPr>
          <w:noProof/>
        </w:rPr>
        <w:fldChar w:fldCharType="end"/>
      </w:r>
    </w:p>
    <w:p w14:paraId="39BD311F" w14:textId="77777777" w:rsidR="009827C7" w:rsidRDefault="009827C7">
      <w:pPr>
        <w:pStyle w:val="TM4"/>
        <w:tabs>
          <w:tab w:val="right" w:leader="dot" w:pos="7360"/>
        </w:tabs>
        <w:rPr>
          <w:rFonts w:eastAsiaTheme="minorEastAsia" w:cstheme="minorBidi"/>
          <w:noProof/>
          <w:sz w:val="24"/>
          <w:szCs w:val="24"/>
          <w:lang w:val="fr-FR" w:eastAsia="fr-FR"/>
        </w:rPr>
      </w:pPr>
      <w:r>
        <w:rPr>
          <w:noProof/>
        </w:rPr>
        <w:t>Les scénarios</w:t>
      </w:r>
      <w:r>
        <w:rPr>
          <w:noProof/>
        </w:rPr>
        <w:tab/>
      </w:r>
      <w:r>
        <w:rPr>
          <w:noProof/>
        </w:rPr>
        <w:fldChar w:fldCharType="begin"/>
      </w:r>
      <w:r>
        <w:rPr>
          <w:noProof/>
        </w:rPr>
        <w:instrText xml:space="preserve"> PAGEREF _Toc453919555 \h </w:instrText>
      </w:r>
      <w:r>
        <w:rPr>
          <w:noProof/>
        </w:rPr>
      </w:r>
      <w:r>
        <w:rPr>
          <w:noProof/>
        </w:rPr>
        <w:fldChar w:fldCharType="separate"/>
      </w:r>
      <w:r w:rsidR="00D4373A">
        <w:rPr>
          <w:noProof/>
        </w:rPr>
        <w:t>21</w:t>
      </w:r>
      <w:r>
        <w:rPr>
          <w:noProof/>
        </w:rPr>
        <w:fldChar w:fldCharType="end"/>
      </w:r>
    </w:p>
    <w:p w14:paraId="2A123BB1" w14:textId="77777777" w:rsidR="009827C7" w:rsidRDefault="009827C7">
      <w:pPr>
        <w:pStyle w:val="TM4"/>
        <w:tabs>
          <w:tab w:val="right" w:leader="dot" w:pos="7360"/>
        </w:tabs>
        <w:rPr>
          <w:rFonts w:eastAsiaTheme="minorEastAsia" w:cstheme="minorBidi"/>
          <w:noProof/>
          <w:sz w:val="24"/>
          <w:szCs w:val="24"/>
          <w:lang w:val="fr-FR" w:eastAsia="fr-FR"/>
        </w:rPr>
      </w:pPr>
      <w:r>
        <w:rPr>
          <w:noProof/>
        </w:rPr>
        <w:t>Le matériel fournit</w:t>
      </w:r>
      <w:r>
        <w:rPr>
          <w:noProof/>
        </w:rPr>
        <w:tab/>
      </w:r>
      <w:r>
        <w:rPr>
          <w:noProof/>
        </w:rPr>
        <w:fldChar w:fldCharType="begin"/>
      </w:r>
      <w:r>
        <w:rPr>
          <w:noProof/>
        </w:rPr>
        <w:instrText xml:space="preserve"> PAGEREF _Toc453919556 \h </w:instrText>
      </w:r>
      <w:r>
        <w:rPr>
          <w:noProof/>
        </w:rPr>
      </w:r>
      <w:r>
        <w:rPr>
          <w:noProof/>
        </w:rPr>
        <w:fldChar w:fldCharType="separate"/>
      </w:r>
      <w:r w:rsidR="00D4373A">
        <w:rPr>
          <w:noProof/>
        </w:rPr>
        <w:t>21</w:t>
      </w:r>
      <w:r>
        <w:rPr>
          <w:noProof/>
        </w:rPr>
        <w:fldChar w:fldCharType="end"/>
      </w:r>
    </w:p>
    <w:p w14:paraId="1888CF71" w14:textId="77777777" w:rsidR="009827C7" w:rsidRDefault="009827C7">
      <w:pPr>
        <w:pStyle w:val="TM4"/>
        <w:tabs>
          <w:tab w:val="right" w:leader="dot" w:pos="7360"/>
        </w:tabs>
        <w:rPr>
          <w:rFonts w:eastAsiaTheme="minorEastAsia" w:cstheme="minorBidi"/>
          <w:noProof/>
          <w:sz w:val="24"/>
          <w:szCs w:val="24"/>
          <w:lang w:val="fr-FR" w:eastAsia="fr-FR"/>
        </w:rPr>
      </w:pPr>
      <w:r>
        <w:rPr>
          <w:noProof/>
        </w:rPr>
        <w:t>Paramètres du scénario</w:t>
      </w:r>
      <w:r>
        <w:rPr>
          <w:noProof/>
        </w:rPr>
        <w:tab/>
      </w:r>
      <w:r>
        <w:rPr>
          <w:noProof/>
        </w:rPr>
        <w:fldChar w:fldCharType="begin"/>
      </w:r>
      <w:r>
        <w:rPr>
          <w:noProof/>
        </w:rPr>
        <w:instrText xml:space="preserve"> PAGEREF _Toc453919557 \h </w:instrText>
      </w:r>
      <w:r>
        <w:rPr>
          <w:noProof/>
        </w:rPr>
        <w:fldChar w:fldCharType="separate"/>
      </w:r>
      <w:r w:rsidR="00D4373A">
        <w:rPr>
          <w:b/>
          <w:bCs/>
          <w:noProof/>
          <w:lang w:val="fr-FR"/>
        </w:rPr>
        <w:t>Erreur ! Le signet n’est pas défini.</w:t>
      </w:r>
      <w:r>
        <w:rPr>
          <w:noProof/>
        </w:rPr>
        <w:fldChar w:fldCharType="end"/>
      </w:r>
    </w:p>
    <w:p w14:paraId="538AE93B" w14:textId="77777777" w:rsidR="009827C7" w:rsidRDefault="009827C7">
      <w:pPr>
        <w:pStyle w:val="TM5"/>
        <w:tabs>
          <w:tab w:val="right" w:leader="dot" w:pos="7360"/>
        </w:tabs>
        <w:rPr>
          <w:rFonts w:eastAsiaTheme="minorEastAsia" w:cstheme="minorBidi"/>
          <w:noProof/>
          <w:sz w:val="24"/>
          <w:szCs w:val="24"/>
          <w:lang w:val="fr-FR" w:eastAsia="fr-FR"/>
        </w:rPr>
      </w:pPr>
      <w:r>
        <w:rPr>
          <w:noProof/>
        </w:rPr>
        <w:t>Contexte</w:t>
      </w:r>
      <w:r>
        <w:rPr>
          <w:noProof/>
        </w:rPr>
        <w:tab/>
      </w:r>
      <w:r>
        <w:rPr>
          <w:noProof/>
        </w:rPr>
        <w:fldChar w:fldCharType="begin"/>
      </w:r>
      <w:r>
        <w:rPr>
          <w:noProof/>
        </w:rPr>
        <w:instrText xml:space="preserve"> PAGEREF _Toc453919558 \h </w:instrText>
      </w:r>
      <w:r>
        <w:rPr>
          <w:noProof/>
        </w:rPr>
        <w:fldChar w:fldCharType="separate"/>
      </w:r>
      <w:r w:rsidR="00D4373A">
        <w:rPr>
          <w:b/>
          <w:bCs/>
          <w:noProof/>
          <w:lang w:val="fr-FR"/>
        </w:rPr>
        <w:t>Erreur ! Le signet n’est pas défini.</w:t>
      </w:r>
      <w:r>
        <w:rPr>
          <w:noProof/>
        </w:rPr>
        <w:fldChar w:fldCharType="end"/>
      </w:r>
    </w:p>
    <w:p w14:paraId="13226BB5" w14:textId="77777777" w:rsidR="009827C7" w:rsidRDefault="009827C7">
      <w:pPr>
        <w:pStyle w:val="TM5"/>
        <w:tabs>
          <w:tab w:val="right" w:leader="dot" w:pos="7360"/>
        </w:tabs>
        <w:rPr>
          <w:rFonts w:eastAsiaTheme="minorEastAsia" w:cstheme="minorBidi"/>
          <w:noProof/>
          <w:sz w:val="24"/>
          <w:szCs w:val="24"/>
          <w:lang w:val="fr-FR" w:eastAsia="fr-FR"/>
        </w:rPr>
      </w:pPr>
      <w:r>
        <w:rPr>
          <w:noProof/>
        </w:rPr>
        <w:t>Contraintes</w:t>
      </w:r>
      <w:r>
        <w:rPr>
          <w:noProof/>
        </w:rPr>
        <w:tab/>
      </w:r>
      <w:r>
        <w:rPr>
          <w:noProof/>
        </w:rPr>
        <w:fldChar w:fldCharType="begin"/>
      </w:r>
      <w:r>
        <w:rPr>
          <w:noProof/>
        </w:rPr>
        <w:instrText xml:space="preserve"> PAGEREF _Toc453919559 \h </w:instrText>
      </w:r>
      <w:r>
        <w:rPr>
          <w:noProof/>
        </w:rPr>
        <w:fldChar w:fldCharType="separate"/>
      </w:r>
      <w:r w:rsidR="00D4373A">
        <w:rPr>
          <w:b/>
          <w:bCs/>
          <w:noProof/>
          <w:lang w:val="fr-FR"/>
        </w:rPr>
        <w:t>Erreur ! Le signet n’est pas défini.</w:t>
      </w:r>
      <w:r>
        <w:rPr>
          <w:noProof/>
        </w:rPr>
        <w:fldChar w:fldCharType="end"/>
      </w:r>
    </w:p>
    <w:p w14:paraId="2A8AA81E" w14:textId="77777777" w:rsidR="009827C7" w:rsidRDefault="009827C7">
      <w:pPr>
        <w:pStyle w:val="TM5"/>
        <w:tabs>
          <w:tab w:val="right" w:leader="dot" w:pos="7360"/>
        </w:tabs>
        <w:rPr>
          <w:rFonts w:eastAsiaTheme="minorEastAsia" w:cstheme="minorBidi"/>
          <w:noProof/>
          <w:sz w:val="24"/>
          <w:szCs w:val="24"/>
          <w:lang w:val="fr-FR" w:eastAsia="fr-FR"/>
        </w:rPr>
      </w:pPr>
      <w:r>
        <w:rPr>
          <w:noProof/>
        </w:rPr>
        <w:t>Décisions</w:t>
      </w:r>
      <w:r>
        <w:rPr>
          <w:noProof/>
        </w:rPr>
        <w:tab/>
      </w:r>
      <w:r>
        <w:rPr>
          <w:noProof/>
        </w:rPr>
        <w:fldChar w:fldCharType="begin"/>
      </w:r>
      <w:r>
        <w:rPr>
          <w:noProof/>
        </w:rPr>
        <w:instrText xml:space="preserve"> PAGEREF _Toc453919560 \h </w:instrText>
      </w:r>
      <w:r>
        <w:rPr>
          <w:noProof/>
        </w:rPr>
        <w:fldChar w:fldCharType="separate"/>
      </w:r>
      <w:r w:rsidR="00D4373A">
        <w:rPr>
          <w:b/>
          <w:bCs/>
          <w:noProof/>
          <w:lang w:val="fr-FR"/>
        </w:rPr>
        <w:t>Erreur ! Le signet n’est pas défini.</w:t>
      </w:r>
      <w:r>
        <w:rPr>
          <w:noProof/>
        </w:rPr>
        <w:fldChar w:fldCharType="end"/>
      </w:r>
    </w:p>
    <w:p w14:paraId="24604491" w14:textId="77777777" w:rsidR="009827C7" w:rsidRDefault="009827C7">
      <w:pPr>
        <w:pStyle w:val="TM5"/>
        <w:tabs>
          <w:tab w:val="right" w:leader="dot" w:pos="7360"/>
        </w:tabs>
        <w:rPr>
          <w:rFonts w:eastAsiaTheme="minorEastAsia" w:cstheme="minorBidi"/>
          <w:noProof/>
          <w:sz w:val="24"/>
          <w:szCs w:val="24"/>
          <w:lang w:val="fr-FR" w:eastAsia="fr-FR"/>
        </w:rPr>
      </w:pPr>
      <w:r>
        <w:rPr>
          <w:noProof/>
        </w:rPr>
        <w:t>Produits potentiels</w:t>
      </w:r>
      <w:r>
        <w:rPr>
          <w:noProof/>
        </w:rPr>
        <w:tab/>
      </w:r>
      <w:r>
        <w:rPr>
          <w:noProof/>
        </w:rPr>
        <w:fldChar w:fldCharType="begin"/>
      </w:r>
      <w:r>
        <w:rPr>
          <w:noProof/>
        </w:rPr>
        <w:instrText xml:space="preserve"> PAGEREF _Toc453919561 \h </w:instrText>
      </w:r>
      <w:r>
        <w:rPr>
          <w:noProof/>
        </w:rPr>
        <w:fldChar w:fldCharType="separate"/>
      </w:r>
      <w:r w:rsidR="00D4373A">
        <w:rPr>
          <w:b/>
          <w:bCs/>
          <w:noProof/>
          <w:lang w:val="fr-FR"/>
        </w:rPr>
        <w:t>Erreur ! Le signet n’est pas défini.</w:t>
      </w:r>
      <w:r>
        <w:rPr>
          <w:noProof/>
        </w:rPr>
        <w:fldChar w:fldCharType="end"/>
      </w:r>
    </w:p>
    <w:p w14:paraId="1C3334F6" w14:textId="77777777" w:rsidR="009827C7" w:rsidRDefault="009827C7">
      <w:pPr>
        <w:pStyle w:val="TM5"/>
        <w:tabs>
          <w:tab w:val="right" w:leader="dot" w:pos="7360"/>
        </w:tabs>
        <w:rPr>
          <w:rFonts w:eastAsiaTheme="minorEastAsia" w:cstheme="minorBidi"/>
          <w:noProof/>
          <w:sz w:val="24"/>
          <w:szCs w:val="24"/>
          <w:lang w:val="fr-FR" w:eastAsia="fr-FR"/>
        </w:rPr>
      </w:pPr>
      <w:r>
        <w:rPr>
          <w:noProof/>
        </w:rPr>
        <w:t>Charges</w:t>
      </w:r>
      <w:r>
        <w:rPr>
          <w:noProof/>
        </w:rPr>
        <w:tab/>
      </w:r>
      <w:r>
        <w:rPr>
          <w:noProof/>
        </w:rPr>
        <w:fldChar w:fldCharType="begin"/>
      </w:r>
      <w:r>
        <w:rPr>
          <w:noProof/>
        </w:rPr>
        <w:instrText xml:space="preserve"> PAGEREF _Toc453919562 \h </w:instrText>
      </w:r>
      <w:r>
        <w:rPr>
          <w:noProof/>
        </w:rPr>
        <w:fldChar w:fldCharType="separate"/>
      </w:r>
      <w:r w:rsidR="00D4373A">
        <w:rPr>
          <w:b/>
          <w:bCs/>
          <w:noProof/>
          <w:lang w:val="fr-FR"/>
        </w:rPr>
        <w:t>Erreur ! Le signet n’est pas défini.</w:t>
      </w:r>
      <w:r>
        <w:rPr>
          <w:noProof/>
        </w:rPr>
        <w:fldChar w:fldCharType="end"/>
      </w:r>
    </w:p>
    <w:p w14:paraId="73838360" w14:textId="77777777" w:rsidR="009827C7" w:rsidRDefault="009827C7">
      <w:pPr>
        <w:pStyle w:val="TM6"/>
        <w:tabs>
          <w:tab w:val="right" w:leader="dot" w:pos="7360"/>
        </w:tabs>
        <w:rPr>
          <w:rFonts w:eastAsiaTheme="minorEastAsia" w:cstheme="minorBidi"/>
          <w:noProof/>
          <w:sz w:val="24"/>
          <w:szCs w:val="24"/>
          <w:lang w:val="fr-FR" w:eastAsia="fr-FR"/>
        </w:rPr>
      </w:pPr>
      <w:r>
        <w:rPr>
          <w:noProof/>
        </w:rPr>
        <w:t>Coût de production</w:t>
      </w:r>
      <w:r>
        <w:rPr>
          <w:noProof/>
        </w:rPr>
        <w:tab/>
      </w:r>
      <w:r>
        <w:rPr>
          <w:noProof/>
        </w:rPr>
        <w:fldChar w:fldCharType="begin"/>
      </w:r>
      <w:r>
        <w:rPr>
          <w:noProof/>
        </w:rPr>
        <w:instrText xml:space="preserve"> PAGEREF _Toc453919563 \h </w:instrText>
      </w:r>
      <w:r>
        <w:rPr>
          <w:noProof/>
        </w:rPr>
        <w:fldChar w:fldCharType="separate"/>
      </w:r>
      <w:r w:rsidR="00D4373A">
        <w:rPr>
          <w:b/>
          <w:bCs/>
          <w:noProof/>
          <w:lang w:val="fr-FR"/>
        </w:rPr>
        <w:t>Erreur ! Le signet n’est pas défini.</w:t>
      </w:r>
      <w:r>
        <w:rPr>
          <w:noProof/>
        </w:rPr>
        <w:fldChar w:fldCharType="end"/>
      </w:r>
    </w:p>
    <w:p w14:paraId="1753FB0E" w14:textId="77777777" w:rsidR="009827C7" w:rsidRDefault="009827C7">
      <w:pPr>
        <w:pStyle w:val="TM6"/>
        <w:tabs>
          <w:tab w:val="right" w:leader="dot" w:pos="7360"/>
        </w:tabs>
        <w:rPr>
          <w:rFonts w:eastAsiaTheme="minorEastAsia" w:cstheme="minorBidi"/>
          <w:noProof/>
          <w:sz w:val="24"/>
          <w:szCs w:val="24"/>
          <w:lang w:val="fr-FR" w:eastAsia="fr-FR"/>
        </w:rPr>
      </w:pPr>
      <w:r>
        <w:rPr>
          <w:noProof/>
        </w:rPr>
        <w:t>Coût d’administration</w:t>
      </w:r>
      <w:r>
        <w:rPr>
          <w:noProof/>
        </w:rPr>
        <w:tab/>
      </w:r>
      <w:r>
        <w:rPr>
          <w:noProof/>
        </w:rPr>
        <w:fldChar w:fldCharType="begin"/>
      </w:r>
      <w:r>
        <w:rPr>
          <w:noProof/>
        </w:rPr>
        <w:instrText xml:space="preserve"> PAGEREF _Toc453919564 \h </w:instrText>
      </w:r>
      <w:r>
        <w:rPr>
          <w:noProof/>
        </w:rPr>
        <w:fldChar w:fldCharType="separate"/>
      </w:r>
      <w:r w:rsidR="00D4373A">
        <w:rPr>
          <w:b/>
          <w:bCs/>
          <w:noProof/>
          <w:lang w:val="fr-FR"/>
        </w:rPr>
        <w:t>Erreur ! Le signet n’est pas défini.</w:t>
      </w:r>
      <w:r>
        <w:rPr>
          <w:noProof/>
        </w:rPr>
        <w:fldChar w:fldCharType="end"/>
      </w:r>
    </w:p>
    <w:p w14:paraId="0BD30142" w14:textId="77777777" w:rsidR="009827C7" w:rsidRDefault="009827C7">
      <w:pPr>
        <w:pStyle w:val="TM6"/>
        <w:tabs>
          <w:tab w:val="right" w:leader="dot" w:pos="7360"/>
        </w:tabs>
        <w:rPr>
          <w:rFonts w:eastAsiaTheme="minorEastAsia" w:cstheme="minorBidi"/>
          <w:noProof/>
          <w:sz w:val="24"/>
          <w:szCs w:val="24"/>
          <w:lang w:val="fr-FR" w:eastAsia="fr-FR"/>
        </w:rPr>
      </w:pPr>
      <w:r>
        <w:rPr>
          <w:noProof/>
        </w:rPr>
        <w:t>Coût d’amortissement</w:t>
      </w:r>
      <w:r>
        <w:rPr>
          <w:noProof/>
        </w:rPr>
        <w:tab/>
      </w:r>
      <w:r>
        <w:rPr>
          <w:noProof/>
        </w:rPr>
        <w:fldChar w:fldCharType="begin"/>
      </w:r>
      <w:r>
        <w:rPr>
          <w:noProof/>
        </w:rPr>
        <w:instrText xml:space="preserve"> PAGEREF _Toc453919565 \h </w:instrText>
      </w:r>
      <w:r>
        <w:rPr>
          <w:noProof/>
        </w:rPr>
        <w:fldChar w:fldCharType="separate"/>
      </w:r>
      <w:r w:rsidR="00D4373A">
        <w:rPr>
          <w:b/>
          <w:bCs/>
          <w:noProof/>
          <w:lang w:val="fr-FR"/>
        </w:rPr>
        <w:t>Erreur ! Le signet n’est pas défini.</w:t>
      </w:r>
      <w:r>
        <w:rPr>
          <w:noProof/>
        </w:rPr>
        <w:fldChar w:fldCharType="end"/>
      </w:r>
    </w:p>
    <w:p w14:paraId="38E40B28" w14:textId="77777777" w:rsidR="009827C7" w:rsidRDefault="009827C7">
      <w:pPr>
        <w:pStyle w:val="TM6"/>
        <w:tabs>
          <w:tab w:val="right" w:leader="dot" w:pos="7360"/>
        </w:tabs>
        <w:rPr>
          <w:rFonts w:eastAsiaTheme="minorEastAsia" w:cstheme="minorBidi"/>
          <w:noProof/>
          <w:sz w:val="24"/>
          <w:szCs w:val="24"/>
          <w:lang w:val="fr-FR" w:eastAsia="fr-FR"/>
        </w:rPr>
      </w:pPr>
      <w:r>
        <w:rPr>
          <w:noProof/>
        </w:rPr>
        <w:t>Coût de revient</w:t>
      </w:r>
      <w:r>
        <w:rPr>
          <w:noProof/>
        </w:rPr>
        <w:tab/>
      </w:r>
      <w:r>
        <w:rPr>
          <w:noProof/>
        </w:rPr>
        <w:fldChar w:fldCharType="begin"/>
      </w:r>
      <w:r>
        <w:rPr>
          <w:noProof/>
        </w:rPr>
        <w:instrText xml:space="preserve"> PAGEREF _Toc453919566 \h </w:instrText>
      </w:r>
      <w:r>
        <w:rPr>
          <w:noProof/>
        </w:rPr>
        <w:fldChar w:fldCharType="separate"/>
      </w:r>
      <w:r w:rsidR="00D4373A">
        <w:rPr>
          <w:b/>
          <w:bCs/>
          <w:noProof/>
          <w:lang w:val="fr-FR"/>
        </w:rPr>
        <w:t>Erreur ! Le signet n’est pas défini.</w:t>
      </w:r>
      <w:r>
        <w:rPr>
          <w:noProof/>
        </w:rPr>
        <w:fldChar w:fldCharType="end"/>
      </w:r>
    </w:p>
    <w:p w14:paraId="1F8CD0A1" w14:textId="77777777" w:rsidR="009827C7" w:rsidRDefault="009827C7">
      <w:pPr>
        <w:pStyle w:val="TM5"/>
        <w:tabs>
          <w:tab w:val="right" w:leader="dot" w:pos="7360"/>
        </w:tabs>
        <w:rPr>
          <w:rFonts w:eastAsiaTheme="minorEastAsia" w:cstheme="minorBidi"/>
          <w:noProof/>
          <w:sz w:val="24"/>
          <w:szCs w:val="24"/>
          <w:lang w:val="fr-FR" w:eastAsia="fr-FR"/>
        </w:rPr>
      </w:pPr>
      <w:r>
        <w:rPr>
          <w:noProof/>
        </w:rPr>
        <w:t>Ratios</w:t>
      </w:r>
      <w:r>
        <w:rPr>
          <w:noProof/>
        </w:rPr>
        <w:tab/>
      </w:r>
      <w:r>
        <w:rPr>
          <w:noProof/>
        </w:rPr>
        <w:fldChar w:fldCharType="begin"/>
      </w:r>
      <w:r>
        <w:rPr>
          <w:noProof/>
        </w:rPr>
        <w:instrText xml:space="preserve"> PAGEREF _Toc453919567 \h </w:instrText>
      </w:r>
      <w:r>
        <w:rPr>
          <w:noProof/>
        </w:rPr>
        <w:fldChar w:fldCharType="separate"/>
      </w:r>
      <w:r w:rsidR="00D4373A">
        <w:rPr>
          <w:b/>
          <w:bCs/>
          <w:noProof/>
          <w:lang w:val="fr-FR"/>
        </w:rPr>
        <w:t>Erreur ! Le signet n’est pas défini.</w:t>
      </w:r>
      <w:r>
        <w:rPr>
          <w:noProof/>
        </w:rPr>
        <w:fldChar w:fldCharType="end"/>
      </w:r>
    </w:p>
    <w:p w14:paraId="782C74D2" w14:textId="77777777" w:rsidR="009827C7" w:rsidRDefault="009827C7">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3919568 \h </w:instrText>
      </w:r>
      <w:r>
        <w:rPr>
          <w:noProof/>
        </w:rPr>
        <w:fldChar w:fldCharType="separate"/>
      </w:r>
      <w:r w:rsidR="00D4373A">
        <w:rPr>
          <w:b/>
          <w:bCs/>
          <w:noProof/>
          <w:lang w:val="fr-FR"/>
        </w:rPr>
        <w:t>Erreur ! Le signet n’est pas défini.</w:t>
      </w:r>
      <w:r>
        <w:rPr>
          <w:noProof/>
        </w:rPr>
        <w:fldChar w:fldCharType="end"/>
      </w:r>
    </w:p>
    <w:p w14:paraId="5C8A8F4D" w14:textId="77777777" w:rsidR="009827C7" w:rsidRDefault="009827C7">
      <w:pPr>
        <w:pStyle w:val="TM5"/>
        <w:tabs>
          <w:tab w:val="right" w:leader="dot" w:pos="7360"/>
        </w:tabs>
        <w:rPr>
          <w:rFonts w:eastAsiaTheme="minorEastAsia" w:cstheme="minorBidi"/>
          <w:noProof/>
          <w:sz w:val="24"/>
          <w:szCs w:val="24"/>
          <w:lang w:val="fr-FR" w:eastAsia="fr-FR"/>
        </w:rPr>
      </w:pPr>
      <w:r>
        <w:rPr>
          <w:noProof/>
        </w:rPr>
        <w:t>Les transactions et les responsabilités</w:t>
      </w:r>
      <w:r>
        <w:rPr>
          <w:noProof/>
        </w:rPr>
        <w:tab/>
      </w:r>
      <w:r>
        <w:rPr>
          <w:noProof/>
        </w:rPr>
        <w:fldChar w:fldCharType="begin"/>
      </w:r>
      <w:r>
        <w:rPr>
          <w:noProof/>
        </w:rPr>
        <w:instrText xml:space="preserve"> PAGEREF _Toc453919569 \h </w:instrText>
      </w:r>
      <w:r>
        <w:rPr>
          <w:noProof/>
        </w:rPr>
        <w:fldChar w:fldCharType="separate"/>
      </w:r>
      <w:r w:rsidR="00D4373A">
        <w:rPr>
          <w:b/>
          <w:bCs/>
          <w:noProof/>
          <w:lang w:val="fr-FR"/>
        </w:rPr>
        <w:t>Erreur ! Le signet n’est pas défini.</w:t>
      </w:r>
      <w:r>
        <w:rPr>
          <w:noProof/>
        </w:rPr>
        <w:fldChar w:fldCharType="end"/>
      </w:r>
    </w:p>
    <w:p w14:paraId="4AA87648" w14:textId="77777777" w:rsidR="009827C7" w:rsidRDefault="009827C7">
      <w:pPr>
        <w:pStyle w:val="TM2"/>
        <w:tabs>
          <w:tab w:val="right" w:leader="dot" w:pos="7360"/>
        </w:tabs>
        <w:rPr>
          <w:rFonts w:eastAsiaTheme="minorEastAsia" w:cstheme="minorBidi"/>
          <w:smallCaps w:val="0"/>
          <w:noProof/>
          <w:sz w:val="24"/>
          <w:szCs w:val="24"/>
          <w:lang w:val="fr-FR" w:eastAsia="fr-FR"/>
        </w:rPr>
      </w:pPr>
      <w:r>
        <w:rPr>
          <w:noProof/>
        </w:rPr>
        <w:t>Interfaces de programmation</w:t>
      </w:r>
      <w:r>
        <w:rPr>
          <w:noProof/>
        </w:rPr>
        <w:tab/>
      </w:r>
      <w:r>
        <w:rPr>
          <w:noProof/>
        </w:rPr>
        <w:fldChar w:fldCharType="begin"/>
      </w:r>
      <w:r>
        <w:rPr>
          <w:noProof/>
        </w:rPr>
        <w:instrText xml:space="preserve"> PAGEREF _Toc453919570 \h </w:instrText>
      </w:r>
      <w:r>
        <w:rPr>
          <w:noProof/>
        </w:rPr>
      </w:r>
      <w:r>
        <w:rPr>
          <w:noProof/>
        </w:rPr>
        <w:fldChar w:fldCharType="separate"/>
      </w:r>
      <w:r w:rsidR="00D4373A">
        <w:rPr>
          <w:noProof/>
        </w:rPr>
        <w:t>22</w:t>
      </w:r>
      <w:r>
        <w:rPr>
          <w:noProof/>
        </w:rPr>
        <w:fldChar w:fldCharType="end"/>
      </w:r>
    </w:p>
    <w:p w14:paraId="3BCE84EB" w14:textId="77777777" w:rsidR="009827C7" w:rsidRDefault="009827C7">
      <w:pPr>
        <w:pStyle w:val="TM2"/>
        <w:tabs>
          <w:tab w:val="right" w:leader="dot" w:pos="7360"/>
        </w:tabs>
        <w:rPr>
          <w:rFonts w:eastAsiaTheme="minorEastAsia" w:cstheme="minorBidi"/>
          <w:smallCaps w:val="0"/>
          <w:noProof/>
          <w:sz w:val="24"/>
          <w:szCs w:val="24"/>
          <w:lang w:val="fr-FR" w:eastAsia="fr-FR"/>
        </w:rPr>
      </w:pPr>
      <w:r>
        <w:rPr>
          <w:noProof/>
        </w:rPr>
        <w:t>Les progiciels de gestion intégrés</w:t>
      </w:r>
      <w:r>
        <w:rPr>
          <w:noProof/>
        </w:rPr>
        <w:tab/>
      </w:r>
      <w:r>
        <w:rPr>
          <w:noProof/>
        </w:rPr>
        <w:fldChar w:fldCharType="begin"/>
      </w:r>
      <w:r>
        <w:rPr>
          <w:noProof/>
        </w:rPr>
        <w:instrText xml:space="preserve"> PAGEREF _Toc453919571 \h </w:instrText>
      </w:r>
      <w:r>
        <w:rPr>
          <w:noProof/>
        </w:rPr>
      </w:r>
      <w:r>
        <w:rPr>
          <w:noProof/>
        </w:rPr>
        <w:fldChar w:fldCharType="separate"/>
      </w:r>
      <w:r w:rsidR="00D4373A">
        <w:rPr>
          <w:noProof/>
        </w:rPr>
        <w:t>22</w:t>
      </w:r>
      <w:r>
        <w:rPr>
          <w:noProof/>
        </w:rPr>
        <w:fldChar w:fldCharType="end"/>
      </w:r>
    </w:p>
    <w:p w14:paraId="7CCE0043"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3919572 \h </w:instrText>
      </w:r>
      <w:r>
        <w:rPr>
          <w:noProof/>
        </w:rPr>
      </w:r>
      <w:r>
        <w:rPr>
          <w:noProof/>
        </w:rPr>
        <w:fldChar w:fldCharType="separate"/>
      </w:r>
      <w:r w:rsidR="00D4373A">
        <w:rPr>
          <w:noProof/>
        </w:rPr>
        <w:t>23</w:t>
      </w:r>
      <w:r>
        <w:rPr>
          <w:noProof/>
        </w:rPr>
        <w:fldChar w:fldCharType="end"/>
      </w:r>
    </w:p>
    <w:p w14:paraId="05ED02D4"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3919573 \h </w:instrText>
      </w:r>
      <w:r>
        <w:rPr>
          <w:noProof/>
        </w:rPr>
      </w:r>
      <w:r>
        <w:rPr>
          <w:noProof/>
        </w:rPr>
        <w:fldChar w:fldCharType="separate"/>
      </w:r>
      <w:r w:rsidR="00D4373A">
        <w:rPr>
          <w:noProof/>
        </w:rPr>
        <w:t>23</w:t>
      </w:r>
      <w:r>
        <w:rPr>
          <w:noProof/>
        </w:rPr>
        <w:fldChar w:fldCharType="end"/>
      </w:r>
    </w:p>
    <w:p w14:paraId="7092357C"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3919574 \h </w:instrText>
      </w:r>
      <w:r>
        <w:rPr>
          <w:noProof/>
        </w:rPr>
      </w:r>
      <w:r>
        <w:rPr>
          <w:noProof/>
        </w:rPr>
        <w:fldChar w:fldCharType="separate"/>
      </w:r>
      <w:r w:rsidR="00D4373A">
        <w:rPr>
          <w:noProof/>
        </w:rPr>
        <w:t>24</w:t>
      </w:r>
      <w:r>
        <w:rPr>
          <w:noProof/>
        </w:rPr>
        <w:fldChar w:fldCharType="end"/>
      </w:r>
    </w:p>
    <w:p w14:paraId="341AD846"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Type de consommation</w:t>
      </w:r>
      <w:r>
        <w:rPr>
          <w:noProof/>
        </w:rPr>
        <w:tab/>
      </w:r>
      <w:r>
        <w:rPr>
          <w:noProof/>
        </w:rPr>
        <w:fldChar w:fldCharType="begin"/>
      </w:r>
      <w:r>
        <w:rPr>
          <w:noProof/>
        </w:rPr>
        <w:instrText xml:space="preserve"> PAGEREF _Toc453919575 \h </w:instrText>
      </w:r>
      <w:r>
        <w:rPr>
          <w:noProof/>
        </w:rPr>
      </w:r>
      <w:r>
        <w:rPr>
          <w:noProof/>
        </w:rPr>
        <w:fldChar w:fldCharType="separate"/>
      </w:r>
      <w:r w:rsidR="00D4373A">
        <w:rPr>
          <w:noProof/>
        </w:rPr>
        <w:t>25</w:t>
      </w:r>
      <w:r>
        <w:rPr>
          <w:noProof/>
        </w:rPr>
        <w:fldChar w:fldCharType="end"/>
      </w:r>
    </w:p>
    <w:p w14:paraId="04E7C395" w14:textId="77777777" w:rsidR="009827C7" w:rsidRDefault="009827C7">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3919576 \h </w:instrText>
      </w:r>
      <w:r>
        <w:rPr>
          <w:noProof/>
        </w:rPr>
      </w:r>
      <w:r>
        <w:rPr>
          <w:noProof/>
        </w:rPr>
        <w:fldChar w:fldCharType="separate"/>
      </w:r>
      <w:r w:rsidR="00D4373A">
        <w:rPr>
          <w:noProof/>
        </w:rPr>
        <w:t>25</w:t>
      </w:r>
      <w:r>
        <w:rPr>
          <w:noProof/>
        </w:rPr>
        <w:fldChar w:fldCharType="end"/>
      </w:r>
    </w:p>
    <w:p w14:paraId="4A46EFEA" w14:textId="77777777" w:rsidR="009827C7" w:rsidRDefault="009827C7">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3919577 \h </w:instrText>
      </w:r>
      <w:r>
        <w:rPr>
          <w:noProof/>
        </w:rPr>
      </w:r>
      <w:r>
        <w:rPr>
          <w:noProof/>
        </w:rPr>
        <w:fldChar w:fldCharType="separate"/>
      </w:r>
      <w:r w:rsidR="00D4373A">
        <w:rPr>
          <w:noProof/>
        </w:rPr>
        <w:t>26</w:t>
      </w:r>
      <w:r>
        <w:rPr>
          <w:noProof/>
        </w:rPr>
        <w:fldChar w:fldCharType="end"/>
      </w:r>
    </w:p>
    <w:p w14:paraId="1E6EB41C" w14:textId="77777777" w:rsidR="009827C7" w:rsidRDefault="009827C7">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3919578 \h </w:instrText>
      </w:r>
      <w:r>
        <w:rPr>
          <w:noProof/>
        </w:rPr>
      </w:r>
      <w:r>
        <w:rPr>
          <w:noProof/>
        </w:rPr>
        <w:fldChar w:fldCharType="separate"/>
      </w:r>
      <w:r w:rsidR="00D4373A">
        <w:rPr>
          <w:noProof/>
        </w:rPr>
        <w:t>26</w:t>
      </w:r>
      <w:r>
        <w:rPr>
          <w:noProof/>
        </w:rPr>
        <w:fldChar w:fldCharType="end"/>
      </w:r>
    </w:p>
    <w:p w14:paraId="18005052"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Considérations techniques</w:t>
      </w:r>
      <w:r>
        <w:rPr>
          <w:noProof/>
        </w:rPr>
        <w:tab/>
      </w:r>
      <w:r>
        <w:rPr>
          <w:noProof/>
        </w:rPr>
        <w:fldChar w:fldCharType="begin"/>
      </w:r>
      <w:r>
        <w:rPr>
          <w:noProof/>
        </w:rPr>
        <w:instrText xml:space="preserve"> PAGEREF _Toc453919579 \h </w:instrText>
      </w:r>
      <w:r>
        <w:rPr>
          <w:noProof/>
        </w:rPr>
      </w:r>
      <w:r>
        <w:rPr>
          <w:noProof/>
        </w:rPr>
        <w:fldChar w:fldCharType="separate"/>
      </w:r>
      <w:r w:rsidR="00D4373A">
        <w:rPr>
          <w:noProof/>
        </w:rPr>
        <w:t>26</w:t>
      </w:r>
      <w:r>
        <w:rPr>
          <w:noProof/>
        </w:rPr>
        <w:fldChar w:fldCharType="end"/>
      </w:r>
    </w:p>
    <w:p w14:paraId="5F160B77" w14:textId="77777777" w:rsidR="009827C7" w:rsidRDefault="009827C7">
      <w:pPr>
        <w:pStyle w:val="TM4"/>
        <w:tabs>
          <w:tab w:val="right" w:leader="dot" w:pos="7360"/>
        </w:tabs>
        <w:rPr>
          <w:rFonts w:eastAsiaTheme="minorEastAsia" w:cstheme="minorBidi"/>
          <w:noProof/>
          <w:sz w:val="24"/>
          <w:szCs w:val="24"/>
          <w:lang w:val="fr-FR" w:eastAsia="fr-FR"/>
        </w:rPr>
      </w:pPr>
      <w:r>
        <w:rPr>
          <w:noProof/>
        </w:rPr>
        <w:t>Modularité</w:t>
      </w:r>
      <w:r>
        <w:rPr>
          <w:noProof/>
        </w:rPr>
        <w:tab/>
      </w:r>
      <w:r>
        <w:rPr>
          <w:noProof/>
        </w:rPr>
        <w:fldChar w:fldCharType="begin"/>
      </w:r>
      <w:r>
        <w:rPr>
          <w:noProof/>
        </w:rPr>
        <w:instrText xml:space="preserve"> PAGEREF _Toc453919580 \h </w:instrText>
      </w:r>
      <w:r>
        <w:rPr>
          <w:noProof/>
        </w:rPr>
      </w:r>
      <w:r>
        <w:rPr>
          <w:noProof/>
        </w:rPr>
        <w:fldChar w:fldCharType="separate"/>
      </w:r>
      <w:r w:rsidR="00D4373A">
        <w:rPr>
          <w:noProof/>
        </w:rPr>
        <w:t>26</w:t>
      </w:r>
      <w:r>
        <w:rPr>
          <w:noProof/>
        </w:rPr>
        <w:fldChar w:fldCharType="end"/>
      </w:r>
    </w:p>
    <w:p w14:paraId="6BC2BE7A" w14:textId="77777777" w:rsidR="009827C7" w:rsidRDefault="009827C7">
      <w:pPr>
        <w:pStyle w:val="TM4"/>
        <w:tabs>
          <w:tab w:val="right" w:leader="dot" w:pos="7360"/>
        </w:tabs>
        <w:rPr>
          <w:rFonts w:eastAsiaTheme="minorEastAsia" w:cstheme="minorBidi"/>
          <w:noProof/>
          <w:sz w:val="24"/>
          <w:szCs w:val="24"/>
          <w:lang w:val="fr-FR" w:eastAsia="fr-FR"/>
        </w:rPr>
      </w:pPr>
      <w:r>
        <w:rPr>
          <w:noProof/>
        </w:rPr>
        <w:t>Données centralisées</w:t>
      </w:r>
      <w:r>
        <w:rPr>
          <w:noProof/>
        </w:rPr>
        <w:tab/>
      </w:r>
      <w:r>
        <w:rPr>
          <w:noProof/>
        </w:rPr>
        <w:fldChar w:fldCharType="begin"/>
      </w:r>
      <w:r>
        <w:rPr>
          <w:noProof/>
        </w:rPr>
        <w:instrText xml:space="preserve"> PAGEREF _Toc453919581 \h </w:instrText>
      </w:r>
      <w:r>
        <w:rPr>
          <w:noProof/>
        </w:rPr>
      </w:r>
      <w:r>
        <w:rPr>
          <w:noProof/>
        </w:rPr>
        <w:fldChar w:fldCharType="separate"/>
      </w:r>
      <w:r w:rsidR="00D4373A">
        <w:rPr>
          <w:noProof/>
        </w:rPr>
        <w:t>26</w:t>
      </w:r>
      <w:r>
        <w:rPr>
          <w:noProof/>
        </w:rPr>
        <w:fldChar w:fldCharType="end"/>
      </w:r>
    </w:p>
    <w:p w14:paraId="29123DE4"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Odoo®</w:t>
      </w:r>
      <w:r>
        <w:rPr>
          <w:noProof/>
        </w:rPr>
        <w:tab/>
      </w:r>
      <w:r>
        <w:rPr>
          <w:noProof/>
        </w:rPr>
        <w:fldChar w:fldCharType="begin"/>
      </w:r>
      <w:r>
        <w:rPr>
          <w:noProof/>
        </w:rPr>
        <w:instrText xml:space="preserve"> PAGEREF _Toc453919582 \h </w:instrText>
      </w:r>
      <w:r>
        <w:rPr>
          <w:noProof/>
        </w:rPr>
      </w:r>
      <w:r>
        <w:rPr>
          <w:noProof/>
        </w:rPr>
        <w:fldChar w:fldCharType="separate"/>
      </w:r>
      <w:r w:rsidR="00D4373A">
        <w:rPr>
          <w:noProof/>
        </w:rPr>
        <w:t>27</w:t>
      </w:r>
      <w:r>
        <w:rPr>
          <w:noProof/>
        </w:rPr>
        <w:fldChar w:fldCharType="end"/>
      </w:r>
    </w:p>
    <w:p w14:paraId="3BDD1923" w14:textId="77777777" w:rsidR="009827C7" w:rsidRDefault="009827C7">
      <w:pPr>
        <w:pStyle w:val="TM4"/>
        <w:tabs>
          <w:tab w:val="right" w:leader="dot" w:pos="7360"/>
        </w:tabs>
        <w:rPr>
          <w:rFonts w:eastAsiaTheme="minorEastAsia" w:cstheme="minorBidi"/>
          <w:noProof/>
          <w:sz w:val="24"/>
          <w:szCs w:val="24"/>
          <w:lang w:val="fr-FR" w:eastAsia="fr-FR"/>
        </w:rPr>
      </w:pPr>
      <w:r>
        <w:rPr>
          <w:noProof/>
        </w:rPr>
        <w:t>Couverture fonctionnel</w:t>
      </w:r>
      <w:r>
        <w:rPr>
          <w:noProof/>
        </w:rPr>
        <w:tab/>
      </w:r>
      <w:r>
        <w:rPr>
          <w:noProof/>
        </w:rPr>
        <w:fldChar w:fldCharType="begin"/>
      </w:r>
      <w:r>
        <w:rPr>
          <w:noProof/>
        </w:rPr>
        <w:instrText xml:space="preserve"> PAGEREF _Toc453919583 \h </w:instrText>
      </w:r>
      <w:r>
        <w:rPr>
          <w:noProof/>
        </w:rPr>
      </w:r>
      <w:r>
        <w:rPr>
          <w:noProof/>
        </w:rPr>
        <w:fldChar w:fldCharType="separate"/>
      </w:r>
      <w:r w:rsidR="00D4373A">
        <w:rPr>
          <w:noProof/>
        </w:rPr>
        <w:t>27</w:t>
      </w:r>
      <w:r>
        <w:rPr>
          <w:noProof/>
        </w:rPr>
        <w:fldChar w:fldCharType="end"/>
      </w:r>
    </w:p>
    <w:p w14:paraId="2C1A2E3B" w14:textId="77777777" w:rsidR="009827C7" w:rsidRDefault="009827C7">
      <w:pPr>
        <w:pStyle w:val="TM4"/>
        <w:tabs>
          <w:tab w:val="right" w:leader="dot" w:pos="7360"/>
        </w:tabs>
        <w:rPr>
          <w:rFonts w:eastAsiaTheme="minorEastAsia" w:cstheme="minorBidi"/>
          <w:noProof/>
          <w:sz w:val="24"/>
          <w:szCs w:val="24"/>
          <w:lang w:val="fr-FR" w:eastAsia="fr-FR"/>
        </w:rPr>
      </w:pPr>
      <w:r>
        <w:rPr>
          <w:noProof/>
        </w:rPr>
        <w:t>Comparaison entre PGI pour PME</w:t>
      </w:r>
      <w:r>
        <w:rPr>
          <w:noProof/>
        </w:rPr>
        <w:tab/>
      </w:r>
      <w:r>
        <w:rPr>
          <w:noProof/>
        </w:rPr>
        <w:fldChar w:fldCharType="begin"/>
      </w:r>
      <w:r>
        <w:rPr>
          <w:noProof/>
        </w:rPr>
        <w:instrText xml:space="preserve"> PAGEREF _Toc453919584 \h </w:instrText>
      </w:r>
      <w:r>
        <w:rPr>
          <w:noProof/>
        </w:rPr>
        <w:fldChar w:fldCharType="separate"/>
      </w:r>
      <w:r w:rsidR="00D4373A">
        <w:rPr>
          <w:b/>
          <w:bCs/>
          <w:noProof/>
          <w:lang w:val="fr-FR"/>
        </w:rPr>
        <w:t>Erreur ! Le signet n’est pas défini.</w:t>
      </w:r>
      <w:r>
        <w:rPr>
          <w:noProof/>
        </w:rPr>
        <w:fldChar w:fldCharType="end"/>
      </w:r>
    </w:p>
    <w:p w14:paraId="036C5119" w14:textId="77777777" w:rsidR="009827C7" w:rsidRDefault="009827C7">
      <w:pPr>
        <w:pStyle w:val="TM5"/>
        <w:tabs>
          <w:tab w:val="right" w:leader="dot" w:pos="7360"/>
        </w:tabs>
        <w:rPr>
          <w:rFonts w:eastAsiaTheme="minorEastAsia" w:cstheme="minorBidi"/>
          <w:noProof/>
          <w:sz w:val="24"/>
          <w:szCs w:val="24"/>
          <w:lang w:val="fr-FR" w:eastAsia="fr-FR"/>
        </w:rPr>
      </w:pPr>
      <w:r>
        <w:rPr>
          <w:noProof/>
        </w:rPr>
        <w:t>Fonction des ventes</w:t>
      </w:r>
      <w:r>
        <w:rPr>
          <w:noProof/>
        </w:rPr>
        <w:tab/>
      </w:r>
      <w:r>
        <w:rPr>
          <w:noProof/>
        </w:rPr>
        <w:fldChar w:fldCharType="begin"/>
      </w:r>
      <w:r>
        <w:rPr>
          <w:noProof/>
        </w:rPr>
        <w:instrText xml:space="preserve"> PAGEREF _Toc453919585 \h </w:instrText>
      </w:r>
      <w:r>
        <w:rPr>
          <w:noProof/>
        </w:rPr>
      </w:r>
      <w:r>
        <w:rPr>
          <w:noProof/>
        </w:rPr>
        <w:fldChar w:fldCharType="separate"/>
      </w:r>
      <w:r w:rsidR="00D4373A">
        <w:rPr>
          <w:noProof/>
        </w:rPr>
        <w:t>28</w:t>
      </w:r>
      <w:r>
        <w:rPr>
          <w:noProof/>
        </w:rPr>
        <w:fldChar w:fldCharType="end"/>
      </w:r>
    </w:p>
    <w:p w14:paraId="6D6FE061" w14:textId="77777777" w:rsidR="009827C7" w:rsidRDefault="009827C7">
      <w:pPr>
        <w:pStyle w:val="TM5"/>
        <w:tabs>
          <w:tab w:val="right" w:leader="dot" w:pos="7360"/>
        </w:tabs>
        <w:rPr>
          <w:rFonts w:eastAsiaTheme="minorEastAsia" w:cstheme="minorBidi"/>
          <w:noProof/>
          <w:sz w:val="24"/>
          <w:szCs w:val="24"/>
          <w:lang w:val="fr-FR" w:eastAsia="fr-FR"/>
        </w:rPr>
      </w:pPr>
      <w:r>
        <w:rPr>
          <w:noProof/>
        </w:rPr>
        <w:t>Gestion de l’entrepôt</w:t>
      </w:r>
      <w:r>
        <w:rPr>
          <w:noProof/>
        </w:rPr>
        <w:tab/>
      </w:r>
      <w:r>
        <w:rPr>
          <w:noProof/>
        </w:rPr>
        <w:fldChar w:fldCharType="begin"/>
      </w:r>
      <w:r>
        <w:rPr>
          <w:noProof/>
        </w:rPr>
        <w:instrText xml:space="preserve"> PAGEREF _Toc453919586 \h </w:instrText>
      </w:r>
      <w:r>
        <w:rPr>
          <w:noProof/>
        </w:rPr>
      </w:r>
      <w:r>
        <w:rPr>
          <w:noProof/>
        </w:rPr>
        <w:fldChar w:fldCharType="separate"/>
      </w:r>
      <w:r w:rsidR="00D4373A">
        <w:rPr>
          <w:noProof/>
        </w:rPr>
        <w:t>29</w:t>
      </w:r>
      <w:r>
        <w:rPr>
          <w:noProof/>
        </w:rPr>
        <w:fldChar w:fldCharType="end"/>
      </w:r>
    </w:p>
    <w:p w14:paraId="77FFE132" w14:textId="77777777" w:rsidR="009827C7" w:rsidRDefault="009827C7">
      <w:pPr>
        <w:pStyle w:val="TM5"/>
        <w:tabs>
          <w:tab w:val="right" w:leader="dot" w:pos="7360"/>
        </w:tabs>
        <w:rPr>
          <w:rFonts w:eastAsiaTheme="minorEastAsia" w:cstheme="minorBidi"/>
          <w:noProof/>
          <w:sz w:val="24"/>
          <w:szCs w:val="24"/>
          <w:lang w:val="fr-FR" w:eastAsia="fr-FR"/>
        </w:rPr>
      </w:pPr>
      <w:r>
        <w:rPr>
          <w:noProof/>
        </w:rPr>
        <w:t>Fabrication</w:t>
      </w:r>
      <w:r>
        <w:rPr>
          <w:noProof/>
        </w:rPr>
        <w:tab/>
      </w:r>
      <w:r>
        <w:rPr>
          <w:noProof/>
        </w:rPr>
        <w:fldChar w:fldCharType="begin"/>
      </w:r>
      <w:r>
        <w:rPr>
          <w:noProof/>
        </w:rPr>
        <w:instrText xml:space="preserve"> PAGEREF _Toc453919587 \h </w:instrText>
      </w:r>
      <w:r>
        <w:rPr>
          <w:noProof/>
        </w:rPr>
      </w:r>
      <w:r>
        <w:rPr>
          <w:noProof/>
        </w:rPr>
        <w:fldChar w:fldCharType="separate"/>
      </w:r>
      <w:r w:rsidR="00D4373A">
        <w:rPr>
          <w:noProof/>
        </w:rPr>
        <w:t>29</w:t>
      </w:r>
      <w:r>
        <w:rPr>
          <w:noProof/>
        </w:rPr>
        <w:fldChar w:fldCharType="end"/>
      </w:r>
    </w:p>
    <w:p w14:paraId="2E6F3406" w14:textId="77777777" w:rsidR="009827C7" w:rsidRDefault="009827C7">
      <w:pPr>
        <w:pStyle w:val="TM5"/>
        <w:tabs>
          <w:tab w:val="right" w:leader="dot" w:pos="7360"/>
        </w:tabs>
        <w:rPr>
          <w:rFonts w:eastAsiaTheme="minorEastAsia" w:cstheme="minorBidi"/>
          <w:noProof/>
          <w:sz w:val="24"/>
          <w:szCs w:val="24"/>
          <w:lang w:val="fr-FR" w:eastAsia="fr-FR"/>
        </w:rPr>
      </w:pPr>
      <w:r>
        <w:rPr>
          <w:noProof/>
        </w:rPr>
        <w:lastRenderedPageBreak/>
        <w:t>Approvisionnement</w:t>
      </w:r>
      <w:r>
        <w:rPr>
          <w:noProof/>
        </w:rPr>
        <w:tab/>
      </w:r>
      <w:r>
        <w:rPr>
          <w:noProof/>
        </w:rPr>
        <w:fldChar w:fldCharType="begin"/>
      </w:r>
      <w:r>
        <w:rPr>
          <w:noProof/>
        </w:rPr>
        <w:instrText xml:space="preserve"> PAGEREF _Toc453919588 \h </w:instrText>
      </w:r>
      <w:r>
        <w:rPr>
          <w:noProof/>
        </w:rPr>
      </w:r>
      <w:r>
        <w:rPr>
          <w:noProof/>
        </w:rPr>
        <w:fldChar w:fldCharType="separate"/>
      </w:r>
      <w:r w:rsidR="00D4373A">
        <w:rPr>
          <w:noProof/>
        </w:rPr>
        <w:t>29</w:t>
      </w:r>
      <w:r>
        <w:rPr>
          <w:noProof/>
        </w:rPr>
        <w:fldChar w:fldCharType="end"/>
      </w:r>
    </w:p>
    <w:p w14:paraId="7B2BA391" w14:textId="77777777" w:rsidR="009827C7" w:rsidRDefault="009827C7">
      <w:pPr>
        <w:pStyle w:val="TM4"/>
        <w:tabs>
          <w:tab w:val="right" w:leader="dot" w:pos="7360"/>
        </w:tabs>
        <w:rPr>
          <w:rFonts w:eastAsiaTheme="minorEastAsia" w:cstheme="minorBidi"/>
          <w:noProof/>
          <w:sz w:val="24"/>
          <w:szCs w:val="24"/>
          <w:lang w:val="fr-FR" w:eastAsia="fr-FR"/>
        </w:rPr>
      </w:pPr>
      <w:r>
        <w:rPr>
          <w:noProof/>
        </w:rPr>
        <w:t>Modèle économique</w:t>
      </w:r>
      <w:r>
        <w:rPr>
          <w:noProof/>
        </w:rPr>
        <w:tab/>
      </w:r>
      <w:r>
        <w:rPr>
          <w:noProof/>
        </w:rPr>
        <w:fldChar w:fldCharType="begin"/>
      </w:r>
      <w:r>
        <w:rPr>
          <w:noProof/>
        </w:rPr>
        <w:instrText xml:space="preserve"> PAGEREF _Toc453919589 \h </w:instrText>
      </w:r>
      <w:r>
        <w:rPr>
          <w:noProof/>
        </w:rPr>
      </w:r>
      <w:r>
        <w:rPr>
          <w:noProof/>
        </w:rPr>
        <w:fldChar w:fldCharType="separate"/>
      </w:r>
      <w:r w:rsidR="00D4373A">
        <w:rPr>
          <w:noProof/>
        </w:rPr>
        <w:t>30</w:t>
      </w:r>
      <w:r>
        <w:rPr>
          <w:noProof/>
        </w:rPr>
        <w:fldChar w:fldCharType="end"/>
      </w:r>
    </w:p>
    <w:p w14:paraId="542EE643" w14:textId="77777777" w:rsidR="009827C7" w:rsidRDefault="009827C7">
      <w:pPr>
        <w:pStyle w:val="TM4"/>
        <w:tabs>
          <w:tab w:val="right" w:leader="dot" w:pos="7360"/>
        </w:tabs>
        <w:rPr>
          <w:rFonts w:eastAsiaTheme="minorEastAsia" w:cstheme="minorBidi"/>
          <w:noProof/>
          <w:sz w:val="24"/>
          <w:szCs w:val="24"/>
          <w:lang w:val="fr-FR" w:eastAsia="fr-FR"/>
        </w:rPr>
      </w:pPr>
      <w:r>
        <w:rPr>
          <w:noProof/>
        </w:rPr>
        <w:t>Pour les développeurs</w:t>
      </w:r>
      <w:r>
        <w:rPr>
          <w:noProof/>
        </w:rPr>
        <w:tab/>
      </w:r>
      <w:r>
        <w:rPr>
          <w:noProof/>
        </w:rPr>
        <w:fldChar w:fldCharType="begin"/>
      </w:r>
      <w:r>
        <w:rPr>
          <w:noProof/>
        </w:rPr>
        <w:instrText xml:space="preserve"> PAGEREF _Toc453919590 \h </w:instrText>
      </w:r>
      <w:r>
        <w:rPr>
          <w:noProof/>
        </w:rPr>
      </w:r>
      <w:r>
        <w:rPr>
          <w:noProof/>
        </w:rPr>
        <w:fldChar w:fldCharType="separate"/>
      </w:r>
      <w:r w:rsidR="00D4373A">
        <w:rPr>
          <w:noProof/>
        </w:rPr>
        <w:t>30</w:t>
      </w:r>
      <w:r>
        <w:rPr>
          <w:noProof/>
        </w:rPr>
        <w:fldChar w:fldCharType="end"/>
      </w:r>
    </w:p>
    <w:p w14:paraId="26448A75" w14:textId="77777777" w:rsidR="009827C7" w:rsidRDefault="009827C7">
      <w:pPr>
        <w:pStyle w:val="TM5"/>
        <w:tabs>
          <w:tab w:val="right" w:leader="dot" w:pos="7360"/>
        </w:tabs>
        <w:rPr>
          <w:rFonts w:eastAsiaTheme="minorEastAsia" w:cstheme="minorBidi"/>
          <w:noProof/>
          <w:sz w:val="24"/>
          <w:szCs w:val="24"/>
          <w:lang w:val="fr-FR" w:eastAsia="fr-FR"/>
        </w:rPr>
      </w:pPr>
      <w:r>
        <w:rPr>
          <w:noProof/>
        </w:rPr>
        <w:t>Application Programmable Interface API</w:t>
      </w:r>
      <w:r>
        <w:rPr>
          <w:noProof/>
        </w:rPr>
        <w:tab/>
      </w:r>
      <w:r>
        <w:rPr>
          <w:noProof/>
        </w:rPr>
        <w:fldChar w:fldCharType="begin"/>
      </w:r>
      <w:r>
        <w:rPr>
          <w:noProof/>
        </w:rPr>
        <w:instrText xml:space="preserve"> PAGEREF _Toc453919591 \h </w:instrText>
      </w:r>
      <w:r>
        <w:rPr>
          <w:noProof/>
        </w:rPr>
      </w:r>
      <w:r>
        <w:rPr>
          <w:noProof/>
        </w:rPr>
        <w:fldChar w:fldCharType="separate"/>
      </w:r>
      <w:r w:rsidR="00D4373A">
        <w:rPr>
          <w:noProof/>
        </w:rPr>
        <w:t>30</w:t>
      </w:r>
      <w:r>
        <w:rPr>
          <w:noProof/>
        </w:rPr>
        <w:fldChar w:fldCharType="end"/>
      </w:r>
    </w:p>
    <w:p w14:paraId="2E80767C" w14:textId="77777777" w:rsidR="009827C7" w:rsidRDefault="009827C7">
      <w:pPr>
        <w:pStyle w:val="TM5"/>
        <w:tabs>
          <w:tab w:val="right" w:leader="dot" w:pos="7360"/>
        </w:tabs>
        <w:rPr>
          <w:rFonts w:eastAsiaTheme="minorEastAsia" w:cstheme="minorBidi"/>
          <w:noProof/>
          <w:sz w:val="24"/>
          <w:szCs w:val="24"/>
          <w:lang w:val="fr-FR" w:eastAsia="fr-FR"/>
        </w:rPr>
      </w:pPr>
      <w:r>
        <w:rPr>
          <w:noProof/>
        </w:rPr>
        <w:t>Modèle objet</w:t>
      </w:r>
      <w:r>
        <w:rPr>
          <w:noProof/>
        </w:rPr>
        <w:tab/>
      </w:r>
      <w:r>
        <w:rPr>
          <w:noProof/>
        </w:rPr>
        <w:fldChar w:fldCharType="begin"/>
      </w:r>
      <w:r>
        <w:rPr>
          <w:noProof/>
        </w:rPr>
        <w:instrText xml:space="preserve"> PAGEREF _Toc453919592 \h </w:instrText>
      </w:r>
      <w:r>
        <w:rPr>
          <w:noProof/>
        </w:rPr>
      </w:r>
      <w:r>
        <w:rPr>
          <w:noProof/>
        </w:rPr>
        <w:fldChar w:fldCharType="separate"/>
      </w:r>
      <w:r w:rsidR="00D4373A">
        <w:rPr>
          <w:noProof/>
        </w:rPr>
        <w:t>30</w:t>
      </w:r>
      <w:r>
        <w:rPr>
          <w:noProof/>
        </w:rPr>
        <w:fldChar w:fldCharType="end"/>
      </w:r>
    </w:p>
    <w:p w14:paraId="114E2D92" w14:textId="77777777" w:rsidR="009827C7" w:rsidRDefault="009827C7">
      <w:pPr>
        <w:pStyle w:val="TM5"/>
        <w:tabs>
          <w:tab w:val="right" w:leader="dot" w:pos="7360"/>
        </w:tabs>
        <w:rPr>
          <w:rFonts w:eastAsiaTheme="minorEastAsia" w:cstheme="minorBidi"/>
          <w:noProof/>
          <w:sz w:val="24"/>
          <w:szCs w:val="24"/>
          <w:lang w:val="fr-FR" w:eastAsia="fr-FR"/>
        </w:rPr>
      </w:pPr>
      <w:r>
        <w:rPr>
          <w:noProof/>
        </w:rPr>
        <w:t>Workflows</w:t>
      </w:r>
      <w:r>
        <w:rPr>
          <w:noProof/>
        </w:rPr>
        <w:tab/>
      </w:r>
      <w:r>
        <w:rPr>
          <w:noProof/>
        </w:rPr>
        <w:fldChar w:fldCharType="begin"/>
      </w:r>
      <w:r>
        <w:rPr>
          <w:noProof/>
        </w:rPr>
        <w:instrText xml:space="preserve"> PAGEREF _Toc453919593 \h </w:instrText>
      </w:r>
      <w:r>
        <w:rPr>
          <w:noProof/>
        </w:rPr>
      </w:r>
      <w:r>
        <w:rPr>
          <w:noProof/>
        </w:rPr>
        <w:fldChar w:fldCharType="separate"/>
      </w:r>
      <w:r w:rsidR="00D4373A">
        <w:rPr>
          <w:noProof/>
        </w:rPr>
        <w:t>30</w:t>
      </w:r>
      <w:r>
        <w:rPr>
          <w:noProof/>
        </w:rPr>
        <w:fldChar w:fldCharType="end"/>
      </w:r>
    </w:p>
    <w:p w14:paraId="7F36E831" w14:textId="77777777" w:rsidR="009827C7" w:rsidRDefault="009827C7">
      <w:pPr>
        <w:pStyle w:val="TM2"/>
        <w:tabs>
          <w:tab w:val="right" w:leader="dot" w:pos="7360"/>
        </w:tabs>
        <w:rPr>
          <w:rFonts w:eastAsiaTheme="minorEastAsia" w:cstheme="minorBidi"/>
          <w:smallCaps w:val="0"/>
          <w:noProof/>
          <w:sz w:val="24"/>
          <w:szCs w:val="24"/>
          <w:lang w:val="fr-FR" w:eastAsia="fr-FR"/>
        </w:rPr>
      </w:pPr>
      <w:r>
        <w:rPr>
          <w:noProof/>
        </w:rPr>
        <w:t>La société de production</w:t>
      </w:r>
      <w:r>
        <w:rPr>
          <w:noProof/>
        </w:rPr>
        <w:tab/>
      </w:r>
      <w:r>
        <w:rPr>
          <w:noProof/>
        </w:rPr>
        <w:fldChar w:fldCharType="begin"/>
      </w:r>
      <w:r>
        <w:rPr>
          <w:noProof/>
        </w:rPr>
        <w:instrText xml:space="preserve"> PAGEREF _Toc453919594 \h </w:instrText>
      </w:r>
      <w:r>
        <w:rPr>
          <w:noProof/>
        </w:rPr>
      </w:r>
      <w:r>
        <w:rPr>
          <w:noProof/>
        </w:rPr>
        <w:fldChar w:fldCharType="separate"/>
      </w:r>
      <w:r w:rsidR="00D4373A">
        <w:rPr>
          <w:noProof/>
        </w:rPr>
        <w:t>30</w:t>
      </w:r>
      <w:r>
        <w:rPr>
          <w:noProof/>
        </w:rPr>
        <w:fldChar w:fldCharType="end"/>
      </w:r>
    </w:p>
    <w:p w14:paraId="78769BCE"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Le processus de planification et prévision</w:t>
      </w:r>
      <w:r>
        <w:rPr>
          <w:noProof/>
        </w:rPr>
        <w:tab/>
      </w:r>
      <w:r>
        <w:rPr>
          <w:noProof/>
        </w:rPr>
        <w:fldChar w:fldCharType="begin"/>
      </w:r>
      <w:r>
        <w:rPr>
          <w:noProof/>
        </w:rPr>
        <w:instrText xml:space="preserve"> PAGEREF _Toc453919595 \h </w:instrText>
      </w:r>
      <w:r>
        <w:rPr>
          <w:noProof/>
        </w:rPr>
      </w:r>
      <w:r>
        <w:rPr>
          <w:noProof/>
        </w:rPr>
        <w:fldChar w:fldCharType="separate"/>
      </w:r>
      <w:r w:rsidR="00D4373A">
        <w:rPr>
          <w:noProof/>
        </w:rPr>
        <w:t>31</w:t>
      </w:r>
      <w:r>
        <w:rPr>
          <w:noProof/>
        </w:rPr>
        <w:fldChar w:fldCharType="end"/>
      </w:r>
    </w:p>
    <w:p w14:paraId="79441F59"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Le processus d’approvisionnement</w:t>
      </w:r>
      <w:r>
        <w:rPr>
          <w:noProof/>
        </w:rPr>
        <w:tab/>
      </w:r>
      <w:r>
        <w:rPr>
          <w:noProof/>
        </w:rPr>
        <w:fldChar w:fldCharType="begin"/>
      </w:r>
      <w:r>
        <w:rPr>
          <w:noProof/>
        </w:rPr>
        <w:instrText xml:space="preserve"> PAGEREF _Toc453919596 \h </w:instrText>
      </w:r>
      <w:r>
        <w:rPr>
          <w:noProof/>
        </w:rPr>
      </w:r>
      <w:r>
        <w:rPr>
          <w:noProof/>
        </w:rPr>
        <w:fldChar w:fldCharType="separate"/>
      </w:r>
      <w:r w:rsidR="00D4373A">
        <w:rPr>
          <w:noProof/>
        </w:rPr>
        <w:t>31</w:t>
      </w:r>
      <w:r>
        <w:rPr>
          <w:noProof/>
        </w:rPr>
        <w:fldChar w:fldCharType="end"/>
      </w:r>
    </w:p>
    <w:p w14:paraId="4573A0BA"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Le processus de fabrication</w:t>
      </w:r>
      <w:r>
        <w:rPr>
          <w:noProof/>
        </w:rPr>
        <w:tab/>
      </w:r>
      <w:r>
        <w:rPr>
          <w:noProof/>
        </w:rPr>
        <w:fldChar w:fldCharType="begin"/>
      </w:r>
      <w:r>
        <w:rPr>
          <w:noProof/>
        </w:rPr>
        <w:instrText xml:space="preserve"> PAGEREF _Toc453919597 \h </w:instrText>
      </w:r>
      <w:r>
        <w:rPr>
          <w:noProof/>
        </w:rPr>
      </w:r>
      <w:r>
        <w:rPr>
          <w:noProof/>
        </w:rPr>
        <w:fldChar w:fldCharType="separate"/>
      </w:r>
      <w:r w:rsidR="00D4373A">
        <w:rPr>
          <w:noProof/>
        </w:rPr>
        <w:t>31</w:t>
      </w:r>
      <w:r>
        <w:rPr>
          <w:noProof/>
        </w:rPr>
        <w:fldChar w:fldCharType="end"/>
      </w:r>
    </w:p>
    <w:p w14:paraId="7FE9E219"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Le processus de vente</w:t>
      </w:r>
      <w:r>
        <w:rPr>
          <w:noProof/>
        </w:rPr>
        <w:tab/>
      </w:r>
      <w:r>
        <w:rPr>
          <w:noProof/>
        </w:rPr>
        <w:fldChar w:fldCharType="begin"/>
      </w:r>
      <w:r>
        <w:rPr>
          <w:noProof/>
        </w:rPr>
        <w:instrText xml:space="preserve"> PAGEREF _Toc453919598 \h </w:instrText>
      </w:r>
      <w:r>
        <w:rPr>
          <w:noProof/>
        </w:rPr>
      </w:r>
      <w:r>
        <w:rPr>
          <w:noProof/>
        </w:rPr>
        <w:fldChar w:fldCharType="separate"/>
      </w:r>
      <w:r w:rsidR="00D4373A">
        <w:rPr>
          <w:noProof/>
        </w:rPr>
        <w:t>31</w:t>
      </w:r>
      <w:r>
        <w:rPr>
          <w:noProof/>
        </w:rPr>
        <w:fldChar w:fldCharType="end"/>
      </w:r>
    </w:p>
    <w:p w14:paraId="4A93D3D0"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Le marketing</w:t>
      </w:r>
      <w:r>
        <w:rPr>
          <w:noProof/>
        </w:rPr>
        <w:tab/>
      </w:r>
      <w:r>
        <w:rPr>
          <w:noProof/>
        </w:rPr>
        <w:fldChar w:fldCharType="begin"/>
      </w:r>
      <w:r>
        <w:rPr>
          <w:noProof/>
        </w:rPr>
        <w:instrText xml:space="preserve"> PAGEREF _Toc453919599 \h </w:instrText>
      </w:r>
      <w:r>
        <w:rPr>
          <w:noProof/>
        </w:rPr>
      </w:r>
      <w:r>
        <w:rPr>
          <w:noProof/>
        </w:rPr>
        <w:fldChar w:fldCharType="separate"/>
      </w:r>
      <w:r w:rsidR="00D4373A">
        <w:rPr>
          <w:noProof/>
        </w:rPr>
        <w:t>31</w:t>
      </w:r>
      <w:r>
        <w:rPr>
          <w:noProof/>
        </w:rPr>
        <w:fldChar w:fldCharType="end"/>
      </w:r>
    </w:p>
    <w:p w14:paraId="2431C0C9"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La comptabilité</w:t>
      </w:r>
      <w:r>
        <w:rPr>
          <w:noProof/>
        </w:rPr>
        <w:tab/>
      </w:r>
      <w:r>
        <w:rPr>
          <w:noProof/>
        </w:rPr>
        <w:fldChar w:fldCharType="begin"/>
      </w:r>
      <w:r>
        <w:rPr>
          <w:noProof/>
        </w:rPr>
        <w:instrText xml:space="preserve"> PAGEREF _Toc453919600 \h </w:instrText>
      </w:r>
      <w:r>
        <w:rPr>
          <w:noProof/>
        </w:rPr>
      </w:r>
      <w:r>
        <w:rPr>
          <w:noProof/>
        </w:rPr>
        <w:fldChar w:fldCharType="separate"/>
      </w:r>
      <w:r w:rsidR="00D4373A">
        <w:rPr>
          <w:noProof/>
        </w:rPr>
        <w:t>31</w:t>
      </w:r>
      <w:r>
        <w:rPr>
          <w:noProof/>
        </w:rPr>
        <w:fldChar w:fldCharType="end"/>
      </w:r>
    </w:p>
    <w:p w14:paraId="23BD99EA" w14:textId="77777777" w:rsidR="009827C7" w:rsidRDefault="009827C7">
      <w:pPr>
        <w:pStyle w:val="TM2"/>
        <w:tabs>
          <w:tab w:val="right" w:leader="dot" w:pos="7360"/>
        </w:tabs>
        <w:rPr>
          <w:rFonts w:eastAsiaTheme="minorEastAsia" w:cstheme="minorBidi"/>
          <w:smallCaps w:val="0"/>
          <w:noProof/>
          <w:sz w:val="24"/>
          <w:szCs w:val="24"/>
          <w:lang w:val="fr-FR" w:eastAsia="fr-FR"/>
        </w:rPr>
      </w:pPr>
      <w:r>
        <w:rPr>
          <w:noProof/>
        </w:rPr>
        <w:t>Les économies de marchés</w:t>
      </w:r>
      <w:r>
        <w:rPr>
          <w:noProof/>
        </w:rPr>
        <w:tab/>
      </w:r>
      <w:r>
        <w:rPr>
          <w:noProof/>
        </w:rPr>
        <w:fldChar w:fldCharType="begin"/>
      </w:r>
      <w:r>
        <w:rPr>
          <w:noProof/>
        </w:rPr>
        <w:instrText xml:space="preserve"> PAGEREF _Toc453919601 \h </w:instrText>
      </w:r>
      <w:r>
        <w:rPr>
          <w:noProof/>
        </w:rPr>
      </w:r>
      <w:r>
        <w:rPr>
          <w:noProof/>
        </w:rPr>
        <w:fldChar w:fldCharType="separate"/>
      </w:r>
      <w:r w:rsidR="00D4373A">
        <w:rPr>
          <w:noProof/>
        </w:rPr>
        <w:t>31</w:t>
      </w:r>
      <w:r>
        <w:rPr>
          <w:noProof/>
        </w:rPr>
        <w:fldChar w:fldCharType="end"/>
      </w:r>
    </w:p>
    <w:p w14:paraId="3BC67702"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Type de marché</w:t>
      </w:r>
      <w:r>
        <w:rPr>
          <w:noProof/>
        </w:rPr>
        <w:tab/>
      </w:r>
      <w:r>
        <w:rPr>
          <w:noProof/>
        </w:rPr>
        <w:fldChar w:fldCharType="begin"/>
      </w:r>
      <w:r>
        <w:rPr>
          <w:noProof/>
        </w:rPr>
        <w:instrText xml:space="preserve"> PAGEREF _Toc453919602 \h </w:instrText>
      </w:r>
      <w:r>
        <w:rPr>
          <w:noProof/>
        </w:rPr>
        <w:fldChar w:fldCharType="separate"/>
      </w:r>
      <w:r w:rsidR="00D4373A">
        <w:rPr>
          <w:b/>
          <w:bCs/>
          <w:noProof/>
          <w:lang w:val="fr-FR"/>
        </w:rPr>
        <w:t>Erreur ! Le signet n’est pas défini.</w:t>
      </w:r>
      <w:r>
        <w:rPr>
          <w:noProof/>
        </w:rPr>
        <w:fldChar w:fldCharType="end"/>
      </w:r>
    </w:p>
    <w:p w14:paraId="47D048C4"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La demande</w:t>
      </w:r>
      <w:r>
        <w:rPr>
          <w:noProof/>
        </w:rPr>
        <w:tab/>
      </w:r>
      <w:r>
        <w:rPr>
          <w:noProof/>
        </w:rPr>
        <w:fldChar w:fldCharType="begin"/>
      </w:r>
      <w:r>
        <w:rPr>
          <w:noProof/>
        </w:rPr>
        <w:instrText xml:space="preserve"> PAGEREF _Toc453919603 \h </w:instrText>
      </w:r>
      <w:r>
        <w:rPr>
          <w:noProof/>
        </w:rPr>
      </w:r>
      <w:r>
        <w:rPr>
          <w:noProof/>
        </w:rPr>
        <w:fldChar w:fldCharType="separate"/>
      </w:r>
      <w:r w:rsidR="00D4373A">
        <w:rPr>
          <w:noProof/>
        </w:rPr>
        <w:t>31</w:t>
      </w:r>
      <w:r>
        <w:rPr>
          <w:noProof/>
        </w:rPr>
        <w:fldChar w:fldCharType="end"/>
      </w:r>
    </w:p>
    <w:p w14:paraId="1C845428"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L’offre</w:t>
      </w:r>
      <w:r>
        <w:rPr>
          <w:noProof/>
        </w:rPr>
        <w:tab/>
      </w:r>
      <w:r>
        <w:rPr>
          <w:noProof/>
        </w:rPr>
        <w:fldChar w:fldCharType="begin"/>
      </w:r>
      <w:r>
        <w:rPr>
          <w:noProof/>
        </w:rPr>
        <w:instrText xml:space="preserve"> PAGEREF _Toc453919604 \h </w:instrText>
      </w:r>
      <w:r>
        <w:rPr>
          <w:noProof/>
        </w:rPr>
      </w:r>
      <w:r>
        <w:rPr>
          <w:noProof/>
        </w:rPr>
        <w:fldChar w:fldCharType="separate"/>
      </w:r>
      <w:r w:rsidR="00D4373A">
        <w:rPr>
          <w:noProof/>
        </w:rPr>
        <w:t>31</w:t>
      </w:r>
      <w:r>
        <w:rPr>
          <w:noProof/>
        </w:rPr>
        <w:fldChar w:fldCharType="end"/>
      </w:r>
    </w:p>
    <w:p w14:paraId="1B9D4AEA"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Influence des prix</w:t>
      </w:r>
      <w:r>
        <w:rPr>
          <w:noProof/>
        </w:rPr>
        <w:tab/>
      </w:r>
      <w:r>
        <w:rPr>
          <w:noProof/>
        </w:rPr>
        <w:fldChar w:fldCharType="begin"/>
      </w:r>
      <w:r>
        <w:rPr>
          <w:noProof/>
        </w:rPr>
        <w:instrText xml:space="preserve"> PAGEREF _Toc453919605 \h </w:instrText>
      </w:r>
      <w:r>
        <w:rPr>
          <w:noProof/>
        </w:rPr>
      </w:r>
      <w:r>
        <w:rPr>
          <w:noProof/>
        </w:rPr>
        <w:fldChar w:fldCharType="separate"/>
      </w:r>
      <w:r w:rsidR="00D4373A">
        <w:rPr>
          <w:noProof/>
        </w:rPr>
        <w:t>31</w:t>
      </w:r>
      <w:r>
        <w:rPr>
          <w:noProof/>
        </w:rPr>
        <w:fldChar w:fldCharType="end"/>
      </w:r>
    </w:p>
    <w:p w14:paraId="7C4FB850"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L’élasticité</w:t>
      </w:r>
      <w:r>
        <w:rPr>
          <w:noProof/>
        </w:rPr>
        <w:tab/>
      </w:r>
      <w:r>
        <w:rPr>
          <w:noProof/>
        </w:rPr>
        <w:fldChar w:fldCharType="begin"/>
      </w:r>
      <w:r>
        <w:rPr>
          <w:noProof/>
        </w:rPr>
        <w:instrText xml:space="preserve"> PAGEREF _Toc453919606 \h </w:instrText>
      </w:r>
      <w:r>
        <w:rPr>
          <w:noProof/>
        </w:rPr>
      </w:r>
      <w:r>
        <w:rPr>
          <w:noProof/>
        </w:rPr>
        <w:fldChar w:fldCharType="separate"/>
      </w:r>
      <w:r w:rsidR="00D4373A">
        <w:rPr>
          <w:noProof/>
        </w:rPr>
        <w:t>31</w:t>
      </w:r>
      <w:r>
        <w:rPr>
          <w:noProof/>
        </w:rPr>
        <w:fldChar w:fldCharType="end"/>
      </w:r>
    </w:p>
    <w:p w14:paraId="195ED5F1" w14:textId="77777777" w:rsidR="009827C7" w:rsidRDefault="009827C7">
      <w:pPr>
        <w:pStyle w:val="TM2"/>
        <w:tabs>
          <w:tab w:val="right" w:leader="dot" w:pos="7360"/>
        </w:tabs>
        <w:rPr>
          <w:rFonts w:eastAsiaTheme="minorEastAsia" w:cstheme="minorBidi"/>
          <w:smallCaps w:val="0"/>
          <w:noProof/>
          <w:sz w:val="24"/>
          <w:szCs w:val="24"/>
          <w:lang w:val="fr-FR" w:eastAsia="fr-FR"/>
        </w:rPr>
      </w:pPr>
      <w:r>
        <w:rPr>
          <w:noProof/>
        </w:rPr>
        <w:t>Les économies d’échelles</w:t>
      </w:r>
      <w:r>
        <w:rPr>
          <w:noProof/>
        </w:rPr>
        <w:tab/>
      </w:r>
      <w:r>
        <w:rPr>
          <w:noProof/>
        </w:rPr>
        <w:fldChar w:fldCharType="begin"/>
      </w:r>
      <w:r>
        <w:rPr>
          <w:noProof/>
        </w:rPr>
        <w:instrText xml:space="preserve"> PAGEREF _Toc453919607 \h </w:instrText>
      </w:r>
      <w:r>
        <w:rPr>
          <w:noProof/>
        </w:rPr>
      </w:r>
      <w:r>
        <w:rPr>
          <w:noProof/>
        </w:rPr>
        <w:fldChar w:fldCharType="separate"/>
      </w:r>
      <w:r w:rsidR="00D4373A">
        <w:rPr>
          <w:noProof/>
        </w:rPr>
        <w:t>31</w:t>
      </w:r>
      <w:r>
        <w:rPr>
          <w:noProof/>
        </w:rPr>
        <w:fldChar w:fldCharType="end"/>
      </w:r>
    </w:p>
    <w:p w14:paraId="66424236" w14:textId="77777777" w:rsidR="009827C7" w:rsidRDefault="009827C7">
      <w:pPr>
        <w:pStyle w:val="TM2"/>
        <w:tabs>
          <w:tab w:val="right" w:leader="dot" w:pos="7360"/>
        </w:tabs>
        <w:rPr>
          <w:rFonts w:eastAsiaTheme="minorEastAsia" w:cstheme="minorBidi"/>
          <w:smallCaps w:val="0"/>
          <w:noProof/>
          <w:sz w:val="24"/>
          <w:szCs w:val="24"/>
          <w:lang w:val="fr-FR" w:eastAsia="fr-FR"/>
        </w:rPr>
      </w:pPr>
      <w:r>
        <w:rPr>
          <w:noProof/>
        </w:rPr>
        <w:t>Domaine brassicole</w:t>
      </w:r>
      <w:r>
        <w:rPr>
          <w:noProof/>
        </w:rPr>
        <w:tab/>
      </w:r>
      <w:r>
        <w:rPr>
          <w:noProof/>
        </w:rPr>
        <w:fldChar w:fldCharType="begin"/>
      </w:r>
      <w:r>
        <w:rPr>
          <w:noProof/>
        </w:rPr>
        <w:instrText xml:space="preserve"> PAGEREF _Toc453919608 \h </w:instrText>
      </w:r>
      <w:r>
        <w:rPr>
          <w:noProof/>
        </w:rPr>
      </w:r>
      <w:r>
        <w:rPr>
          <w:noProof/>
        </w:rPr>
        <w:fldChar w:fldCharType="separate"/>
      </w:r>
      <w:r w:rsidR="00D4373A">
        <w:rPr>
          <w:noProof/>
        </w:rPr>
        <w:t>31</w:t>
      </w:r>
      <w:r>
        <w:rPr>
          <w:noProof/>
        </w:rPr>
        <w:fldChar w:fldCharType="end"/>
      </w:r>
    </w:p>
    <w:p w14:paraId="16F2EC49"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Ingrédients</w:t>
      </w:r>
      <w:r>
        <w:rPr>
          <w:noProof/>
        </w:rPr>
        <w:tab/>
      </w:r>
      <w:r>
        <w:rPr>
          <w:noProof/>
        </w:rPr>
        <w:fldChar w:fldCharType="begin"/>
      </w:r>
      <w:r>
        <w:rPr>
          <w:noProof/>
        </w:rPr>
        <w:instrText xml:space="preserve"> PAGEREF _Toc453919609 \h </w:instrText>
      </w:r>
      <w:r>
        <w:rPr>
          <w:noProof/>
        </w:rPr>
      </w:r>
      <w:r>
        <w:rPr>
          <w:noProof/>
        </w:rPr>
        <w:fldChar w:fldCharType="separate"/>
      </w:r>
      <w:r w:rsidR="00D4373A">
        <w:rPr>
          <w:noProof/>
        </w:rPr>
        <w:t>32</w:t>
      </w:r>
      <w:r>
        <w:rPr>
          <w:noProof/>
        </w:rPr>
        <w:fldChar w:fldCharType="end"/>
      </w:r>
    </w:p>
    <w:p w14:paraId="005F57C2" w14:textId="77777777" w:rsidR="009827C7" w:rsidRDefault="009827C7">
      <w:pPr>
        <w:pStyle w:val="TM4"/>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3919610 \h </w:instrText>
      </w:r>
      <w:r>
        <w:rPr>
          <w:noProof/>
        </w:rPr>
      </w:r>
      <w:r>
        <w:rPr>
          <w:noProof/>
        </w:rPr>
        <w:fldChar w:fldCharType="separate"/>
      </w:r>
      <w:r w:rsidR="00D4373A">
        <w:rPr>
          <w:noProof/>
        </w:rPr>
        <w:t>32</w:t>
      </w:r>
      <w:r>
        <w:rPr>
          <w:noProof/>
        </w:rPr>
        <w:fldChar w:fldCharType="end"/>
      </w:r>
    </w:p>
    <w:p w14:paraId="64B65988" w14:textId="77777777" w:rsidR="009827C7" w:rsidRDefault="009827C7">
      <w:pPr>
        <w:pStyle w:val="TM4"/>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3919611 \h </w:instrText>
      </w:r>
      <w:r>
        <w:rPr>
          <w:noProof/>
        </w:rPr>
      </w:r>
      <w:r>
        <w:rPr>
          <w:noProof/>
        </w:rPr>
        <w:fldChar w:fldCharType="separate"/>
      </w:r>
      <w:r w:rsidR="00D4373A">
        <w:rPr>
          <w:noProof/>
        </w:rPr>
        <w:t>33</w:t>
      </w:r>
      <w:r>
        <w:rPr>
          <w:noProof/>
        </w:rPr>
        <w:fldChar w:fldCharType="end"/>
      </w:r>
    </w:p>
    <w:p w14:paraId="4295AF1E" w14:textId="77777777" w:rsidR="009827C7" w:rsidRDefault="009827C7">
      <w:pPr>
        <w:pStyle w:val="TM4"/>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3919612 \h </w:instrText>
      </w:r>
      <w:r>
        <w:rPr>
          <w:noProof/>
        </w:rPr>
      </w:r>
      <w:r>
        <w:rPr>
          <w:noProof/>
        </w:rPr>
        <w:fldChar w:fldCharType="separate"/>
      </w:r>
      <w:r w:rsidR="00D4373A">
        <w:rPr>
          <w:noProof/>
        </w:rPr>
        <w:t>33</w:t>
      </w:r>
      <w:r>
        <w:rPr>
          <w:noProof/>
        </w:rPr>
        <w:fldChar w:fldCharType="end"/>
      </w:r>
    </w:p>
    <w:p w14:paraId="036BEBAB" w14:textId="77777777" w:rsidR="009827C7" w:rsidRDefault="009827C7">
      <w:pPr>
        <w:pStyle w:val="TM4"/>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3919613 \h </w:instrText>
      </w:r>
      <w:r>
        <w:rPr>
          <w:noProof/>
        </w:rPr>
      </w:r>
      <w:r>
        <w:rPr>
          <w:noProof/>
        </w:rPr>
        <w:fldChar w:fldCharType="separate"/>
      </w:r>
      <w:r w:rsidR="00D4373A">
        <w:rPr>
          <w:noProof/>
        </w:rPr>
        <w:t>33</w:t>
      </w:r>
      <w:r>
        <w:rPr>
          <w:noProof/>
        </w:rPr>
        <w:fldChar w:fldCharType="end"/>
      </w:r>
    </w:p>
    <w:p w14:paraId="5E3CA376" w14:textId="77777777" w:rsidR="009827C7" w:rsidRDefault="009827C7">
      <w:pPr>
        <w:pStyle w:val="TM4"/>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3919614 \h </w:instrText>
      </w:r>
      <w:r>
        <w:rPr>
          <w:noProof/>
        </w:rPr>
      </w:r>
      <w:r>
        <w:rPr>
          <w:noProof/>
        </w:rPr>
        <w:fldChar w:fldCharType="separate"/>
      </w:r>
      <w:r w:rsidR="00D4373A">
        <w:rPr>
          <w:noProof/>
        </w:rPr>
        <w:t>34</w:t>
      </w:r>
      <w:r>
        <w:rPr>
          <w:noProof/>
        </w:rPr>
        <w:fldChar w:fldCharType="end"/>
      </w:r>
    </w:p>
    <w:p w14:paraId="5757C360"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La fabrication de la bière</w:t>
      </w:r>
      <w:r>
        <w:rPr>
          <w:noProof/>
        </w:rPr>
        <w:tab/>
      </w:r>
      <w:r>
        <w:rPr>
          <w:noProof/>
        </w:rPr>
        <w:fldChar w:fldCharType="begin"/>
      </w:r>
      <w:r>
        <w:rPr>
          <w:noProof/>
        </w:rPr>
        <w:instrText xml:space="preserve"> PAGEREF _Toc453919615 \h </w:instrText>
      </w:r>
      <w:r>
        <w:rPr>
          <w:noProof/>
        </w:rPr>
      </w:r>
      <w:r>
        <w:rPr>
          <w:noProof/>
        </w:rPr>
        <w:fldChar w:fldCharType="separate"/>
      </w:r>
      <w:r w:rsidR="00D4373A">
        <w:rPr>
          <w:noProof/>
        </w:rPr>
        <w:t>34</w:t>
      </w:r>
      <w:r>
        <w:rPr>
          <w:noProof/>
        </w:rPr>
        <w:fldChar w:fldCharType="end"/>
      </w:r>
    </w:p>
    <w:p w14:paraId="5CEF2E16" w14:textId="77777777" w:rsidR="009827C7" w:rsidRDefault="009827C7">
      <w:pPr>
        <w:pStyle w:val="TM4"/>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3919616 \h </w:instrText>
      </w:r>
      <w:r>
        <w:rPr>
          <w:noProof/>
        </w:rPr>
      </w:r>
      <w:r>
        <w:rPr>
          <w:noProof/>
        </w:rPr>
        <w:fldChar w:fldCharType="separate"/>
      </w:r>
      <w:r w:rsidR="00D4373A">
        <w:rPr>
          <w:noProof/>
        </w:rPr>
        <w:t>34</w:t>
      </w:r>
      <w:r>
        <w:rPr>
          <w:noProof/>
        </w:rPr>
        <w:fldChar w:fldCharType="end"/>
      </w:r>
    </w:p>
    <w:p w14:paraId="5EC7F7A1" w14:textId="77777777" w:rsidR="009827C7" w:rsidRDefault="009827C7">
      <w:pPr>
        <w:pStyle w:val="TM4"/>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3919617 \h </w:instrText>
      </w:r>
      <w:r>
        <w:rPr>
          <w:noProof/>
        </w:rPr>
      </w:r>
      <w:r>
        <w:rPr>
          <w:noProof/>
        </w:rPr>
        <w:fldChar w:fldCharType="separate"/>
      </w:r>
      <w:r w:rsidR="00D4373A">
        <w:rPr>
          <w:noProof/>
        </w:rPr>
        <w:t>35</w:t>
      </w:r>
      <w:r>
        <w:rPr>
          <w:noProof/>
        </w:rPr>
        <w:fldChar w:fldCharType="end"/>
      </w:r>
    </w:p>
    <w:p w14:paraId="3873BC12" w14:textId="77777777" w:rsidR="009827C7" w:rsidRDefault="009827C7">
      <w:pPr>
        <w:pStyle w:val="TM4"/>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3919618 \h </w:instrText>
      </w:r>
      <w:r>
        <w:rPr>
          <w:noProof/>
        </w:rPr>
      </w:r>
      <w:r>
        <w:rPr>
          <w:noProof/>
        </w:rPr>
        <w:fldChar w:fldCharType="separate"/>
      </w:r>
      <w:r w:rsidR="00D4373A">
        <w:rPr>
          <w:noProof/>
        </w:rPr>
        <w:t>35</w:t>
      </w:r>
      <w:r>
        <w:rPr>
          <w:noProof/>
        </w:rPr>
        <w:fldChar w:fldCharType="end"/>
      </w:r>
    </w:p>
    <w:p w14:paraId="4B02DD8C" w14:textId="77777777" w:rsidR="009827C7" w:rsidRDefault="009827C7">
      <w:pPr>
        <w:pStyle w:val="TM4"/>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3919619 \h </w:instrText>
      </w:r>
      <w:r>
        <w:rPr>
          <w:noProof/>
        </w:rPr>
      </w:r>
      <w:r>
        <w:rPr>
          <w:noProof/>
        </w:rPr>
        <w:fldChar w:fldCharType="separate"/>
      </w:r>
      <w:r w:rsidR="00D4373A">
        <w:rPr>
          <w:noProof/>
        </w:rPr>
        <w:t>35</w:t>
      </w:r>
      <w:r>
        <w:rPr>
          <w:noProof/>
        </w:rPr>
        <w:fldChar w:fldCharType="end"/>
      </w:r>
    </w:p>
    <w:p w14:paraId="47FA29FD" w14:textId="77777777" w:rsidR="009827C7" w:rsidRDefault="009827C7">
      <w:pPr>
        <w:pStyle w:val="TM4"/>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3919620 \h </w:instrText>
      </w:r>
      <w:r>
        <w:rPr>
          <w:noProof/>
        </w:rPr>
      </w:r>
      <w:r>
        <w:rPr>
          <w:noProof/>
        </w:rPr>
        <w:fldChar w:fldCharType="separate"/>
      </w:r>
      <w:r w:rsidR="00D4373A">
        <w:rPr>
          <w:noProof/>
        </w:rPr>
        <w:t>35</w:t>
      </w:r>
      <w:r>
        <w:rPr>
          <w:noProof/>
        </w:rPr>
        <w:fldChar w:fldCharType="end"/>
      </w:r>
    </w:p>
    <w:p w14:paraId="6329987D" w14:textId="77777777" w:rsidR="009827C7" w:rsidRDefault="009827C7">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3919621 \h </w:instrText>
      </w:r>
      <w:r>
        <w:rPr>
          <w:noProof/>
        </w:rPr>
      </w:r>
      <w:r>
        <w:rPr>
          <w:noProof/>
        </w:rPr>
        <w:fldChar w:fldCharType="separate"/>
      </w:r>
      <w:r w:rsidR="00D4373A">
        <w:rPr>
          <w:noProof/>
        </w:rPr>
        <w:t>36</w:t>
      </w:r>
      <w:r>
        <w:rPr>
          <w:noProof/>
        </w:rPr>
        <w:fldChar w:fldCharType="end"/>
      </w:r>
    </w:p>
    <w:p w14:paraId="4DCBDB7C"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3919622 \h </w:instrText>
      </w:r>
      <w:r>
        <w:rPr>
          <w:noProof/>
        </w:rPr>
      </w:r>
      <w:r>
        <w:rPr>
          <w:noProof/>
        </w:rPr>
        <w:fldChar w:fldCharType="separate"/>
      </w:r>
      <w:r w:rsidR="00D4373A">
        <w:rPr>
          <w:noProof/>
        </w:rPr>
        <w:t>37</w:t>
      </w:r>
      <w:r>
        <w:rPr>
          <w:noProof/>
        </w:rPr>
        <w:fldChar w:fldCharType="end"/>
      </w:r>
    </w:p>
    <w:p w14:paraId="20B0095A"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Les niveaux d’utilisation</w:t>
      </w:r>
      <w:r>
        <w:rPr>
          <w:noProof/>
        </w:rPr>
        <w:tab/>
      </w:r>
      <w:r>
        <w:rPr>
          <w:noProof/>
        </w:rPr>
        <w:fldChar w:fldCharType="begin"/>
      </w:r>
      <w:r>
        <w:rPr>
          <w:noProof/>
        </w:rPr>
        <w:instrText xml:space="preserve"> PAGEREF _Toc453919623 \h </w:instrText>
      </w:r>
      <w:r>
        <w:rPr>
          <w:noProof/>
        </w:rPr>
      </w:r>
      <w:r>
        <w:rPr>
          <w:noProof/>
        </w:rPr>
        <w:fldChar w:fldCharType="separate"/>
      </w:r>
      <w:r w:rsidR="00D4373A">
        <w:rPr>
          <w:noProof/>
        </w:rPr>
        <w:t>38</w:t>
      </w:r>
      <w:r>
        <w:rPr>
          <w:noProof/>
        </w:rPr>
        <w:fldChar w:fldCharType="end"/>
      </w:r>
    </w:p>
    <w:p w14:paraId="1C638B5A"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Méthodes et styles</w:t>
      </w:r>
      <w:r>
        <w:rPr>
          <w:noProof/>
        </w:rPr>
        <w:tab/>
      </w:r>
      <w:r>
        <w:rPr>
          <w:noProof/>
        </w:rPr>
        <w:fldChar w:fldCharType="begin"/>
      </w:r>
      <w:r>
        <w:rPr>
          <w:noProof/>
        </w:rPr>
        <w:instrText xml:space="preserve"> PAGEREF _Toc453919624 \h </w:instrText>
      </w:r>
      <w:r>
        <w:rPr>
          <w:noProof/>
        </w:rPr>
      </w:r>
      <w:r>
        <w:rPr>
          <w:noProof/>
        </w:rPr>
        <w:fldChar w:fldCharType="separate"/>
      </w:r>
      <w:r w:rsidR="00D4373A">
        <w:rPr>
          <w:noProof/>
        </w:rPr>
        <w:t>38</w:t>
      </w:r>
      <w:r>
        <w:rPr>
          <w:noProof/>
        </w:rPr>
        <w:fldChar w:fldCharType="end"/>
      </w:r>
    </w:p>
    <w:p w14:paraId="31E5C460" w14:textId="77777777" w:rsidR="009827C7" w:rsidRDefault="009827C7">
      <w:pPr>
        <w:pStyle w:val="TM4"/>
        <w:tabs>
          <w:tab w:val="right" w:leader="dot" w:pos="7360"/>
        </w:tabs>
        <w:rPr>
          <w:rFonts w:eastAsiaTheme="minorEastAsia" w:cstheme="minorBidi"/>
          <w:noProof/>
          <w:sz w:val="24"/>
          <w:szCs w:val="24"/>
          <w:lang w:val="fr-FR" w:eastAsia="fr-FR"/>
        </w:rPr>
      </w:pPr>
      <w:r>
        <w:rPr>
          <w:noProof/>
        </w:rPr>
        <w:t>Niveau 1</w:t>
      </w:r>
      <w:r>
        <w:rPr>
          <w:noProof/>
        </w:rPr>
        <w:tab/>
      </w:r>
      <w:r>
        <w:rPr>
          <w:noProof/>
        </w:rPr>
        <w:fldChar w:fldCharType="begin"/>
      </w:r>
      <w:r>
        <w:rPr>
          <w:noProof/>
        </w:rPr>
        <w:instrText xml:space="preserve"> PAGEREF _Toc453919625 \h </w:instrText>
      </w:r>
      <w:r>
        <w:rPr>
          <w:noProof/>
        </w:rPr>
      </w:r>
      <w:r>
        <w:rPr>
          <w:noProof/>
        </w:rPr>
        <w:fldChar w:fldCharType="separate"/>
      </w:r>
      <w:r w:rsidR="00D4373A">
        <w:rPr>
          <w:noProof/>
        </w:rPr>
        <w:t>38</w:t>
      </w:r>
      <w:r>
        <w:rPr>
          <w:noProof/>
        </w:rPr>
        <w:fldChar w:fldCharType="end"/>
      </w:r>
    </w:p>
    <w:p w14:paraId="56AB780E" w14:textId="77777777" w:rsidR="009827C7" w:rsidRDefault="009827C7">
      <w:pPr>
        <w:pStyle w:val="TM4"/>
        <w:tabs>
          <w:tab w:val="right" w:leader="dot" w:pos="7360"/>
        </w:tabs>
        <w:rPr>
          <w:rFonts w:eastAsiaTheme="minorEastAsia" w:cstheme="minorBidi"/>
          <w:noProof/>
          <w:sz w:val="24"/>
          <w:szCs w:val="24"/>
          <w:lang w:val="fr-FR" w:eastAsia="fr-FR"/>
        </w:rPr>
      </w:pPr>
      <w:r>
        <w:rPr>
          <w:noProof/>
        </w:rPr>
        <w:t>Niveau 2</w:t>
      </w:r>
      <w:r>
        <w:rPr>
          <w:noProof/>
        </w:rPr>
        <w:tab/>
      </w:r>
      <w:r>
        <w:rPr>
          <w:noProof/>
        </w:rPr>
        <w:fldChar w:fldCharType="begin"/>
      </w:r>
      <w:r>
        <w:rPr>
          <w:noProof/>
        </w:rPr>
        <w:instrText xml:space="preserve"> PAGEREF _Toc453919626 \h </w:instrText>
      </w:r>
      <w:r>
        <w:rPr>
          <w:noProof/>
        </w:rPr>
      </w:r>
      <w:r>
        <w:rPr>
          <w:noProof/>
        </w:rPr>
        <w:fldChar w:fldCharType="separate"/>
      </w:r>
      <w:r w:rsidR="00D4373A">
        <w:rPr>
          <w:noProof/>
        </w:rPr>
        <w:t>39</w:t>
      </w:r>
      <w:r>
        <w:rPr>
          <w:noProof/>
        </w:rPr>
        <w:fldChar w:fldCharType="end"/>
      </w:r>
    </w:p>
    <w:p w14:paraId="0B29A17B"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Processus et procédures</w:t>
      </w:r>
      <w:r>
        <w:rPr>
          <w:noProof/>
        </w:rPr>
        <w:tab/>
      </w:r>
      <w:r>
        <w:rPr>
          <w:noProof/>
        </w:rPr>
        <w:fldChar w:fldCharType="begin"/>
      </w:r>
      <w:r>
        <w:rPr>
          <w:noProof/>
        </w:rPr>
        <w:instrText xml:space="preserve"> PAGEREF _Toc453919627 \h </w:instrText>
      </w:r>
      <w:r>
        <w:rPr>
          <w:noProof/>
        </w:rPr>
      </w:r>
      <w:r>
        <w:rPr>
          <w:noProof/>
        </w:rPr>
        <w:fldChar w:fldCharType="separate"/>
      </w:r>
      <w:r w:rsidR="00D4373A">
        <w:rPr>
          <w:noProof/>
        </w:rPr>
        <w:t>40</w:t>
      </w:r>
      <w:r>
        <w:rPr>
          <w:noProof/>
        </w:rPr>
        <w:fldChar w:fldCharType="end"/>
      </w:r>
    </w:p>
    <w:p w14:paraId="5724B0D7" w14:textId="77777777" w:rsidR="009827C7" w:rsidRDefault="009827C7">
      <w:pPr>
        <w:pStyle w:val="TM1"/>
        <w:tabs>
          <w:tab w:val="right" w:leader="dot" w:pos="7360"/>
        </w:tabs>
        <w:rPr>
          <w:rFonts w:eastAsiaTheme="minorEastAsia" w:cstheme="minorBidi"/>
          <w:b w:val="0"/>
          <w:bCs w:val="0"/>
          <w:caps w:val="0"/>
          <w:noProof/>
          <w:sz w:val="24"/>
          <w:szCs w:val="24"/>
          <w:lang w:val="fr-FR" w:eastAsia="fr-FR"/>
        </w:rPr>
      </w:pPr>
      <w:r>
        <w:rPr>
          <w:noProof/>
        </w:rPr>
        <w:t>Partie pratique</w:t>
      </w:r>
      <w:r>
        <w:rPr>
          <w:noProof/>
        </w:rPr>
        <w:tab/>
      </w:r>
      <w:r>
        <w:rPr>
          <w:noProof/>
        </w:rPr>
        <w:fldChar w:fldCharType="begin"/>
      </w:r>
      <w:r>
        <w:rPr>
          <w:noProof/>
        </w:rPr>
        <w:instrText xml:space="preserve"> PAGEREF _Toc453919628 \h </w:instrText>
      </w:r>
      <w:r>
        <w:rPr>
          <w:noProof/>
        </w:rPr>
      </w:r>
      <w:r>
        <w:rPr>
          <w:noProof/>
        </w:rPr>
        <w:fldChar w:fldCharType="separate"/>
      </w:r>
      <w:r w:rsidR="00D4373A">
        <w:rPr>
          <w:noProof/>
        </w:rPr>
        <w:t>42</w:t>
      </w:r>
      <w:r>
        <w:rPr>
          <w:noProof/>
        </w:rPr>
        <w:fldChar w:fldCharType="end"/>
      </w:r>
    </w:p>
    <w:p w14:paraId="35A11B0C" w14:textId="77777777" w:rsidR="009827C7" w:rsidRDefault="009827C7">
      <w:pPr>
        <w:pStyle w:val="TM2"/>
        <w:tabs>
          <w:tab w:val="right" w:leader="dot" w:pos="7360"/>
        </w:tabs>
        <w:rPr>
          <w:rFonts w:eastAsiaTheme="minorEastAsia" w:cstheme="minorBidi"/>
          <w:smallCaps w:val="0"/>
          <w:noProof/>
          <w:sz w:val="24"/>
          <w:szCs w:val="24"/>
          <w:lang w:val="fr-FR" w:eastAsia="fr-FR"/>
        </w:rPr>
      </w:pPr>
      <w:r>
        <w:rPr>
          <w:noProof/>
        </w:rPr>
        <w:t>Scénario</w:t>
      </w:r>
      <w:r>
        <w:rPr>
          <w:noProof/>
        </w:rPr>
        <w:tab/>
      </w:r>
      <w:r>
        <w:rPr>
          <w:noProof/>
        </w:rPr>
        <w:fldChar w:fldCharType="begin"/>
      </w:r>
      <w:r>
        <w:rPr>
          <w:noProof/>
        </w:rPr>
        <w:instrText xml:space="preserve"> PAGEREF _Toc453919629 \h </w:instrText>
      </w:r>
      <w:r>
        <w:rPr>
          <w:noProof/>
        </w:rPr>
      </w:r>
      <w:r>
        <w:rPr>
          <w:noProof/>
        </w:rPr>
        <w:fldChar w:fldCharType="separate"/>
      </w:r>
      <w:r w:rsidR="00D4373A">
        <w:rPr>
          <w:noProof/>
        </w:rPr>
        <w:t>43</w:t>
      </w:r>
      <w:r>
        <w:rPr>
          <w:noProof/>
        </w:rPr>
        <w:fldChar w:fldCharType="end"/>
      </w:r>
    </w:p>
    <w:p w14:paraId="00976744"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Démarche et critères pour le développement</w:t>
      </w:r>
      <w:r>
        <w:rPr>
          <w:noProof/>
        </w:rPr>
        <w:tab/>
      </w:r>
      <w:r>
        <w:rPr>
          <w:noProof/>
        </w:rPr>
        <w:fldChar w:fldCharType="begin"/>
      </w:r>
      <w:r>
        <w:rPr>
          <w:noProof/>
        </w:rPr>
        <w:instrText xml:space="preserve"> PAGEREF _Toc453919630 \h </w:instrText>
      </w:r>
      <w:r>
        <w:rPr>
          <w:noProof/>
        </w:rPr>
      </w:r>
      <w:r>
        <w:rPr>
          <w:noProof/>
        </w:rPr>
        <w:fldChar w:fldCharType="separate"/>
      </w:r>
      <w:r w:rsidR="00D4373A">
        <w:rPr>
          <w:noProof/>
        </w:rPr>
        <w:t>44</w:t>
      </w:r>
      <w:r>
        <w:rPr>
          <w:noProof/>
        </w:rPr>
        <w:fldChar w:fldCharType="end"/>
      </w:r>
    </w:p>
    <w:p w14:paraId="4B614F41" w14:textId="77777777" w:rsidR="009827C7" w:rsidRDefault="009827C7">
      <w:pPr>
        <w:pStyle w:val="TM4"/>
        <w:tabs>
          <w:tab w:val="right" w:leader="dot" w:pos="7360"/>
        </w:tabs>
        <w:rPr>
          <w:rFonts w:eastAsiaTheme="minorEastAsia" w:cstheme="minorBidi"/>
          <w:noProof/>
          <w:sz w:val="24"/>
          <w:szCs w:val="24"/>
          <w:lang w:val="fr-FR" w:eastAsia="fr-FR"/>
        </w:rPr>
      </w:pPr>
      <w:r>
        <w:rPr>
          <w:noProof/>
        </w:rPr>
        <w:t>Définir un contexte accrocheur</w:t>
      </w:r>
      <w:r>
        <w:rPr>
          <w:noProof/>
        </w:rPr>
        <w:tab/>
      </w:r>
      <w:r>
        <w:rPr>
          <w:noProof/>
        </w:rPr>
        <w:fldChar w:fldCharType="begin"/>
      </w:r>
      <w:r>
        <w:rPr>
          <w:noProof/>
        </w:rPr>
        <w:instrText xml:space="preserve"> PAGEREF _Toc453919631 \h </w:instrText>
      </w:r>
      <w:r>
        <w:rPr>
          <w:noProof/>
        </w:rPr>
      </w:r>
      <w:r>
        <w:rPr>
          <w:noProof/>
        </w:rPr>
        <w:fldChar w:fldCharType="separate"/>
      </w:r>
      <w:r w:rsidR="00D4373A">
        <w:rPr>
          <w:noProof/>
        </w:rPr>
        <w:t>44</w:t>
      </w:r>
      <w:r>
        <w:rPr>
          <w:noProof/>
        </w:rPr>
        <w:fldChar w:fldCharType="end"/>
      </w:r>
    </w:p>
    <w:p w14:paraId="6F2A4941" w14:textId="77777777" w:rsidR="009827C7" w:rsidRDefault="009827C7">
      <w:pPr>
        <w:pStyle w:val="TM4"/>
        <w:tabs>
          <w:tab w:val="right" w:leader="dot" w:pos="7360"/>
        </w:tabs>
        <w:rPr>
          <w:rFonts w:eastAsiaTheme="minorEastAsia" w:cstheme="minorBidi"/>
          <w:noProof/>
          <w:sz w:val="24"/>
          <w:szCs w:val="24"/>
          <w:lang w:val="fr-FR" w:eastAsia="fr-FR"/>
        </w:rPr>
      </w:pPr>
      <w:r>
        <w:rPr>
          <w:noProof/>
        </w:rPr>
        <w:t>Définir la valeur ajoutée</w:t>
      </w:r>
      <w:r>
        <w:rPr>
          <w:noProof/>
        </w:rPr>
        <w:tab/>
      </w:r>
      <w:r>
        <w:rPr>
          <w:noProof/>
        </w:rPr>
        <w:fldChar w:fldCharType="begin"/>
      </w:r>
      <w:r>
        <w:rPr>
          <w:noProof/>
        </w:rPr>
        <w:instrText xml:space="preserve"> PAGEREF _Toc453919632 \h </w:instrText>
      </w:r>
      <w:r>
        <w:rPr>
          <w:noProof/>
        </w:rPr>
      </w:r>
      <w:r>
        <w:rPr>
          <w:noProof/>
        </w:rPr>
        <w:fldChar w:fldCharType="separate"/>
      </w:r>
      <w:r w:rsidR="00D4373A">
        <w:rPr>
          <w:noProof/>
        </w:rPr>
        <w:t>44</w:t>
      </w:r>
      <w:r>
        <w:rPr>
          <w:noProof/>
        </w:rPr>
        <w:fldChar w:fldCharType="end"/>
      </w:r>
    </w:p>
    <w:p w14:paraId="44492359" w14:textId="77777777" w:rsidR="009827C7" w:rsidRDefault="009827C7">
      <w:pPr>
        <w:pStyle w:val="TM4"/>
        <w:tabs>
          <w:tab w:val="right" w:leader="dot" w:pos="7360"/>
        </w:tabs>
        <w:rPr>
          <w:rFonts w:eastAsiaTheme="minorEastAsia" w:cstheme="minorBidi"/>
          <w:noProof/>
          <w:sz w:val="24"/>
          <w:szCs w:val="24"/>
          <w:lang w:val="fr-FR" w:eastAsia="fr-FR"/>
        </w:rPr>
      </w:pPr>
      <w:r>
        <w:rPr>
          <w:noProof/>
        </w:rPr>
        <w:t>Définir le type d’affaire</w:t>
      </w:r>
      <w:r>
        <w:rPr>
          <w:noProof/>
        </w:rPr>
        <w:tab/>
      </w:r>
      <w:r>
        <w:rPr>
          <w:noProof/>
        </w:rPr>
        <w:fldChar w:fldCharType="begin"/>
      </w:r>
      <w:r>
        <w:rPr>
          <w:noProof/>
        </w:rPr>
        <w:instrText xml:space="preserve"> PAGEREF _Toc453919633 \h </w:instrText>
      </w:r>
      <w:r>
        <w:rPr>
          <w:noProof/>
        </w:rPr>
      </w:r>
      <w:r>
        <w:rPr>
          <w:noProof/>
        </w:rPr>
        <w:fldChar w:fldCharType="separate"/>
      </w:r>
      <w:r w:rsidR="00D4373A">
        <w:rPr>
          <w:noProof/>
        </w:rPr>
        <w:t>45</w:t>
      </w:r>
      <w:r>
        <w:rPr>
          <w:noProof/>
        </w:rPr>
        <w:fldChar w:fldCharType="end"/>
      </w:r>
    </w:p>
    <w:p w14:paraId="44DDD3FD" w14:textId="77777777" w:rsidR="009827C7" w:rsidRDefault="009827C7">
      <w:pPr>
        <w:pStyle w:val="TM4"/>
        <w:tabs>
          <w:tab w:val="right" w:leader="dot" w:pos="7360"/>
        </w:tabs>
        <w:rPr>
          <w:rFonts w:eastAsiaTheme="minorEastAsia" w:cstheme="minorBidi"/>
          <w:noProof/>
          <w:sz w:val="24"/>
          <w:szCs w:val="24"/>
          <w:lang w:val="fr-FR" w:eastAsia="fr-FR"/>
        </w:rPr>
      </w:pPr>
      <w:r>
        <w:rPr>
          <w:noProof/>
        </w:rPr>
        <w:t>L’organisation logistique</w:t>
      </w:r>
      <w:r>
        <w:rPr>
          <w:noProof/>
        </w:rPr>
        <w:tab/>
      </w:r>
      <w:r>
        <w:rPr>
          <w:noProof/>
        </w:rPr>
        <w:fldChar w:fldCharType="begin"/>
      </w:r>
      <w:r>
        <w:rPr>
          <w:noProof/>
        </w:rPr>
        <w:instrText xml:space="preserve"> PAGEREF _Toc453919634 \h </w:instrText>
      </w:r>
      <w:r>
        <w:rPr>
          <w:noProof/>
        </w:rPr>
      </w:r>
      <w:r>
        <w:rPr>
          <w:noProof/>
        </w:rPr>
        <w:fldChar w:fldCharType="separate"/>
      </w:r>
      <w:r w:rsidR="00D4373A">
        <w:rPr>
          <w:noProof/>
        </w:rPr>
        <w:t>45</w:t>
      </w:r>
      <w:r>
        <w:rPr>
          <w:noProof/>
        </w:rPr>
        <w:fldChar w:fldCharType="end"/>
      </w:r>
    </w:p>
    <w:p w14:paraId="0D1A75C4" w14:textId="77777777" w:rsidR="009827C7" w:rsidRDefault="009827C7">
      <w:pPr>
        <w:pStyle w:val="TM4"/>
        <w:tabs>
          <w:tab w:val="right" w:leader="dot" w:pos="7360"/>
        </w:tabs>
        <w:rPr>
          <w:rFonts w:eastAsiaTheme="minorEastAsia" w:cstheme="minorBidi"/>
          <w:noProof/>
          <w:sz w:val="24"/>
          <w:szCs w:val="24"/>
          <w:lang w:val="fr-FR" w:eastAsia="fr-FR"/>
        </w:rPr>
      </w:pPr>
      <w:r>
        <w:rPr>
          <w:noProof/>
        </w:rPr>
        <w:t>Définir les clients et leurs caractéristiques</w:t>
      </w:r>
      <w:r>
        <w:rPr>
          <w:noProof/>
        </w:rPr>
        <w:tab/>
      </w:r>
      <w:r>
        <w:rPr>
          <w:noProof/>
        </w:rPr>
        <w:fldChar w:fldCharType="begin"/>
      </w:r>
      <w:r>
        <w:rPr>
          <w:noProof/>
        </w:rPr>
        <w:instrText xml:space="preserve"> PAGEREF _Toc453919635 \h </w:instrText>
      </w:r>
      <w:r>
        <w:rPr>
          <w:noProof/>
        </w:rPr>
      </w:r>
      <w:r>
        <w:rPr>
          <w:noProof/>
        </w:rPr>
        <w:fldChar w:fldCharType="separate"/>
      </w:r>
      <w:r w:rsidR="00D4373A">
        <w:rPr>
          <w:noProof/>
        </w:rPr>
        <w:t>46</w:t>
      </w:r>
      <w:r>
        <w:rPr>
          <w:noProof/>
        </w:rPr>
        <w:fldChar w:fldCharType="end"/>
      </w:r>
    </w:p>
    <w:p w14:paraId="4B24A669" w14:textId="77777777" w:rsidR="009827C7" w:rsidRDefault="009827C7">
      <w:pPr>
        <w:pStyle w:val="TM4"/>
        <w:tabs>
          <w:tab w:val="right" w:leader="dot" w:pos="7360"/>
        </w:tabs>
        <w:rPr>
          <w:rFonts w:eastAsiaTheme="minorEastAsia" w:cstheme="minorBidi"/>
          <w:noProof/>
          <w:sz w:val="24"/>
          <w:szCs w:val="24"/>
          <w:lang w:val="fr-FR" w:eastAsia="fr-FR"/>
        </w:rPr>
      </w:pPr>
      <w:r>
        <w:rPr>
          <w:noProof/>
        </w:rPr>
        <w:t>Définir les aspects financiers</w:t>
      </w:r>
      <w:r>
        <w:rPr>
          <w:noProof/>
        </w:rPr>
        <w:tab/>
      </w:r>
      <w:r>
        <w:rPr>
          <w:noProof/>
        </w:rPr>
        <w:fldChar w:fldCharType="begin"/>
      </w:r>
      <w:r>
        <w:rPr>
          <w:noProof/>
        </w:rPr>
        <w:instrText xml:space="preserve"> PAGEREF _Toc453919636 \h </w:instrText>
      </w:r>
      <w:r>
        <w:rPr>
          <w:noProof/>
        </w:rPr>
      </w:r>
      <w:r>
        <w:rPr>
          <w:noProof/>
        </w:rPr>
        <w:fldChar w:fldCharType="separate"/>
      </w:r>
      <w:r w:rsidR="00D4373A">
        <w:rPr>
          <w:noProof/>
        </w:rPr>
        <w:t>46</w:t>
      </w:r>
      <w:r>
        <w:rPr>
          <w:noProof/>
        </w:rPr>
        <w:fldChar w:fldCharType="end"/>
      </w:r>
    </w:p>
    <w:p w14:paraId="5810EB8D" w14:textId="77777777" w:rsidR="009827C7" w:rsidRDefault="009827C7">
      <w:pPr>
        <w:pStyle w:val="TM4"/>
        <w:tabs>
          <w:tab w:val="right" w:leader="dot" w:pos="7360"/>
        </w:tabs>
        <w:rPr>
          <w:rFonts w:eastAsiaTheme="minorEastAsia" w:cstheme="minorBidi"/>
          <w:noProof/>
          <w:sz w:val="24"/>
          <w:szCs w:val="24"/>
          <w:lang w:val="fr-FR" w:eastAsia="fr-FR"/>
        </w:rPr>
      </w:pPr>
      <w:r>
        <w:rPr>
          <w:noProof/>
        </w:rPr>
        <w:t>Définir des contraintes</w:t>
      </w:r>
      <w:r>
        <w:rPr>
          <w:noProof/>
        </w:rPr>
        <w:tab/>
      </w:r>
      <w:r>
        <w:rPr>
          <w:noProof/>
        </w:rPr>
        <w:fldChar w:fldCharType="begin"/>
      </w:r>
      <w:r>
        <w:rPr>
          <w:noProof/>
        </w:rPr>
        <w:instrText xml:space="preserve"> PAGEREF _Toc453919637 \h </w:instrText>
      </w:r>
      <w:r>
        <w:rPr>
          <w:noProof/>
        </w:rPr>
      </w:r>
      <w:r>
        <w:rPr>
          <w:noProof/>
        </w:rPr>
        <w:fldChar w:fldCharType="separate"/>
      </w:r>
      <w:r w:rsidR="00D4373A">
        <w:rPr>
          <w:noProof/>
        </w:rPr>
        <w:t>47</w:t>
      </w:r>
      <w:r>
        <w:rPr>
          <w:noProof/>
        </w:rPr>
        <w:fldChar w:fldCharType="end"/>
      </w:r>
    </w:p>
    <w:p w14:paraId="1C295F29"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Brewery &amp; Co.</w:t>
      </w:r>
      <w:r>
        <w:rPr>
          <w:noProof/>
        </w:rPr>
        <w:tab/>
      </w:r>
      <w:r>
        <w:rPr>
          <w:noProof/>
        </w:rPr>
        <w:fldChar w:fldCharType="begin"/>
      </w:r>
      <w:r>
        <w:rPr>
          <w:noProof/>
        </w:rPr>
        <w:instrText xml:space="preserve"> PAGEREF _Toc453919638 \h </w:instrText>
      </w:r>
      <w:r>
        <w:rPr>
          <w:noProof/>
        </w:rPr>
      </w:r>
      <w:r>
        <w:rPr>
          <w:noProof/>
        </w:rPr>
        <w:fldChar w:fldCharType="separate"/>
      </w:r>
      <w:r w:rsidR="00D4373A">
        <w:rPr>
          <w:noProof/>
        </w:rPr>
        <w:t>47</w:t>
      </w:r>
      <w:r>
        <w:rPr>
          <w:noProof/>
        </w:rPr>
        <w:fldChar w:fldCharType="end"/>
      </w:r>
    </w:p>
    <w:p w14:paraId="7A3460B0" w14:textId="77777777" w:rsidR="009827C7" w:rsidRDefault="009827C7">
      <w:pPr>
        <w:pStyle w:val="TM4"/>
        <w:tabs>
          <w:tab w:val="right" w:leader="dot" w:pos="7360"/>
        </w:tabs>
        <w:rPr>
          <w:rFonts w:eastAsiaTheme="minorEastAsia" w:cstheme="minorBidi"/>
          <w:noProof/>
          <w:sz w:val="24"/>
          <w:szCs w:val="24"/>
          <w:lang w:val="fr-FR" w:eastAsia="fr-FR"/>
        </w:rPr>
      </w:pPr>
      <w:r>
        <w:rPr>
          <w:noProof/>
        </w:rPr>
        <w:t>Introduction</w:t>
      </w:r>
      <w:r>
        <w:rPr>
          <w:noProof/>
        </w:rPr>
        <w:tab/>
      </w:r>
      <w:r>
        <w:rPr>
          <w:noProof/>
        </w:rPr>
        <w:fldChar w:fldCharType="begin"/>
      </w:r>
      <w:r>
        <w:rPr>
          <w:noProof/>
        </w:rPr>
        <w:instrText xml:space="preserve"> PAGEREF _Toc453919639 \h </w:instrText>
      </w:r>
      <w:r>
        <w:rPr>
          <w:noProof/>
        </w:rPr>
      </w:r>
      <w:r>
        <w:rPr>
          <w:noProof/>
        </w:rPr>
        <w:fldChar w:fldCharType="separate"/>
      </w:r>
      <w:r w:rsidR="00D4373A">
        <w:rPr>
          <w:noProof/>
        </w:rPr>
        <w:t>47</w:t>
      </w:r>
      <w:r>
        <w:rPr>
          <w:noProof/>
        </w:rPr>
        <w:fldChar w:fldCharType="end"/>
      </w:r>
    </w:p>
    <w:p w14:paraId="466E3400" w14:textId="77777777" w:rsidR="009827C7" w:rsidRDefault="009827C7">
      <w:pPr>
        <w:pStyle w:val="TM4"/>
        <w:tabs>
          <w:tab w:val="right" w:leader="dot" w:pos="7360"/>
        </w:tabs>
        <w:rPr>
          <w:rFonts w:eastAsiaTheme="minorEastAsia" w:cstheme="minorBidi"/>
          <w:noProof/>
          <w:sz w:val="24"/>
          <w:szCs w:val="24"/>
          <w:lang w:val="fr-FR" w:eastAsia="fr-FR"/>
        </w:rPr>
      </w:pPr>
      <w:r>
        <w:rPr>
          <w:noProof/>
        </w:rPr>
        <w:lastRenderedPageBreak/>
        <w:t>Description de l’entreprise</w:t>
      </w:r>
      <w:r>
        <w:rPr>
          <w:noProof/>
        </w:rPr>
        <w:tab/>
      </w:r>
      <w:r>
        <w:rPr>
          <w:noProof/>
        </w:rPr>
        <w:fldChar w:fldCharType="begin"/>
      </w:r>
      <w:r>
        <w:rPr>
          <w:noProof/>
        </w:rPr>
        <w:instrText xml:space="preserve"> PAGEREF _Toc453919640 \h </w:instrText>
      </w:r>
      <w:r>
        <w:rPr>
          <w:noProof/>
        </w:rPr>
      </w:r>
      <w:r>
        <w:rPr>
          <w:noProof/>
        </w:rPr>
        <w:fldChar w:fldCharType="separate"/>
      </w:r>
      <w:r w:rsidR="00D4373A">
        <w:rPr>
          <w:noProof/>
        </w:rPr>
        <w:t>48</w:t>
      </w:r>
      <w:r>
        <w:rPr>
          <w:noProof/>
        </w:rPr>
        <w:fldChar w:fldCharType="end"/>
      </w:r>
    </w:p>
    <w:p w14:paraId="0CCDCBC7" w14:textId="77777777" w:rsidR="009827C7" w:rsidRDefault="009827C7">
      <w:pPr>
        <w:pStyle w:val="TM5"/>
        <w:tabs>
          <w:tab w:val="right" w:leader="dot" w:pos="7360"/>
        </w:tabs>
        <w:rPr>
          <w:rFonts w:eastAsiaTheme="minorEastAsia" w:cstheme="minorBidi"/>
          <w:noProof/>
          <w:sz w:val="24"/>
          <w:szCs w:val="24"/>
          <w:lang w:val="fr-FR" w:eastAsia="fr-FR"/>
        </w:rPr>
      </w:pPr>
      <w:r>
        <w:rPr>
          <w:noProof/>
        </w:rPr>
        <w:t>Les produits commercialisés</w:t>
      </w:r>
      <w:r>
        <w:rPr>
          <w:noProof/>
        </w:rPr>
        <w:tab/>
      </w:r>
      <w:r>
        <w:rPr>
          <w:noProof/>
        </w:rPr>
        <w:fldChar w:fldCharType="begin"/>
      </w:r>
      <w:r>
        <w:rPr>
          <w:noProof/>
        </w:rPr>
        <w:instrText xml:space="preserve"> PAGEREF _Toc453919641 \h </w:instrText>
      </w:r>
      <w:r>
        <w:rPr>
          <w:noProof/>
        </w:rPr>
      </w:r>
      <w:r>
        <w:rPr>
          <w:noProof/>
        </w:rPr>
        <w:fldChar w:fldCharType="separate"/>
      </w:r>
      <w:r w:rsidR="00D4373A">
        <w:rPr>
          <w:noProof/>
        </w:rPr>
        <w:t>49</w:t>
      </w:r>
      <w:r>
        <w:rPr>
          <w:noProof/>
        </w:rPr>
        <w:fldChar w:fldCharType="end"/>
      </w:r>
    </w:p>
    <w:p w14:paraId="4E0F5AB9" w14:textId="77777777" w:rsidR="009827C7" w:rsidRDefault="009827C7">
      <w:pPr>
        <w:pStyle w:val="TM6"/>
        <w:tabs>
          <w:tab w:val="right" w:leader="dot" w:pos="7360"/>
        </w:tabs>
        <w:rPr>
          <w:rFonts w:eastAsiaTheme="minorEastAsia" w:cstheme="minorBidi"/>
          <w:noProof/>
          <w:sz w:val="24"/>
          <w:szCs w:val="24"/>
          <w:lang w:val="fr-FR" w:eastAsia="fr-FR"/>
        </w:rPr>
      </w:pPr>
      <w:r>
        <w:rPr>
          <w:noProof/>
        </w:rPr>
        <w:t>Les nomenclatures</w:t>
      </w:r>
      <w:r>
        <w:rPr>
          <w:noProof/>
        </w:rPr>
        <w:tab/>
      </w:r>
      <w:r>
        <w:rPr>
          <w:noProof/>
        </w:rPr>
        <w:fldChar w:fldCharType="begin"/>
      </w:r>
      <w:r>
        <w:rPr>
          <w:noProof/>
        </w:rPr>
        <w:instrText xml:space="preserve"> PAGEREF _Toc453919642 \h </w:instrText>
      </w:r>
      <w:r>
        <w:rPr>
          <w:noProof/>
        </w:rPr>
      </w:r>
      <w:r>
        <w:rPr>
          <w:noProof/>
        </w:rPr>
        <w:fldChar w:fldCharType="separate"/>
      </w:r>
      <w:r w:rsidR="00D4373A">
        <w:rPr>
          <w:noProof/>
        </w:rPr>
        <w:t>49</w:t>
      </w:r>
      <w:r>
        <w:rPr>
          <w:noProof/>
        </w:rPr>
        <w:fldChar w:fldCharType="end"/>
      </w:r>
    </w:p>
    <w:p w14:paraId="3E184559" w14:textId="77777777" w:rsidR="009827C7" w:rsidRDefault="009827C7">
      <w:pPr>
        <w:pStyle w:val="TM5"/>
        <w:tabs>
          <w:tab w:val="right" w:leader="dot" w:pos="7360"/>
        </w:tabs>
        <w:rPr>
          <w:rFonts w:eastAsiaTheme="minorEastAsia" w:cstheme="minorBidi"/>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3919643 \h </w:instrText>
      </w:r>
      <w:r>
        <w:rPr>
          <w:noProof/>
        </w:rPr>
      </w:r>
      <w:r>
        <w:rPr>
          <w:noProof/>
        </w:rPr>
        <w:fldChar w:fldCharType="separate"/>
      </w:r>
      <w:r w:rsidR="00D4373A">
        <w:rPr>
          <w:noProof/>
        </w:rPr>
        <w:t>49</w:t>
      </w:r>
      <w:r>
        <w:rPr>
          <w:noProof/>
        </w:rPr>
        <w:fldChar w:fldCharType="end"/>
      </w:r>
    </w:p>
    <w:p w14:paraId="44292E84" w14:textId="77777777" w:rsidR="009827C7" w:rsidRDefault="009827C7">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3919644 \h </w:instrText>
      </w:r>
      <w:r>
        <w:rPr>
          <w:noProof/>
        </w:rPr>
      </w:r>
      <w:r>
        <w:rPr>
          <w:noProof/>
        </w:rPr>
        <w:fldChar w:fldCharType="separate"/>
      </w:r>
      <w:r w:rsidR="00D4373A">
        <w:rPr>
          <w:noProof/>
        </w:rPr>
        <w:t>50</w:t>
      </w:r>
      <w:r>
        <w:rPr>
          <w:noProof/>
        </w:rPr>
        <w:fldChar w:fldCharType="end"/>
      </w:r>
    </w:p>
    <w:p w14:paraId="7AEA46DB" w14:textId="77777777" w:rsidR="009827C7" w:rsidRDefault="009827C7">
      <w:pPr>
        <w:pStyle w:val="TM5"/>
        <w:tabs>
          <w:tab w:val="right" w:leader="dot" w:pos="7360"/>
        </w:tabs>
        <w:rPr>
          <w:rFonts w:eastAsiaTheme="minorEastAsia" w:cstheme="minorBidi"/>
          <w:noProof/>
          <w:sz w:val="24"/>
          <w:szCs w:val="24"/>
          <w:lang w:val="fr-FR" w:eastAsia="fr-FR"/>
        </w:rPr>
      </w:pPr>
      <w:r>
        <w:rPr>
          <w:noProof/>
        </w:rPr>
        <w:t>Support aux opérations</w:t>
      </w:r>
      <w:r>
        <w:rPr>
          <w:noProof/>
        </w:rPr>
        <w:tab/>
      </w:r>
      <w:r>
        <w:rPr>
          <w:noProof/>
        </w:rPr>
        <w:fldChar w:fldCharType="begin"/>
      </w:r>
      <w:r>
        <w:rPr>
          <w:noProof/>
        </w:rPr>
        <w:instrText xml:space="preserve"> PAGEREF _Toc453919645 \h </w:instrText>
      </w:r>
      <w:r>
        <w:rPr>
          <w:noProof/>
        </w:rPr>
      </w:r>
      <w:r>
        <w:rPr>
          <w:noProof/>
        </w:rPr>
        <w:fldChar w:fldCharType="separate"/>
      </w:r>
      <w:r w:rsidR="00D4373A">
        <w:rPr>
          <w:noProof/>
        </w:rPr>
        <w:t>51</w:t>
      </w:r>
      <w:r>
        <w:rPr>
          <w:noProof/>
        </w:rPr>
        <w:fldChar w:fldCharType="end"/>
      </w:r>
    </w:p>
    <w:p w14:paraId="08AD35A6" w14:textId="77777777" w:rsidR="009827C7" w:rsidRDefault="009827C7">
      <w:pPr>
        <w:pStyle w:val="TM5"/>
        <w:tabs>
          <w:tab w:val="right" w:leader="dot" w:pos="7360"/>
        </w:tabs>
        <w:rPr>
          <w:rFonts w:eastAsiaTheme="minorEastAsia" w:cstheme="minorBidi"/>
          <w:noProof/>
          <w:sz w:val="24"/>
          <w:szCs w:val="24"/>
          <w:lang w:val="fr-FR" w:eastAsia="fr-FR"/>
        </w:rPr>
      </w:pPr>
      <w:r>
        <w:rPr>
          <w:noProof/>
        </w:rPr>
        <w:t>Infrastructure</w:t>
      </w:r>
      <w:r>
        <w:rPr>
          <w:noProof/>
        </w:rPr>
        <w:tab/>
      </w:r>
      <w:r>
        <w:rPr>
          <w:noProof/>
        </w:rPr>
        <w:fldChar w:fldCharType="begin"/>
      </w:r>
      <w:r>
        <w:rPr>
          <w:noProof/>
        </w:rPr>
        <w:instrText xml:space="preserve"> PAGEREF _Toc453919646 \h </w:instrText>
      </w:r>
      <w:r>
        <w:rPr>
          <w:noProof/>
        </w:rPr>
      </w:r>
      <w:r>
        <w:rPr>
          <w:noProof/>
        </w:rPr>
        <w:fldChar w:fldCharType="separate"/>
      </w:r>
      <w:r w:rsidR="00D4373A">
        <w:rPr>
          <w:noProof/>
        </w:rPr>
        <w:t>52</w:t>
      </w:r>
      <w:r>
        <w:rPr>
          <w:noProof/>
        </w:rPr>
        <w:fldChar w:fldCharType="end"/>
      </w:r>
    </w:p>
    <w:p w14:paraId="77EFDEF8" w14:textId="77777777" w:rsidR="009827C7" w:rsidRDefault="009827C7">
      <w:pPr>
        <w:pStyle w:val="TM5"/>
        <w:tabs>
          <w:tab w:val="right" w:leader="dot" w:pos="7360"/>
        </w:tabs>
        <w:rPr>
          <w:rFonts w:eastAsiaTheme="minorEastAsia" w:cstheme="minorBidi"/>
          <w:noProof/>
          <w:sz w:val="24"/>
          <w:szCs w:val="24"/>
          <w:lang w:val="fr-FR" w:eastAsia="fr-FR"/>
        </w:rPr>
      </w:pPr>
      <w:r>
        <w:rPr>
          <w:noProof/>
        </w:rPr>
        <w:t>Matériels de production</w:t>
      </w:r>
      <w:r>
        <w:rPr>
          <w:noProof/>
        </w:rPr>
        <w:tab/>
      </w:r>
      <w:r>
        <w:rPr>
          <w:noProof/>
        </w:rPr>
        <w:fldChar w:fldCharType="begin"/>
      </w:r>
      <w:r>
        <w:rPr>
          <w:noProof/>
        </w:rPr>
        <w:instrText xml:space="preserve"> PAGEREF _Toc453919647 \h </w:instrText>
      </w:r>
      <w:r>
        <w:rPr>
          <w:noProof/>
        </w:rPr>
      </w:r>
      <w:r>
        <w:rPr>
          <w:noProof/>
        </w:rPr>
        <w:fldChar w:fldCharType="separate"/>
      </w:r>
      <w:r w:rsidR="00D4373A">
        <w:rPr>
          <w:noProof/>
        </w:rPr>
        <w:t>53</w:t>
      </w:r>
      <w:r>
        <w:rPr>
          <w:noProof/>
        </w:rPr>
        <w:fldChar w:fldCharType="end"/>
      </w:r>
    </w:p>
    <w:p w14:paraId="4849BCBD" w14:textId="77777777" w:rsidR="009827C7" w:rsidRDefault="009827C7">
      <w:pPr>
        <w:pStyle w:val="TM5"/>
        <w:tabs>
          <w:tab w:val="right" w:leader="dot" w:pos="7360"/>
        </w:tabs>
        <w:rPr>
          <w:rFonts w:eastAsiaTheme="minorEastAsia" w:cstheme="minorBidi"/>
          <w:noProof/>
          <w:sz w:val="24"/>
          <w:szCs w:val="24"/>
          <w:lang w:val="fr-FR" w:eastAsia="fr-FR"/>
        </w:rPr>
      </w:pPr>
      <w:r>
        <w:rPr>
          <w:noProof/>
        </w:rPr>
        <w:t>Frais fixes mensuel</w:t>
      </w:r>
      <w:r>
        <w:rPr>
          <w:noProof/>
        </w:rPr>
        <w:tab/>
      </w:r>
      <w:r>
        <w:rPr>
          <w:noProof/>
        </w:rPr>
        <w:fldChar w:fldCharType="begin"/>
      </w:r>
      <w:r>
        <w:rPr>
          <w:noProof/>
        </w:rPr>
        <w:instrText xml:space="preserve"> PAGEREF _Toc453919648 \h </w:instrText>
      </w:r>
      <w:r>
        <w:rPr>
          <w:noProof/>
        </w:rPr>
      </w:r>
      <w:r>
        <w:rPr>
          <w:noProof/>
        </w:rPr>
        <w:fldChar w:fldCharType="separate"/>
      </w:r>
      <w:r w:rsidR="00D4373A">
        <w:rPr>
          <w:noProof/>
        </w:rPr>
        <w:t>53</w:t>
      </w:r>
      <w:r>
        <w:rPr>
          <w:noProof/>
        </w:rPr>
        <w:fldChar w:fldCharType="end"/>
      </w:r>
    </w:p>
    <w:p w14:paraId="4FDA872F" w14:textId="77777777" w:rsidR="009827C7" w:rsidRDefault="009827C7">
      <w:pPr>
        <w:pStyle w:val="TM5"/>
        <w:tabs>
          <w:tab w:val="right" w:leader="dot" w:pos="7360"/>
        </w:tabs>
        <w:rPr>
          <w:rFonts w:eastAsiaTheme="minorEastAsia" w:cstheme="minorBidi"/>
          <w:noProof/>
          <w:sz w:val="24"/>
          <w:szCs w:val="24"/>
          <w:lang w:val="fr-FR" w:eastAsia="fr-FR"/>
        </w:rPr>
      </w:pPr>
      <w:r>
        <w:rPr>
          <w:noProof/>
        </w:rPr>
        <w:t>Coûts de revient</w:t>
      </w:r>
      <w:r>
        <w:rPr>
          <w:noProof/>
        </w:rPr>
        <w:tab/>
      </w:r>
      <w:r>
        <w:rPr>
          <w:noProof/>
        </w:rPr>
        <w:fldChar w:fldCharType="begin"/>
      </w:r>
      <w:r>
        <w:rPr>
          <w:noProof/>
        </w:rPr>
        <w:instrText xml:space="preserve"> PAGEREF _Toc453919649 \h </w:instrText>
      </w:r>
      <w:r>
        <w:rPr>
          <w:noProof/>
        </w:rPr>
      </w:r>
      <w:r>
        <w:rPr>
          <w:noProof/>
        </w:rPr>
        <w:fldChar w:fldCharType="separate"/>
      </w:r>
      <w:r w:rsidR="00D4373A">
        <w:rPr>
          <w:noProof/>
        </w:rPr>
        <w:t>54</w:t>
      </w:r>
      <w:r>
        <w:rPr>
          <w:noProof/>
        </w:rPr>
        <w:fldChar w:fldCharType="end"/>
      </w:r>
    </w:p>
    <w:p w14:paraId="0D80FED4" w14:textId="77777777" w:rsidR="009827C7" w:rsidRDefault="009827C7">
      <w:pPr>
        <w:pStyle w:val="TM6"/>
        <w:tabs>
          <w:tab w:val="right" w:leader="dot" w:pos="7360"/>
        </w:tabs>
        <w:rPr>
          <w:rFonts w:eastAsiaTheme="minorEastAsia" w:cstheme="minorBidi"/>
          <w:noProof/>
          <w:sz w:val="24"/>
          <w:szCs w:val="24"/>
          <w:lang w:val="fr-FR" w:eastAsia="fr-FR"/>
        </w:rPr>
      </w:pPr>
      <w:r>
        <w:rPr>
          <w:noProof/>
        </w:rPr>
        <w:t>Produit BW01</w:t>
      </w:r>
      <w:r>
        <w:rPr>
          <w:noProof/>
        </w:rPr>
        <w:tab/>
      </w:r>
      <w:r>
        <w:rPr>
          <w:noProof/>
        </w:rPr>
        <w:fldChar w:fldCharType="begin"/>
      </w:r>
      <w:r>
        <w:rPr>
          <w:noProof/>
        </w:rPr>
        <w:instrText xml:space="preserve"> PAGEREF _Toc453919650 \h </w:instrText>
      </w:r>
      <w:r>
        <w:rPr>
          <w:noProof/>
        </w:rPr>
      </w:r>
      <w:r>
        <w:rPr>
          <w:noProof/>
        </w:rPr>
        <w:fldChar w:fldCharType="separate"/>
      </w:r>
      <w:r w:rsidR="00D4373A">
        <w:rPr>
          <w:noProof/>
        </w:rPr>
        <w:t>55</w:t>
      </w:r>
      <w:r>
        <w:rPr>
          <w:noProof/>
        </w:rPr>
        <w:fldChar w:fldCharType="end"/>
      </w:r>
    </w:p>
    <w:p w14:paraId="28BCBBF2" w14:textId="77777777" w:rsidR="009827C7" w:rsidRDefault="009827C7">
      <w:pPr>
        <w:pStyle w:val="TM6"/>
        <w:tabs>
          <w:tab w:val="right" w:leader="dot" w:pos="7360"/>
        </w:tabs>
        <w:rPr>
          <w:rFonts w:eastAsiaTheme="minorEastAsia" w:cstheme="minorBidi"/>
          <w:noProof/>
          <w:sz w:val="24"/>
          <w:szCs w:val="24"/>
          <w:lang w:val="fr-FR" w:eastAsia="fr-FR"/>
        </w:rPr>
      </w:pPr>
      <w:r>
        <w:rPr>
          <w:noProof/>
        </w:rPr>
        <w:t>Produit BW02</w:t>
      </w:r>
      <w:r>
        <w:rPr>
          <w:noProof/>
        </w:rPr>
        <w:tab/>
      </w:r>
      <w:r>
        <w:rPr>
          <w:noProof/>
        </w:rPr>
        <w:fldChar w:fldCharType="begin"/>
      </w:r>
      <w:r>
        <w:rPr>
          <w:noProof/>
        </w:rPr>
        <w:instrText xml:space="preserve"> PAGEREF _Toc453919651 \h </w:instrText>
      </w:r>
      <w:r>
        <w:rPr>
          <w:noProof/>
        </w:rPr>
      </w:r>
      <w:r>
        <w:rPr>
          <w:noProof/>
        </w:rPr>
        <w:fldChar w:fldCharType="separate"/>
      </w:r>
      <w:r w:rsidR="00D4373A">
        <w:rPr>
          <w:noProof/>
        </w:rPr>
        <w:t>55</w:t>
      </w:r>
      <w:r>
        <w:rPr>
          <w:noProof/>
        </w:rPr>
        <w:fldChar w:fldCharType="end"/>
      </w:r>
    </w:p>
    <w:p w14:paraId="6B82FDD7" w14:textId="77777777" w:rsidR="009827C7" w:rsidRDefault="009827C7">
      <w:pPr>
        <w:pStyle w:val="TM6"/>
        <w:tabs>
          <w:tab w:val="right" w:leader="dot" w:pos="7360"/>
        </w:tabs>
        <w:rPr>
          <w:rFonts w:eastAsiaTheme="minorEastAsia" w:cstheme="minorBidi"/>
          <w:noProof/>
          <w:sz w:val="24"/>
          <w:szCs w:val="24"/>
          <w:lang w:val="fr-FR" w:eastAsia="fr-FR"/>
        </w:rPr>
      </w:pPr>
      <w:r>
        <w:rPr>
          <w:noProof/>
        </w:rPr>
        <w:t>Produit BW03</w:t>
      </w:r>
      <w:r>
        <w:rPr>
          <w:noProof/>
        </w:rPr>
        <w:tab/>
      </w:r>
      <w:r>
        <w:rPr>
          <w:noProof/>
        </w:rPr>
        <w:fldChar w:fldCharType="begin"/>
      </w:r>
      <w:r>
        <w:rPr>
          <w:noProof/>
        </w:rPr>
        <w:instrText xml:space="preserve"> PAGEREF _Toc453919652 \h </w:instrText>
      </w:r>
      <w:r>
        <w:rPr>
          <w:noProof/>
        </w:rPr>
      </w:r>
      <w:r>
        <w:rPr>
          <w:noProof/>
        </w:rPr>
        <w:fldChar w:fldCharType="separate"/>
      </w:r>
      <w:r w:rsidR="00D4373A">
        <w:rPr>
          <w:noProof/>
        </w:rPr>
        <w:t>56</w:t>
      </w:r>
      <w:r>
        <w:rPr>
          <w:noProof/>
        </w:rPr>
        <w:fldChar w:fldCharType="end"/>
      </w:r>
    </w:p>
    <w:p w14:paraId="1B511386" w14:textId="77777777" w:rsidR="009827C7" w:rsidRDefault="009827C7">
      <w:pPr>
        <w:pStyle w:val="TM6"/>
        <w:tabs>
          <w:tab w:val="right" w:leader="dot" w:pos="7360"/>
        </w:tabs>
        <w:rPr>
          <w:rFonts w:eastAsiaTheme="minorEastAsia" w:cstheme="minorBidi"/>
          <w:noProof/>
          <w:sz w:val="24"/>
          <w:szCs w:val="24"/>
          <w:lang w:val="fr-FR" w:eastAsia="fr-FR"/>
        </w:rPr>
      </w:pPr>
      <w:r>
        <w:rPr>
          <w:noProof/>
        </w:rPr>
        <w:t>Produit BW04</w:t>
      </w:r>
      <w:r>
        <w:rPr>
          <w:noProof/>
        </w:rPr>
        <w:tab/>
      </w:r>
      <w:r>
        <w:rPr>
          <w:noProof/>
        </w:rPr>
        <w:fldChar w:fldCharType="begin"/>
      </w:r>
      <w:r>
        <w:rPr>
          <w:noProof/>
        </w:rPr>
        <w:instrText xml:space="preserve"> PAGEREF _Toc453919653 \h </w:instrText>
      </w:r>
      <w:r>
        <w:rPr>
          <w:noProof/>
        </w:rPr>
      </w:r>
      <w:r>
        <w:rPr>
          <w:noProof/>
        </w:rPr>
        <w:fldChar w:fldCharType="separate"/>
      </w:r>
      <w:r w:rsidR="00D4373A">
        <w:rPr>
          <w:noProof/>
        </w:rPr>
        <w:t>56</w:t>
      </w:r>
      <w:r>
        <w:rPr>
          <w:noProof/>
        </w:rPr>
        <w:fldChar w:fldCharType="end"/>
      </w:r>
    </w:p>
    <w:p w14:paraId="1066BD3F" w14:textId="77777777" w:rsidR="009827C7" w:rsidRDefault="009827C7">
      <w:pPr>
        <w:pStyle w:val="TM5"/>
        <w:tabs>
          <w:tab w:val="right" w:leader="dot" w:pos="7360"/>
        </w:tabs>
        <w:rPr>
          <w:rFonts w:eastAsiaTheme="minorEastAsia" w:cstheme="minorBidi"/>
          <w:noProof/>
          <w:sz w:val="24"/>
          <w:szCs w:val="24"/>
          <w:lang w:val="fr-FR" w:eastAsia="fr-FR"/>
        </w:rPr>
      </w:pPr>
      <w:r>
        <w:rPr>
          <w:noProof/>
        </w:rPr>
        <w:t>Exemple de rendement optimum</w:t>
      </w:r>
      <w:r>
        <w:rPr>
          <w:noProof/>
        </w:rPr>
        <w:tab/>
      </w:r>
      <w:r>
        <w:rPr>
          <w:noProof/>
        </w:rPr>
        <w:fldChar w:fldCharType="begin"/>
      </w:r>
      <w:r>
        <w:rPr>
          <w:noProof/>
        </w:rPr>
        <w:instrText xml:space="preserve"> PAGEREF _Toc453919654 \h </w:instrText>
      </w:r>
      <w:r>
        <w:rPr>
          <w:noProof/>
        </w:rPr>
      </w:r>
      <w:r>
        <w:rPr>
          <w:noProof/>
        </w:rPr>
        <w:fldChar w:fldCharType="separate"/>
      </w:r>
      <w:r w:rsidR="00D4373A">
        <w:rPr>
          <w:noProof/>
        </w:rPr>
        <w:t>57</w:t>
      </w:r>
      <w:r>
        <w:rPr>
          <w:noProof/>
        </w:rPr>
        <w:fldChar w:fldCharType="end"/>
      </w:r>
    </w:p>
    <w:p w14:paraId="5076CAE4" w14:textId="77777777" w:rsidR="009827C7" w:rsidRDefault="009827C7">
      <w:pPr>
        <w:pStyle w:val="TM4"/>
        <w:tabs>
          <w:tab w:val="right" w:leader="dot" w:pos="7360"/>
        </w:tabs>
        <w:rPr>
          <w:rFonts w:eastAsiaTheme="minorEastAsia" w:cstheme="minorBidi"/>
          <w:noProof/>
          <w:sz w:val="24"/>
          <w:szCs w:val="24"/>
          <w:lang w:val="fr-FR" w:eastAsia="fr-FR"/>
        </w:rPr>
      </w:pPr>
      <w:r>
        <w:rPr>
          <w:noProof/>
        </w:rPr>
        <w:t>L’environnement</w:t>
      </w:r>
      <w:r>
        <w:rPr>
          <w:noProof/>
        </w:rPr>
        <w:tab/>
      </w:r>
      <w:r>
        <w:rPr>
          <w:noProof/>
        </w:rPr>
        <w:fldChar w:fldCharType="begin"/>
      </w:r>
      <w:r>
        <w:rPr>
          <w:noProof/>
        </w:rPr>
        <w:instrText xml:space="preserve"> PAGEREF _Toc453919655 \h </w:instrText>
      </w:r>
      <w:r>
        <w:rPr>
          <w:noProof/>
        </w:rPr>
      </w:r>
      <w:r>
        <w:rPr>
          <w:noProof/>
        </w:rPr>
        <w:fldChar w:fldCharType="separate"/>
      </w:r>
      <w:r w:rsidR="00D4373A">
        <w:rPr>
          <w:noProof/>
        </w:rPr>
        <w:t>57</w:t>
      </w:r>
      <w:r>
        <w:rPr>
          <w:noProof/>
        </w:rPr>
        <w:fldChar w:fldCharType="end"/>
      </w:r>
    </w:p>
    <w:p w14:paraId="78525EB9" w14:textId="77777777" w:rsidR="009827C7" w:rsidRDefault="009827C7">
      <w:pPr>
        <w:pStyle w:val="TM5"/>
        <w:tabs>
          <w:tab w:val="right" w:leader="dot" w:pos="7360"/>
        </w:tabs>
        <w:rPr>
          <w:rFonts w:eastAsiaTheme="minorEastAsia" w:cstheme="minorBidi"/>
          <w:noProof/>
          <w:sz w:val="24"/>
          <w:szCs w:val="24"/>
          <w:lang w:val="fr-FR" w:eastAsia="fr-FR"/>
        </w:rPr>
      </w:pPr>
      <w:r>
        <w:rPr>
          <w:noProof/>
        </w:rPr>
        <w:t>Le marché</w:t>
      </w:r>
      <w:r>
        <w:rPr>
          <w:noProof/>
        </w:rPr>
        <w:tab/>
      </w:r>
      <w:r>
        <w:rPr>
          <w:noProof/>
        </w:rPr>
        <w:fldChar w:fldCharType="begin"/>
      </w:r>
      <w:r>
        <w:rPr>
          <w:noProof/>
        </w:rPr>
        <w:instrText xml:space="preserve"> PAGEREF _Toc453919656 \h </w:instrText>
      </w:r>
      <w:r>
        <w:rPr>
          <w:noProof/>
        </w:rPr>
      </w:r>
      <w:r>
        <w:rPr>
          <w:noProof/>
        </w:rPr>
        <w:fldChar w:fldCharType="separate"/>
      </w:r>
      <w:r w:rsidR="00D4373A">
        <w:rPr>
          <w:noProof/>
        </w:rPr>
        <w:t>57</w:t>
      </w:r>
      <w:r>
        <w:rPr>
          <w:noProof/>
        </w:rPr>
        <w:fldChar w:fldCharType="end"/>
      </w:r>
    </w:p>
    <w:p w14:paraId="0B08CD81" w14:textId="77777777" w:rsidR="009827C7" w:rsidRDefault="009827C7">
      <w:pPr>
        <w:pStyle w:val="TM5"/>
        <w:tabs>
          <w:tab w:val="right" w:leader="dot" w:pos="7360"/>
        </w:tabs>
        <w:rPr>
          <w:rFonts w:eastAsiaTheme="minorEastAsia" w:cstheme="minorBidi"/>
          <w:noProof/>
          <w:sz w:val="24"/>
          <w:szCs w:val="24"/>
          <w:lang w:val="fr-FR" w:eastAsia="fr-FR"/>
        </w:rPr>
      </w:pPr>
      <w:r>
        <w:rPr>
          <w:noProof/>
        </w:rPr>
        <w:t>Les matières premières</w:t>
      </w:r>
      <w:r>
        <w:rPr>
          <w:noProof/>
        </w:rPr>
        <w:tab/>
      </w:r>
      <w:r>
        <w:rPr>
          <w:noProof/>
        </w:rPr>
        <w:fldChar w:fldCharType="begin"/>
      </w:r>
      <w:r>
        <w:rPr>
          <w:noProof/>
        </w:rPr>
        <w:instrText xml:space="preserve"> PAGEREF _Toc453919657 \h </w:instrText>
      </w:r>
      <w:r>
        <w:rPr>
          <w:noProof/>
        </w:rPr>
      </w:r>
      <w:r>
        <w:rPr>
          <w:noProof/>
        </w:rPr>
        <w:fldChar w:fldCharType="separate"/>
      </w:r>
      <w:r w:rsidR="00D4373A">
        <w:rPr>
          <w:noProof/>
        </w:rPr>
        <w:t>58</w:t>
      </w:r>
      <w:r>
        <w:rPr>
          <w:noProof/>
        </w:rPr>
        <w:fldChar w:fldCharType="end"/>
      </w:r>
    </w:p>
    <w:p w14:paraId="6BC08FB9" w14:textId="77777777" w:rsidR="009827C7" w:rsidRDefault="009827C7">
      <w:pPr>
        <w:pStyle w:val="TM5"/>
        <w:tabs>
          <w:tab w:val="right" w:leader="dot" w:pos="7360"/>
        </w:tabs>
        <w:rPr>
          <w:rFonts w:eastAsiaTheme="minorEastAsia" w:cstheme="minorBidi"/>
          <w:noProof/>
          <w:sz w:val="24"/>
          <w:szCs w:val="24"/>
          <w:lang w:val="fr-FR" w:eastAsia="fr-FR"/>
        </w:rPr>
      </w:pPr>
      <w:r>
        <w:rPr>
          <w:noProof/>
        </w:rPr>
        <w:t>Les fournisseurs</w:t>
      </w:r>
      <w:r>
        <w:rPr>
          <w:noProof/>
        </w:rPr>
        <w:tab/>
      </w:r>
      <w:r>
        <w:rPr>
          <w:noProof/>
        </w:rPr>
        <w:fldChar w:fldCharType="begin"/>
      </w:r>
      <w:r>
        <w:rPr>
          <w:noProof/>
        </w:rPr>
        <w:instrText xml:space="preserve"> PAGEREF _Toc453919658 \h </w:instrText>
      </w:r>
      <w:r>
        <w:rPr>
          <w:noProof/>
        </w:rPr>
      </w:r>
      <w:r>
        <w:rPr>
          <w:noProof/>
        </w:rPr>
        <w:fldChar w:fldCharType="separate"/>
      </w:r>
      <w:r w:rsidR="00D4373A">
        <w:rPr>
          <w:noProof/>
        </w:rPr>
        <w:t>58</w:t>
      </w:r>
      <w:r>
        <w:rPr>
          <w:noProof/>
        </w:rPr>
        <w:fldChar w:fldCharType="end"/>
      </w:r>
    </w:p>
    <w:p w14:paraId="55569F72" w14:textId="77777777" w:rsidR="009827C7" w:rsidRDefault="009827C7">
      <w:pPr>
        <w:pStyle w:val="TM5"/>
        <w:tabs>
          <w:tab w:val="right" w:leader="dot" w:pos="7360"/>
        </w:tabs>
        <w:rPr>
          <w:rFonts w:eastAsiaTheme="minorEastAsia" w:cstheme="minorBidi"/>
          <w:noProof/>
          <w:sz w:val="24"/>
          <w:szCs w:val="24"/>
          <w:lang w:val="fr-FR" w:eastAsia="fr-FR"/>
        </w:rPr>
      </w:pPr>
      <w:r>
        <w:rPr>
          <w:noProof/>
        </w:rPr>
        <w:t>Les revendeurs</w:t>
      </w:r>
      <w:r>
        <w:rPr>
          <w:noProof/>
        </w:rPr>
        <w:tab/>
      </w:r>
      <w:r>
        <w:rPr>
          <w:noProof/>
        </w:rPr>
        <w:fldChar w:fldCharType="begin"/>
      </w:r>
      <w:r>
        <w:rPr>
          <w:noProof/>
        </w:rPr>
        <w:instrText xml:space="preserve"> PAGEREF _Toc453919659 \h </w:instrText>
      </w:r>
      <w:r>
        <w:rPr>
          <w:noProof/>
        </w:rPr>
      </w:r>
      <w:r>
        <w:rPr>
          <w:noProof/>
        </w:rPr>
        <w:fldChar w:fldCharType="separate"/>
      </w:r>
      <w:r w:rsidR="00D4373A">
        <w:rPr>
          <w:noProof/>
        </w:rPr>
        <w:t>59</w:t>
      </w:r>
      <w:r>
        <w:rPr>
          <w:noProof/>
        </w:rPr>
        <w:fldChar w:fldCharType="end"/>
      </w:r>
    </w:p>
    <w:p w14:paraId="772FC056" w14:textId="77777777" w:rsidR="009827C7" w:rsidRDefault="009827C7">
      <w:pPr>
        <w:pStyle w:val="TM6"/>
        <w:tabs>
          <w:tab w:val="right" w:leader="dot" w:pos="7360"/>
        </w:tabs>
        <w:rPr>
          <w:rFonts w:eastAsiaTheme="minorEastAsia" w:cstheme="minorBidi"/>
          <w:noProof/>
          <w:sz w:val="24"/>
          <w:szCs w:val="24"/>
          <w:lang w:val="fr-FR" w:eastAsia="fr-FR"/>
        </w:rPr>
      </w:pPr>
      <w:r>
        <w:rPr>
          <w:noProof/>
        </w:rPr>
        <w:t>Les parts de marchés et les préférences</w:t>
      </w:r>
      <w:r>
        <w:rPr>
          <w:noProof/>
        </w:rPr>
        <w:tab/>
      </w:r>
      <w:r>
        <w:rPr>
          <w:noProof/>
        </w:rPr>
        <w:fldChar w:fldCharType="begin"/>
      </w:r>
      <w:r>
        <w:rPr>
          <w:noProof/>
        </w:rPr>
        <w:instrText xml:space="preserve"> PAGEREF _Toc453919660 \h </w:instrText>
      </w:r>
      <w:r>
        <w:rPr>
          <w:noProof/>
        </w:rPr>
      </w:r>
      <w:r>
        <w:rPr>
          <w:noProof/>
        </w:rPr>
        <w:fldChar w:fldCharType="separate"/>
      </w:r>
      <w:r w:rsidR="00D4373A">
        <w:rPr>
          <w:noProof/>
        </w:rPr>
        <w:t>59</w:t>
      </w:r>
      <w:r>
        <w:rPr>
          <w:noProof/>
        </w:rPr>
        <w:fldChar w:fldCharType="end"/>
      </w:r>
    </w:p>
    <w:p w14:paraId="7DF2A0F8" w14:textId="77777777" w:rsidR="009827C7" w:rsidRDefault="009827C7">
      <w:pPr>
        <w:pStyle w:val="TM6"/>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3919661 \h </w:instrText>
      </w:r>
      <w:r>
        <w:rPr>
          <w:noProof/>
        </w:rPr>
      </w:r>
      <w:r>
        <w:rPr>
          <w:noProof/>
        </w:rPr>
        <w:fldChar w:fldCharType="separate"/>
      </w:r>
      <w:r w:rsidR="00D4373A">
        <w:rPr>
          <w:noProof/>
        </w:rPr>
        <w:t>60</w:t>
      </w:r>
      <w:r>
        <w:rPr>
          <w:noProof/>
        </w:rPr>
        <w:fldChar w:fldCharType="end"/>
      </w:r>
    </w:p>
    <w:p w14:paraId="60164280" w14:textId="77777777" w:rsidR="009827C7" w:rsidRDefault="009827C7">
      <w:pPr>
        <w:pStyle w:val="TM6"/>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3919662 \h </w:instrText>
      </w:r>
      <w:r>
        <w:rPr>
          <w:noProof/>
        </w:rPr>
      </w:r>
      <w:r>
        <w:rPr>
          <w:noProof/>
        </w:rPr>
        <w:fldChar w:fldCharType="separate"/>
      </w:r>
      <w:r w:rsidR="00D4373A">
        <w:rPr>
          <w:noProof/>
        </w:rPr>
        <w:t>60</w:t>
      </w:r>
      <w:r>
        <w:rPr>
          <w:noProof/>
        </w:rPr>
        <w:fldChar w:fldCharType="end"/>
      </w:r>
    </w:p>
    <w:p w14:paraId="510224CE" w14:textId="77777777" w:rsidR="009827C7" w:rsidRDefault="009827C7">
      <w:pPr>
        <w:pStyle w:val="TM6"/>
        <w:tabs>
          <w:tab w:val="right" w:leader="dot" w:pos="7360"/>
        </w:tabs>
        <w:rPr>
          <w:rFonts w:eastAsiaTheme="minorEastAsia" w:cstheme="minorBidi"/>
          <w:noProof/>
          <w:sz w:val="24"/>
          <w:szCs w:val="24"/>
          <w:lang w:val="fr-FR" w:eastAsia="fr-FR"/>
        </w:rPr>
      </w:pPr>
      <w:r>
        <w:rPr>
          <w:noProof/>
        </w:rPr>
        <w:t>Établissement public</w:t>
      </w:r>
      <w:r>
        <w:rPr>
          <w:noProof/>
        </w:rPr>
        <w:tab/>
      </w:r>
      <w:r>
        <w:rPr>
          <w:noProof/>
        </w:rPr>
        <w:fldChar w:fldCharType="begin"/>
      </w:r>
      <w:r>
        <w:rPr>
          <w:noProof/>
        </w:rPr>
        <w:instrText xml:space="preserve"> PAGEREF _Toc453919663 \h </w:instrText>
      </w:r>
      <w:r>
        <w:rPr>
          <w:noProof/>
        </w:rPr>
      </w:r>
      <w:r>
        <w:rPr>
          <w:noProof/>
        </w:rPr>
        <w:fldChar w:fldCharType="separate"/>
      </w:r>
      <w:r w:rsidR="00D4373A">
        <w:rPr>
          <w:noProof/>
        </w:rPr>
        <w:t>60</w:t>
      </w:r>
      <w:r>
        <w:rPr>
          <w:noProof/>
        </w:rPr>
        <w:fldChar w:fldCharType="end"/>
      </w:r>
    </w:p>
    <w:p w14:paraId="5A4AD9C9" w14:textId="77777777" w:rsidR="009827C7" w:rsidRDefault="009827C7">
      <w:pPr>
        <w:pStyle w:val="TM5"/>
        <w:tabs>
          <w:tab w:val="right" w:leader="dot" w:pos="7360"/>
        </w:tabs>
        <w:rPr>
          <w:rFonts w:eastAsiaTheme="minorEastAsia" w:cstheme="minorBidi"/>
          <w:noProof/>
          <w:sz w:val="24"/>
          <w:szCs w:val="24"/>
          <w:lang w:val="fr-FR" w:eastAsia="fr-FR"/>
        </w:rPr>
      </w:pPr>
      <w:r>
        <w:rPr>
          <w:noProof/>
        </w:rPr>
        <w:t>Les bailleurs de fonds</w:t>
      </w:r>
      <w:r>
        <w:rPr>
          <w:noProof/>
        </w:rPr>
        <w:tab/>
      </w:r>
      <w:r>
        <w:rPr>
          <w:noProof/>
        </w:rPr>
        <w:fldChar w:fldCharType="begin"/>
      </w:r>
      <w:r>
        <w:rPr>
          <w:noProof/>
        </w:rPr>
        <w:instrText xml:space="preserve"> PAGEREF _Toc453919664 \h </w:instrText>
      </w:r>
      <w:r>
        <w:rPr>
          <w:noProof/>
        </w:rPr>
      </w:r>
      <w:r>
        <w:rPr>
          <w:noProof/>
        </w:rPr>
        <w:fldChar w:fldCharType="separate"/>
      </w:r>
      <w:r w:rsidR="00D4373A">
        <w:rPr>
          <w:noProof/>
        </w:rPr>
        <w:t>61</w:t>
      </w:r>
      <w:r>
        <w:rPr>
          <w:noProof/>
        </w:rPr>
        <w:fldChar w:fldCharType="end"/>
      </w:r>
    </w:p>
    <w:p w14:paraId="0491E3E4" w14:textId="77777777" w:rsidR="009827C7" w:rsidRDefault="009827C7">
      <w:pPr>
        <w:pStyle w:val="TM5"/>
        <w:tabs>
          <w:tab w:val="right" w:leader="dot" w:pos="7360"/>
        </w:tabs>
        <w:rPr>
          <w:rFonts w:eastAsiaTheme="minorEastAsia" w:cstheme="minorBidi"/>
          <w:noProof/>
          <w:sz w:val="24"/>
          <w:szCs w:val="24"/>
          <w:lang w:val="fr-FR" w:eastAsia="fr-FR"/>
        </w:rPr>
      </w:pPr>
      <w:r>
        <w:rPr>
          <w:noProof/>
        </w:rPr>
        <w:t>La fluctuation de la demande</w:t>
      </w:r>
      <w:r>
        <w:rPr>
          <w:noProof/>
        </w:rPr>
        <w:tab/>
      </w:r>
      <w:r>
        <w:rPr>
          <w:noProof/>
        </w:rPr>
        <w:fldChar w:fldCharType="begin"/>
      </w:r>
      <w:r>
        <w:rPr>
          <w:noProof/>
        </w:rPr>
        <w:instrText xml:space="preserve"> PAGEREF _Toc453919665 \h </w:instrText>
      </w:r>
      <w:r>
        <w:rPr>
          <w:noProof/>
        </w:rPr>
      </w:r>
      <w:r>
        <w:rPr>
          <w:noProof/>
        </w:rPr>
        <w:fldChar w:fldCharType="separate"/>
      </w:r>
      <w:r w:rsidR="00D4373A">
        <w:rPr>
          <w:noProof/>
        </w:rPr>
        <w:t>61</w:t>
      </w:r>
      <w:r>
        <w:rPr>
          <w:noProof/>
        </w:rPr>
        <w:fldChar w:fldCharType="end"/>
      </w:r>
    </w:p>
    <w:p w14:paraId="6BE05C92" w14:textId="77777777" w:rsidR="009827C7" w:rsidRDefault="009827C7">
      <w:pPr>
        <w:pStyle w:val="TM4"/>
        <w:tabs>
          <w:tab w:val="right" w:leader="dot" w:pos="7360"/>
        </w:tabs>
        <w:rPr>
          <w:rFonts w:eastAsiaTheme="minorEastAsia" w:cstheme="minorBidi"/>
          <w:noProof/>
          <w:sz w:val="24"/>
          <w:szCs w:val="24"/>
          <w:lang w:val="fr-FR" w:eastAsia="fr-FR"/>
        </w:rPr>
      </w:pPr>
      <w:r>
        <w:rPr>
          <w:noProof/>
        </w:rPr>
        <w:t>Les modalités de jeu</w:t>
      </w:r>
      <w:r>
        <w:rPr>
          <w:noProof/>
        </w:rPr>
        <w:tab/>
      </w:r>
      <w:r>
        <w:rPr>
          <w:noProof/>
        </w:rPr>
        <w:fldChar w:fldCharType="begin"/>
      </w:r>
      <w:r>
        <w:rPr>
          <w:noProof/>
        </w:rPr>
        <w:instrText xml:space="preserve"> PAGEREF _Toc453919666 \h </w:instrText>
      </w:r>
      <w:r>
        <w:rPr>
          <w:noProof/>
        </w:rPr>
      </w:r>
      <w:r>
        <w:rPr>
          <w:noProof/>
        </w:rPr>
        <w:fldChar w:fldCharType="separate"/>
      </w:r>
      <w:r w:rsidR="00D4373A">
        <w:rPr>
          <w:noProof/>
        </w:rPr>
        <w:t>62</w:t>
      </w:r>
      <w:r>
        <w:rPr>
          <w:noProof/>
        </w:rPr>
        <w:fldChar w:fldCharType="end"/>
      </w:r>
    </w:p>
    <w:p w14:paraId="194C3677" w14:textId="77777777" w:rsidR="009827C7" w:rsidRDefault="009827C7">
      <w:pPr>
        <w:pStyle w:val="TM5"/>
        <w:tabs>
          <w:tab w:val="right" w:leader="dot" w:pos="7360"/>
        </w:tabs>
        <w:rPr>
          <w:rFonts w:eastAsiaTheme="minorEastAsia" w:cstheme="minorBidi"/>
          <w:noProof/>
          <w:sz w:val="24"/>
          <w:szCs w:val="24"/>
          <w:lang w:val="fr-FR" w:eastAsia="fr-FR"/>
        </w:rPr>
      </w:pPr>
      <w:r>
        <w:rPr>
          <w:noProof/>
        </w:rPr>
        <w:t>Simulation du temps</w:t>
      </w:r>
      <w:r>
        <w:rPr>
          <w:noProof/>
        </w:rPr>
        <w:tab/>
      </w:r>
      <w:r>
        <w:rPr>
          <w:noProof/>
        </w:rPr>
        <w:fldChar w:fldCharType="begin"/>
      </w:r>
      <w:r>
        <w:rPr>
          <w:noProof/>
        </w:rPr>
        <w:instrText xml:space="preserve"> PAGEREF _Toc453919667 \h </w:instrText>
      </w:r>
      <w:r>
        <w:rPr>
          <w:noProof/>
        </w:rPr>
      </w:r>
      <w:r>
        <w:rPr>
          <w:noProof/>
        </w:rPr>
        <w:fldChar w:fldCharType="separate"/>
      </w:r>
      <w:r w:rsidR="00D4373A">
        <w:rPr>
          <w:noProof/>
        </w:rPr>
        <w:t>62</w:t>
      </w:r>
      <w:r>
        <w:rPr>
          <w:noProof/>
        </w:rPr>
        <w:fldChar w:fldCharType="end"/>
      </w:r>
    </w:p>
    <w:p w14:paraId="1BD23C96" w14:textId="77777777" w:rsidR="009827C7" w:rsidRDefault="009827C7">
      <w:pPr>
        <w:pStyle w:val="TM5"/>
        <w:tabs>
          <w:tab w:val="right" w:leader="dot" w:pos="7360"/>
        </w:tabs>
        <w:rPr>
          <w:rFonts w:eastAsiaTheme="minorEastAsia" w:cstheme="minorBidi"/>
          <w:noProof/>
          <w:sz w:val="24"/>
          <w:szCs w:val="24"/>
          <w:lang w:val="fr-FR" w:eastAsia="fr-FR"/>
        </w:rPr>
      </w:pPr>
      <w:r>
        <w:rPr>
          <w:noProof/>
        </w:rPr>
        <w:t>Les contraintes</w:t>
      </w:r>
      <w:r>
        <w:rPr>
          <w:noProof/>
        </w:rPr>
        <w:tab/>
      </w:r>
      <w:r>
        <w:rPr>
          <w:noProof/>
        </w:rPr>
        <w:fldChar w:fldCharType="begin"/>
      </w:r>
      <w:r>
        <w:rPr>
          <w:noProof/>
        </w:rPr>
        <w:instrText xml:space="preserve"> PAGEREF _Toc453919668 \h </w:instrText>
      </w:r>
      <w:r>
        <w:rPr>
          <w:noProof/>
        </w:rPr>
      </w:r>
      <w:r>
        <w:rPr>
          <w:noProof/>
        </w:rPr>
        <w:fldChar w:fldCharType="separate"/>
      </w:r>
      <w:r w:rsidR="00D4373A">
        <w:rPr>
          <w:noProof/>
        </w:rPr>
        <w:t>62</w:t>
      </w:r>
      <w:r>
        <w:rPr>
          <w:noProof/>
        </w:rPr>
        <w:fldChar w:fldCharType="end"/>
      </w:r>
    </w:p>
    <w:p w14:paraId="6B6B19A9" w14:textId="77777777" w:rsidR="009827C7" w:rsidRDefault="009827C7">
      <w:pPr>
        <w:pStyle w:val="TM5"/>
        <w:tabs>
          <w:tab w:val="right" w:leader="dot" w:pos="7360"/>
        </w:tabs>
        <w:rPr>
          <w:rFonts w:eastAsiaTheme="minorEastAsia" w:cstheme="minorBidi"/>
          <w:noProof/>
          <w:sz w:val="24"/>
          <w:szCs w:val="24"/>
          <w:lang w:val="fr-FR" w:eastAsia="fr-FR"/>
        </w:rPr>
      </w:pPr>
      <w:r>
        <w:rPr>
          <w:noProof/>
        </w:rPr>
        <w:t>Les décisions</w:t>
      </w:r>
      <w:r>
        <w:rPr>
          <w:noProof/>
        </w:rPr>
        <w:tab/>
      </w:r>
      <w:r>
        <w:rPr>
          <w:noProof/>
        </w:rPr>
        <w:fldChar w:fldCharType="begin"/>
      </w:r>
      <w:r>
        <w:rPr>
          <w:noProof/>
        </w:rPr>
        <w:instrText xml:space="preserve"> PAGEREF _Toc453919669 \h </w:instrText>
      </w:r>
      <w:r>
        <w:rPr>
          <w:noProof/>
        </w:rPr>
      </w:r>
      <w:r>
        <w:rPr>
          <w:noProof/>
        </w:rPr>
        <w:fldChar w:fldCharType="separate"/>
      </w:r>
      <w:r w:rsidR="00D4373A">
        <w:rPr>
          <w:noProof/>
        </w:rPr>
        <w:t>62</w:t>
      </w:r>
      <w:r>
        <w:rPr>
          <w:noProof/>
        </w:rPr>
        <w:fldChar w:fldCharType="end"/>
      </w:r>
    </w:p>
    <w:p w14:paraId="06C45A11" w14:textId="77777777" w:rsidR="009827C7" w:rsidRDefault="009827C7">
      <w:pPr>
        <w:pStyle w:val="TM2"/>
        <w:tabs>
          <w:tab w:val="right" w:leader="dot" w:pos="7360"/>
        </w:tabs>
        <w:rPr>
          <w:rFonts w:eastAsiaTheme="minorEastAsia" w:cstheme="minorBidi"/>
          <w:smallCaps w:val="0"/>
          <w:noProof/>
          <w:sz w:val="24"/>
          <w:szCs w:val="24"/>
          <w:lang w:val="fr-FR" w:eastAsia="fr-FR"/>
        </w:rPr>
      </w:pPr>
      <w:r>
        <w:rPr>
          <w:noProof/>
        </w:rPr>
        <w:t>Spécifications du jeu sérieux</w:t>
      </w:r>
      <w:r>
        <w:rPr>
          <w:noProof/>
        </w:rPr>
        <w:tab/>
      </w:r>
      <w:r>
        <w:rPr>
          <w:noProof/>
        </w:rPr>
        <w:fldChar w:fldCharType="begin"/>
      </w:r>
      <w:r>
        <w:rPr>
          <w:noProof/>
        </w:rPr>
        <w:instrText xml:space="preserve"> PAGEREF _Toc453919670 \h </w:instrText>
      </w:r>
      <w:r>
        <w:rPr>
          <w:noProof/>
        </w:rPr>
      </w:r>
      <w:r>
        <w:rPr>
          <w:noProof/>
        </w:rPr>
        <w:fldChar w:fldCharType="separate"/>
      </w:r>
      <w:r w:rsidR="00D4373A">
        <w:rPr>
          <w:noProof/>
        </w:rPr>
        <w:t>63</w:t>
      </w:r>
      <w:r>
        <w:rPr>
          <w:noProof/>
        </w:rPr>
        <w:fldChar w:fldCharType="end"/>
      </w:r>
    </w:p>
    <w:p w14:paraId="35BFE06B"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Démarche utilisée</w:t>
      </w:r>
      <w:r>
        <w:rPr>
          <w:noProof/>
        </w:rPr>
        <w:tab/>
      </w:r>
      <w:r>
        <w:rPr>
          <w:noProof/>
        </w:rPr>
        <w:fldChar w:fldCharType="begin"/>
      </w:r>
      <w:r>
        <w:rPr>
          <w:noProof/>
        </w:rPr>
        <w:instrText xml:space="preserve"> PAGEREF _Toc453919671 \h </w:instrText>
      </w:r>
      <w:r>
        <w:rPr>
          <w:noProof/>
        </w:rPr>
      </w:r>
      <w:r>
        <w:rPr>
          <w:noProof/>
        </w:rPr>
        <w:fldChar w:fldCharType="separate"/>
      </w:r>
      <w:r w:rsidR="00D4373A">
        <w:rPr>
          <w:noProof/>
        </w:rPr>
        <w:t>63</w:t>
      </w:r>
      <w:r>
        <w:rPr>
          <w:noProof/>
        </w:rPr>
        <w:fldChar w:fldCharType="end"/>
      </w:r>
    </w:p>
    <w:p w14:paraId="1D114316"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La chaîne de valeur</w:t>
      </w:r>
      <w:r>
        <w:rPr>
          <w:noProof/>
        </w:rPr>
        <w:tab/>
      </w:r>
      <w:r>
        <w:rPr>
          <w:noProof/>
        </w:rPr>
        <w:fldChar w:fldCharType="begin"/>
      </w:r>
      <w:r>
        <w:rPr>
          <w:noProof/>
        </w:rPr>
        <w:instrText xml:space="preserve"> PAGEREF _Toc453919672 \h </w:instrText>
      </w:r>
      <w:r>
        <w:rPr>
          <w:noProof/>
        </w:rPr>
      </w:r>
      <w:r>
        <w:rPr>
          <w:noProof/>
        </w:rPr>
        <w:fldChar w:fldCharType="separate"/>
      </w:r>
      <w:r w:rsidR="00D4373A">
        <w:rPr>
          <w:noProof/>
        </w:rPr>
        <w:t>64</w:t>
      </w:r>
      <w:r>
        <w:rPr>
          <w:noProof/>
        </w:rPr>
        <w:fldChar w:fldCharType="end"/>
      </w:r>
    </w:p>
    <w:p w14:paraId="3A477125" w14:textId="77777777" w:rsidR="009827C7" w:rsidRDefault="009827C7">
      <w:pPr>
        <w:pStyle w:val="TM4"/>
        <w:tabs>
          <w:tab w:val="right" w:leader="dot" w:pos="7360"/>
        </w:tabs>
        <w:rPr>
          <w:rFonts w:eastAsiaTheme="minorEastAsia" w:cstheme="minorBidi"/>
          <w:noProof/>
          <w:sz w:val="24"/>
          <w:szCs w:val="24"/>
          <w:lang w:val="fr-FR" w:eastAsia="fr-FR"/>
        </w:rPr>
      </w:pPr>
      <w:r>
        <w:rPr>
          <w:noProof/>
        </w:rPr>
        <w:t>Logistique</w:t>
      </w:r>
      <w:r>
        <w:rPr>
          <w:noProof/>
        </w:rPr>
        <w:tab/>
      </w:r>
      <w:r>
        <w:rPr>
          <w:noProof/>
        </w:rPr>
        <w:fldChar w:fldCharType="begin"/>
      </w:r>
      <w:r>
        <w:rPr>
          <w:noProof/>
        </w:rPr>
        <w:instrText xml:space="preserve"> PAGEREF _Toc453919673 \h </w:instrText>
      </w:r>
      <w:r>
        <w:rPr>
          <w:noProof/>
        </w:rPr>
      </w:r>
      <w:r>
        <w:rPr>
          <w:noProof/>
        </w:rPr>
        <w:fldChar w:fldCharType="separate"/>
      </w:r>
      <w:r w:rsidR="00D4373A">
        <w:rPr>
          <w:noProof/>
        </w:rPr>
        <w:t>67</w:t>
      </w:r>
      <w:r>
        <w:rPr>
          <w:noProof/>
        </w:rPr>
        <w:fldChar w:fldCharType="end"/>
      </w:r>
    </w:p>
    <w:p w14:paraId="61CC5D39" w14:textId="77777777" w:rsidR="009827C7" w:rsidRDefault="009827C7">
      <w:pPr>
        <w:pStyle w:val="TM5"/>
        <w:tabs>
          <w:tab w:val="right" w:leader="dot" w:pos="7360"/>
        </w:tabs>
        <w:rPr>
          <w:rFonts w:eastAsiaTheme="minorEastAsia" w:cstheme="minorBidi"/>
          <w:noProof/>
          <w:sz w:val="24"/>
          <w:szCs w:val="24"/>
          <w:lang w:val="fr-FR" w:eastAsia="fr-FR"/>
        </w:rPr>
      </w:pPr>
      <w:r>
        <w:rPr>
          <w:noProof/>
        </w:rPr>
        <w:t>La planification et les prévisions</w:t>
      </w:r>
      <w:r>
        <w:rPr>
          <w:noProof/>
        </w:rPr>
        <w:tab/>
      </w:r>
      <w:r>
        <w:rPr>
          <w:noProof/>
        </w:rPr>
        <w:fldChar w:fldCharType="begin"/>
      </w:r>
      <w:r>
        <w:rPr>
          <w:noProof/>
        </w:rPr>
        <w:instrText xml:space="preserve"> PAGEREF _Toc453919674 \h </w:instrText>
      </w:r>
      <w:r>
        <w:rPr>
          <w:noProof/>
        </w:rPr>
        <w:fldChar w:fldCharType="separate"/>
      </w:r>
      <w:r w:rsidR="00D4373A">
        <w:rPr>
          <w:b/>
          <w:bCs/>
          <w:noProof/>
          <w:lang w:val="fr-FR"/>
        </w:rPr>
        <w:t>Erreur ! Le signet n’est pas défini.</w:t>
      </w:r>
      <w:r>
        <w:rPr>
          <w:noProof/>
        </w:rPr>
        <w:fldChar w:fldCharType="end"/>
      </w:r>
    </w:p>
    <w:p w14:paraId="78214A2A" w14:textId="77777777" w:rsidR="009827C7" w:rsidRDefault="009827C7">
      <w:pPr>
        <w:pStyle w:val="TM5"/>
        <w:tabs>
          <w:tab w:val="right" w:leader="dot" w:pos="7360"/>
        </w:tabs>
        <w:rPr>
          <w:rFonts w:eastAsiaTheme="minorEastAsia" w:cstheme="minorBidi"/>
          <w:noProof/>
          <w:sz w:val="24"/>
          <w:szCs w:val="24"/>
          <w:lang w:val="fr-FR" w:eastAsia="fr-FR"/>
        </w:rPr>
      </w:pPr>
      <w:r>
        <w:rPr>
          <w:noProof/>
        </w:rPr>
        <w:t>L’approvisionnement</w:t>
      </w:r>
      <w:r>
        <w:rPr>
          <w:noProof/>
        </w:rPr>
        <w:tab/>
      </w:r>
      <w:r>
        <w:rPr>
          <w:noProof/>
        </w:rPr>
        <w:fldChar w:fldCharType="begin"/>
      </w:r>
      <w:r>
        <w:rPr>
          <w:noProof/>
        </w:rPr>
        <w:instrText xml:space="preserve"> PAGEREF _Toc453919675 \h </w:instrText>
      </w:r>
      <w:r>
        <w:rPr>
          <w:noProof/>
        </w:rPr>
        <w:fldChar w:fldCharType="separate"/>
      </w:r>
      <w:r w:rsidR="00D4373A">
        <w:rPr>
          <w:b/>
          <w:bCs/>
          <w:noProof/>
          <w:lang w:val="fr-FR"/>
        </w:rPr>
        <w:t>Erreur ! Le signet n’est pas défini.</w:t>
      </w:r>
      <w:r>
        <w:rPr>
          <w:noProof/>
        </w:rPr>
        <w:fldChar w:fldCharType="end"/>
      </w:r>
    </w:p>
    <w:p w14:paraId="30273421" w14:textId="77777777" w:rsidR="009827C7" w:rsidRDefault="009827C7">
      <w:pPr>
        <w:pStyle w:val="TM5"/>
        <w:tabs>
          <w:tab w:val="right" w:leader="dot" w:pos="7360"/>
        </w:tabs>
        <w:rPr>
          <w:rFonts w:eastAsiaTheme="minorEastAsia" w:cstheme="minorBidi"/>
          <w:noProof/>
          <w:sz w:val="24"/>
          <w:szCs w:val="24"/>
          <w:lang w:val="fr-FR" w:eastAsia="fr-FR"/>
        </w:rPr>
      </w:pPr>
      <w:r>
        <w:rPr>
          <w:noProof/>
        </w:rPr>
        <w:t>La production</w:t>
      </w:r>
      <w:r>
        <w:rPr>
          <w:noProof/>
        </w:rPr>
        <w:tab/>
      </w:r>
      <w:r>
        <w:rPr>
          <w:noProof/>
        </w:rPr>
        <w:fldChar w:fldCharType="begin"/>
      </w:r>
      <w:r>
        <w:rPr>
          <w:noProof/>
        </w:rPr>
        <w:instrText xml:space="preserve"> PAGEREF _Toc453919676 \h </w:instrText>
      </w:r>
      <w:r>
        <w:rPr>
          <w:noProof/>
        </w:rPr>
        <w:fldChar w:fldCharType="separate"/>
      </w:r>
      <w:r w:rsidR="00D4373A">
        <w:rPr>
          <w:b/>
          <w:bCs/>
          <w:noProof/>
          <w:lang w:val="fr-FR"/>
        </w:rPr>
        <w:t>Erreur ! Le signet n’est pas défini.</w:t>
      </w:r>
      <w:r>
        <w:rPr>
          <w:noProof/>
        </w:rPr>
        <w:fldChar w:fldCharType="end"/>
      </w:r>
    </w:p>
    <w:p w14:paraId="6B07AE07" w14:textId="77777777" w:rsidR="009827C7" w:rsidRDefault="009827C7">
      <w:pPr>
        <w:pStyle w:val="TM5"/>
        <w:tabs>
          <w:tab w:val="right" w:leader="dot" w:pos="7360"/>
        </w:tabs>
        <w:rPr>
          <w:rFonts w:eastAsiaTheme="minorEastAsia" w:cstheme="minorBidi"/>
          <w:noProof/>
          <w:sz w:val="24"/>
          <w:szCs w:val="24"/>
          <w:lang w:val="fr-FR" w:eastAsia="fr-FR"/>
        </w:rPr>
      </w:pPr>
      <w:r>
        <w:rPr>
          <w:noProof/>
        </w:rPr>
        <w:t>Hypothèses et recommandations</w:t>
      </w:r>
      <w:r>
        <w:rPr>
          <w:noProof/>
        </w:rPr>
        <w:tab/>
      </w:r>
      <w:r>
        <w:rPr>
          <w:noProof/>
        </w:rPr>
        <w:fldChar w:fldCharType="begin"/>
      </w:r>
      <w:r>
        <w:rPr>
          <w:noProof/>
        </w:rPr>
        <w:instrText xml:space="preserve"> PAGEREF _Toc453919677 \h </w:instrText>
      </w:r>
      <w:r>
        <w:rPr>
          <w:noProof/>
        </w:rPr>
      </w:r>
      <w:r>
        <w:rPr>
          <w:noProof/>
        </w:rPr>
        <w:fldChar w:fldCharType="separate"/>
      </w:r>
      <w:r w:rsidR="00D4373A">
        <w:rPr>
          <w:noProof/>
        </w:rPr>
        <w:t>73</w:t>
      </w:r>
      <w:r>
        <w:rPr>
          <w:noProof/>
        </w:rPr>
        <w:fldChar w:fldCharType="end"/>
      </w:r>
    </w:p>
    <w:p w14:paraId="20AC2CCB" w14:textId="77777777" w:rsidR="009827C7" w:rsidRDefault="009827C7">
      <w:pPr>
        <w:pStyle w:val="TM4"/>
        <w:tabs>
          <w:tab w:val="right" w:leader="dot" w:pos="7360"/>
        </w:tabs>
        <w:rPr>
          <w:rFonts w:eastAsiaTheme="minorEastAsia" w:cstheme="minorBidi"/>
          <w:noProof/>
          <w:sz w:val="24"/>
          <w:szCs w:val="24"/>
          <w:lang w:val="fr-FR" w:eastAsia="fr-FR"/>
        </w:rPr>
      </w:pPr>
      <w:r>
        <w:rPr>
          <w:noProof/>
        </w:rPr>
        <w:t>Ventes</w:t>
      </w:r>
      <w:r>
        <w:rPr>
          <w:noProof/>
        </w:rPr>
        <w:tab/>
      </w:r>
      <w:r>
        <w:rPr>
          <w:noProof/>
        </w:rPr>
        <w:fldChar w:fldCharType="begin"/>
      </w:r>
      <w:r>
        <w:rPr>
          <w:noProof/>
        </w:rPr>
        <w:instrText xml:space="preserve"> PAGEREF _Toc453919678 \h </w:instrText>
      </w:r>
      <w:r>
        <w:rPr>
          <w:noProof/>
        </w:rPr>
        <w:fldChar w:fldCharType="separate"/>
      </w:r>
      <w:r w:rsidR="00D4373A">
        <w:rPr>
          <w:b/>
          <w:bCs/>
          <w:noProof/>
          <w:lang w:val="fr-FR"/>
        </w:rPr>
        <w:t>Erreur ! Le signet n’est pas défini.</w:t>
      </w:r>
      <w:r>
        <w:rPr>
          <w:noProof/>
        </w:rPr>
        <w:fldChar w:fldCharType="end"/>
      </w:r>
    </w:p>
    <w:p w14:paraId="083F311B" w14:textId="77777777" w:rsidR="009827C7" w:rsidRDefault="009827C7">
      <w:pPr>
        <w:pStyle w:val="TM5"/>
        <w:tabs>
          <w:tab w:val="right" w:leader="dot" w:pos="7360"/>
        </w:tabs>
        <w:rPr>
          <w:rFonts w:eastAsiaTheme="minorEastAsia" w:cstheme="minorBidi"/>
          <w:noProof/>
          <w:sz w:val="24"/>
          <w:szCs w:val="24"/>
          <w:lang w:val="fr-FR" w:eastAsia="fr-FR"/>
        </w:rPr>
      </w:pPr>
      <w:r>
        <w:rPr>
          <w:noProof/>
        </w:rPr>
        <w:t>Le simulateur et la partie des ventes</w:t>
      </w:r>
      <w:r>
        <w:rPr>
          <w:noProof/>
        </w:rPr>
        <w:tab/>
      </w:r>
      <w:r>
        <w:rPr>
          <w:noProof/>
        </w:rPr>
        <w:fldChar w:fldCharType="begin"/>
      </w:r>
      <w:r>
        <w:rPr>
          <w:noProof/>
        </w:rPr>
        <w:instrText xml:space="preserve"> PAGEREF _Toc453919679 \h </w:instrText>
      </w:r>
      <w:r>
        <w:rPr>
          <w:noProof/>
        </w:rPr>
      </w:r>
      <w:r>
        <w:rPr>
          <w:noProof/>
        </w:rPr>
        <w:fldChar w:fldCharType="separate"/>
      </w:r>
      <w:r w:rsidR="00D4373A">
        <w:rPr>
          <w:noProof/>
        </w:rPr>
        <w:t>75</w:t>
      </w:r>
      <w:r>
        <w:rPr>
          <w:noProof/>
        </w:rPr>
        <w:fldChar w:fldCharType="end"/>
      </w:r>
    </w:p>
    <w:p w14:paraId="7B4B859D"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Proof of concept des ventes</w:t>
      </w:r>
      <w:r>
        <w:rPr>
          <w:noProof/>
        </w:rPr>
        <w:tab/>
      </w:r>
      <w:r>
        <w:rPr>
          <w:noProof/>
        </w:rPr>
        <w:fldChar w:fldCharType="begin"/>
      </w:r>
      <w:r>
        <w:rPr>
          <w:noProof/>
        </w:rPr>
        <w:instrText xml:space="preserve"> PAGEREF _Toc453919680 \h </w:instrText>
      </w:r>
      <w:r>
        <w:rPr>
          <w:noProof/>
        </w:rPr>
      </w:r>
      <w:r>
        <w:rPr>
          <w:noProof/>
        </w:rPr>
        <w:fldChar w:fldCharType="separate"/>
      </w:r>
      <w:r w:rsidR="00D4373A">
        <w:rPr>
          <w:noProof/>
        </w:rPr>
        <w:t>75</w:t>
      </w:r>
      <w:r>
        <w:rPr>
          <w:noProof/>
        </w:rPr>
        <w:fldChar w:fldCharType="end"/>
      </w:r>
    </w:p>
    <w:p w14:paraId="1B51C9B4" w14:textId="77777777" w:rsidR="009827C7" w:rsidRDefault="009827C7">
      <w:pPr>
        <w:pStyle w:val="TM4"/>
        <w:tabs>
          <w:tab w:val="right" w:leader="dot" w:pos="7360"/>
        </w:tabs>
        <w:rPr>
          <w:rFonts w:eastAsiaTheme="minorEastAsia" w:cstheme="minorBidi"/>
          <w:noProof/>
          <w:sz w:val="24"/>
          <w:szCs w:val="24"/>
          <w:lang w:val="fr-FR" w:eastAsia="fr-FR"/>
        </w:rPr>
      </w:pPr>
      <w:r>
        <w:rPr>
          <w:noProof/>
        </w:rPr>
        <w:t>Hypothèses préalables</w:t>
      </w:r>
      <w:r>
        <w:rPr>
          <w:noProof/>
        </w:rPr>
        <w:tab/>
      </w:r>
      <w:r>
        <w:rPr>
          <w:noProof/>
        </w:rPr>
        <w:fldChar w:fldCharType="begin"/>
      </w:r>
      <w:r>
        <w:rPr>
          <w:noProof/>
        </w:rPr>
        <w:instrText xml:space="preserve"> PAGEREF _Toc453919681 \h </w:instrText>
      </w:r>
      <w:r>
        <w:rPr>
          <w:noProof/>
        </w:rPr>
      </w:r>
      <w:r>
        <w:rPr>
          <w:noProof/>
        </w:rPr>
        <w:fldChar w:fldCharType="separate"/>
      </w:r>
      <w:r w:rsidR="00D4373A">
        <w:rPr>
          <w:noProof/>
        </w:rPr>
        <w:t>75</w:t>
      </w:r>
      <w:r>
        <w:rPr>
          <w:noProof/>
        </w:rPr>
        <w:fldChar w:fldCharType="end"/>
      </w:r>
    </w:p>
    <w:p w14:paraId="2BB3C6FF" w14:textId="77777777" w:rsidR="009827C7" w:rsidRDefault="009827C7">
      <w:pPr>
        <w:pStyle w:val="TM5"/>
        <w:tabs>
          <w:tab w:val="right" w:leader="dot" w:pos="7360"/>
        </w:tabs>
        <w:rPr>
          <w:rFonts w:eastAsiaTheme="minorEastAsia" w:cstheme="minorBidi"/>
          <w:noProof/>
          <w:sz w:val="24"/>
          <w:szCs w:val="24"/>
          <w:lang w:val="fr-FR" w:eastAsia="fr-FR"/>
        </w:rPr>
      </w:pPr>
      <w:r>
        <w:rPr>
          <w:noProof/>
        </w:rPr>
        <w:t>Détails des phases</w:t>
      </w:r>
      <w:r>
        <w:rPr>
          <w:noProof/>
        </w:rPr>
        <w:tab/>
      </w:r>
      <w:r>
        <w:rPr>
          <w:noProof/>
        </w:rPr>
        <w:fldChar w:fldCharType="begin"/>
      </w:r>
      <w:r>
        <w:rPr>
          <w:noProof/>
        </w:rPr>
        <w:instrText xml:space="preserve"> PAGEREF _Toc453919682 \h </w:instrText>
      </w:r>
      <w:r>
        <w:rPr>
          <w:noProof/>
        </w:rPr>
      </w:r>
      <w:r>
        <w:rPr>
          <w:noProof/>
        </w:rPr>
        <w:fldChar w:fldCharType="separate"/>
      </w:r>
      <w:r w:rsidR="00D4373A">
        <w:rPr>
          <w:noProof/>
        </w:rPr>
        <w:t>77</w:t>
      </w:r>
      <w:r>
        <w:rPr>
          <w:noProof/>
        </w:rPr>
        <w:fldChar w:fldCharType="end"/>
      </w:r>
    </w:p>
    <w:p w14:paraId="2AE5FEDA" w14:textId="77777777" w:rsidR="009827C7" w:rsidRDefault="009827C7">
      <w:pPr>
        <w:pStyle w:val="TM6"/>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3919683 \h </w:instrText>
      </w:r>
      <w:r>
        <w:rPr>
          <w:noProof/>
        </w:rPr>
      </w:r>
      <w:r>
        <w:rPr>
          <w:noProof/>
        </w:rPr>
        <w:fldChar w:fldCharType="separate"/>
      </w:r>
      <w:r w:rsidR="00D4373A">
        <w:rPr>
          <w:noProof/>
        </w:rPr>
        <w:t>77</w:t>
      </w:r>
      <w:r>
        <w:rPr>
          <w:noProof/>
        </w:rPr>
        <w:fldChar w:fldCharType="end"/>
      </w:r>
    </w:p>
    <w:p w14:paraId="546EBF58" w14:textId="77777777" w:rsidR="009827C7" w:rsidRDefault="009827C7">
      <w:pPr>
        <w:pStyle w:val="TM6"/>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3919684 \h </w:instrText>
      </w:r>
      <w:r>
        <w:rPr>
          <w:noProof/>
        </w:rPr>
      </w:r>
      <w:r>
        <w:rPr>
          <w:noProof/>
        </w:rPr>
        <w:fldChar w:fldCharType="separate"/>
      </w:r>
      <w:r w:rsidR="00D4373A">
        <w:rPr>
          <w:noProof/>
        </w:rPr>
        <w:t>78</w:t>
      </w:r>
      <w:r>
        <w:rPr>
          <w:noProof/>
        </w:rPr>
        <w:fldChar w:fldCharType="end"/>
      </w:r>
    </w:p>
    <w:p w14:paraId="37AF7E1E" w14:textId="77777777" w:rsidR="009827C7" w:rsidRDefault="009827C7">
      <w:pPr>
        <w:pStyle w:val="TM6"/>
        <w:tabs>
          <w:tab w:val="right" w:leader="dot" w:pos="7360"/>
        </w:tabs>
        <w:rPr>
          <w:rFonts w:eastAsiaTheme="minorEastAsia" w:cstheme="minorBidi"/>
          <w:noProof/>
          <w:sz w:val="24"/>
          <w:szCs w:val="24"/>
          <w:lang w:val="fr-FR" w:eastAsia="fr-FR"/>
        </w:rPr>
      </w:pPr>
      <w:r>
        <w:rPr>
          <w:noProof/>
        </w:rPr>
        <w:t>Phase d’historisation</w:t>
      </w:r>
      <w:r>
        <w:rPr>
          <w:noProof/>
        </w:rPr>
        <w:tab/>
      </w:r>
      <w:r>
        <w:rPr>
          <w:noProof/>
        </w:rPr>
        <w:fldChar w:fldCharType="begin"/>
      </w:r>
      <w:r>
        <w:rPr>
          <w:noProof/>
        </w:rPr>
        <w:instrText xml:space="preserve"> PAGEREF _Toc453919685 \h </w:instrText>
      </w:r>
      <w:r>
        <w:rPr>
          <w:noProof/>
        </w:rPr>
      </w:r>
      <w:r>
        <w:rPr>
          <w:noProof/>
        </w:rPr>
        <w:fldChar w:fldCharType="separate"/>
      </w:r>
      <w:r w:rsidR="00D4373A">
        <w:rPr>
          <w:noProof/>
        </w:rPr>
        <w:t>78</w:t>
      </w:r>
      <w:r>
        <w:rPr>
          <w:noProof/>
        </w:rPr>
        <w:fldChar w:fldCharType="end"/>
      </w:r>
    </w:p>
    <w:p w14:paraId="628614FF" w14:textId="77777777" w:rsidR="009827C7" w:rsidRDefault="009827C7">
      <w:pPr>
        <w:pStyle w:val="TM4"/>
        <w:tabs>
          <w:tab w:val="right" w:leader="dot" w:pos="7360"/>
        </w:tabs>
        <w:rPr>
          <w:rFonts w:eastAsiaTheme="minorEastAsia" w:cstheme="minorBidi"/>
          <w:noProof/>
          <w:sz w:val="24"/>
          <w:szCs w:val="24"/>
          <w:lang w:val="fr-FR" w:eastAsia="fr-FR"/>
        </w:rPr>
      </w:pPr>
      <w:r>
        <w:rPr>
          <w:noProof/>
        </w:rPr>
        <w:t>Scénario adaptés</w:t>
      </w:r>
      <w:r>
        <w:rPr>
          <w:noProof/>
        </w:rPr>
        <w:tab/>
      </w:r>
      <w:r>
        <w:rPr>
          <w:noProof/>
        </w:rPr>
        <w:fldChar w:fldCharType="begin"/>
      </w:r>
      <w:r>
        <w:rPr>
          <w:noProof/>
        </w:rPr>
        <w:instrText xml:space="preserve"> PAGEREF _Toc453919686 \h </w:instrText>
      </w:r>
      <w:r>
        <w:rPr>
          <w:noProof/>
        </w:rPr>
      </w:r>
      <w:r>
        <w:rPr>
          <w:noProof/>
        </w:rPr>
        <w:fldChar w:fldCharType="separate"/>
      </w:r>
      <w:r w:rsidR="00D4373A">
        <w:rPr>
          <w:noProof/>
        </w:rPr>
        <w:t>79</w:t>
      </w:r>
      <w:r>
        <w:rPr>
          <w:noProof/>
        </w:rPr>
        <w:fldChar w:fldCharType="end"/>
      </w:r>
    </w:p>
    <w:p w14:paraId="4CE05B25" w14:textId="77777777" w:rsidR="009827C7" w:rsidRDefault="009827C7">
      <w:pPr>
        <w:pStyle w:val="TM4"/>
        <w:tabs>
          <w:tab w:val="right" w:leader="dot" w:pos="7360"/>
        </w:tabs>
        <w:rPr>
          <w:rFonts w:eastAsiaTheme="minorEastAsia" w:cstheme="minorBidi"/>
          <w:noProof/>
          <w:sz w:val="24"/>
          <w:szCs w:val="24"/>
          <w:lang w:val="fr-FR" w:eastAsia="fr-FR"/>
        </w:rPr>
      </w:pPr>
      <w:r>
        <w:rPr>
          <w:noProof/>
        </w:rPr>
        <w:t>Configuration du PGI</w:t>
      </w:r>
      <w:r>
        <w:rPr>
          <w:noProof/>
        </w:rPr>
        <w:tab/>
      </w:r>
      <w:r>
        <w:rPr>
          <w:noProof/>
        </w:rPr>
        <w:fldChar w:fldCharType="begin"/>
      </w:r>
      <w:r>
        <w:rPr>
          <w:noProof/>
        </w:rPr>
        <w:instrText xml:space="preserve"> PAGEREF _Toc453919687 \h </w:instrText>
      </w:r>
      <w:r>
        <w:rPr>
          <w:noProof/>
        </w:rPr>
      </w:r>
      <w:r>
        <w:rPr>
          <w:noProof/>
        </w:rPr>
        <w:fldChar w:fldCharType="separate"/>
      </w:r>
      <w:r w:rsidR="00D4373A">
        <w:rPr>
          <w:noProof/>
        </w:rPr>
        <w:t>79</w:t>
      </w:r>
      <w:r>
        <w:rPr>
          <w:noProof/>
        </w:rPr>
        <w:fldChar w:fldCharType="end"/>
      </w:r>
    </w:p>
    <w:p w14:paraId="5615727B" w14:textId="77777777" w:rsidR="009827C7" w:rsidRDefault="009827C7">
      <w:pPr>
        <w:pStyle w:val="TM5"/>
        <w:tabs>
          <w:tab w:val="right" w:leader="dot" w:pos="7360"/>
        </w:tabs>
        <w:rPr>
          <w:rFonts w:eastAsiaTheme="minorEastAsia" w:cstheme="minorBidi"/>
          <w:noProof/>
          <w:sz w:val="24"/>
          <w:szCs w:val="24"/>
          <w:lang w:val="fr-FR" w:eastAsia="fr-FR"/>
        </w:rPr>
      </w:pPr>
      <w:r>
        <w:rPr>
          <w:noProof/>
        </w:rPr>
        <w:t>Modules</w:t>
      </w:r>
      <w:r>
        <w:rPr>
          <w:noProof/>
        </w:rPr>
        <w:tab/>
      </w:r>
      <w:r>
        <w:rPr>
          <w:noProof/>
        </w:rPr>
        <w:fldChar w:fldCharType="begin"/>
      </w:r>
      <w:r>
        <w:rPr>
          <w:noProof/>
        </w:rPr>
        <w:instrText xml:space="preserve"> PAGEREF _Toc453919688 \h </w:instrText>
      </w:r>
      <w:r>
        <w:rPr>
          <w:noProof/>
        </w:rPr>
      </w:r>
      <w:r>
        <w:rPr>
          <w:noProof/>
        </w:rPr>
        <w:fldChar w:fldCharType="separate"/>
      </w:r>
      <w:r w:rsidR="00D4373A">
        <w:rPr>
          <w:noProof/>
        </w:rPr>
        <w:t>79</w:t>
      </w:r>
      <w:r>
        <w:rPr>
          <w:noProof/>
        </w:rPr>
        <w:fldChar w:fldCharType="end"/>
      </w:r>
    </w:p>
    <w:p w14:paraId="0FD5C2EF" w14:textId="77777777" w:rsidR="009827C7" w:rsidRDefault="009827C7">
      <w:pPr>
        <w:pStyle w:val="TM5"/>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3919689 \h </w:instrText>
      </w:r>
      <w:r>
        <w:rPr>
          <w:noProof/>
        </w:rPr>
      </w:r>
      <w:r>
        <w:rPr>
          <w:noProof/>
        </w:rPr>
        <w:fldChar w:fldCharType="separate"/>
      </w:r>
      <w:r w:rsidR="00D4373A">
        <w:rPr>
          <w:noProof/>
        </w:rPr>
        <w:t>80</w:t>
      </w:r>
      <w:r>
        <w:rPr>
          <w:noProof/>
        </w:rPr>
        <w:fldChar w:fldCharType="end"/>
      </w:r>
    </w:p>
    <w:p w14:paraId="16A41408" w14:textId="77777777" w:rsidR="009827C7" w:rsidRDefault="009827C7">
      <w:pPr>
        <w:pStyle w:val="TM6"/>
        <w:tabs>
          <w:tab w:val="right" w:leader="dot" w:pos="7360"/>
        </w:tabs>
        <w:rPr>
          <w:rFonts w:eastAsiaTheme="minorEastAsia" w:cstheme="minorBidi"/>
          <w:noProof/>
          <w:sz w:val="24"/>
          <w:szCs w:val="24"/>
          <w:lang w:val="fr-FR" w:eastAsia="fr-FR"/>
        </w:rPr>
      </w:pPr>
      <w:r>
        <w:rPr>
          <w:noProof/>
        </w:rPr>
        <w:t>Contacts</w:t>
      </w:r>
      <w:r>
        <w:rPr>
          <w:noProof/>
        </w:rPr>
        <w:tab/>
      </w:r>
      <w:r>
        <w:rPr>
          <w:noProof/>
        </w:rPr>
        <w:fldChar w:fldCharType="begin"/>
      </w:r>
      <w:r>
        <w:rPr>
          <w:noProof/>
        </w:rPr>
        <w:instrText xml:space="preserve"> PAGEREF _Toc453919690 \h </w:instrText>
      </w:r>
      <w:r>
        <w:rPr>
          <w:noProof/>
        </w:rPr>
      </w:r>
      <w:r>
        <w:rPr>
          <w:noProof/>
        </w:rPr>
        <w:fldChar w:fldCharType="separate"/>
      </w:r>
      <w:r w:rsidR="00D4373A">
        <w:rPr>
          <w:noProof/>
        </w:rPr>
        <w:t>80</w:t>
      </w:r>
      <w:r>
        <w:rPr>
          <w:noProof/>
        </w:rPr>
        <w:fldChar w:fldCharType="end"/>
      </w:r>
    </w:p>
    <w:p w14:paraId="2FA13C24" w14:textId="77777777" w:rsidR="009827C7" w:rsidRDefault="009827C7">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919691 \h </w:instrText>
      </w:r>
      <w:r>
        <w:rPr>
          <w:noProof/>
        </w:rPr>
      </w:r>
      <w:r>
        <w:rPr>
          <w:noProof/>
        </w:rPr>
        <w:fldChar w:fldCharType="separate"/>
      </w:r>
      <w:r w:rsidR="00D4373A">
        <w:rPr>
          <w:noProof/>
        </w:rPr>
        <w:t>81</w:t>
      </w:r>
      <w:r>
        <w:rPr>
          <w:noProof/>
        </w:rPr>
        <w:fldChar w:fldCharType="end"/>
      </w:r>
    </w:p>
    <w:p w14:paraId="578D049F" w14:textId="77777777" w:rsidR="009827C7" w:rsidRDefault="009827C7">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919692 \h </w:instrText>
      </w:r>
      <w:r>
        <w:rPr>
          <w:noProof/>
        </w:rPr>
      </w:r>
      <w:r>
        <w:rPr>
          <w:noProof/>
        </w:rPr>
        <w:fldChar w:fldCharType="separate"/>
      </w:r>
      <w:r w:rsidR="00D4373A">
        <w:rPr>
          <w:noProof/>
        </w:rPr>
        <w:t>81</w:t>
      </w:r>
      <w:r>
        <w:rPr>
          <w:noProof/>
        </w:rPr>
        <w:fldChar w:fldCharType="end"/>
      </w:r>
    </w:p>
    <w:p w14:paraId="57F735E8" w14:textId="77777777" w:rsidR="009827C7" w:rsidRDefault="009827C7">
      <w:pPr>
        <w:pStyle w:val="TM6"/>
        <w:tabs>
          <w:tab w:val="right" w:leader="dot" w:pos="7360"/>
        </w:tabs>
        <w:rPr>
          <w:rFonts w:eastAsiaTheme="minorEastAsia" w:cstheme="minorBidi"/>
          <w:noProof/>
          <w:sz w:val="24"/>
          <w:szCs w:val="24"/>
          <w:lang w:val="fr-FR" w:eastAsia="fr-FR"/>
        </w:rPr>
      </w:pPr>
      <w:r>
        <w:rPr>
          <w:noProof/>
        </w:rPr>
        <w:t>Utilisateurs</w:t>
      </w:r>
      <w:r>
        <w:rPr>
          <w:noProof/>
        </w:rPr>
        <w:tab/>
      </w:r>
      <w:r>
        <w:rPr>
          <w:noProof/>
        </w:rPr>
        <w:fldChar w:fldCharType="begin"/>
      </w:r>
      <w:r>
        <w:rPr>
          <w:noProof/>
        </w:rPr>
        <w:instrText xml:space="preserve"> PAGEREF _Toc453919693 \h </w:instrText>
      </w:r>
      <w:r>
        <w:rPr>
          <w:noProof/>
        </w:rPr>
      </w:r>
      <w:r>
        <w:rPr>
          <w:noProof/>
        </w:rPr>
        <w:fldChar w:fldCharType="separate"/>
      </w:r>
      <w:r w:rsidR="00D4373A">
        <w:rPr>
          <w:noProof/>
        </w:rPr>
        <w:t>81</w:t>
      </w:r>
      <w:r>
        <w:rPr>
          <w:noProof/>
        </w:rPr>
        <w:fldChar w:fldCharType="end"/>
      </w:r>
    </w:p>
    <w:p w14:paraId="41DBDF92" w14:textId="77777777" w:rsidR="009827C7" w:rsidRDefault="009827C7">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919694 \h </w:instrText>
      </w:r>
      <w:r>
        <w:rPr>
          <w:noProof/>
        </w:rPr>
      </w:r>
      <w:r>
        <w:rPr>
          <w:noProof/>
        </w:rPr>
        <w:fldChar w:fldCharType="separate"/>
      </w:r>
      <w:r w:rsidR="00D4373A">
        <w:rPr>
          <w:noProof/>
        </w:rPr>
        <w:t>82</w:t>
      </w:r>
      <w:r>
        <w:rPr>
          <w:noProof/>
        </w:rPr>
        <w:fldChar w:fldCharType="end"/>
      </w:r>
    </w:p>
    <w:p w14:paraId="2B1CB929" w14:textId="77777777" w:rsidR="009827C7" w:rsidRDefault="009827C7">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919695 \h </w:instrText>
      </w:r>
      <w:r>
        <w:rPr>
          <w:noProof/>
        </w:rPr>
      </w:r>
      <w:r>
        <w:rPr>
          <w:noProof/>
        </w:rPr>
        <w:fldChar w:fldCharType="separate"/>
      </w:r>
      <w:r w:rsidR="00D4373A">
        <w:rPr>
          <w:noProof/>
        </w:rPr>
        <w:t>82</w:t>
      </w:r>
      <w:r>
        <w:rPr>
          <w:noProof/>
        </w:rPr>
        <w:fldChar w:fldCharType="end"/>
      </w:r>
    </w:p>
    <w:p w14:paraId="07F81A90" w14:textId="77777777" w:rsidR="009827C7" w:rsidRDefault="009827C7">
      <w:pPr>
        <w:pStyle w:val="TM6"/>
        <w:tabs>
          <w:tab w:val="right" w:leader="dot" w:pos="7360"/>
        </w:tabs>
        <w:rPr>
          <w:rFonts w:eastAsiaTheme="minorEastAsia" w:cstheme="minorBidi"/>
          <w:noProof/>
          <w:sz w:val="24"/>
          <w:szCs w:val="24"/>
          <w:lang w:val="fr-FR" w:eastAsia="fr-FR"/>
        </w:rPr>
      </w:pPr>
      <w:r>
        <w:rPr>
          <w:noProof/>
        </w:rPr>
        <w:t>Produits finis</w:t>
      </w:r>
      <w:r>
        <w:rPr>
          <w:noProof/>
        </w:rPr>
        <w:tab/>
      </w:r>
      <w:r>
        <w:rPr>
          <w:noProof/>
        </w:rPr>
        <w:fldChar w:fldCharType="begin"/>
      </w:r>
      <w:r>
        <w:rPr>
          <w:noProof/>
        </w:rPr>
        <w:instrText xml:space="preserve"> PAGEREF _Toc453919696 \h </w:instrText>
      </w:r>
      <w:r>
        <w:rPr>
          <w:noProof/>
        </w:rPr>
      </w:r>
      <w:r>
        <w:rPr>
          <w:noProof/>
        </w:rPr>
        <w:fldChar w:fldCharType="separate"/>
      </w:r>
      <w:r w:rsidR="00D4373A">
        <w:rPr>
          <w:noProof/>
        </w:rPr>
        <w:t>82</w:t>
      </w:r>
      <w:r>
        <w:rPr>
          <w:noProof/>
        </w:rPr>
        <w:fldChar w:fldCharType="end"/>
      </w:r>
    </w:p>
    <w:p w14:paraId="541FB06C" w14:textId="77777777" w:rsidR="009827C7" w:rsidRDefault="009827C7">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919697 \h </w:instrText>
      </w:r>
      <w:r>
        <w:rPr>
          <w:noProof/>
        </w:rPr>
      </w:r>
      <w:r>
        <w:rPr>
          <w:noProof/>
        </w:rPr>
        <w:fldChar w:fldCharType="separate"/>
      </w:r>
      <w:r w:rsidR="00D4373A">
        <w:rPr>
          <w:noProof/>
        </w:rPr>
        <w:t>82</w:t>
      </w:r>
      <w:r>
        <w:rPr>
          <w:noProof/>
        </w:rPr>
        <w:fldChar w:fldCharType="end"/>
      </w:r>
    </w:p>
    <w:p w14:paraId="5EBFFC38" w14:textId="77777777" w:rsidR="009827C7" w:rsidRDefault="009827C7">
      <w:pPr>
        <w:pStyle w:val="TM7"/>
        <w:tabs>
          <w:tab w:val="right" w:leader="dot" w:pos="7360"/>
        </w:tabs>
        <w:rPr>
          <w:rFonts w:eastAsiaTheme="minorEastAsia" w:cstheme="minorBidi"/>
          <w:noProof/>
          <w:sz w:val="24"/>
          <w:szCs w:val="24"/>
          <w:lang w:val="fr-FR" w:eastAsia="fr-FR"/>
        </w:rPr>
      </w:pPr>
      <w:r>
        <w:rPr>
          <w:noProof/>
        </w:rPr>
        <w:lastRenderedPageBreak/>
        <w:t>Objet résultant</w:t>
      </w:r>
      <w:r>
        <w:rPr>
          <w:noProof/>
        </w:rPr>
        <w:tab/>
      </w:r>
      <w:r>
        <w:rPr>
          <w:noProof/>
        </w:rPr>
        <w:fldChar w:fldCharType="begin"/>
      </w:r>
      <w:r>
        <w:rPr>
          <w:noProof/>
        </w:rPr>
        <w:instrText xml:space="preserve"> PAGEREF _Toc453919698 \h </w:instrText>
      </w:r>
      <w:r>
        <w:rPr>
          <w:noProof/>
        </w:rPr>
      </w:r>
      <w:r>
        <w:rPr>
          <w:noProof/>
        </w:rPr>
        <w:fldChar w:fldCharType="separate"/>
      </w:r>
      <w:r w:rsidR="00D4373A">
        <w:rPr>
          <w:noProof/>
        </w:rPr>
        <w:t>82</w:t>
      </w:r>
      <w:r>
        <w:rPr>
          <w:noProof/>
        </w:rPr>
        <w:fldChar w:fldCharType="end"/>
      </w:r>
    </w:p>
    <w:p w14:paraId="063BDA25" w14:textId="77777777" w:rsidR="009827C7" w:rsidRDefault="009827C7">
      <w:pPr>
        <w:pStyle w:val="TM6"/>
        <w:tabs>
          <w:tab w:val="right" w:leader="dot" w:pos="7360"/>
        </w:tabs>
        <w:rPr>
          <w:rFonts w:eastAsiaTheme="minorEastAsia" w:cstheme="minorBidi"/>
          <w:noProof/>
          <w:sz w:val="24"/>
          <w:szCs w:val="24"/>
          <w:lang w:val="fr-FR" w:eastAsia="fr-FR"/>
        </w:rPr>
      </w:pPr>
      <w:r>
        <w:rPr>
          <w:noProof/>
        </w:rPr>
        <w:t>Matières premières</w:t>
      </w:r>
      <w:r>
        <w:rPr>
          <w:noProof/>
        </w:rPr>
        <w:tab/>
      </w:r>
      <w:r>
        <w:rPr>
          <w:noProof/>
        </w:rPr>
        <w:fldChar w:fldCharType="begin"/>
      </w:r>
      <w:r>
        <w:rPr>
          <w:noProof/>
        </w:rPr>
        <w:instrText xml:space="preserve"> PAGEREF _Toc453919699 \h </w:instrText>
      </w:r>
      <w:r>
        <w:rPr>
          <w:noProof/>
        </w:rPr>
      </w:r>
      <w:r>
        <w:rPr>
          <w:noProof/>
        </w:rPr>
        <w:fldChar w:fldCharType="separate"/>
      </w:r>
      <w:r w:rsidR="00D4373A">
        <w:rPr>
          <w:noProof/>
        </w:rPr>
        <w:t>83</w:t>
      </w:r>
      <w:r>
        <w:rPr>
          <w:noProof/>
        </w:rPr>
        <w:fldChar w:fldCharType="end"/>
      </w:r>
    </w:p>
    <w:p w14:paraId="412C8333" w14:textId="77777777" w:rsidR="009827C7" w:rsidRDefault="009827C7">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919700 \h </w:instrText>
      </w:r>
      <w:r>
        <w:rPr>
          <w:noProof/>
        </w:rPr>
      </w:r>
      <w:r>
        <w:rPr>
          <w:noProof/>
        </w:rPr>
        <w:fldChar w:fldCharType="separate"/>
      </w:r>
      <w:r w:rsidR="00D4373A">
        <w:rPr>
          <w:noProof/>
        </w:rPr>
        <w:t>83</w:t>
      </w:r>
      <w:r>
        <w:rPr>
          <w:noProof/>
        </w:rPr>
        <w:fldChar w:fldCharType="end"/>
      </w:r>
    </w:p>
    <w:p w14:paraId="63B2197C" w14:textId="77777777" w:rsidR="009827C7" w:rsidRDefault="009827C7">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919701 \h </w:instrText>
      </w:r>
      <w:r>
        <w:rPr>
          <w:noProof/>
        </w:rPr>
      </w:r>
      <w:r>
        <w:rPr>
          <w:noProof/>
        </w:rPr>
        <w:fldChar w:fldCharType="separate"/>
      </w:r>
      <w:r w:rsidR="00D4373A">
        <w:rPr>
          <w:noProof/>
        </w:rPr>
        <w:t>83</w:t>
      </w:r>
      <w:r>
        <w:rPr>
          <w:noProof/>
        </w:rPr>
        <w:fldChar w:fldCharType="end"/>
      </w:r>
    </w:p>
    <w:p w14:paraId="4288A1B5" w14:textId="77777777" w:rsidR="009827C7" w:rsidRDefault="009827C7">
      <w:pPr>
        <w:pStyle w:val="TM6"/>
        <w:tabs>
          <w:tab w:val="right" w:leader="dot" w:pos="7360"/>
        </w:tabs>
        <w:rPr>
          <w:rFonts w:eastAsiaTheme="minorEastAsia" w:cstheme="minorBidi"/>
          <w:noProof/>
          <w:sz w:val="24"/>
          <w:szCs w:val="24"/>
          <w:lang w:val="fr-FR" w:eastAsia="fr-FR"/>
        </w:rPr>
      </w:pPr>
      <w:r>
        <w:rPr>
          <w:noProof/>
        </w:rPr>
        <w:t>Nomenclatures</w:t>
      </w:r>
      <w:r>
        <w:rPr>
          <w:noProof/>
        </w:rPr>
        <w:tab/>
      </w:r>
      <w:r>
        <w:rPr>
          <w:noProof/>
        </w:rPr>
        <w:fldChar w:fldCharType="begin"/>
      </w:r>
      <w:r>
        <w:rPr>
          <w:noProof/>
        </w:rPr>
        <w:instrText xml:space="preserve"> PAGEREF _Toc453919702 \h </w:instrText>
      </w:r>
      <w:r>
        <w:rPr>
          <w:noProof/>
        </w:rPr>
      </w:r>
      <w:r>
        <w:rPr>
          <w:noProof/>
        </w:rPr>
        <w:fldChar w:fldCharType="separate"/>
      </w:r>
      <w:r w:rsidR="00D4373A">
        <w:rPr>
          <w:noProof/>
        </w:rPr>
        <w:t>84</w:t>
      </w:r>
      <w:r>
        <w:rPr>
          <w:noProof/>
        </w:rPr>
        <w:fldChar w:fldCharType="end"/>
      </w:r>
    </w:p>
    <w:p w14:paraId="0EB079AB" w14:textId="77777777" w:rsidR="009827C7" w:rsidRDefault="009827C7">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919703 \h </w:instrText>
      </w:r>
      <w:r>
        <w:rPr>
          <w:noProof/>
        </w:rPr>
      </w:r>
      <w:r>
        <w:rPr>
          <w:noProof/>
        </w:rPr>
        <w:fldChar w:fldCharType="separate"/>
      </w:r>
      <w:r w:rsidR="00D4373A">
        <w:rPr>
          <w:noProof/>
        </w:rPr>
        <w:t>84</w:t>
      </w:r>
      <w:r>
        <w:rPr>
          <w:noProof/>
        </w:rPr>
        <w:fldChar w:fldCharType="end"/>
      </w:r>
    </w:p>
    <w:p w14:paraId="23385197" w14:textId="77777777" w:rsidR="009827C7" w:rsidRDefault="009827C7">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919704 \h </w:instrText>
      </w:r>
      <w:r>
        <w:rPr>
          <w:noProof/>
        </w:rPr>
      </w:r>
      <w:r>
        <w:rPr>
          <w:noProof/>
        </w:rPr>
        <w:fldChar w:fldCharType="separate"/>
      </w:r>
      <w:r w:rsidR="00D4373A">
        <w:rPr>
          <w:noProof/>
        </w:rPr>
        <w:t>84</w:t>
      </w:r>
      <w:r>
        <w:rPr>
          <w:noProof/>
        </w:rPr>
        <w:fldChar w:fldCharType="end"/>
      </w:r>
    </w:p>
    <w:p w14:paraId="429ED7BC" w14:textId="77777777" w:rsidR="009827C7" w:rsidRDefault="009827C7">
      <w:pPr>
        <w:pStyle w:val="TM6"/>
        <w:tabs>
          <w:tab w:val="right" w:leader="dot" w:pos="7360"/>
        </w:tabs>
        <w:rPr>
          <w:rFonts w:eastAsiaTheme="minorEastAsia" w:cstheme="minorBidi"/>
          <w:noProof/>
          <w:sz w:val="24"/>
          <w:szCs w:val="24"/>
          <w:lang w:val="fr-FR" w:eastAsia="fr-FR"/>
        </w:rPr>
      </w:pPr>
      <w:r>
        <w:rPr>
          <w:noProof/>
        </w:rPr>
        <w:t>Comptabilité</w:t>
      </w:r>
      <w:r>
        <w:rPr>
          <w:noProof/>
        </w:rPr>
        <w:tab/>
      </w:r>
      <w:r>
        <w:rPr>
          <w:noProof/>
        </w:rPr>
        <w:fldChar w:fldCharType="begin"/>
      </w:r>
      <w:r>
        <w:rPr>
          <w:noProof/>
        </w:rPr>
        <w:instrText xml:space="preserve"> PAGEREF _Toc453919705 \h </w:instrText>
      </w:r>
      <w:r>
        <w:rPr>
          <w:noProof/>
        </w:rPr>
      </w:r>
      <w:r>
        <w:rPr>
          <w:noProof/>
        </w:rPr>
        <w:fldChar w:fldCharType="separate"/>
      </w:r>
      <w:r w:rsidR="00D4373A">
        <w:rPr>
          <w:noProof/>
        </w:rPr>
        <w:t>84</w:t>
      </w:r>
      <w:r>
        <w:rPr>
          <w:noProof/>
        </w:rPr>
        <w:fldChar w:fldCharType="end"/>
      </w:r>
    </w:p>
    <w:p w14:paraId="62C724E1" w14:textId="77777777" w:rsidR="009827C7" w:rsidRDefault="009827C7">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919706 \h </w:instrText>
      </w:r>
      <w:r>
        <w:rPr>
          <w:noProof/>
        </w:rPr>
      </w:r>
      <w:r>
        <w:rPr>
          <w:noProof/>
        </w:rPr>
        <w:fldChar w:fldCharType="separate"/>
      </w:r>
      <w:r w:rsidR="00D4373A">
        <w:rPr>
          <w:noProof/>
        </w:rPr>
        <w:t>85</w:t>
      </w:r>
      <w:r>
        <w:rPr>
          <w:noProof/>
        </w:rPr>
        <w:fldChar w:fldCharType="end"/>
      </w:r>
    </w:p>
    <w:p w14:paraId="0CDEC6ED" w14:textId="77777777" w:rsidR="009827C7" w:rsidRDefault="009827C7">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919707 \h </w:instrText>
      </w:r>
      <w:r>
        <w:rPr>
          <w:noProof/>
        </w:rPr>
      </w:r>
      <w:r>
        <w:rPr>
          <w:noProof/>
        </w:rPr>
        <w:fldChar w:fldCharType="separate"/>
      </w:r>
      <w:r w:rsidR="00D4373A">
        <w:rPr>
          <w:noProof/>
        </w:rPr>
        <w:t>85</w:t>
      </w:r>
      <w:r>
        <w:rPr>
          <w:noProof/>
        </w:rPr>
        <w:fldChar w:fldCharType="end"/>
      </w:r>
    </w:p>
    <w:p w14:paraId="598216E3"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Principe général</w:t>
      </w:r>
      <w:r>
        <w:rPr>
          <w:noProof/>
        </w:rPr>
        <w:tab/>
      </w:r>
      <w:r>
        <w:rPr>
          <w:noProof/>
        </w:rPr>
        <w:fldChar w:fldCharType="begin"/>
      </w:r>
      <w:r>
        <w:rPr>
          <w:noProof/>
        </w:rPr>
        <w:instrText xml:space="preserve"> PAGEREF _Toc453919708 \h </w:instrText>
      </w:r>
      <w:r>
        <w:rPr>
          <w:noProof/>
        </w:rPr>
      </w:r>
      <w:r>
        <w:rPr>
          <w:noProof/>
        </w:rPr>
        <w:fldChar w:fldCharType="separate"/>
      </w:r>
      <w:r w:rsidR="00D4373A">
        <w:rPr>
          <w:noProof/>
        </w:rPr>
        <w:t>86</w:t>
      </w:r>
      <w:r>
        <w:rPr>
          <w:noProof/>
        </w:rPr>
        <w:fldChar w:fldCharType="end"/>
      </w:r>
    </w:p>
    <w:p w14:paraId="6EB4E36B"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Problématiques résolues</w:t>
      </w:r>
      <w:r>
        <w:rPr>
          <w:noProof/>
        </w:rPr>
        <w:tab/>
      </w:r>
      <w:r>
        <w:rPr>
          <w:noProof/>
        </w:rPr>
        <w:fldChar w:fldCharType="begin"/>
      </w:r>
      <w:r>
        <w:rPr>
          <w:noProof/>
        </w:rPr>
        <w:instrText xml:space="preserve"> PAGEREF _Toc453919709 \h </w:instrText>
      </w:r>
      <w:r>
        <w:rPr>
          <w:noProof/>
        </w:rPr>
      </w:r>
      <w:r>
        <w:rPr>
          <w:noProof/>
        </w:rPr>
        <w:fldChar w:fldCharType="separate"/>
      </w:r>
      <w:r w:rsidR="00D4373A">
        <w:rPr>
          <w:noProof/>
        </w:rPr>
        <w:t>89</w:t>
      </w:r>
      <w:r>
        <w:rPr>
          <w:noProof/>
        </w:rPr>
        <w:fldChar w:fldCharType="end"/>
      </w:r>
    </w:p>
    <w:p w14:paraId="2C8581B9" w14:textId="77777777" w:rsidR="009827C7" w:rsidRDefault="009827C7">
      <w:pPr>
        <w:pStyle w:val="TM4"/>
        <w:tabs>
          <w:tab w:val="right" w:leader="dot" w:pos="7360"/>
        </w:tabs>
        <w:rPr>
          <w:rFonts w:eastAsiaTheme="minorEastAsia" w:cstheme="minorBidi"/>
          <w:noProof/>
          <w:sz w:val="24"/>
          <w:szCs w:val="24"/>
          <w:lang w:val="fr-FR" w:eastAsia="fr-FR"/>
        </w:rPr>
      </w:pPr>
      <w:r>
        <w:rPr>
          <w:noProof/>
        </w:rPr>
        <w:t>Dates réelles versus dates simulées</w:t>
      </w:r>
      <w:r>
        <w:rPr>
          <w:noProof/>
        </w:rPr>
        <w:tab/>
      </w:r>
      <w:r>
        <w:rPr>
          <w:noProof/>
        </w:rPr>
        <w:fldChar w:fldCharType="begin"/>
      </w:r>
      <w:r>
        <w:rPr>
          <w:noProof/>
        </w:rPr>
        <w:instrText xml:space="preserve"> PAGEREF _Toc453919710 \h </w:instrText>
      </w:r>
      <w:r>
        <w:rPr>
          <w:noProof/>
        </w:rPr>
      </w:r>
      <w:r>
        <w:rPr>
          <w:noProof/>
        </w:rPr>
        <w:fldChar w:fldCharType="separate"/>
      </w:r>
      <w:r w:rsidR="00D4373A">
        <w:rPr>
          <w:noProof/>
        </w:rPr>
        <w:t>89</w:t>
      </w:r>
      <w:r>
        <w:rPr>
          <w:noProof/>
        </w:rPr>
        <w:fldChar w:fldCharType="end"/>
      </w:r>
    </w:p>
    <w:p w14:paraId="18CE67CF"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Problématiques restantes</w:t>
      </w:r>
      <w:r>
        <w:rPr>
          <w:noProof/>
        </w:rPr>
        <w:tab/>
      </w:r>
      <w:r>
        <w:rPr>
          <w:noProof/>
        </w:rPr>
        <w:fldChar w:fldCharType="begin"/>
      </w:r>
      <w:r>
        <w:rPr>
          <w:noProof/>
        </w:rPr>
        <w:instrText xml:space="preserve"> PAGEREF _Toc453919711 \h </w:instrText>
      </w:r>
      <w:r>
        <w:rPr>
          <w:noProof/>
        </w:rPr>
      </w:r>
      <w:r>
        <w:rPr>
          <w:noProof/>
        </w:rPr>
        <w:fldChar w:fldCharType="separate"/>
      </w:r>
      <w:r w:rsidR="00D4373A">
        <w:rPr>
          <w:noProof/>
        </w:rPr>
        <w:t>89</w:t>
      </w:r>
      <w:r>
        <w:rPr>
          <w:noProof/>
        </w:rPr>
        <w:fldChar w:fldCharType="end"/>
      </w:r>
    </w:p>
    <w:p w14:paraId="41711C42" w14:textId="77777777" w:rsidR="009827C7" w:rsidRDefault="009827C7">
      <w:pPr>
        <w:pStyle w:val="TM4"/>
        <w:tabs>
          <w:tab w:val="right" w:leader="dot" w:pos="7360"/>
        </w:tabs>
        <w:rPr>
          <w:rFonts w:eastAsiaTheme="minorEastAsia" w:cstheme="minorBidi"/>
          <w:noProof/>
          <w:sz w:val="24"/>
          <w:szCs w:val="24"/>
          <w:lang w:val="fr-FR" w:eastAsia="fr-FR"/>
        </w:rPr>
      </w:pPr>
      <w:r>
        <w:rPr>
          <w:noProof/>
        </w:rPr>
        <w:t>Transactions simulateur vers l’API</w:t>
      </w:r>
      <w:r>
        <w:rPr>
          <w:noProof/>
        </w:rPr>
        <w:tab/>
      </w:r>
      <w:r>
        <w:rPr>
          <w:noProof/>
        </w:rPr>
        <w:fldChar w:fldCharType="begin"/>
      </w:r>
      <w:r>
        <w:rPr>
          <w:noProof/>
        </w:rPr>
        <w:instrText xml:space="preserve"> PAGEREF _Toc453919712 \h </w:instrText>
      </w:r>
      <w:r>
        <w:rPr>
          <w:noProof/>
        </w:rPr>
      </w:r>
      <w:r>
        <w:rPr>
          <w:noProof/>
        </w:rPr>
        <w:fldChar w:fldCharType="separate"/>
      </w:r>
      <w:r w:rsidR="00D4373A">
        <w:rPr>
          <w:noProof/>
        </w:rPr>
        <w:t>89</w:t>
      </w:r>
      <w:r>
        <w:rPr>
          <w:noProof/>
        </w:rPr>
        <w:fldChar w:fldCharType="end"/>
      </w:r>
    </w:p>
    <w:p w14:paraId="2B55E253" w14:textId="77777777" w:rsidR="009827C7" w:rsidRDefault="009827C7">
      <w:pPr>
        <w:pStyle w:val="TM5"/>
        <w:tabs>
          <w:tab w:val="right" w:leader="dot" w:pos="7360"/>
        </w:tabs>
        <w:rPr>
          <w:rFonts w:eastAsiaTheme="minorEastAsia" w:cstheme="minorBidi"/>
          <w:noProof/>
          <w:sz w:val="24"/>
          <w:szCs w:val="24"/>
          <w:lang w:val="fr-FR" w:eastAsia="fr-FR"/>
        </w:rPr>
      </w:pPr>
      <w:r>
        <w:rPr>
          <w:noProof/>
        </w:rPr>
        <w:t>Chronométrage</w:t>
      </w:r>
      <w:r>
        <w:rPr>
          <w:noProof/>
        </w:rPr>
        <w:tab/>
      </w:r>
      <w:r>
        <w:rPr>
          <w:noProof/>
        </w:rPr>
        <w:fldChar w:fldCharType="begin"/>
      </w:r>
      <w:r>
        <w:rPr>
          <w:noProof/>
        </w:rPr>
        <w:instrText xml:space="preserve"> PAGEREF _Toc453919713 \h </w:instrText>
      </w:r>
      <w:r>
        <w:rPr>
          <w:noProof/>
        </w:rPr>
      </w:r>
      <w:r>
        <w:rPr>
          <w:noProof/>
        </w:rPr>
        <w:fldChar w:fldCharType="separate"/>
      </w:r>
      <w:r w:rsidR="00D4373A">
        <w:rPr>
          <w:noProof/>
        </w:rPr>
        <w:t>89</w:t>
      </w:r>
      <w:r>
        <w:rPr>
          <w:noProof/>
        </w:rPr>
        <w:fldChar w:fldCharType="end"/>
      </w:r>
    </w:p>
    <w:p w14:paraId="18D85588" w14:textId="77777777" w:rsidR="009827C7" w:rsidRDefault="009827C7">
      <w:pPr>
        <w:pStyle w:val="TM5"/>
        <w:tabs>
          <w:tab w:val="right" w:leader="dot" w:pos="7360"/>
        </w:tabs>
        <w:rPr>
          <w:rFonts w:eastAsiaTheme="minorEastAsia" w:cstheme="minorBidi"/>
          <w:noProof/>
          <w:sz w:val="24"/>
          <w:szCs w:val="24"/>
          <w:lang w:val="fr-FR" w:eastAsia="fr-FR"/>
        </w:rPr>
      </w:pPr>
      <w:r>
        <w:rPr>
          <w:noProof/>
        </w:rPr>
        <w:t>Recommandations</w:t>
      </w:r>
      <w:r>
        <w:rPr>
          <w:noProof/>
        </w:rPr>
        <w:tab/>
      </w:r>
      <w:r>
        <w:rPr>
          <w:noProof/>
        </w:rPr>
        <w:fldChar w:fldCharType="begin"/>
      </w:r>
      <w:r>
        <w:rPr>
          <w:noProof/>
        </w:rPr>
        <w:instrText xml:space="preserve"> PAGEREF _Toc453919714 \h </w:instrText>
      </w:r>
      <w:r>
        <w:rPr>
          <w:noProof/>
        </w:rPr>
      </w:r>
      <w:r>
        <w:rPr>
          <w:noProof/>
        </w:rPr>
        <w:fldChar w:fldCharType="separate"/>
      </w:r>
      <w:r w:rsidR="00D4373A">
        <w:rPr>
          <w:noProof/>
        </w:rPr>
        <w:t>89</w:t>
      </w:r>
      <w:r>
        <w:rPr>
          <w:noProof/>
        </w:rPr>
        <w:fldChar w:fldCharType="end"/>
      </w:r>
    </w:p>
    <w:p w14:paraId="3E5611E8"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Développement</w:t>
      </w:r>
      <w:r>
        <w:rPr>
          <w:noProof/>
        </w:rPr>
        <w:tab/>
      </w:r>
      <w:r>
        <w:rPr>
          <w:noProof/>
        </w:rPr>
        <w:fldChar w:fldCharType="begin"/>
      </w:r>
      <w:r>
        <w:rPr>
          <w:noProof/>
        </w:rPr>
        <w:instrText xml:space="preserve"> PAGEREF _Toc453919715 \h </w:instrText>
      </w:r>
      <w:r>
        <w:rPr>
          <w:noProof/>
        </w:rPr>
      </w:r>
      <w:r>
        <w:rPr>
          <w:noProof/>
        </w:rPr>
        <w:fldChar w:fldCharType="separate"/>
      </w:r>
      <w:r w:rsidR="00D4373A">
        <w:rPr>
          <w:noProof/>
        </w:rPr>
        <w:t>89</w:t>
      </w:r>
      <w:r>
        <w:rPr>
          <w:noProof/>
        </w:rPr>
        <w:fldChar w:fldCharType="end"/>
      </w:r>
    </w:p>
    <w:p w14:paraId="06F9C069" w14:textId="77777777" w:rsidR="009827C7" w:rsidRDefault="009827C7">
      <w:pPr>
        <w:pStyle w:val="TM4"/>
        <w:tabs>
          <w:tab w:val="right" w:leader="dot" w:pos="7360"/>
        </w:tabs>
        <w:rPr>
          <w:rFonts w:eastAsiaTheme="minorEastAsia" w:cstheme="minorBidi"/>
          <w:noProof/>
          <w:sz w:val="24"/>
          <w:szCs w:val="24"/>
          <w:lang w:val="fr-FR" w:eastAsia="fr-FR"/>
        </w:rPr>
      </w:pPr>
      <w:r>
        <w:rPr>
          <w:noProof/>
        </w:rPr>
        <w:t>Technologies et choix du langage</w:t>
      </w:r>
      <w:r>
        <w:rPr>
          <w:noProof/>
        </w:rPr>
        <w:tab/>
      </w:r>
      <w:r>
        <w:rPr>
          <w:noProof/>
        </w:rPr>
        <w:fldChar w:fldCharType="begin"/>
      </w:r>
      <w:r>
        <w:rPr>
          <w:noProof/>
        </w:rPr>
        <w:instrText xml:space="preserve"> PAGEREF _Toc453919716 \h </w:instrText>
      </w:r>
      <w:r>
        <w:rPr>
          <w:noProof/>
        </w:rPr>
      </w:r>
      <w:r>
        <w:rPr>
          <w:noProof/>
        </w:rPr>
        <w:fldChar w:fldCharType="separate"/>
      </w:r>
      <w:r w:rsidR="00D4373A">
        <w:rPr>
          <w:noProof/>
        </w:rPr>
        <w:t>90</w:t>
      </w:r>
      <w:r>
        <w:rPr>
          <w:noProof/>
        </w:rPr>
        <w:fldChar w:fldCharType="end"/>
      </w:r>
    </w:p>
    <w:p w14:paraId="3657286E" w14:textId="77777777" w:rsidR="009827C7" w:rsidRDefault="009827C7">
      <w:pPr>
        <w:pStyle w:val="TM4"/>
        <w:tabs>
          <w:tab w:val="right" w:leader="dot" w:pos="7360"/>
        </w:tabs>
        <w:rPr>
          <w:rFonts w:eastAsiaTheme="minorEastAsia" w:cstheme="minorBidi"/>
          <w:noProof/>
          <w:sz w:val="24"/>
          <w:szCs w:val="24"/>
          <w:lang w:val="fr-FR" w:eastAsia="fr-FR"/>
        </w:rPr>
      </w:pPr>
      <w:r>
        <w:rPr>
          <w:noProof/>
        </w:rPr>
        <w:t>Modèle de domaine</w:t>
      </w:r>
      <w:r>
        <w:rPr>
          <w:noProof/>
        </w:rPr>
        <w:tab/>
      </w:r>
      <w:r>
        <w:rPr>
          <w:noProof/>
        </w:rPr>
        <w:fldChar w:fldCharType="begin"/>
      </w:r>
      <w:r>
        <w:rPr>
          <w:noProof/>
        </w:rPr>
        <w:instrText xml:space="preserve"> PAGEREF _Toc453919717 \h </w:instrText>
      </w:r>
      <w:r>
        <w:rPr>
          <w:noProof/>
        </w:rPr>
      </w:r>
      <w:r>
        <w:rPr>
          <w:noProof/>
        </w:rPr>
        <w:fldChar w:fldCharType="separate"/>
      </w:r>
      <w:r w:rsidR="00D4373A">
        <w:rPr>
          <w:noProof/>
        </w:rPr>
        <w:t>91</w:t>
      </w:r>
      <w:r>
        <w:rPr>
          <w:noProof/>
        </w:rPr>
        <w:fldChar w:fldCharType="end"/>
      </w:r>
    </w:p>
    <w:p w14:paraId="48B6C4D9" w14:textId="77777777" w:rsidR="009827C7" w:rsidRDefault="009827C7">
      <w:pPr>
        <w:pStyle w:val="TM4"/>
        <w:tabs>
          <w:tab w:val="right" w:leader="dot" w:pos="7360"/>
        </w:tabs>
        <w:rPr>
          <w:rFonts w:eastAsiaTheme="minorEastAsia" w:cstheme="minorBidi"/>
          <w:noProof/>
          <w:sz w:val="24"/>
          <w:szCs w:val="24"/>
          <w:lang w:val="fr-FR" w:eastAsia="fr-FR"/>
        </w:rPr>
      </w:pPr>
      <w:r>
        <w:rPr>
          <w:noProof/>
        </w:rPr>
        <w:t>Concrétisation des responsabilités</w:t>
      </w:r>
      <w:r>
        <w:rPr>
          <w:noProof/>
        </w:rPr>
        <w:tab/>
      </w:r>
      <w:r>
        <w:rPr>
          <w:noProof/>
        </w:rPr>
        <w:fldChar w:fldCharType="begin"/>
      </w:r>
      <w:r>
        <w:rPr>
          <w:noProof/>
        </w:rPr>
        <w:instrText xml:space="preserve"> PAGEREF _Toc453919718 \h </w:instrText>
      </w:r>
      <w:r>
        <w:rPr>
          <w:noProof/>
        </w:rPr>
      </w:r>
      <w:r>
        <w:rPr>
          <w:noProof/>
        </w:rPr>
        <w:fldChar w:fldCharType="separate"/>
      </w:r>
      <w:r w:rsidR="00D4373A">
        <w:rPr>
          <w:noProof/>
        </w:rPr>
        <w:t>91</w:t>
      </w:r>
      <w:r>
        <w:rPr>
          <w:noProof/>
        </w:rPr>
        <w:fldChar w:fldCharType="end"/>
      </w:r>
    </w:p>
    <w:p w14:paraId="26AA9E36" w14:textId="77777777" w:rsidR="009827C7" w:rsidRDefault="009827C7">
      <w:pPr>
        <w:pStyle w:val="TM5"/>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3919719 \h </w:instrText>
      </w:r>
      <w:r>
        <w:rPr>
          <w:noProof/>
        </w:rPr>
      </w:r>
      <w:r>
        <w:rPr>
          <w:noProof/>
        </w:rPr>
        <w:fldChar w:fldCharType="separate"/>
      </w:r>
      <w:r w:rsidR="00D4373A">
        <w:rPr>
          <w:noProof/>
        </w:rPr>
        <w:t>91</w:t>
      </w:r>
      <w:r>
        <w:rPr>
          <w:noProof/>
        </w:rPr>
        <w:fldChar w:fldCharType="end"/>
      </w:r>
    </w:p>
    <w:p w14:paraId="7A844E3D" w14:textId="77777777" w:rsidR="009827C7" w:rsidRDefault="009827C7">
      <w:pPr>
        <w:pStyle w:val="TM5"/>
        <w:tabs>
          <w:tab w:val="right" w:leader="dot" w:pos="7360"/>
        </w:tabs>
        <w:rPr>
          <w:rFonts w:eastAsiaTheme="minorEastAsia" w:cstheme="minorBidi"/>
          <w:noProof/>
          <w:sz w:val="24"/>
          <w:szCs w:val="24"/>
          <w:lang w:val="fr-FR" w:eastAsia="fr-FR"/>
        </w:rPr>
      </w:pPr>
      <w:r>
        <w:rPr>
          <w:noProof/>
        </w:rPr>
        <w:t>Simulation du marché</w:t>
      </w:r>
      <w:r>
        <w:rPr>
          <w:noProof/>
        </w:rPr>
        <w:tab/>
      </w:r>
      <w:r>
        <w:rPr>
          <w:noProof/>
        </w:rPr>
        <w:fldChar w:fldCharType="begin"/>
      </w:r>
      <w:r>
        <w:rPr>
          <w:noProof/>
        </w:rPr>
        <w:instrText xml:space="preserve"> PAGEREF _Toc453919720 \h </w:instrText>
      </w:r>
      <w:r>
        <w:rPr>
          <w:noProof/>
        </w:rPr>
      </w:r>
      <w:r>
        <w:rPr>
          <w:noProof/>
        </w:rPr>
        <w:fldChar w:fldCharType="separate"/>
      </w:r>
      <w:r w:rsidR="00D4373A">
        <w:rPr>
          <w:noProof/>
        </w:rPr>
        <w:t>91</w:t>
      </w:r>
      <w:r>
        <w:rPr>
          <w:noProof/>
        </w:rPr>
        <w:fldChar w:fldCharType="end"/>
      </w:r>
    </w:p>
    <w:p w14:paraId="40BA6515" w14:textId="77777777" w:rsidR="009827C7" w:rsidRDefault="009827C7">
      <w:pPr>
        <w:pStyle w:val="TM5"/>
        <w:tabs>
          <w:tab w:val="right" w:leader="dot" w:pos="7360"/>
        </w:tabs>
        <w:rPr>
          <w:rFonts w:eastAsiaTheme="minorEastAsia" w:cstheme="minorBidi"/>
          <w:noProof/>
          <w:sz w:val="24"/>
          <w:szCs w:val="24"/>
          <w:lang w:val="fr-FR" w:eastAsia="fr-FR"/>
        </w:rPr>
      </w:pPr>
      <w:r>
        <w:rPr>
          <w:noProof/>
        </w:rPr>
        <w:t>Restitution</w:t>
      </w:r>
      <w:r>
        <w:rPr>
          <w:noProof/>
        </w:rPr>
        <w:tab/>
      </w:r>
      <w:r>
        <w:rPr>
          <w:noProof/>
        </w:rPr>
        <w:fldChar w:fldCharType="begin"/>
      </w:r>
      <w:r>
        <w:rPr>
          <w:noProof/>
        </w:rPr>
        <w:instrText xml:space="preserve"> PAGEREF _Toc453919721 \h </w:instrText>
      </w:r>
      <w:r>
        <w:rPr>
          <w:noProof/>
        </w:rPr>
      </w:r>
      <w:r>
        <w:rPr>
          <w:noProof/>
        </w:rPr>
        <w:fldChar w:fldCharType="separate"/>
      </w:r>
      <w:r w:rsidR="00D4373A">
        <w:rPr>
          <w:noProof/>
        </w:rPr>
        <w:t>91</w:t>
      </w:r>
      <w:r>
        <w:rPr>
          <w:noProof/>
        </w:rPr>
        <w:fldChar w:fldCharType="end"/>
      </w:r>
    </w:p>
    <w:p w14:paraId="49C4B843"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Bonnes pratiques</w:t>
      </w:r>
      <w:r>
        <w:rPr>
          <w:noProof/>
        </w:rPr>
        <w:tab/>
      </w:r>
      <w:r>
        <w:rPr>
          <w:noProof/>
        </w:rPr>
        <w:fldChar w:fldCharType="begin"/>
      </w:r>
      <w:r>
        <w:rPr>
          <w:noProof/>
        </w:rPr>
        <w:instrText xml:space="preserve"> PAGEREF _Toc453919722 \h </w:instrText>
      </w:r>
      <w:r>
        <w:rPr>
          <w:noProof/>
        </w:rPr>
      </w:r>
      <w:r>
        <w:rPr>
          <w:noProof/>
        </w:rPr>
        <w:fldChar w:fldCharType="separate"/>
      </w:r>
      <w:r w:rsidR="00D4373A">
        <w:rPr>
          <w:noProof/>
        </w:rPr>
        <w:t>91</w:t>
      </w:r>
      <w:r>
        <w:rPr>
          <w:noProof/>
        </w:rPr>
        <w:fldChar w:fldCharType="end"/>
      </w:r>
    </w:p>
    <w:p w14:paraId="1ADDAFD1" w14:textId="77777777" w:rsidR="009827C7" w:rsidRDefault="009827C7">
      <w:pPr>
        <w:pStyle w:val="TM4"/>
        <w:tabs>
          <w:tab w:val="right" w:leader="dot" w:pos="7360"/>
        </w:tabs>
        <w:rPr>
          <w:rFonts w:eastAsiaTheme="minorEastAsia" w:cstheme="minorBidi"/>
          <w:noProof/>
          <w:sz w:val="24"/>
          <w:szCs w:val="24"/>
          <w:lang w:val="fr-FR" w:eastAsia="fr-FR"/>
        </w:rPr>
      </w:pPr>
      <w:r>
        <w:rPr>
          <w:noProof/>
        </w:rPr>
        <w:t>Industrialisation du logiciel</w:t>
      </w:r>
      <w:r>
        <w:rPr>
          <w:noProof/>
        </w:rPr>
        <w:tab/>
      </w:r>
      <w:r>
        <w:rPr>
          <w:noProof/>
        </w:rPr>
        <w:fldChar w:fldCharType="begin"/>
      </w:r>
      <w:r>
        <w:rPr>
          <w:noProof/>
        </w:rPr>
        <w:instrText xml:space="preserve"> PAGEREF _Toc453919723 \h </w:instrText>
      </w:r>
      <w:r>
        <w:rPr>
          <w:noProof/>
        </w:rPr>
      </w:r>
      <w:r>
        <w:rPr>
          <w:noProof/>
        </w:rPr>
        <w:fldChar w:fldCharType="separate"/>
      </w:r>
      <w:r w:rsidR="00D4373A">
        <w:rPr>
          <w:noProof/>
        </w:rPr>
        <w:t>91</w:t>
      </w:r>
      <w:r>
        <w:rPr>
          <w:noProof/>
        </w:rPr>
        <w:fldChar w:fldCharType="end"/>
      </w:r>
    </w:p>
    <w:p w14:paraId="45AEB7B9" w14:textId="77777777" w:rsidR="009827C7" w:rsidRDefault="009827C7">
      <w:pPr>
        <w:pStyle w:val="TM5"/>
        <w:tabs>
          <w:tab w:val="right" w:leader="dot" w:pos="7360"/>
        </w:tabs>
        <w:rPr>
          <w:rFonts w:eastAsiaTheme="minorEastAsia" w:cstheme="minorBidi"/>
          <w:noProof/>
          <w:sz w:val="24"/>
          <w:szCs w:val="24"/>
          <w:lang w:val="fr-FR" w:eastAsia="fr-FR"/>
        </w:rPr>
      </w:pPr>
      <w:r>
        <w:rPr>
          <w:noProof/>
        </w:rPr>
        <w:t>Versionning</w:t>
      </w:r>
      <w:r>
        <w:rPr>
          <w:noProof/>
        </w:rPr>
        <w:tab/>
      </w:r>
      <w:r>
        <w:rPr>
          <w:noProof/>
        </w:rPr>
        <w:fldChar w:fldCharType="begin"/>
      </w:r>
      <w:r>
        <w:rPr>
          <w:noProof/>
        </w:rPr>
        <w:instrText xml:space="preserve"> PAGEREF _Toc453919724 \h </w:instrText>
      </w:r>
      <w:r>
        <w:rPr>
          <w:noProof/>
        </w:rPr>
      </w:r>
      <w:r>
        <w:rPr>
          <w:noProof/>
        </w:rPr>
        <w:fldChar w:fldCharType="separate"/>
      </w:r>
      <w:r w:rsidR="00D4373A">
        <w:rPr>
          <w:noProof/>
        </w:rPr>
        <w:t>91</w:t>
      </w:r>
      <w:r>
        <w:rPr>
          <w:noProof/>
        </w:rPr>
        <w:fldChar w:fldCharType="end"/>
      </w:r>
    </w:p>
    <w:p w14:paraId="5ACB0308" w14:textId="77777777" w:rsidR="009827C7" w:rsidRDefault="009827C7">
      <w:pPr>
        <w:pStyle w:val="TM5"/>
        <w:tabs>
          <w:tab w:val="right" w:leader="dot" w:pos="7360"/>
        </w:tabs>
        <w:rPr>
          <w:rFonts w:eastAsiaTheme="minorEastAsia" w:cstheme="minorBidi"/>
          <w:noProof/>
          <w:sz w:val="24"/>
          <w:szCs w:val="24"/>
          <w:lang w:val="fr-FR" w:eastAsia="fr-FR"/>
        </w:rPr>
      </w:pPr>
      <w:r>
        <w:rPr>
          <w:noProof/>
        </w:rPr>
        <w:t>Gestion du build</w:t>
      </w:r>
      <w:r>
        <w:rPr>
          <w:noProof/>
        </w:rPr>
        <w:tab/>
      </w:r>
      <w:r>
        <w:rPr>
          <w:noProof/>
        </w:rPr>
        <w:fldChar w:fldCharType="begin"/>
      </w:r>
      <w:r>
        <w:rPr>
          <w:noProof/>
        </w:rPr>
        <w:instrText xml:space="preserve"> PAGEREF _Toc453919725 \h </w:instrText>
      </w:r>
      <w:r>
        <w:rPr>
          <w:noProof/>
        </w:rPr>
      </w:r>
      <w:r>
        <w:rPr>
          <w:noProof/>
        </w:rPr>
        <w:fldChar w:fldCharType="separate"/>
      </w:r>
      <w:r w:rsidR="00D4373A">
        <w:rPr>
          <w:noProof/>
        </w:rPr>
        <w:t>91</w:t>
      </w:r>
      <w:r>
        <w:rPr>
          <w:noProof/>
        </w:rPr>
        <w:fldChar w:fldCharType="end"/>
      </w:r>
    </w:p>
    <w:p w14:paraId="3940270B" w14:textId="77777777" w:rsidR="009827C7" w:rsidRDefault="009827C7">
      <w:pPr>
        <w:pStyle w:val="TM5"/>
        <w:tabs>
          <w:tab w:val="right" w:leader="dot" w:pos="7360"/>
        </w:tabs>
        <w:rPr>
          <w:rFonts w:eastAsiaTheme="minorEastAsia" w:cstheme="minorBidi"/>
          <w:noProof/>
          <w:sz w:val="24"/>
          <w:szCs w:val="24"/>
          <w:lang w:val="fr-FR" w:eastAsia="fr-FR"/>
        </w:rPr>
      </w:pPr>
      <w:r>
        <w:rPr>
          <w:noProof/>
        </w:rPr>
        <w:t>Segmentation du code</w:t>
      </w:r>
      <w:r>
        <w:rPr>
          <w:noProof/>
        </w:rPr>
        <w:tab/>
      </w:r>
      <w:r>
        <w:rPr>
          <w:noProof/>
        </w:rPr>
        <w:fldChar w:fldCharType="begin"/>
      </w:r>
      <w:r>
        <w:rPr>
          <w:noProof/>
        </w:rPr>
        <w:instrText xml:space="preserve"> PAGEREF _Toc453919726 \h </w:instrText>
      </w:r>
      <w:r>
        <w:rPr>
          <w:noProof/>
        </w:rPr>
      </w:r>
      <w:r>
        <w:rPr>
          <w:noProof/>
        </w:rPr>
        <w:fldChar w:fldCharType="separate"/>
      </w:r>
      <w:r w:rsidR="00D4373A">
        <w:rPr>
          <w:noProof/>
        </w:rPr>
        <w:t>91</w:t>
      </w:r>
      <w:r>
        <w:rPr>
          <w:noProof/>
        </w:rPr>
        <w:fldChar w:fldCharType="end"/>
      </w:r>
    </w:p>
    <w:p w14:paraId="6D26A25E"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Améliorations</w:t>
      </w:r>
      <w:r>
        <w:rPr>
          <w:noProof/>
        </w:rPr>
        <w:tab/>
      </w:r>
      <w:r>
        <w:rPr>
          <w:noProof/>
        </w:rPr>
        <w:fldChar w:fldCharType="begin"/>
      </w:r>
      <w:r>
        <w:rPr>
          <w:noProof/>
        </w:rPr>
        <w:instrText xml:space="preserve"> PAGEREF _Toc453919727 \h </w:instrText>
      </w:r>
      <w:r>
        <w:rPr>
          <w:noProof/>
        </w:rPr>
      </w:r>
      <w:r>
        <w:rPr>
          <w:noProof/>
        </w:rPr>
        <w:fldChar w:fldCharType="separate"/>
      </w:r>
      <w:r w:rsidR="00D4373A">
        <w:rPr>
          <w:noProof/>
        </w:rPr>
        <w:t>91</w:t>
      </w:r>
      <w:r>
        <w:rPr>
          <w:noProof/>
        </w:rPr>
        <w:fldChar w:fldCharType="end"/>
      </w:r>
    </w:p>
    <w:p w14:paraId="7E2FD406" w14:textId="77777777" w:rsidR="009827C7" w:rsidRDefault="009827C7">
      <w:pPr>
        <w:pStyle w:val="TM4"/>
        <w:tabs>
          <w:tab w:val="right" w:leader="dot" w:pos="7360"/>
        </w:tabs>
        <w:rPr>
          <w:rFonts w:eastAsiaTheme="minorEastAsia" w:cstheme="minorBidi"/>
          <w:noProof/>
          <w:sz w:val="24"/>
          <w:szCs w:val="24"/>
          <w:lang w:val="fr-FR" w:eastAsia="fr-FR"/>
        </w:rPr>
      </w:pPr>
      <w:r>
        <w:rPr>
          <w:noProof/>
        </w:rPr>
        <w:t>Analyse</w:t>
      </w:r>
      <w:r>
        <w:rPr>
          <w:noProof/>
        </w:rPr>
        <w:tab/>
      </w:r>
      <w:r>
        <w:rPr>
          <w:noProof/>
        </w:rPr>
        <w:fldChar w:fldCharType="begin"/>
      </w:r>
      <w:r>
        <w:rPr>
          <w:noProof/>
        </w:rPr>
        <w:instrText xml:space="preserve"> PAGEREF _Toc453919728 \h </w:instrText>
      </w:r>
      <w:r>
        <w:rPr>
          <w:noProof/>
        </w:rPr>
      </w:r>
      <w:r>
        <w:rPr>
          <w:noProof/>
        </w:rPr>
        <w:fldChar w:fldCharType="separate"/>
      </w:r>
      <w:r w:rsidR="00D4373A">
        <w:rPr>
          <w:noProof/>
        </w:rPr>
        <w:t>91</w:t>
      </w:r>
      <w:r>
        <w:rPr>
          <w:noProof/>
        </w:rPr>
        <w:fldChar w:fldCharType="end"/>
      </w:r>
    </w:p>
    <w:p w14:paraId="0BE5EF55" w14:textId="77777777" w:rsidR="009827C7" w:rsidRDefault="009827C7">
      <w:pPr>
        <w:pStyle w:val="TM4"/>
        <w:tabs>
          <w:tab w:val="right" w:leader="dot" w:pos="7360"/>
        </w:tabs>
        <w:rPr>
          <w:rFonts w:eastAsiaTheme="minorEastAsia" w:cstheme="minorBidi"/>
          <w:noProof/>
          <w:sz w:val="24"/>
          <w:szCs w:val="24"/>
          <w:lang w:val="fr-FR" w:eastAsia="fr-FR"/>
        </w:rPr>
      </w:pPr>
      <w:r>
        <w:rPr>
          <w:noProof/>
        </w:rPr>
        <w:t>Interaction</w:t>
      </w:r>
      <w:r>
        <w:rPr>
          <w:noProof/>
        </w:rPr>
        <w:tab/>
      </w:r>
      <w:r>
        <w:rPr>
          <w:noProof/>
        </w:rPr>
        <w:fldChar w:fldCharType="begin"/>
      </w:r>
      <w:r>
        <w:rPr>
          <w:noProof/>
        </w:rPr>
        <w:instrText xml:space="preserve"> PAGEREF _Toc453919729 \h </w:instrText>
      </w:r>
      <w:r>
        <w:rPr>
          <w:noProof/>
        </w:rPr>
      </w:r>
      <w:r>
        <w:rPr>
          <w:noProof/>
        </w:rPr>
        <w:fldChar w:fldCharType="separate"/>
      </w:r>
      <w:r w:rsidR="00D4373A">
        <w:rPr>
          <w:noProof/>
        </w:rPr>
        <w:t>91</w:t>
      </w:r>
      <w:r>
        <w:rPr>
          <w:noProof/>
        </w:rPr>
        <w:fldChar w:fldCharType="end"/>
      </w:r>
    </w:p>
    <w:p w14:paraId="0F1B3AD1"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Limites et améliorations</w:t>
      </w:r>
      <w:r>
        <w:rPr>
          <w:noProof/>
        </w:rPr>
        <w:tab/>
      </w:r>
      <w:r>
        <w:rPr>
          <w:noProof/>
        </w:rPr>
        <w:fldChar w:fldCharType="begin"/>
      </w:r>
      <w:r>
        <w:rPr>
          <w:noProof/>
        </w:rPr>
        <w:instrText xml:space="preserve"> PAGEREF _Toc453919730 \h </w:instrText>
      </w:r>
      <w:r>
        <w:rPr>
          <w:noProof/>
        </w:rPr>
      </w:r>
      <w:r>
        <w:rPr>
          <w:noProof/>
        </w:rPr>
        <w:fldChar w:fldCharType="separate"/>
      </w:r>
      <w:r w:rsidR="00D4373A">
        <w:rPr>
          <w:noProof/>
        </w:rPr>
        <w:t>91</w:t>
      </w:r>
      <w:r>
        <w:rPr>
          <w:noProof/>
        </w:rPr>
        <w:fldChar w:fldCharType="end"/>
      </w:r>
    </w:p>
    <w:p w14:paraId="22AC1A7A" w14:textId="77777777" w:rsidR="009827C7" w:rsidRDefault="009827C7">
      <w:pPr>
        <w:pStyle w:val="TM4"/>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3919731 \h </w:instrText>
      </w:r>
      <w:r>
        <w:rPr>
          <w:noProof/>
        </w:rPr>
      </w:r>
      <w:r>
        <w:rPr>
          <w:noProof/>
        </w:rPr>
        <w:fldChar w:fldCharType="separate"/>
      </w:r>
      <w:r w:rsidR="00D4373A">
        <w:rPr>
          <w:noProof/>
        </w:rPr>
        <w:t>91</w:t>
      </w:r>
      <w:r>
        <w:rPr>
          <w:noProof/>
        </w:rPr>
        <w:fldChar w:fldCharType="end"/>
      </w:r>
    </w:p>
    <w:p w14:paraId="3F8076CA" w14:textId="77777777" w:rsidR="009827C7" w:rsidRDefault="009827C7">
      <w:pPr>
        <w:pStyle w:val="TM4"/>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3919732 \h </w:instrText>
      </w:r>
      <w:r>
        <w:rPr>
          <w:noProof/>
        </w:rPr>
      </w:r>
      <w:r>
        <w:rPr>
          <w:noProof/>
        </w:rPr>
        <w:fldChar w:fldCharType="separate"/>
      </w:r>
      <w:r w:rsidR="00D4373A">
        <w:rPr>
          <w:noProof/>
        </w:rPr>
        <w:t>92</w:t>
      </w:r>
      <w:r>
        <w:rPr>
          <w:noProof/>
        </w:rPr>
        <w:fldChar w:fldCharType="end"/>
      </w:r>
    </w:p>
    <w:p w14:paraId="3E59ED43" w14:textId="77777777" w:rsidR="009827C7" w:rsidRDefault="009827C7">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3919733 \h </w:instrText>
      </w:r>
      <w:r>
        <w:rPr>
          <w:noProof/>
        </w:rPr>
      </w:r>
      <w:r>
        <w:rPr>
          <w:noProof/>
        </w:rPr>
        <w:fldChar w:fldCharType="separate"/>
      </w:r>
      <w:r w:rsidR="00D4373A">
        <w:rPr>
          <w:noProof/>
        </w:rPr>
        <w:t>92</w:t>
      </w:r>
      <w:r>
        <w:rPr>
          <w:noProof/>
        </w:rPr>
        <w:fldChar w:fldCharType="end"/>
      </w:r>
    </w:p>
    <w:p w14:paraId="1AF000EE" w14:textId="77777777" w:rsidR="009827C7" w:rsidRDefault="009827C7">
      <w:pPr>
        <w:pStyle w:val="TM4"/>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3919734 \h </w:instrText>
      </w:r>
      <w:r>
        <w:rPr>
          <w:noProof/>
        </w:rPr>
      </w:r>
      <w:r>
        <w:rPr>
          <w:noProof/>
        </w:rPr>
        <w:fldChar w:fldCharType="separate"/>
      </w:r>
      <w:r w:rsidR="00D4373A">
        <w:rPr>
          <w:noProof/>
        </w:rPr>
        <w:t>92</w:t>
      </w:r>
      <w:r>
        <w:rPr>
          <w:noProof/>
        </w:rPr>
        <w:fldChar w:fldCharType="end"/>
      </w:r>
    </w:p>
    <w:p w14:paraId="046058EC" w14:textId="77777777" w:rsidR="009827C7" w:rsidRDefault="009827C7">
      <w:pPr>
        <w:pStyle w:val="TM4"/>
        <w:tabs>
          <w:tab w:val="right" w:leader="dot" w:pos="7360"/>
        </w:tabs>
        <w:rPr>
          <w:rFonts w:eastAsiaTheme="minorEastAsia" w:cstheme="minorBidi"/>
          <w:noProof/>
          <w:sz w:val="24"/>
          <w:szCs w:val="24"/>
          <w:lang w:val="fr-FR" w:eastAsia="fr-FR"/>
        </w:rPr>
      </w:pPr>
      <w:r>
        <w:rPr>
          <w:noProof/>
        </w:rPr>
        <w:t>Algorithme sélection de l’offre</w:t>
      </w:r>
      <w:r>
        <w:rPr>
          <w:noProof/>
        </w:rPr>
        <w:tab/>
      </w:r>
      <w:r>
        <w:rPr>
          <w:noProof/>
        </w:rPr>
        <w:fldChar w:fldCharType="begin"/>
      </w:r>
      <w:r>
        <w:rPr>
          <w:noProof/>
        </w:rPr>
        <w:instrText xml:space="preserve"> PAGEREF _Toc453919735 \h </w:instrText>
      </w:r>
      <w:r>
        <w:rPr>
          <w:noProof/>
        </w:rPr>
      </w:r>
      <w:r>
        <w:rPr>
          <w:noProof/>
        </w:rPr>
        <w:fldChar w:fldCharType="separate"/>
      </w:r>
      <w:r w:rsidR="00D4373A">
        <w:rPr>
          <w:noProof/>
        </w:rPr>
        <w:t>92</w:t>
      </w:r>
      <w:r>
        <w:rPr>
          <w:noProof/>
        </w:rPr>
        <w:fldChar w:fldCharType="end"/>
      </w:r>
    </w:p>
    <w:p w14:paraId="7F3FFA85" w14:textId="77777777" w:rsidR="009827C7" w:rsidRDefault="009827C7">
      <w:pPr>
        <w:pStyle w:val="TM4"/>
        <w:tabs>
          <w:tab w:val="right" w:leader="dot" w:pos="7360"/>
        </w:tabs>
        <w:rPr>
          <w:rFonts w:eastAsiaTheme="minorEastAsia" w:cstheme="minorBidi"/>
          <w:noProof/>
          <w:sz w:val="24"/>
          <w:szCs w:val="24"/>
          <w:lang w:val="fr-FR" w:eastAsia="fr-FR"/>
        </w:rPr>
      </w:pPr>
      <w:r>
        <w:rPr>
          <w:noProof/>
        </w:rPr>
        <w:t>Droit d’accès des participants</w:t>
      </w:r>
      <w:r>
        <w:rPr>
          <w:noProof/>
        </w:rPr>
        <w:tab/>
      </w:r>
      <w:r>
        <w:rPr>
          <w:noProof/>
        </w:rPr>
        <w:fldChar w:fldCharType="begin"/>
      </w:r>
      <w:r>
        <w:rPr>
          <w:noProof/>
        </w:rPr>
        <w:instrText xml:space="preserve"> PAGEREF _Toc453919736 \h </w:instrText>
      </w:r>
      <w:r>
        <w:rPr>
          <w:noProof/>
        </w:rPr>
      </w:r>
      <w:r>
        <w:rPr>
          <w:noProof/>
        </w:rPr>
        <w:fldChar w:fldCharType="separate"/>
      </w:r>
      <w:r w:rsidR="00D4373A">
        <w:rPr>
          <w:noProof/>
        </w:rPr>
        <w:t>92</w:t>
      </w:r>
      <w:r>
        <w:rPr>
          <w:noProof/>
        </w:rPr>
        <w:fldChar w:fldCharType="end"/>
      </w:r>
    </w:p>
    <w:p w14:paraId="547AC7A3" w14:textId="77777777" w:rsidR="009827C7" w:rsidRDefault="009827C7">
      <w:pPr>
        <w:pStyle w:val="TM4"/>
        <w:tabs>
          <w:tab w:val="right" w:leader="dot" w:pos="7360"/>
        </w:tabs>
        <w:rPr>
          <w:rFonts w:eastAsiaTheme="minorEastAsia" w:cstheme="minorBidi"/>
          <w:noProof/>
          <w:sz w:val="24"/>
          <w:szCs w:val="24"/>
          <w:lang w:val="fr-FR" w:eastAsia="fr-FR"/>
        </w:rPr>
      </w:pPr>
      <w:r>
        <w:rPr>
          <w:noProof/>
        </w:rPr>
        <w:t>Game Loop</w:t>
      </w:r>
      <w:r>
        <w:rPr>
          <w:noProof/>
        </w:rPr>
        <w:tab/>
      </w:r>
      <w:r>
        <w:rPr>
          <w:noProof/>
        </w:rPr>
        <w:fldChar w:fldCharType="begin"/>
      </w:r>
      <w:r>
        <w:rPr>
          <w:noProof/>
        </w:rPr>
        <w:instrText xml:space="preserve"> PAGEREF _Toc453919737 \h </w:instrText>
      </w:r>
      <w:r>
        <w:rPr>
          <w:noProof/>
        </w:rPr>
      </w:r>
      <w:r>
        <w:rPr>
          <w:noProof/>
        </w:rPr>
        <w:fldChar w:fldCharType="separate"/>
      </w:r>
      <w:r w:rsidR="00D4373A">
        <w:rPr>
          <w:noProof/>
        </w:rPr>
        <w:t>92</w:t>
      </w:r>
      <w:r>
        <w:rPr>
          <w:noProof/>
        </w:rPr>
        <w:fldChar w:fldCharType="end"/>
      </w:r>
    </w:p>
    <w:p w14:paraId="054993DB" w14:textId="77777777" w:rsidR="009827C7" w:rsidRDefault="009827C7">
      <w:pPr>
        <w:pStyle w:val="TM4"/>
        <w:tabs>
          <w:tab w:val="right" w:leader="dot" w:pos="7360"/>
        </w:tabs>
        <w:rPr>
          <w:rFonts w:eastAsiaTheme="minorEastAsia" w:cstheme="minorBidi"/>
          <w:noProof/>
          <w:sz w:val="24"/>
          <w:szCs w:val="24"/>
          <w:lang w:val="fr-FR" w:eastAsia="fr-FR"/>
        </w:rPr>
      </w:pPr>
      <w:r>
        <w:rPr>
          <w:noProof/>
        </w:rPr>
        <w:t>Interaction avec un second thread</w:t>
      </w:r>
      <w:r>
        <w:rPr>
          <w:noProof/>
        </w:rPr>
        <w:tab/>
      </w:r>
      <w:r>
        <w:rPr>
          <w:noProof/>
        </w:rPr>
        <w:fldChar w:fldCharType="begin"/>
      </w:r>
      <w:r>
        <w:rPr>
          <w:noProof/>
        </w:rPr>
        <w:instrText xml:space="preserve"> PAGEREF _Toc453919738 \h </w:instrText>
      </w:r>
      <w:r>
        <w:rPr>
          <w:noProof/>
        </w:rPr>
      </w:r>
      <w:r>
        <w:rPr>
          <w:noProof/>
        </w:rPr>
        <w:fldChar w:fldCharType="separate"/>
      </w:r>
      <w:r w:rsidR="00D4373A">
        <w:rPr>
          <w:noProof/>
        </w:rPr>
        <w:t>93</w:t>
      </w:r>
      <w:r>
        <w:rPr>
          <w:noProof/>
        </w:rPr>
        <w:fldChar w:fldCharType="end"/>
      </w:r>
    </w:p>
    <w:p w14:paraId="72B9F1A7" w14:textId="77777777" w:rsidR="009827C7" w:rsidRDefault="009827C7">
      <w:pPr>
        <w:pStyle w:val="TM1"/>
        <w:tabs>
          <w:tab w:val="right" w:leader="dot" w:pos="7360"/>
        </w:tabs>
        <w:rPr>
          <w:rFonts w:eastAsiaTheme="minorEastAsia" w:cstheme="minorBidi"/>
          <w:b w:val="0"/>
          <w:bCs w:val="0"/>
          <w:caps w:val="0"/>
          <w:noProof/>
          <w:sz w:val="24"/>
          <w:szCs w:val="24"/>
          <w:lang w:val="fr-FR" w:eastAsia="fr-FR"/>
        </w:rPr>
      </w:pPr>
      <w:r>
        <w:rPr>
          <w:noProof/>
        </w:rPr>
        <w:t>Tableaux tâches processus !!!</w:t>
      </w:r>
      <w:r>
        <w:rPr>
          <w:noProof/>
        </w:rPr>
        <w:tab/>
      </w:r>
      <w:r>
        <w:rPr>
          <w:noProof/>
        </w:rPr>
        <w:fldChar w:fldCharType="begin"/>
      </w:r>
      <w:r>
        <w:rPr>
          <w:noProof/>
        </w:rPr>
        <w:instrText xml:space="preserve"> PAGEREF _Toc453919739 \h </w:instrText>
      </w:r>
      <w:r>
        <w:rPr>
          <w:noProof/>
        </w:rPr>
      </w:r>
      <w:r>
        <w:rPr>
          <w:noProof/>
        </w:rPr>
        <w:fldChar w:fldCharType="separate"/>
      </w:r>
      <w:r w:rsidR="00D4373A">
        <w:rPr>
          <w:noProof/>
        </w:rPr>
        <w:t>94</w:t>
      </w:r>
      <w:r>
        <w:rPr>
          <w:noProof/>
        </w:rPr>
        <w:fldChar w:fldCharType="end"/>
      </w:r>
    </w:p>
    <w:p w14:paraId="62787D3D"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Automatisée</w:t>
      </w:r>
      <w:r>
        <w:rPr>
          <w:noProof/>
        </w:rPr>
        <w:tab/>
      </w:r>
      <w:r>
        <w:rPr>
          <w:noProof/>
        </w:rPr>
        <w:fldChar w:fldCharType="begin"/>
      </w:r>
      <w:r>
        <w:rPr>
          <w:noProof/>
        </w:rPr>
        <w:instrText xml:space="preserve"> PAGEREF _Toc453919740 \h </w:instrText>
      </w:r>
      <w:r>
        <w:rPr>
          <w:noProof/>
        </w:rPr>
      </w:r>
      <w:r>
        <w:rPr>
          <w:noProof/>
        </w:rPr>
        <w:fldChar w:fldCharType="separate"/>
      </w:r>
      <w:r w:rsidR="00D4373A">
        <w:rPr>
          <w:noProof/>
        </w:rPr>
        <w:t>99</w:t>
      </w:r>
      <w:r>
        <w:rPr>
          <w:noProof/>
        </w:rPr>
        <w:fldChar w:fldCharType="end"/>
      </w:r>
    </w:p>
    <w:p w14:paraId="43698AD1" w14:textId="77777777" w:rsidR="009827C7" w:rsidRDefault="009827C7">
      <w:pPr>
        <w:pStyle w:val="TM1"/>
        <w:tabs>
          <w:tab w:val="right" w:leader="dot" w:pos="7360"/>
        </w:tabs>
        <w:rPr>
          <w:rFonts w:eastAsiaTheme="minorEastAsia" w:cstheme="minorBidi"/>
          <w:b w:val="0"/>
          <w:bCs w:val="0"/>
          <w:caps w:val="0"/>
          <w:noProof/>
          <w:sz w:val="24"/>
          <w:szCs w:val="24"/>
          <w:lang w:val="fr-FR" w:eastAsia="fr-FR"/>
        </w:rPr>
      </w:pPr>
      <w:r>
        <w:rPr>
          <w:noProof/>
        </w:rPr>
        <w:t>Annexes</w:t>
      </w:r>
      <w:r>
        <w:rPr>
          <w:noProof/>
        </w:rPr>
        <w:tab/>
      </w:r>
      <w:r>
        <w:rPr>
          <w:noProof/>
        </w:rPr>
        <w:fldChar w:fldCharType="begin"/>
      </w:r>
      <w:r>
        <w:rPr>
          <w:noProof/>
        </w:rPr>
        <w:instrText xml:space="preserve"> PAGEREF _Toc453919741 \h </w:instrText>
      </w:r>
      <w:r>
        <w:rPr>
          <w:noProof/>
        </w:rPr>
      </w:r>
      <w:r>
        <w:rPr>
          <w:noProof/>
        </w:rPr>
        <w:fldChar w:fldCharType="separate"/>
      </w:r>
      <w:r w:rsidR="00D4373A">
        <w:rPr>
          <w:noProof/>
        </w:rPr>
        <w:t>106</w:t>
      </w:r>
      <w:r>
        <w:rPr>
          <w:noProof/>
        </w:rPr>
        <w:fldChar w:fldCharType="end"/>
      </w:r>
    </w:p>
    <w:p w14:paraId="42FF3EDB" w14:textId="77777777" w:rsidR="009827C7" w:rsidRDefault="009827C7">
      <w:pPr>
        <w:pStyle w:val="TM2"/>
        <w:tabs>
          <w:tab w:val="right" w:leader="dot" w:pos="7360"/>
        </w:tabs>
        <w:rPr>
          <w:rFonts w:eastAsiaTheme="minorEastAsia" w:cstheme="minorBidi"/>
          <w:smallCaps w:val="0"/>
          <w:noProof/>
          <w:sz w:val="24"/>
          <w:szCs w:val="24"/>
          <w:lang w:val="fr-FR" w:eastAsia="fr-FR"/>
        </w:rPr>
      </w:pPr>
      <w:r>
        <w:rPr>
          <w:noProof/>
        </w:rPr>
        <w:t>Guide de déploiement du simulateur</w:t>
      </w:r>
      <w:r>
        <w:rPr>
          <w:noProof/>
        </w:rPr>
        <w:tab/>
      </w:r>
      <w:r>
        <w:rPr>
          <w:noProof/>
        </w:rPr>
        <w:fldChar w:fldCharType="begin"/>
      </w:r>
      <w:r>
        <w:rPr>
          <w:noProof/>
        </w:rPr>
        <w:instrText xml:space="preserve"> PAGEREF _Toc453919742 \h </w:instrText>
      </w:r>
      <w:r>
        <w:rPr>
          <w:noProof/>
        </w:rPr>
      </w:r>
      <w:r>
        <w:rPr>
          <w:noProof/>
        </w:rPr>
        <w:fldChar w:fldCharType="separate"/>
      </w:r>
      <w:r w:rsidR="00D4373A">
        <w:rPr>
          <w:noProof/>
        </w:rPr>
        <w:t>106</w:t>
      </w:r>
      <w:r>
        <w:rPr>
          <w:noProof/>
        </w:rPr>
        <w:fldChar w:fldCharType="end"/>
      </w:r>
    </w:p>
    <w:p w14:paraId="551B239C" w14:textId="77777777" w:rsidR="009827C7" w:rsidRDefault="009827C7">
      <w:pPr>
        <w:pStyle w:val="TM2"/>
        <w:tabs>
          <w:tab w:val="right" w:leader="dot" w:pos="7360"/>
        </w:tabs>
        <w:rPr>
          <w:rFonts w:eastAsiaTheme="minorEastAsia" w:cstheme="minorBidi"/>
          <w:smallCaps w:val="0"/>
          <w:noProof/>
          <w:sz w:val="24"/>
          <w:szCs w:val="24"/>
          <w:lang w:val="fr-FR" w:eastAsia="fr-FR"/>
        </w:rPr>
      </w:pPr>
      <w:r>
        <w:rPr>
          <w:noProof/>
        </w:rPr>
        <w:t>Guide du professeur</w:t>
      </w:r>
      <w:r>
        <w:rPr>
          <w:noProof/>
        </w:rPr>
        <w:tab/>
      </w:r>
      <w:r>
        <w:rPr>
          <w:noProof/>
        </w:rPr>
        <w:fldChar w:fldCharType="begin"/>
      </w:r>
      <w:r>
        <w:rPr>
          <w:noProof/>
        </w:rPr>
        <w:instrText xml:space="preserve"> PAGEREF _Toc453919743 \h </w:instrText>
      </w:r>
      <w:r>
        <w:rPr>
          <w:noProof/>
        </w:rPr>
      </w:r>
      <w:r>
        <w:rPr>
          <w:noProof/>
        </w:rPr>
        <w:fldChar w:fldCharType="separate"/>
      </w:r>
      <w:r w:rsidR="00D4373A">
        <w:rPr>
          <w:noProof/>
        </w:rPr>
        <w:t>106</w:t>
      </w:r>
      <w:r>
        <w:rPr>
          <w:noProof/>
        </w:rPr>
        <w:fldChar w:fldCharType="end"/>
      </w:r>
    </w:p>
    <w:p w14:paraId="0D31FF87" w14:textId="77777777" w:rsidR="009827C7" w:rsidRDefault="009827C7">
      <w:pPr>
        <w:pStyle w:val="TM2"/>
        <w:tabs>
          <w:tab w:val="right" w:leader="dot" w:pos="7360"/>
        </w:tabs>
        <w:rPr>
          <w:rFonts w:eastAsiaTheme="minorEastAsia" w:cstheme="minorBidi"/>
          <w:smallCaps w:val="0"/>
          <w:noProof/>
          <w:sz w:val="24"/>
          <w:szCs w:val="24"/>
          <w:lang w:val="fr-FR" w:eastAsia="fr-FR"/>
        </w:rPr>
      </w:pPr>
      <w:r>
        <w:rPr>
          <w:noProof/>
        </w:rPr>
        <w:t>Guide du participant</w:t>
      </w:r>
      <w:r>
        <w:rPr>
          <w:noProof/>
        </w:rPr>
        <w:tab/>
      </w:r>
      <w:r>
        <w:rPr>
          <w:noProof/>
        </w:rPr>
        <w:fldChar w:fldCharType="begin"/>
      </w:r>
      <w:r>
        <w:rPr>
          <w:noProof/>
        </w:rPr>
        <w:instrText xml:space="preserve"> PAGEREF _Toc453919744 \h </w:instrText>
      </w:r>
      <w:r>
        <w:rPr>
          <w:noProof/>
        </w:rPr>
      </w:r>
      <w:r>
        <w:rPr>
          <w:noProof/>
        </w:rPr>
        <w:fldChar w:fldCharType="separate"/>
      </w:r>
      <w:r w:rsidR="00D4373A">
        <w:rPr>
          <w:noProof/>
        </w:rPr>
        <w:t>106</w:t>
      </w:r>
      <w:r>
        <w:rPr>
          <w:noProof/>
        </w:rPr>
        <w:fldChar w:fldCharType="end"/>
      </w:r>
    </w:p>
    <w:p w14:paraId="52248814" w14:textId="77777777" w:rsidR="009827C7" w:rsidRDefault="009827C7">
      <w:pPr>
        <w:pStyle w:val="TM2"/>
        <w:tabs>
          <w:tab w:val="right" w:leader="dot" w:pos="7360"/>
        </w:tabs>
        <w:rPr>
          <w:rFonts w:eastAsiaTheme="minorEastAsia" w:cstheme="minorBidi"/>
          <w:smallCaps w:val="0"/>
          <w:noProof/>
          <w:sz w:val="24"/>
          <w:szCs w:val="24"/>
          <w:lang w:val="fr-FR" w:eastAsia="fr-FR"/>
        </w:rPr>
      </w:pPr>
      <w:r>
        <w:rPr>
          <w:noProof/>
        </w:rPr>
        <w:t>Processus opérationnels</w:t>
      </w:r>
      <w:r>
        <w:rPr>
          <w:noProof/>
        </w:rPr>
        <w:tab/>
      </w:r>
      <w:r>
        <w:rPr>
          <w:noProof/>
        </w:rPr>
        <w:fldChar w:fldCharType="begin"/>
      </w:r>
      <w:r>
        <w:rPr>
          <w:noProof/>
        </w:rPr>
        <w:instrText xml:space="preserve"> PAGEREF _Toc453919745 \h </w:instrText>
      </w:r>
      <w:r>
        <w:rPr>
          <w:noProof/>
        </w:rPr>
      </w:r>
      <w:r>
        <w:rPr>
          <w:noProof/>
        </w:rPr>
        <w:fldChar w:fldCharType="separate"/>
      </w:r>
      <w:r w:rsidR="00D4373A">
        <w:rPr>
          <w:noProof/>
        </w:rPr>
        <w:t>106</w:t>
      </w:r>
      <w:r>
        <w:rPr>
          <w:noProof/>
        </w:rPr>
        <w:fldChar w:fldCharType="end"/>
      </w:r>
    </w:p>
    <w:p w14:paraId="5E853D48"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Planification</w:t>
      </w:r>
      <w:r>
        <w:rPr>
          <w:noProof/>
        </w:rPr>
        <w:tab/>
      </w:r>
      <w:r>
        <w:rPr>
          <w:noProof/>
        </w:rPr>
        <w:fldChar w:fldCharType="begin"/>
      </w:r>
      <w:r>
        <w:rPr>
          <w:noProof/>
        </w:rPr>
        <w:instrText xml:space="preserve"> PAGEREF _Toc453919746 \h </w:instrText>
      </w:r>
      <w:r>
        <w:rPr>
          <w:noProof/>
        </w:rPr>
      </w:r>
      <w:r>
        <w:rPr>
          <w:noProof/>
        </w:rPr>
        <w:fldChar w:fldCharType="separate"/>
      </w:r>
      <w:r w:rsidR="00D4373A">
        <w:rPr>
          <w:noProof/>
        </w:rPr>
        <w:t>106</w:t>
      </w:r>
      <w:r>
        <w:rPr>
          <w:noProof/>
        </w:rPr>
        <w:fldChar w:fldCharType="end"/>
      </w:r>
    </w:p>
    <w:p w14:paraId="388CE114"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Approvisionnement</w:t>
      </w:r>
      <w:r>
        <w:rPr>
          <w:noProof/>
        </w:rPr>
        <w:tab/>
      </w:r>
      <w:r>
        <w:rPr>
          <w:noProof/>
        </w:rPr>
        <w:fldChar w:fldCharType="begin"/>
      </w:r>
      <w:r>
        <w:rPr>
          <w:noProof/>
        </w:rPr>
        <w:instrText xml:space="preserve"> PAGEREF _Toc453919747 \h </w:instrText>
      </w:r>
      <w:r>
        <w:rPr>
          <w:noProof/>
        </w:rPr>
      </w:r>
      <w:r>
        <w:rPr>
          <w:noProof/>
        </w:rPr>
        <w:fldChar w:fldCharType="separate"/>
      </w:r>
      <w:r w:rsidR="00D4373A">
        <w:rPr>
          <w:noProof/>
        </w:rPr>
        <w:t>106</w:t>
      </w:r>
      <w:r>
        <w:rPr>
          <w:noProof/>
        </w:rPr>
        <w:fldChar w:fldCharType="end"/>
      </w:r>
    </w:p>
    <w:p w14:paraId="0FA381A7"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Production</w:t>
      </w:r>
      <w:r>
        <w:rPr>
          <w:noProof/>
        </w:rPr>
        <w:tab/>
      </w:r>
      <w:r>
        <w:rPr>
          <w:noProof/>
        </w:rPr>
        <w:fldChar w:fldCharType="begin"/>
      </w:r>
      <w:r>
        <w:rPr>
          <w:noProof/>
        </w:rPr>
        <w:instrText xml:space="preserve"> PAGEREF _Toc453919748 \h </w:instrText>
      </w:r>
      <w:r>
        <w:rPr>
          <w:noProof/>
        </w:rPr>
      </w:r>
      <w:r>
        <w:rPr>
          <w:noProof/>
        </w:rPr>
        <w:fldChar w:fldCharType="separate"/>
      </w:r>
      <w:r w:rsidR="00D4373A">
        <w:rPr>
          <w:noProof/>
        </w:rPr>
        <w:t>106</w:t>
      </w:r>
      <w:r>
        <w:rPr>
          <w:noProof/>
        </w:rPr>
        <w:fldChar w:fldCharType="end"/>
      </w:r>
    </w:p>
    <w:p w14:paraId="0EB19ECA"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Vente</w:t>
      </w:r>
      <w:r>
        <w:rPr>
          <w:noProof/>
        </w:rPr>
        <w:tab/>
      </w:r>
      <w:r>
        <w:rPr>
          <w:noProof/>
        </w:rPr>
        <w:fldChar w:fldCharType="begin"/>
      </w:r>
      <w:r>
        <w:rPr>
          <w:noProof/>
        </w:rPr>
        <w:instrText xml:space="preserve"> PAGEREF _Toc453919749 \h </w:instrText>
      </w:r>
      <w:r>
        <w:rPr>
          <w:noProof/>
        </w:rPr>
      </w:r>
      <w:r>
        <w:rPr>
          <w:noProof/>
        </w:rPr>
        <w:fldChar w:fldCharType="separate"/>
      </w:r>
      <w:r w:rsidR="00D4373A">
        <w:rPr>
          <w:noProof/>
        </w:rPr>
        <w:t>107</w:t>
      </w:r>
      <w:r>
        <w:rPr>
          <w:noProof/>
        </w:rPr>
        <w:fldChar w:fldCharType="end"/>
      </w:r>
    </w:p>
    <w:p w14:paraId="4F256AEC" w14:textId="77777777" w:rsidR="009827C7" w:rsidRDefault="009827C7">
      <w:pPr>
        <w:pStyle w:val="TM2"/>
        <w:tabs>
          <w:tab w:val="right" w:leader="dot" w:pos="7360"/>
        </w:tabs>
        <w:rPr>
          <w:rFonts w:eastAsiaTheme="minorEastAsia" w:cstheme="minorBidi"/>
          <w:smallCaps w:val="0"/>
          <w:noProof/>
          <w:sz w:val="24"/>
          <w:szCs w:val="24"/>
          <w:lang w:val="fr-FR" w:eastAsia="fr-FR"/>
        </w:rPr>
      </w:pPr>
      <w:r>
        <w:rPr>
          <w:noProof/>
        </w:rPr>
        <w:t>Processus financier</w:t>
      </w:r>
      <w:r>
        <w:rPr>
          <w:noProof/>
        </w:rPr>
        <w:tab/>
      </w:r>
      <w:r>
        <w:rPr>
          <w:noProof/>
        </w:rPr>
        <w:fldChar w:fldCharType="begin"/>
      </w:r>
      <w:r>
        <w:rPr>
          <w:noProof/>
        </w:rPr>
        <w:instrText xml:space="preserve"> PAGEREF _Toc453919750 \h </w:instrText>
      </w:r>
      <w:r>
        <w:rPr>
          <w:noProof/>
        </w:rPr>
      </w:r>
      <w:r>
        <w:rPr>
          <w:noProof/>
        </w:rPr>
        <w:fldChar w:fldCharType="separate"/>
      </w:r>
      <w:r w:rsidR="00D4373A">
        <w:rPr>
          <w:noProof/>
        </w:rPr>
        <w:t>107</w:t>
      </w:r>
      <w:r>
        <w:rPr>
          <w:noProof/>
        </w:rPr>
        <w:fldChar w:fldCharType="end"/>
      </w:r>
    </w:p>
    <w:p w14:paraId="6983BAC5"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lastRenderedPageBreak/>
        <w:t>Transactions de configuration</w:t>
      </w:r>
      <w:r>
        <w:rPr>
          <w:noProof/>
        </w:rPr>
        <w:tab/>
      </w:r>
      <w:r>
        <w:rPr>
          <w:noProof/>
        </w:rPr>
        <w:fldChar w:fldCharType="begin"/>
      </w:r>
      <w:r>
        <w:rPr>
          <w:noProof/>
        </w:rPr>
        <w:instrText xml:space="preserve"> PAGEREF _Toc453919751 \h </w:instrText>
      </w:r>
      <w:r>
        <w:rPr>
          <w:noProof/>
        </w:rPr>
      </w:r>
      <w:r>
        <w:rPr>
          <w:noProof/>
        </w:rPr>
        <w:fldChar w:fldCharType="separate"/>
      </w:r>
      <w:r w:rsidR="00D4373A">
        <w:rPr>
          <w:noProof/>
        </w:rPr>
        <w:t>107</w:t>
      </w:r>
      <w:r>
        <w:rPr>
          <w:noProof/>
        </w:rPr>
        <w:fldChar w:fldCharType="end"/>
      </w:r>
    </w:p>
    <w:p w14:paraId="7DA10C00" w14:textId="77777777" w:rsidR="009827C7" w:rsidRDefault="009827C7">
      <w:pPr>
        <w:pStyle w:val="TM3"/>
        <w:tabs>
          <w:tab w:val="right" w:leader="dot" w:pos="7360"/>
        </w:tabs>
        <w:rPr>
          <w:rFonts w:eastAsiaTheme="minorEastAsia" w:cstheme="minorBidi"/>
          <w:i w:val="0"/>
          <w:iCs w:val="0"/>
          <w:noProof/>
          <w:sz w:val="24"/>
          <w:szCs w:val="24"/>
          <w:lang w:val="fr-FR" w:eastAsia="fr-FR"/>
        </w:rPr>
      </w:pPr>
      <w:r>
        <w:rPr>
          <w:noProof/>
        </w:rPr>
        <w:t>Transactions récurrentes</w:t>
      </w:r>
      <w:r>
        <w:rPr>
          <w:noProof/>
        </w:rPr>
        <w:tab/>
      </w:r>
      <w:r>
        <w:rPr>
          <w:noProof/>
        </w:rPr>
        <w:fldChar w:fldCharType="begin"/>
      </w:r>
      <w:r>
        <w:rPr>
          <w:noProof/>
        </w:rPr>
        <w:instrText xml:space="preserve"> PAGEREF _Toc453919752 \h </w:instrText>
      </w:r>
      <w:r>
        <w:rPr>
          <w:noProof/>
        </w:rPr>
      </w:r>
      <w:r>
        <w:rPr>
          <w:noProof/>
        </w:rPr>
        <w:fldChar w:fldCharType="separate"/>
      </w:r>
      <w:r w:rsidR="00D4373A">
        <w:rPr>
          <w:noProof/>
        </w:rPr>
        <w:t>107</w:t>
      </w:r>
      <w:r>
        <w:rPr>
          <w:noProof/>
        </w:rPr>
        <w:fldChar w:fldCharType="end"/>
      </w:r>
    </w:p>
    <w:p w14:paraId="2656668B" w14:textId="77777777" w:rsidR="009827C7" w:rsidRDefault="009827C7">
      <w:pPr>
        <w:pStyle w:val="TM2"/>
        <w:tabs>
          <w:tab w:val="right" w:leader="dot" w:pos="7360"/>
        </w:tabs>
        <w:rPr>
          <w:rFonts w:eastAsiaTheme="minorEastAsia" w:cstheme="minorBidi"/>
          <w:smallCaps w:val="0"/>
          <w:noProof/>
          <w:sz w:val="24"/>
          <w:szCs w:val="24"/>
          <w:lang w:val="fr-FR" w:eastAsia="fr-FR"/>
        </w:rPr>
      </w:pPr>
      <w:r>
        <w:rPr>
          <w:noProof/>
        </w:rPr>
        <w:t>Processus de bout en bout</w:t>
      </w:r>
      <w:r>
        <w:rPr>
          <w:noProof/>
        </w:rPr>
        <w:tab/>
      </w:r>
      <w:r>
        <w:rPr>
          <w:noProof/>
        </w:rPr>
        <w:fldChar w:fldCharType="begin"/>
      </w:r>
      <w:r>
        <w:rPr>
          <w:noProof/>
        </w:rPr>
        <w:instrText xml:space="preserve"> PAGEREF _Toc453919753 \h </w:instrText>
      </w:r>
      <w:r>
        <w:rPr>
          <w:noProof/>
        </w:rPr>
      </w:r>
      <w:r>
        <w:rPr>
          <w:noProof/>
        </w:rPr>
        <w:fldChar w:fldCharType="separate"/>
      </w:r>
      <w:r w:rsidR="00D4373A">
        <w:rPr>
          <w:noProof/>
        </w:rPr>
        <w:t>107</w:t>
      </w:r>
      <w:r>
        <w:rPr>
          <w:noProof/>
        </w:rPr>
        <w:fldChar w:fldCharType="end"/>
      </w:r>
    </w:p>
    <w:p w14:paraId="5BA8B6CA" w14:textId="77777777" w:rsidR="009827C7" w:rsidRDefault="009827C7">
      <w:pPr>
        <w:pStyle w:val="TM1"/>
        <w:tabs>
          <w:tab w:val="right" w:leader="dot" w:pos="7360"/>
        </w:tabs>
        <w:rPr>
          <w:rFonts w:eastAsiaTheme="minorEastAsia" w:cstheme="minorBidi"/>
          <w:b w:val="0"/>
          <w:bCs w:val="0"/>
          <w:caps w:val="0"/>
          <w:noProof/>
          <w:sz w:val="24"/>
          <w:szCs w:val="24"/>
          <w:lang w:val="fr-FR" w:eastAsia="fr-FR"/>
        </w:rPr>
      </w:pPr>
      <w:r>
        <w:rPr>
          <w:noProof/>
        </w:rPr>
        <w:t>Proof of concept ventes</w:t>
      </w:r>
      <w:r>
        <w:rPr>
          <w:noProof/>
        </w:rPr>
        <w:tab/>
      </w:r>
      <w:r>
        <w:rPr>
          <w:noProof/>
        </w:rPr>
        <w:fldChar w:fldCharType="begin"/>
      </w:r>
      <w:r>
        <w:rPr>
          <w:noProof/>
        </w:rPr>
        <w:instrText xml:space="preserve"> PAGEREF _Toc453919754 \h </w:instrText>
      </w:r>
      <w:r>
        <w:rPr>
          <w:noProof/>
        </w:rPr>
      </w:r>
      <w:r>
        <w:rPr>
          <w:noProof/>
        </w:rPr>
        <w:fldChar w:fldCharType="separate"/>
      </w:r>
      <w:r w:rsidR="00D4373A">
        <w:rPr>
          <w:noProof/>
        </w:rPr>
        <w:t>108</w:t>
      </w:r>
      <w:r>
        <w:rPr>
          <w:noProof/>
        </w:rPr>
        <w:fldChar w:fldCharType="end"/>
      </w:r>
    </w:p>
    <w:p w14:paraId="72794A7B" w14:textId="77777777" w:rsidR="009827C7" w:rsidRDefault="009827C7">
      <w:pPr>
        <w:pStyle w:val="TM1"/>
        <w:tabs>
          <w:tab w:val="right" w:leader="dot" w:pos="7360"/>
        </w:tabs>
        <w:rPr>
          <w:rFonts w:eastAsiaTheme="minorEastAsia" w:cstheme="minorBidi"/>
          <w:b w:val="0"/>
          <w:bCs w:val="0"/>
          <w:caps w:val="0"/>
          <w:noProof/>
          <w:sz w:val="24"/>
          <w:szCs w:val="24"/>
          <w:lang w:val="fr-FR" w:eastAsia="fr-FR"/>
        </w:rPr>
      </w:pPr>
      <w:r>
        <w:rPr>
          <w:noProof/>
        </w:rPr>
        <w:t>Partie administrative</w:t>
      </w:r>
      <w:r>
        <w:rPr>
          <w:noProof/>
        </w:rPr>
        <w:tab/>
      </w:r>
      <w:r>
        <w:rPr>
          <w:noProof/>
        </w:rPr>
        <w:fldChar w:fldCharType="begin"/>
      </w:r>
      <w:r>
        <w:rPr>
          <w:noProof/>
        </w:rPr>
        <w:instrText xml:space="preserve"> PAGEREF _Toc453919755 \h </w:instrText>
      </w:r>
      <w:r>
        <w:rPr>
          <w:noProof/>
        </w:rPr>
      </w:r>
      <w:r>
        <w:rPr>
          <w:noProof/>
        </w:rPr>
        <w:fldChar w:fldCharType="separate"/>
      </w:r>
      <w:r w:rsidR="00D4373A">
        <w:rPr>
          <w:noProof/>
        </w:rPr>
        <w:t>108</w:t>
      </w:r>
      <w:r>
        <w:rPr>
          <w:noProof/>
        </w:rPr>
        <w:fldChar w:fldCharType="end"/>
      </w:r>
    </w:p>
    <w:p w14:paraId="5CD681C1" w14:textId="77777777" w:rsidR="00F87A00" w:rsidRDefault="004B7247" w:rsidP="00684F41">
      <w:pPr>
        <w:sectPr w:rsidR="00F87A00" w:rsidSect="00F2693B">
          <w:pgSz w:w="11906" w:h="16838"/>
          <w:pgMar w:top="1418" w:right="2268" w:bottom="1418" w:left="2268" w:header="709" w:footer="709" w:gutter="0"/>
          <w:cols w:space="708"/>
          <w:docGrid w:linePitch="360"/>
        </w:sectPr>
      </w:pPr>
      <w:r>
        <w:fldChar w:fldCharType="end"/>
      </w:r>
    </w:p>
    <w:p w14:paraId="4B793FAB" w14:textId="0DD5535E" w:rsidR="00F2693B" w:rsidRDefault="006F0DC0" w:rsidP="00DD1E85">
      <w:pPr>
        <w:pStyle w:val="tbtitrepartie"/>
      </w:pPr>
      <w:bookmarkStart w:id="0" w:name="_Toc453919539"/>
      <w:r>
        <w:lastRenderedPageBreak/>
        <w:t xml:space="preserve">Partie </w:t>
      </w:r>
      <w:r w:rsidR="00C4320C">
        <w:t>introduction</w:t>
      </w:r>
      <w:bookmarkEnd w:id="0"/>
    </w:p>
    <w:p w14:paraId="1BE24F53" w14:textId="52E178C0" w:rsidR="00AA4B12" w:rsidRDefault="0078566D" w:rsidP="00AA4B12">
      <w:pPr>
        <w:pStyle w:val="tbnormal"/>
      </w:pPr>
      <w:r>
        <w:t>Comme point de départ, une</w:t>
      </w:r>
      <w:r w:rsidR="00AA4B12">
        <w:t xml:space="preserve"> phrase datant d’il y a plus de 5 ans, </w:t>
      </w:r>
      <w:r>
        <w:t>qui exprime une tendance constatée qu’</w:t>
      </w:r>
      <w:r w:rsidR="00AA4B12">
        <w:t>« </w:t>
      </w:r>
      <w:r>
        <w:t>u</w:t>
      </w:r>
      <w:r w:rsidR="00AA4B12" w:rsidRPr="00AA4B12">
        <w:t>n quart des sociétés utilise un progiciel de gestion intégré pour partager automatiquement l'information en interne</w:t>
      </w:r>
      <w:r w:rsidR="00AA4B12">
        <w:t> »</w:t>
      </w:r>
      <w:r w:rsidR="00AA4B12">
        <w:rPr>
          <w:rStyle w:val="Appelnotedebasdep"/>
        </w:rPr>
        <w:footnoteReference w:id="1"/>
      </w:r>
      <w:r w:rsidR="00AA4B12">
        <w:t xml:space="preserve">. Ceci dit, le cadre est posé. Les sociétés industrielles, qui possèdent un ratio de 35-40%, tendent largement à supporter leurs processus grâce aux progiciels de gestions intégrés. De ce constat, les institutions </w:t>
      </w:r>
      <w:r w:rsidR="0060253C">
        <w:t>formant les futurs professionnels de l’industrie doivent adapter</w:t>
      </w:r>
      <w:r w:rsidR="00AA4B12">
        <w:t xml:space="preserve"> </w:t>
      </w:r>
      <w:r w:rsidR="0060253C">
        <w:t>leurs contenus de formation à ces nouveaux besoins.</w:t>
      </w:r>
    </w:p>
    <w:p w14:paraId="7F5BC434" w14:textId="77777777" w:rsidR="00E744E6" w:rsidRDefault="0060253C" w:rsidP="00AA4B12">
      <w:pPr>
        <w:pStyle w:val="tbnormal"/>
      </w:pPr>
      <w:r>
        <w:t>À Neuchâtel, La Haute Ecole de Gestion Arc, forme des étudiants aux domaines de l’économie et services.</w:t>
      </w:r>
      <w:r w:rsidR="00AA4B12">
        <w:t xml:space="preserve"> </w:t>
      </w:r>
      <w:r>
        <w:t>Ses futurs diplômés</w:t>
      </w:r>
      <w:r w:rsidR="00AA4B12">
        <w:t xml:space="preserve"> doivent posséder un large éventail de compétence afin d’être compétitifs sur le marché de l’emploi </w:t>
      </w:r>
      <w:r>
        <w:t>une fois leur titre obtenu</w:t>
      </w:r>
      <w:r w:rsidR="00AA4B12">
        <w:t>. Dis</w:t>
      </w:r>
      <w:r w:rsidR="00E744E6">
        <w:t>poser de compétences telles que :</w:t>
      </w:r>
    </w:p>
    <w:p w14:paraId="0326CD73" w14:textId="6EAC687E" w:rsidR="00E744E6" w:rsidRDefault="00E744E6" w:rsidP="00040851">
      <w:pPr>
        <w:pStyle w:val="tbnormal"/>
        <w:numPr>
          <w:ilvl w:val="0"/>
          <w:numId w:val="8"/>
        </w:numPr>
      </w:pPr>
      <w:r>
        <w:t>L’aptitude</w:t>
      </w:r>
      <w:r w:rsidR="00AA4B12">
        <w:t xml:space="preserve"> à travailler avec l’outil informatique et</w:t>
      </w:r>
      <w:r>
        <w:t xml:space="preserve"> plus particulièrement les PGI.</w:t>
      </w:r>
    </w:p>
    <w:p w14:paraId="08DF9338" w14:textId="77777777" w:rsidR="00E744E6" w:rsidRDefault="00AA4B12" w:rsidP="00040851">
      <w:pPr>
        <w:pStyle w:val="tbnormal"/>
        <w:numPr>
          <w:ilvl w:val="0"/>
          <w:numId w:val="8"/>
        </w:numPr>
      </w:pPr>
      <w:r>
        <w:t>Pouvoir traduire la stratégie d’entreprise sur le système d’informations et inversement savoir aligner le SII sur la stratégie</w:t>
      </w:r>
      <w:r w:rsidR="0060253C">
        <w:t xml:space="preserve"> d’entreprise</w:t>
      </w:r>
      <w:r w:rsidR="00E744E6">
        <w:t>.</w:t>
      </w:r>
    </w:p>
    <w:p w14:paraId="2590A772" w14:textId="77777777" w:rsidR="00E744E6" w:rsidRDefault="00AA4B12" w:rsidP="00040851">
      <w:pPr>
        <w:pStyle w:val="tbnormal"/>
        <w:numPr>
          <w:ilvl w:val="0"/>
          <w:numId w:val="8"/>
        </w:numPr>
      </w:pPr>
      <w:r>
        <w:t>Savoir gérer et gouverner un entreprise, un département, une équipe</w:t>
      </w:r>
      <w:r w:rsidR="007A70DE">
        <w:t xml:space="preserve"> </w:t>
      </w:r>
      <w:r w:rsidR="007E7FFB">
        <w:t>sous-entend</w:t>
      </w:r>
      <w:r w:rsidR="007A70DE">
        <w:t xml:space="preserve"> aussi d’avoir de</w:t>
      </w:r>
      <w:r w:rsidR="00E744E6">
        <w:t>s compétences en communication.</w:t>
      </w:r>
    </w:p>
    <w:p w14:paraId="33ED1EFD" w14:textId="2629A093" w:rsidR="0078566D" w:rsidRDefault="007A70DE" w:rsidP="00AA4B12">
      <w:pPr>
        <w:pStyle w:val="tbnormal"/>
      </w:pPr>
      <w:r>
        <w:t>T</w:t>
      </w:r>
      <w:r w:rsidR="0060253C">
        <w:t>out ceci s’acquière en suivant l</w:t>
      </w:r>
      <w:r>
        <w:t xml:space="preserve">es cours </w:t>
      </w:r>
      <w:r w:rsidR="0060253C">
        <w:t>qu</w:t>
      </w:r>
      <w:r w:rsidR="00E744E6">
        <w:t xml:space="preserve">e l’école propose. Le problème est que bien souvent ces cours sont dispensés </w:t>
      </w:r>
      <w:r>
        <w:t>sous forme</w:t>
      </w:r>
      <w:r w:rsidR="0060253C">
        <w:t>s</w:t>
      </w:r>
      <w:r>
        <w:t xml:space="preserve"> théorique</w:t>
      </w:r>
      <w:r w:rsidR="0060253C">
        <w:t>s</w:t>
      </w:r>
      <w:r>
        <w:t xml:space="preserve">. Hors, ayant fait l’expérience durant </w:t>
      </w:r>
      <w:r w:rsidR="0078566D">
        <w:t>le</w:t>
      </w:r>
      <w:r>
        <w:t xml:space="preserve"> cursus</w:t>
      </w:r>
      <w:r w:rsidR="0078566D">
        <w:t xml:space="preserve"> menant au titre de Bachelor en informatique de gestion. Cett</w:t>
      </w:r>
      <w:r>
        <w:t xml:space="preserve">e </w:t>
      </w:r>
      <w:r w:rsidR="0078566D">
        <w:t xml:space="preserve">manière de conduire la </w:t>
      </w:r>
      <w:r>
        <w:t xml:space="preserve">formation </w:t>
      </w:r>
      <w:r w:rsidR="0078566D">
        <w:t xml:space="preserve">peut vite devenir </w:t>
      </w:r>
      <w:r>
        <w:t>ennuyeuse</w:t>
      </w:r>
      <w:r w:rsidR="00E744E6">
        <w:t>. L’étudiant étant</w:t>
      </w:r>
      <w:r>
        <w:t xml:space="preserve"> souvent cantonné dans un rôle passif où sa principale fonction est d’écouter. </w:t>
      </w:r>
      <w:r w:rsidR="00E744E6">
        <w:t>Ainsi, i</w:t>
      </w:r>
      <w:r w:rsidR="00EF56E2">
        <w:t xml:space="preserve">l </w:t>
      </w:r>
      <w:r w:rsidR="00E744E6">
        <w:t>devient</w:t>
      </w:r>
      <w:r w:rsidR="00EF56E2">
        <w:t xml:space="preserve"> trop ardu d’établir un</w:t>
      </w:r>
      <w:r>
        <w:t xml:space="preserve"> lien avec </w:t>
      </w:r>
      <w:r w:rsidR="00EF56E2">
        <w:t xml:space="preserve">la réalité. La principale cause étant un manque de pratique et </w:t>
      </w:r>
      <w:r w:rsidR="00456E15">
        <w:t>d’</w:t>
      </w:r>
      <w:r w:rsidR="00EF56E2">
        <w:t xml:space="preserve">exposition à des </w:t>
      </w:r>
      <w:r>
        <w:t xml:space="preserve">cas </w:t>
      </w:r>
      <w:r w:rsidR="00EF56E2">
        <w:t>concrets.</w:t>
      </w:r>
      <w:r>
        <w:t xml:space="preserve"> Ce qui renforce </w:t>
      </w:r>
      <w:r w:rsidR="00EF56E2">
        <w:t>la sensation d’</w:t>
      </w:r>
      <w:r w:rsidR="00456E15">
        <w:t>ennui</w:t>
      </w:r>
      <w:r w:rsidR="0078566D">
        <w:t xml:space="preserve"> pour les étudiants</w:t>
      </w:r>
      <w:r w:rsidR="00456E15">
        <w:t xml:space="preserve"> </w:t>
      </w:r>
      <w:r w:rsidR="0078566D">
        <w:t>et donc une tendance générale à décrocher.</w:t>
      </w:r>
      <w:r w:rsidR="00456E15">
        <w:t xml:space="preserve"> C</w:t>
      </w:r>
      <w:r w:rsidR="00EF56E2">
        <w:t>ertes</w:t>
      </w:r>
      <w:r w:rsidR="00456E15">
        <w:t>,</w:t>
      </w:r>
      <w:r w:rsidR="00EF56E2">
        <w:t xml:space="preserve"> certaines fois la pratique est difficile à mettre en place</w:t>
      </w:r>
      <w:r w:rsidR="0078566D">
        <w:t>, cependant, un nouveau paradigme de formation pointe le bout de son nez</w:t>
      </w:r>
      <w:r w:rsidR="00EF56E2">
        <w:t>.</w:t>
      </w:r>
    </w:p>
    <w:p w14:paraId="1C89722A" w14:textId="2ACA9F7C" w:rsidR="00C91D48" w:rsidRDefault="00EF56E2" w:rsidP="00AA4B12">
      <w:pPr>
        <w:pStyle w:val="tbnormal"/>
      </w:pPr>
      <w:r>
        <w:t>Attention toutefois à ne pas prendre cette introduction comme un acte de discréditation envers l’école ou envers les fondements de la formation</w:t>
      </w:r>
      <w:r w:rsidR="00456E15">
        <w:t xml:space="preserve"> traditionnelle</w:t>
      </w:r>
      <w:r>
        <w:t xml:space="preserve">. Le but étant de poser la problématique générale et d’y apporter un élément de réponse </w:t>
      </w:r>
      <w:r w:rsidR="00456E15">
        <w:t>avec la thématique de ce travail</w:t>
      </w:r>
      <w:r>
        <w:t>.</w:t>
      </w:r>
    </w:p>
    <w:p w14:paraId="511BFDAF" w14:textId="2F4FE9D9" w:rsidR="0036239E" w:rsidRDefault="00E043E1" w:rsidP="00AA4B12">
      <w:pPr>
        <w:pStyle w:val="tbnormal"/>
      </w:pPr>
      <w:r>
        <w:t xml:space="preserve">Pour contrer cet enlisement </w:t>
      </w:r>
      <w:r w:rsidR="0078566D">
        <w:t>collectif dans la passivité</w:t>
      </w:r>
      <w:r w:rsidR="00307E3E">
        <w:t xml:space="preserve"> que génère les formations traditionnelles</w:t>
      </w:r>
      <w:r w:rsidR="0078566D">
        <w:t xml:space="preserve">, </w:t>
      </w:r>
      <w:r w:rsidR="00307E3E">
        <w:t>une</w:t>
      </w:r>
      <w:r>
        <w:t xml:space="preserve"> solution émergente</w:t>
      </w:r>
      <w:r w:rsidR="00307E3E">
        <w:t xml:space="preserve">, </w:t>
      </w:r>
      <w:r w:rsidR="0078566D">
        <w:t>celle des</w:t>
      </w:r>
      <w:r>
        <w:t xml:space="preserve"> jeu</w:t>
      </w:r>
      <w:r w:rsidR="0078566D">
        <w:t>x</w:t>
      </w:r>
      <w:r>
        <w:t xml:space="preserve"> sérieux</w:t>
      </w:r>
      <w:r w:rsidR="0078566D">
        <w:t>. Nous pouvons déduire qu’elle a commencé à faire</w:t>
      </w:r>
      <w:r>
        <w:t xml:space="preserve"> son app</w:t>
      </w:r>
      <w:r w:rsidR="0078566D">
        <w:t xml:space="preserve">arition depuis quelques années maintenant avec comme </w:t>
      </w:r>
      <w:r w:rsidR="00307E3E">
        <w:t xml:space="preserve">principal </w:t>
      </w:r>
      <w:r w:rsidR="0078566D">
        <w:t>exemple ERPSim® qui a fait son entrée sur le marché des jeux sérieux en 2004.</w:t>
      </w:r>
    </w:p>
    <w:p w14:paraId="5F0A2213" w14:textId="3DF5C240" w:rsidR="00E043E1" w:rsidRPr="00E5577F" w:rsidRDefault="008C2071" w:rsidP="009644CA">
      <w:pPr>
        <w:pStyle w:val="tbnormal"/>
      </w:pPr>
      <w:r>
        <w:lastRenderedPageBreak/>
        <w:t xml:space="preserve">Fruit </w:t>
      </w:r>
      <w:r w:rsidR="00307E3E">
        <w:t xml:space="preserve">de </w:t>
      </w:r>
      <w:r w:rsidR="00456E15">
        <w:t>l’</w:t>
      </w:r>
      <w:r w:rsidR="0036239E">
        <w:t>expérience</w:t>
      </w:r>
      <w:r w:rsidR="00456E15">
        <w:t xml:space="preserve"> de </w:t>
      </w:r>
      <w:r w:rsidR="00307E3E">
        <w:t>notre expérience</w:t>
      </w:r>
      <w:r w:rsidR="0036239E">
        <w:t xml:space="preserve">, </w:t>
      </w:r>
      <w:r>
        <w:t>des</w:t>
      </w:r>
      <w:r w:rsidR="0036239E">
        <w:t xml:space="preserve"> jeux </w:t>
      </w:r>
      <w:r w:rsidR="00307E3E">
        <w:t xml:space="preserve">comme ERPSim® ou encore Albasim s’apparentent à des jeux </w:t>
      </w:r>
      <w:r w:rsidR="0036239E">
        <w:t>vidéo que l’on retrouve dans le comme</w:t>
      </w:r>
      <w:r>
        <w:t xml:space="preserve">rce. Cependant, ils </w:t>
      </w:r>
      <w:r w:rsidR="00456E15">
        <w:t>s’</w:t>
      </w:r>
      <w:r>
        <w:t>utilisent</w:t>
      </w:r>
      <w:r w:rsidR="0036239E">
        <w:t xml:space="preserve"> à des fins de formation affiliés à des domaines sérieux</w:t>
      </w:r>
      <w:r>
        <w:t>. C</w:t>
      </w:r>
      <w:r w:rsidR="0036239E">
        <w:t xml:space="preserve">omme </w:t>
      </w:r>
      <w:r>
        <w:t xml:space="preserve">nous pouvons en </w:t>
      </w:r>
      <w:r w:rsidR="0036239E">
        <w:t>témoigne</w:t>
      </w:r>
      <w:r>
        <w:t>r</w:t>
      </w:r>
      <w:r w:rsidR="00456E15">
        <w:t xml:space="preserve"> grâce à</w:t>
      </w:r>
      <w:r w:rsidR="0036239E">
        <w:t xml:space="preserve"> l’utilisation qui </w:t>
      </w:r>
      <w:r>
        <w:t xml:space="preserve">en </w:t>
      </w:r>
      <w:r w:rsidR="00307E3E">
        <w:t>ont</w:t>
      </w:r>
      <w:r w:rsidR="0036239E">
        <w:t xml:space="preserve"> été faite </w:t>
      </w:r>
      <w:r>
        <w:t xml:space="preserve">durant </w:t>
      </w:r>
      <w:r w:rsidR="00456E15">
        <w:t>le cursus de la filière IG</w:t>
      </w:r>
      <w:r w:rsidR="0036239E">
        <w:t>. En effet, nous l</w:t>
      </w:r>
      <w:r w:rsidR="00307E3E">
        <w:t xml:space="preserve">es </w:t>
      </w:r>
      <w:r w:rsidR="0036239E">
        <w:t xml:space="preserve">avons </w:t>
      </w:r>
      <w:r w:rsidR="00307E3E">
        <w:t>expérimentés</w:t>
      </w:r>
      <w:r w:rsidR="0036239E">
        <w:t xml:space="preserve"> durant</w:t>
      </w:r>
      <w:r>
        <w:t xml:space="preserve"> le</w:t>
      </w:r>
      <w:r w:rsidR="00307E3E">
        <w:t>s</w:t>
      </w:r>
      <w:r>
        <w:t xml:space="preserve"> module de </w:t>
      </w:r>
      <w:r w:rsidR="00307E3E">
        <w:t xml:space="preserve">cockpit d’entreprise et de </w:t>
      </w:r>
      <w:r>
        <w:t>gestion de projet informatique</w:t>
      </w:r>
      <w:r w:rsidR="0036239E">
        <w:t xml:space="preserve">. </w:t>
      </w:r>
      <w:r w:rsidR="00307E3E">
        <w:t xml:space="preserve">Le premier de ces jeux mettait en scène des sociétés de distribution de produits laitiers. Par groupe de quatre à cinq personnes, les étudiants devaient prendre des décisions stratégiques pour générer du profit. Le deuxième quant à lui </w:t>
      </w:r>
      <w:r w:rsidR="0036239E">
        <w:t xml:space="preserve">avait comme objectif </w:t>
      </w:r>
      <w:r w:rsidR="00307E3E">
        <w:t>de sensibiliser les étudiants à</w:t>
      </w:r>
      <w:r w:rsidR="0036239E">
        <w:t xml:space="preserve"> la gestion de projet. Pour se faire, la classe était </w:t>
      </w:r>
      <w:r w:rsidR="00307E3E">
        <w:t xml:space="preserve">divisée en groupe de quatre à cinq </w:t>
      </w:r>
      <w:r w:rsidR="0036239E">
        <w:t xml:space="preserve">étudiants. Puis, le jeu consistait à </w:t>
      </w:r>
      <w:r w:rsidR="00456E15">
        <w:t>exploiter une méthode de</w:t>
      </w:r>
      <w:r w:rsidR="0036239E">
        <w:t xml:space="preserve"> gestion de projet pour un développement d’application mobi</w:t>
      </w:r>
      <w:r w:rsidR="00307E3E">
        <w:t>le. A</w:t>
      </w:r>
      <w:r>
        <w:t>vec tout ce qu’il en résulte</w:t>
      </w:r>
      <w:r w:rsidR="00307E3E">
        <w:t xml:space="preserve"> comme f</w:t>
      </w:r>
      <w:r w:rsidR="00456E15">
        <w:t>aire des estimations en terme de budgétisation, élaborer des stratégies d’investissement, ordonnancé les tâches, leurs affecter des</w:t>
      </w:r>
      <w:r>
        <w:t xml:space="preserve"> ressources</w:t>
      </w:r>
      <w:r w:rsidR="00456E15">
        <w:t>, etc..</w:t>
      </w:r>
      <w:r>
        <w:t xml:space="preserve">. </w:t>
      </w:r>
      <w:r w:rsidR="00456E15">
        <w:t>Toutes ces actions de</w:t>
      </w:r>
      <w:r w:rsidR="00307E3E">
        <w:t>vaient être enregistrées dans le</w:t>
      </w:r>
      <w:r w:rsidR="00456E15">
        <w:t xml:space="preserve"> jeu qui </w:t>
      </w:r>
      <w:r w:rsidR="00307E3E">
        <w:t>avait</w:t>
      </w:r>
      <w:r w:rsidR="00456E15">
        <w:t xml:space="preserve"> la forme d’une application Web. Puis, u</w:t>
      </w:r>
      <w:r>
        <w:t>n simulateur réagissait à nos décisions en impactant trois axes :</w:t>
      </w:r>
      <w:r w:rsidR="00282811">
        <w:t xml:space="preserve"> délai, coût et q</w:t>
      </w:r>
      <w:r w:rsidR="00307E3E">
        <w:t>ualité. Ces</w:t>
      </w:r>
      <w:r>
        <w:t xml:space="preserve"> exempl</w:t>
      </w:r>
      <w:r w:rsidR="00307E3E">
        <w:t>es sont</w:t>
      </w:r>
      <w:r w:rsidR="00456E15">
        <w:t xml:space="preserve"> là pour </w:t>
      </w:r>
      <w:r>
        <w:t>affirme</w:t>
      </w:r>
      <w:r w:rsidR="00456E15">
        <w:t xml:space="preserve">r </w:t>
      </w:r>
      <w:r>
        <w:t>que les jeux sérieux sont de simple jeu virtuel où un scénario accompagne l’atteinte d’</w:t>
      </w:r>
      <w:r w:rsidR="00282811">
        <w:t>objectifs pédagogiques. Nous sommes là, clairement dans un domaine sérieux.</w:t>
      </w:r>
    </w:p>
    <w:p w14:paraId="058C723E" w14:textId="77777777" w:rsidR="00F2693B" w:rsidRDefault="00F2693B" w:rsidP="00DD1E85">
      <w:pPr>
        <w:pStyle w:val="tbtitre1"/>
        <w:outlineLvl w:val="0"/>
      </w:pPr>
      <w:bookmarkStart w:id="1" w:name="_Toc453919540"/>
      <w:r>
        <w:t>Contexte</w:t>
      </w:r>
      <w:bookmarkEnd w:id="1"/>
    </w:p>
    <w:p w14:paraId="39C14203" w14:textId="44B70A2F" w:rsidR="00F967DC" w:rsidRDefault="00F967DC" w:rsidP="00F967DC">
      <w:pPr>
        <w:pStyle w:val="tbnormal"/>
      </w:pPr>
      <w:r>
        <w:t xml:space="preserve">Dans le cadre d’un travail de fin d’études, nommé </w:t>
      </w:r>
      <w:r w:rsidR="00172225">
        <w:t>travail de Bachelor, l’étudiant doit mettre en pratique tout le savoir capitalisé durant ses trois années de formation.</w:t>
      </w:r>
    </w:p>
    <w:p w14:paraId="37BC0FCD" w14:textId="051E1DD3" w:rsidR="00172225" w:rsidRDefault="006A2416" w:rsidP="006A2416">
      <w:pPr>
        <w:pStyle w:val="tbnormal"/>
      </w:pPr>
      <w:r>
        <w:t>Ce travail doit permettre d’apporter une réponse à une problématique contextuelle qui fait office de « Les jeux sérieux sont très répandus dans les écoles de commerce et permettent de supporter l'enseignement de nombreuses disciplines. Dans le domaine des PGI, le jeu ERPsim</w:t>
      </w:r>
      <w:r w:rsidR="00B4060D">
        <w:t>®</w:t>
      </w:r>
      <w:r>
        <w:t xml:space="preserve">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rsidR="00392B83">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p>
    <w:p w14:paraId="541EF22B" w14:textId="4038ED0D" w:rsidR="00D31A6C" w:rsidRDefault="00D31A6C" w:rsidP="006A2416">
      <w:pPr>
        <w:pStyle w:val="tbnormal"/>
      </w:pPr>
      <w:r>
        <w:br w:type="page"/>
      </w:r>
    </w:p>
    <w:p w14:paraId="6304F9CC" w14:textId="5FD79A01" w:rsidR="006A2416" w:rsidRDefault="00D65542" w:rsidP="006A2416">
      <w:pPr>
        <w:pStyle w:val="tbnormal"/>
      </w:pPr>
      <w:r>
        <w:lastRenderedPageBreak/>
        <w:t>Pour appuyer l’observation faite dans le paragraphe ci-dessus, veuillez pren</w:t>
      </w:r>
      <w:r w:rsidR="00360FBD">
        <w:t xml:space="preserve">dre en considération l’étude de </w:t>
      </w:r>
      <w:r w:rsidR="00360FBD">
        <w:rPr>
          <w:rFonts w:cs="Times New Roman"/>
          <w:sz w:val="22"/>
          <w:lang w:val="fr-FR"/>
        </w:rPr>
        <w:t xml:space="preserve">l’Office fédéral de la statistique (OFS) qui fait état des </w:t>
      </w:r>
      <w:r w:rsidR="006B4B8D">
        <w:t xml:space="preserve">chiffres </w:t>
      </w:r>
      <w:r w:rsidR="00360FBD">
        <w:t>suivants</w:t>
      </w:r>
      <w:r w:rsidR="00C73091">
        <w:rPr>
          <w:rStyle w:val="Appelnotedebasdep"/>
        </w:rPr>
        <w:footnoteReference w:id="2"/>
      </w:r>
      <w:r w:rsidR="00360FBD">
        <w:t> :</w:t>
      </w:r>
    </w:p>
    <w:p w14:paraId="2C976455" w14:textId="746CCCB2" w:rsidR="006B4B8D" w:rsidRDefault="00360FBD" w:rsidP="002404CF">
      <w:pPr>
        <w:pStyle w:val="tbnormal"/>
      </w:pPr>
      <w:r w:rsidRPr="00360FBD">
        <w:rPr>
          <w:noProof/>
          <w:lang w:val="fr-FR" w:eastAsia="fr-FR"/>
        </w:rPr>
        <w:drawing>
          <wp:inline distT="0" distB="0" distL="0" distR="0" wp14:anchorId="0CF5C44D" wp14:editId="65D3ECD6">
            <wp:extent cx="4679950" cy="552069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79950" cy="5520690"/>
                    </a:xfrm>
                    <a:prstGeom prst="rect">
                      <a:avLst/>
                    </a:prstGeom>
                  </pic:spPr>
                </pic:pic>
              </a:graphicData>
            </a:graphic>
          </wp:inline>
        </w:drawing>
      </w:r>
    </w:p>
    <w:p w14:paraId="0E31AFFA" w14:textId="5ECEED0B" w:rsidR="00360FBD" w:rsidRDefault="00360FBD" w:rsidP="006A2416">
      <w:pPr>
        <w:pStyle w:val="tbnormal"/>
      </w:pPr>
      <w:r w:rsidRPr="00360FBD">
        <w:t>Figure 1 : Structure démographique des sociétés des cantons du Jura et Neuchâtel.</w:t>
      </w:r>
    </w:p>
    <w:p w14:paraId="2073A4AF" w14:textId="7C9B1139" w:rsidR="006F20B7" w:rsidRDefault="00360FBD" w:rsidP="00341186">
      <w:pPr>
        <w:pStyle w:val="tbnormal"/>
      </w:pPr>
      <w:r>
        <w:t>Le taux de petites et moyennes entreprises pour les cantons de Neuchâtel et du Jura est de 99.83%. Dont seulement 1.70% sont des moyennes entreprises composées de 50 à 249 employés. Avancer que la solution SAP® n’est pas envisageable est tout à fait recevable.</w:t>
      </w:r>
    </w:p>
    <w:p w14:paraId="62DC9A93" w14:textId="43FC0366" w:rsidR="00392B83" w:rsidRDefault="00392B83" w:rsidP="00DD1E85">
      <w:pPr>
        <w:pStyle w:val="tbtitre1"/>
        <w:outlineLvl w:val="0"/>
      </w:pPr>
      <w:bookmarkStart w:id="2" w:name="_Toc453919541"/>
      <w:r>
        <w:t>Pourquoi Odoo®</w:t>
      </w:r>
      <w:bookmarkEnd w:id="2"/>
    </w:p>
    <w:p w14:paraId="361B2F8E" w14:textId="59EE8E6F" w:rsidR="00392B83" w:rsidRDefault="00392B83" w:rsidP="00392B83">
      <w:pPr>
        <w:pStyle w:val="tbnormal"/>
      </w:pPr>
      <w:r>
        <w:t>Lors du travail personnel étant la phase préalable à ce projet, l’idée était de « </w:t>
      </w:r>
      <w:r w:rsidRPr="00392B83">
        <w:t xml:space="preserve">se familiariser avec le fonctionnement des jeux sérieux et des scénarios </w:t>
      </w:r>
      <w:r w:rsidRPr="00392B83">
        <w:lastRenderedPageBreak/>
        <w:t>pédagogiques qui y sont liés. Ensuite, des recommandations seront faites pour la création d'un nouveau scénario pédagogique basé sur Odoo. Finalement, une analyse des possibilités offertes par Odoo sera effectuée afin d'imaginer un scénario adapté d'ERPsim et spécialement orienté vers les PME.</w:t>
      </w:r>
      <w:r>
        <w:t xml:space="preserve"> » </w:t>
      </w:r>
      <w:r>
        <w:fldChar w:fldCharType="begin" w:fldLock="1"/>
      </w:r>
      <w:r w:rsidR="00937F9E">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392B83">
        <w:rPr>
          <w:noProof/>
        </w:rPr>
        <w:t>(Fritscher et al., 2016)</w:t>
      </w:r>
      <w:r>
        <w:fldChar w:fldCharType="end"/>
      </w:r>
      <w:r>
        <w:t>.</w:t>
      </w:r>
    </w:p>
    <w:p w14:paraId="3D99C064" w14:textId="58BCC412" w:rsidR="00392B83" w:rsidRPr="00392B83" w:rsidRDefault="00392B83" w:rsidP="00392B83">
      <w:pPr>
        <w:pStyle w:val="tbnormal"/>
      </w:pPr>
      <w:r>
        <w:t xml:space="preserve">Le résultat de cette première analyse est éloquent, Odoo® est le candidat parfait pour ce travail. Il dispose d’une politique Open Source ce qui signifie que les coûts de licence sont moindre et que le code est ouvert et par conséquent, il peut être adapté à toutes sortes de besoins. Mais ce n’est de loin pas tout. Il expose une API très fournie. Elle permet d’interfacer avec le PGI à partir de n’importe quel logiciel informatique. La documentation est très bien faite avec des exemples dans les langages : Python, Ruby, PHP et Java. De plus, Odoo S.A et sa communauté peuvent se targuer d’avoir plus de deux millions d’utilisateurs dans sa version en ligne </w:t>
      </w:r>
      <w:r w:rsidR="00937F9E">
        <w:fldChar w:fldCharType="begin" w:fldLock="1"/>
      </w:r>
      <w:r w:rsidR="00C64621">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937F9E">
        <w:fldChar w:fldCharType="separate"/>
      </w:r>
      <w:r w:rsidR="00937F9E" w:rsidRPr="00937F9E">
        <w:rPr>
          <w:noProof/>
        </w:rPr>
        <w:t>(Odoo S.A, 2016)</w:t>
      </w:r>
      <w:r w:rsidR="00937F9E">
        <w:fldChar w:fldCharType="end"/>
      </w:r>
      <w:r w:rsidR="00937F9E">
        <w:t>.</w:t>
      </w:r>
    </w:p>
    <w:p w14:paraId="25E3DD62" w14:textId="77777777" w:rsidR="006B3958" w:rsidRDefault="006B3958" w:rsidP="00DD1E85">
      <w:pPr>
        <w:pStyle w:val="tbtitre1"/>
        <w:outlineLvl w:val="0"/>
      </w:pPr>
      <w:bookmarkStart w:id="3" w:name="_Toc453919542"/>
      <w:r>
        <w:t>Démarche</w:t>
      </w:r>
      <w:bookmarkEnd w:id="3"/>
    </w:p>
    <w:p w14:paraId="31B0C721" w14:textId="21374093" w:rsidR="006B3958" w:rsidRDefault="006B3958" w:rsidP="006B3958">
      <w:pPr>
        <w:pStyle w:val="tbnormal"/>
      </w:pPr>
      <w:r>
        <w:t>Ce pro</w:t>
      </w:r>
      <w:r w:rsidR="00341186">
        <w:t xml:space="preserve">jet s’inscrit dans un cycle de </w:t>
      </w:r>
      <w:r>
        <w:t>courte durée. En effet, nous avons à disposition quatorze (14) semaines afin d’aboutir aux résultats attendus. Ces résultats sont matérialisés sous diverses formes. Cela s’explique du fait que ce projet s’articule autour d’axes d’analyse variés requérant des compétences diverses.</w:t>
      </w:r>
    </w:p>
    <w:p w14:paraId="65D3FE40" w14:textId="75EA4B14" w:rsidR="006B3958" w:rsidRDefault="006B3958" w:rsidP="006B3958">
      <w:pPr>
        <w:pStyle w:val="tbnormal"/>
      </w:pPr>
      <w:r>
        <w:t xml:space="preserve">Pour aboutir aux livrables mentionnés dans </w:t>
      </w:r>
      <w:r w:rsidR="00341186">
        <w:t>la demande de ratification et</w:t>
      </w:r>
      <w:r>
        <w:t xml:space="preserve"> ce dans les </w:t>
      </w:r>
      <w:r w:rsidR="00341186">
        <w:t>délais</w:t>
      </w:r>
      <w:r>
        <w:t xml:space="preserve"> impartis, nous avons pris la décision de nous appuyer sur une méthode de gestion du projet dite agile. Toutefois, il est important de faire mention que l’équipe qui œuvre dans la réalisation du projet est très petite, trois (3) personnes ayant respectivement les rôles de directeur de travail et d’assistant, ces derniers représentent le mandant et donc impliqués avec des responsabilités de support et de maître d’ouvrage (MOA). L’étudiant en qualité de mandataire ayant les responsabilités de maître d’œuvre (MOE). De ce fait, l’adoption d’une méthode agile particulière n’est pas retenu et le choix se porte sur un dérivé</w:t>
      </w:r>
      <w:r w:rsidR="00341186">
        <w:t xml:space="preserve"> qui reprend les concepts généraux des méthodologies agiles. </w:t>
      </w:r>
      <w:r w:rsidR="00E64502">
        <w:t>C’est donc u</w:t>
      </w:r>
      <w:r>
        <w:t>ne méthode dite hybride</w:t>
      </w:r>
      <w:r w:rsidR="00E64502">
        <w:t xml:space="preserve"> qui est mise en oeuvre</w:t>
      </w:r>
      <w:r>
        <w:t>. Le respect des principales valeurs et les principes cités dans Le Manifeste agile sont cependant retenus. Pour rappel le Manifeste les énumérer comme ceci</w:t>
      </w:r>
      <w:r>
        <w:rPr>
          <w:rStyle w:val="Appelnotedebasdep"/>
        </w:rPr>
        <w:footnoteReference w:id="3"/>
      </w:r>
      <w:r>
        <w:t> :</w:t>
      </w:r>
    </w:p>
    <w:p w14:paraId="10CDBF1C" w14:textId="77777777" w:rsidR="006B3958" w:rsidRDefault="006B3958" w:rsidP="00040851">
      <w:pPr>
        <w:pStyle w:val="tbnormal"/>
        <w:numPr>
          <w:ilvl w:val="0"/>
          <w:numId w:val="3"/>
        </w:numPr>
      </w:pPr>
      <w:r w:rsidRPr="00E64502">
        <w:rPr>
          <w:b/>
        </w:rPr>
        <w:t>Les individus et leurs interactions</w:t>
      </w:r>
      <w:r>
        <w:t xml:space="preserve"> plus que les processus et les outils.</w:t>
      </w:r>
    </w:p>
    <w:p w14:paraId="40295131" w14:textId="77777777" w:rsidR="006B3958" w:rsidRDefault="006B3958" w:rsidP="00040851">
      <w:pPr>
        <w:pStyle w:val="tbnormal"/>
        <w:numPr>
          <w:ilvl w:val="0"/>
          <w:numId w:val="3"/>
        </w:numPr>
      </w:pPr>
      <w:r w:rsidRPr="00E64502">
        <w:rPr>
          <w:b/>
        </w:rPr>
        <w:t>Des logiciels opérationnels</w:t>
      </w:r>
      <w:r>
        <w:t xml:space="preserve"> plus qu’une documentation exhaustive.</w:t>
      </w:r>
    </w:p>
    <w:p w14:paraId="0C1C8B3D" w14:textId="77777777" w:rsidR="006B3958" w:rsidRDefault="006B3958" w:rsidP="00040851">
      <w:pPr>
        <w:pStyle w:val="tbnormal"/>
        <w:numPr>
          <w:ilvl w:val="0"/>
          <w:numId w:val="3"/>
        </w:numPr>
      </w:pPr>
      <w:r w:rsidRPr="00E64502">
        <w:rPr>
          <w:b/>
        </w:rPr>
        <w:t>La collaboration avec les clients</w:t>
      </w:r>
      <w:r>
        <w:t xml:space="preserve"> plus que la négociation contractuelle.</w:t>
      </w:r>
    </w:p>
    <w:p w14:paraId="3E164CBF" w14:textId="77777777" w:rsidR="006B3958" w:rsidRDefault="006B3958" w:rsidP="00040851">
      <w:pPr>
        <w:pStyle w:val="tbnormal"/>
        <w:numPr>
          <w:ilvl w:val="0"/>
          <w:numId w:val="3"/>
        </w:numPr>
      </w:pPr>
      <w:r w:rsidRPr="00E64502">
        <w:rPr>
          <w:b/>
        </w:rPr>
        <w:t>L’adaptation au changement</w:t>
      </w:r>
      <w:r>
        <w:t xml:space="preserve"> plus que le suivi d’un plan.</w:t>
      </w:r>
    </w:p>
    <w:p w14:paraId="788B0DF4" w14:textId="77777777" w:rsidR="006B3958" w:rsidRDefault="006B3958" w:rsidP="006B3958">
      <w:pPr>
        <w:pStyle w:val="tbnormal"/>
      </w:pPr>
      <w:r>
        <w:t>Néanmoins, les auteurs reconnaissent la valeur indéniable qu’ont les seconds éléments de ces diverses assertions. Malgré cela, ils précisent privilégier les premiers. C’est sur ce postulat que nous réalisons ce projet.</w:t>
      </w:r>
    </w:p>
    <w:p w14:paraId="09A3504A" w14:textId="2E2914C3" w:rsidR="006B3958" w:rsidRDefault="006B3958" w:rsidP="006B3958">
      <w:pPr>
        <w:pStyle w:val="tbnormal"/>
      </w:pPr>
      <w:r>
        <w:lastRenderedPageBreak/>
        <w:t>Afin d’être coordonné entre les diverses parties prenantes, nous utilisons au quotidien un outil qui s’aligne sur la méthode de travail retenue, Trello®. Nous y avons créé un endroit où la communication y est facile et où les avancées itératives peuvent être simplement visualisable par tous les membres de l’équipe. « </w:t>
      </w:r>
      <w:r w:rsidRPr="00E6133C">
        <w:t>Trello est un outil de gestion de projet en ligne, lancé en septembre 2011, et inspiré par la méthode Kanban de Toyota. Il est basé sur une organisation des projets en planches listant des cartes, chacune représentant des tâches. Les cartes sont assignables à des utilisateurs et sont mobiles d'une planche à l'autre, traduisant leur avancement.</w:t>
      </w:r>
      <w:r>
        <w:t xml:space="preserve"> » </w:t>
      </w:r>
      <w:r>
        <w:fldChar w:fldCharType="begin" w:fldLock="1"/>
      </w:r>
      <w:r>
        <w:instrText>ADDIN CSL_CITATION { "citationItems" : [ { "id" : "ITEM-1", "itemData" : { "URL" : "https://fr.wikipedia.org/wiki/Trello", "accessed" : { "date-parts" : [ [ "2016", "5", "20" ] ] }, "author" : [ { "dropping-particle" : "", "family" : "Wikip\u00e9dia", "given" : "", "non-dropping-particle" : "", "parse-names" : false, "suffix" : "" } ], "container-title" : "2015-11-30", "id" : "ITEM-1", "issued" : { "date-parts" : [ [ "2015" ] ] }, "title" : "Trello", "type" : "webpage" }, "uris" : [ "http://www.mendeley.com/documents/?uuid=f6566a60-a7ea-3ca0-ad8d-7893e52ee8f1" ] } ], "mendeley" : { "formattedCitation" : "(Wikip\u00e9dia, 2015b)", "plainTextFormattedCitation" : "(Wikip\u00e9dia, 2015b)", "previouslyFormattedCitation" : "(Wikip\u00e9dia, 2015b)" }, "properties" : { "noteIndex" : 0 }, "schema" : "https://github.com/citation-style-language/schema/raw/master/csl-citation.json" }</w:instrText>
      </w:r>
      <w:r>
        <w:fldChar w:fldCharType="separate"/>
      </w:r>
      <w:r w:rsidRPr="00E6133C">
        <w:rPr>
          <w:noProof/>
        </w:rPr>
        <w:t>(Wikipédia, 2015b)</w:t>
      </w:r>
      <w:r>
        <w:fldChar w:fldCharType="end"/>
      </w:r>
      <w:r>
        <w:t>. Nous planifions et faisons des revues des travaux en cours régulièrement grâce aux séances à intervalle régulier, que nous avons bloqué au jeudi de chaque semaine. Le but est de faire le point sur ce qui a été fait et ce qui doit l’être.</w:t>
      </w:r>
    </w:p>
    <w:p w14:paraId="594BEA18" w14:textId="77777777" w:rsidR="006B3958" w:rsidRDefault="006B3958" w:rsidP="006B3958">
      <w:pPr>
        <w:pStyle w:val="tbnormal"/>
      </w:pPr>
      <w:r>
        <w:t xml:space="preserve">Afin de démarrer sur la bonne voie et être productif, nous nous basons sur une étude préliminaire, effectuer durant la phase de travail personnel. Ce travail consistait à « se familiariser avec le fonctionnement des jeux sérieux et des scénarios pédagogiques qui y sont liés. Ensuite, des recommandations seront faites pour la création d’un nouveau scénario pédagogique basé sur Odoo®. Finalement, une analyse des possibilités offertes par Odoo® sera effectuée afin d’imaginer un scénario adapté d’ERPSim® et spécialement orienté vers les PME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C94970">
        <w:rPr>
          <w:noProof/>
        </w:rPr>
        <w:t>(Fritscher et al., 2016)</w:t>
      </w:r>
      <w:r>
        <w:fldChar w:fldCharType="end"/>
      </w:r>
      <w:r>
        <w:t>.</w:t>
      </w:r>
    </w:p>
    <w:p w14:paraId="506071EF" w14:textId="77777777" w:rsidR="006B3958" w:rsidRDefault="006B3958" w:rsidP="006B3958">
      <w:pPr>
        <w:pStyle w:val="tbnormal"/>
      </w:pPr>
      <w:r>
        <w:t>Ensuite, nous travaillons sur différents axes : métier, technique, pédagogique et management. L’idée est d’avancer sur ces trois (3) premiers axes parallèlement avec des itérations de courtes durées. Ainsi, nous évitons de dévier sur des chemins divergents aux risques d’être contradictoires. Le quatrième étant plus un aspect de support à la réalisation du projet.</w:t>
      </w:r>
    </w:p>
    <w:p w14:paraId="1EFFC826" w14:textId="77777777" w:rsidR="006B3958" w:rsidRDefault="006B3958" w:rsidP="006B3958">
      <w:pPr>
        <w:pStyle w:val="tbnormal"/>
      </w:pPr>
      <w:r>
        <w:t>Le travail à fournir dans l’axe métier, consiste à s’appuyer sur les bases de gestion que le mandataire possède déjà grâce à son cursus filière informatique de gestion. Puis, de compléter ses connaissances en extrayant des concepts théoriques plus avancés à partir de diverses sources littéraires. Le but est de maîtriser plusieurs sujets. Les principaux éléments des processus opérationnels d’une société industrielle, i.e., comprendre les flux et les informations véhiculées. Les actions à entreprendre sur chacun des processus. Maitriser les enregistrements des flux monétaires qu’enregistre la comptabilité des sociétés. Connaître le fonctionnement global des économies de marché, de la loi de l’offre et la demande, des économies d’échelles et de l’influence de l’indicateur d’élasticité des prix sur la demande des consommateurs.</w:t>
      </w:r>
    </w:p>
    <w:p w14:paraId="55AE29FA" w14:textId="77777777" w:rsidR="006B3958" w:rsidRDefault="006B3958" w:rsidP="006B3958">
      <w:pPr>
        <w:pStyle w:val="tbnormal"/>
      </w:pPr>
      <w:r>
        <w:t xml:space="preserve">L’aspect technique doit permettre de comprendre les mécanismes fournis par Odoo® afin d’entrer dans le système et interagir avec ses composants. L’idée sous-jacente est de pouvoir faire évoluer les processus métiers, les objets et leurs divers états à partir du simulateur, de manière automatisée. C’est sur ce point-là, qu’un des enjeux principaux, se joue. En effet, grâce à ce procédé, le scénario peut avancer et évoluer. C’est cela qui rend l’immersion totale pour les participants. L’enjeu étant la capacité de la solution à capter un </w:t>
      </w:r>
      <w:r>
        <w:lastRenderedPageBreak/>
        <w:t>maximum d’intérêt de la part des participants. Et de ce fait, booster les gains pédagogiques relatifs à l’utilisation de ce support à la formation.</w:t>
      </w:r>
    </w:p>
    <w:p w14:paraId="158D434D" w14:textId="77777777" w:rsidR="006B3958" w:rsidRDefault="006B3958" w:rsidP="006B3958">
      <w:pPr>
        <w:pStyle w:val="tbnormal"/>
      </w:pPr>
      <w:r>
        <w:t>En terme d’aspect pédagogique, l’enjeu est de pouvoir consolider les bases théoriques acquises durant les cours par une expérience pratique. Cette expérience est dispensée dans un environnement proche de la réalité fournie par le jeu sérieux OdooSIM. Par conséquent, le simulateur doit mettre en place des interactions ayant des buts pédagogiques pertinents. Ces interactions de type action-réaction, se concrétisent par le fait que le participant doit prendre des décisions, le plus souvent stratégiques, afin d’amener sa société vers un idéal de profit et d’efficience opérationnel. Le simulateur doit faire la distinction entre les tâches où leurs réalisations apportent de la valeur aux participants et celles qui ne le font pas. Il est donc capital d’avoir une vision d’ensemble des processus et leurs procédures mis en œuvre dans une société industrielle. Cette vision doit refléter celle des diverses transactions supportant ces tâches dans le progiciel de gestion intégré Odoo®. Sur la base d’hypothèses, les transactions sont catégorisées en terme de gain pédagogique. Les transactions possédant un certain degré, formuler en terme de score, doivent être à la charge des participants et les autres sont automatisées par le simulateur. Cette catégorisation doit débouchée sur une bonne répartition entre transactions automatisées et non-automatisées. En effet, cette répartition est une balance entre l’expérience engrangée et la fluidité du scénario. Plus les transactions sont manuelles, plus les participants gagnent en expérience. Cela s’explique par le fait qu’un plus grand nombre d’opérations sont à la charge des participants. À contrario, plus les transactions sont automatisées, plus le jeu semble fluide. Mais un jeu où les participants n’ont rien à faire se range plus du côté des films didactiques. Ce qui n’est pas la finalité d’OdooSIM.</w:t>
      </w:r>
    </w:p>
    <w:p w14:paraId="675B8E87" w14:textId="77777777" w:rsidR="006B3958" w:rsidRDefault="006B3958" w:rsidP="006B3958">
      <w:pPr>
        <w:pStyle w:val="tbnormal"/>
      </w:pPr>
      <w:r>
        <w:t>L’aspect management se caractérise par une gestion du projet efficiente. La réponse étant déjà soulevée plus haut dans ce chapitre, nous n’allons pas nous étaler sur des dires superflus dans ce paragraphe.</w:t>
      </w:r>
    </w:p>
    <w:p w14:paraId="3E77BBAB" w14:textId="77777777" w:rsidR="006B3958" w:rsidRDefault="006B3958" w:rsidP="006B3958">
      <w:pPr>
        <w:pStyle w:val="tbnormal"/>
      </w:pPr>
      <w:r>
        <w:t>Tous les éléments présentés ci-dessus font partie intégrante de la démarche. Pour rappel, elle couvre trois (3) axes dont les éléments de réponse doivent être obtenu en appliquant la démarche générale suivante :</w:t>
      </w:r>
    </w:p>
    <w:p w14:paraId="126754CF" w14:textId="77777777" w:rsidR="006B3958" w:rsidRDefault="006B3958" w:rsidP="00FF69F3">
      <w:pPr>
        <w:pStyle w:val="tbnormal"/>
      </w:pPr>
      <w:r>
        <w:rPr>
          <w:noProof/>
          <w:lang w:val="fr-FR" w:eastAsia="fr-FR"/>
        </w:rPr>
        <w:drawing>
          <wp:inline distT="0" distB="0" distL="0" distR="0" wp14:anchorId="5F104F6F" wp14:editId="43FCB760">
            <wp:extent cx="4679950" cy="1626283"/>
            <wp:effectExtent l="0" t="0" r="0" b="0"/>
            <wp:docPr id="11" name="Diagramme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71EDBD1" w14:textId="173B1E5B" w:rsidR="006B3958" w:rsidRDefault="006B3958" w:rsidP="006B3958">
      <w:pPr>
        <w:pStyle w:val="tbnormal"/>
      </w:pPr>
      <w:r>
        <w:t xml:space="preserve">Sur la base des problématiques identifiées faire des hypothèses subjectives. </w:t>
      </w:r>
      <w:r w:rsidR="00A47A38">
        <w:t>S’appuyer sur une base théorique afin de l</w:t>
      </w:r>
      <w:r>
        <w:t xml:space="preserve">es vérifier en proposant des alternatives ayant chacune des avantages et des limites. Finalement, procéder </w:t>
      </w:r>
      <w:r>
        <w:lastRenderedPageBreak/>
        <w:t>à des recommandations afin que les lecteurs</w:t>
      </w:r>
      <w:r w:rsidR="00A47A38">
        <w:t xml:space="preserve"> soient sensibilisés sur les possibilités, </w:t>
      </w:r>
      <w:r w:rsidR="009863D3">
        <w:t>leurs avantages et leurs faible</w:t>
      </w:r>
      <w:r w:rsidR="00A47A38">
        <w:t>sses.</w:t>
      </w:r>
    </w:p>
    <w:p w14:paraId="15717E28" w14:textId="3FDBAE4C" w:rsidR="00614C81" w:rsidRDefault="00614C81" w:rsidP="00614C81">
      <w:pPr>
        <w:pStyle w:val="tbnormal"/>
      </w:pPr>
      <w:r>
        <w:t>Il nous semble inévitable de parler d’un des résultats que le projet doit produire. Les spécifications métiers et techniques</w:t>
      </w:r>
      <w:r w:rsidR="00516D5C">
        <w:t xml:space="preserve"> qui représentent la plus grande valeur pour le projet</w:t>
      </w:r>
      <w:r>
        <w:t>. Elles doivent servir de support à toutes équipes de développeurs qui entreprendraient la réalisation concrète de l’ensemble du jeu. Elles sont exprimées sous forme de modèl</w:t>
      </w:r>
      <w:r w:rsidR="00516D5C">
        <w:t xml:space="preserve">e respectant divers formalismes. Puis dans </w:t>
      </w:r>
      <w:r w:rsidR="009C05CC">
        <w:t>six</w:t>
      </w:r>
      <w:r w:rsidR="00516D5C">
        <w:t xml:space="preserve"> (</w:t>
      </w:r>
      <w:r w:rsidR="009C05CC">
        <w:t>6</w:t>
      </w:r>
      <w:r w:rsidR="00516D5C">
        <w:t>)</w:t>
      </w:r>
      <w:r>
        <w:t xml:space="preserve"> niveau</w:t>
      </w:r>
      <w:r w:rsidR="009C05CC">
        <w:t>x</w:t>
      </w:r>
      <w:r>
        <w:t xml:space="preserve"> d’abstraction</w:t>
      </w:r>
      <w:r w:rsidR="009C05CC">
        <w:t>s</w:t>
      </w:r>
      <w:r w:rsidR="00A55AC2">
        <w:t xml:space="preserve"> d’</w:t>
      </w:r>
      <w:r w:rsidR="00516D5C">
        <w:t xml:space="preserve">un (1) </w:t>
      </w:r>
      <w:r w:rsidR="00A55AC2">
        <w:t xml:space="preserve">le plus abstrait </w:t>
      </w:r>
      <w:r w:rsidR="00516D5C">
        <w:t xml:space="preserve">vers </w:t>
      </w:r>
      <w:r w:rsidR="00A55AC2">
        <w:t xml:space="preserve">le </w:t>
      </w:r>
      <w:r w:rsidR="009C05CC">
        <w:t>six (6</w:t>
      </w:r>
      <w:r w:rsidR="00516D5C">
        <w:t xml:space="preserve">) </w:t>
      </w:r>
      <w:r w:rsidR="00A55AC2">
        <w:t>le plus détaillé</w:t>
      </w:r>
      <w:r>
        <w:t xml:space="preserve">. </w:t>
      </w:r>
      <w:r w:rsidR="00A55AC2">
        <w:t>Voici le détail de ce livrable et ses niveaux :</w:t>
      </w:r>
    </w:p>
    <w:p w14:paraId="4C664C31" w14:textId="42045E95" w:rsidR="00614C81" w:rsidRDefault="00614C81" w:rsidP="00040851">
      <w:pPr>
        <w:pStyle w:val="tbnormal"/>
        <w:numPr>
          <w:ilvl w:val="0"/>
          <w:numId w:val="9"/>
        </w:numPr>
      </w:pPr>
      <w:r w:rsidRPr="00516D5C">
        <w:rPr>
          <w:b/>
        </w:rPr>
        <w:t xml:space="preserve">Niveau 1 : </w:t>
      </w:r>
      <w:r>
        <w:t>Macro processus. Représenté sans formalisme distinct.</w:t>
      </w:r>
    </w:p>
    <w:p w14:paraId="7410C28C" w14:textId="16604510" w:rsidR="00614C81" w:rsidRDefault="00614C81" w:rsidP="00040851">
      <w:pPr>
        <w:pStyle w:val="tbnormal"/>
        <w:numPr>
          <w:ilvl w:val="0"/>
          <w:numId w:val="9"/>
        </w:numPr>
      </w:pPr>
      <w:r w:rsidRPr="00516D5C">
        <w:rPr>
          <w:b/>
        </w:rPr>
        <w:t xml:space="preserve">Niveau 2 : </w:t>
      </w:r>
      <w:r>
        <w:t>Macro processus avec l’ajout des inputs et outputs pour chacun des processus représentés. Sans formalisme distinct.</w:t>
      </w:r>
    </w:p>
    <w:p w14:paraId="4123D2F1" w14:textId="39520027" w:rsidR="00614C81" w:rsidRDefault="00614C81" w:rsidP="00040851">
      <w:pPr>
        <w:pStyle w:val="tbnormal"/>
        <w:numPr>
          <w:ilvl w:val="0"/>
          <w:numId w:val="9"/>
        </w:numPr>
      </w:pPr>
      <w:r w:rsidRPr="00516D5C">
        <w:rPr>
          <w:b/>
        </w:rPr>
        <w:t xml:space="preserve">Niveau 3 : </w:t>
      </w:r>
      <w:r>
        <w:t>Représentation de chacun des processus opérationnels avec leurs inputs et outputs associés. Cette fois-ci avec le formalisme BPMN, qui pour rappel est une norme de notation pour la description des processus d’entreprise.</w:t>
      </w:r>
    </w:p>
    <w:p w14:paraId="78037FFD" w14:textId="4EAD097F" w:rsidR="00614C81" w:rsidRDefault="00614C81" w:rsidP="00040851">
      <w:pPr>
        <w:pStyle w:val="tbnormal"/>
        <w:numPr>
          <w:ilvl w:val="0"/>
          <w:numId w:val="9"/>
        </w:numPr>
      </w:pPr>
      <w:r w:rsidRPr="00516D5C">
        <w:rPr>
          <w:b/>
        </w:rPr>
        <w:t xml:space="preserve">Niveau 4 : </w:t>
      </w:r>
      <w:r>
        <w:t>Représentation de chacun des processus opérationnels et des transactions nécessaires à leur réalisation dans Odoo®. Utilisation de BPMN.</w:t>
      </w:r>
    </w:p>
    <w:p w14:paraId="560A73B5" w14:textId="5218FD09" w:rsidR="00516D5C" w:rsidRDefault="00614C81" w:rsidP="00040851">
      <w:pPr>
        <w:pStyle w:val="tbnormal"/>
        <w:numPr>
          <w:ilvl w:val="0"/>
          <w:numId w:val="9"/>
        </w:numPr>
      </w:pPr>
      <w:r w:rsidRPr="00516D5C">
        <w:rPr>
          <w:b/>
        </w:rPr>
        <w:t xml:space="preserve">Niveau 5 : </w:t>
      </w:r>
      <w:r>
        <w:t>Même chose que le niveau 4 mais avec l’ajout des contraintes qui pèsent sur chacun des processus. Il s’agit là de prendre en considération plusieurs alternatives et de démontrer l’impact que ces contraintes ont sur le processus.</w:t>
      </w:r>
    </w:p>
    <w:p w14:paraId="02FDB689" w14:textId="21932FED" w:rsidR="00F36F22" w:rsidRDefault="00906BF4" w:rsidP="00040851">
      <w:pPr>
        <w:pStyle w:val="tbnormal"/>
        <w:numPr>
          <w:ilvl w:val="0"/>
          <w:numId w:val="9"/>
        </w:numPr>
      </w:pPr>
      <w:r>
        <w:rPr>
          <w:b/>
        </w:rPr>
        <w:t>Niveau 6 :</w:t>
      </w:r>
      <w:r>
        <w:t xml:space="preserve"> Produit avec la notation BPMN. Ce dernier niveau, représente la partie détaillée des ventes. Plus loin, elle est implémentée dans le proof of concept.</w:t>
      </w:r>
    </w:p>
    <w:p w14:paraId="5152A0F8" w14:textId="77777777" w:rsidR="00F2693B" w:rsidRDefault="00F2693B" w:rsidP="00DD1E85">
      <w:pPr>
        <w:pStyle w:val="tbtitre1"/>
        <w:outlineLvl w:val="0"/>
      </w:pPr>
      <w:bookmarkStart w:id="4" w:name="_Toc453919543"/>
      <w:r>
        <w:t>Problématique</w:t>
      </w:r>
      <w:bookmarkEnd w:id="4"/>
    </w:p>
    <w:p w14:paraId="229D1D96" w14:textId="16CCDF29" w:rsidR="0034550C" w:rsidRDefault="0034550C" w:rsidP="0034550C">
      <w:pPr>
        <w:pStyle w:val="tbnormal"/>
      </w:pPr>
      <w:r>
        <w:t>L</w:t>
      </w:r>
      <w:r w:rsidR="009D19E1">
        <w:t>’énoncée du projet</w:t>
      </w:r>
      <w:r w:rsidR="00CC24DD">
        <w:t xml:space="preserve"> et </w:t>
      </w:r>
      <w:r>
        <w:t>ses</w:t>
      </w:r>
      <w:r w:rsidR="00CC24DD">
        <w:t xml:space="preserve"> termes</w:t>
      </w:r>
      <w:r>
        <w:t xml:space="preserve"> constituants soulève déjà </w:t>
      </w:r>
      <w:r w:rsidR="00DF32F9">
        <w:t>plusieurs problématiques</w:t>
      </w:r>
      <w:r>
        <w:t xml:space="preserve"> </w:t>
      </w:r>
      <w:r w:rsidR="00DF32F9">
        <w:t xml:space="preserve">sous-jacentes. Principalement </w:t>
      </w:r>
      <w:r>
        <w:t xml:space="preserve">dues </w:t>
      </w:r>
      <w:r w:rsidR="00DF32F9">
        <w:t>aux</w:t>
      </w:r>
      <w:r>
        <w:t xml:space="preserve"> termes </w:t>
      </w:r>
      <w:r w:rsidR="00DF32F9">
        <w:t xml:space="preserve">qu’elle emploi et </w:t>
      </w:r>
      <w:r>
        <w:t>qui ne nous sont pas familiers. Il faut tout d’abord chercher à les comprendre.</w:t>
      </w:r>
    </w:p>
    <w:p w14:paraId="4C99D800" w14:textId="3CBD2157" w:rsidR="00DF32F9" w:rsidRDefault="00DF32F9" w:rsidP="0034550C">
      <w:pPr>
        <w:pStyle w:val="tbnormal"/>
      </w:pPr>
      <w:r>
        <w:t>On peut en déduire que ce projet porte sur plusieurs aspects n’ayant que très peu de liens les uns envers les autres. OdooSIM, simulation, entreprise et PGI sont les premiers éléments dont il faut comprendre le sens.</w:t>
      </w:r>
    </w:p>
    <w:p w14:paraId="3EB4EBD6" w14:textId="324EEA77" w:rsidR="00DF32F9" w:rsidRDefault="00DF32F9" w:rsidP="0034550C">
      <w:pPr>
        <w:pStyle w:val="tbnormal"/>
      </w:pPr>
      <w:r>
        <w:t xml:space="preserve">OdooSIM peut être assimilé à ERPSim®. Qu’est-ce que ce terme ? ERPSim® est un jeu sérieux qui se décline en plusieurs scénarios ayant des objectifs pédagogiques différents. Ces scénarios sont à la fois destinés à un publique d’économistes ou à des informaticiens de gestion. Tout ceci, nous pouvons l’affirmer grâce à l’étude préalable qui a été conduite durant le travail personnel. L’idée qui se cache derrière le terme OdooSIM est par conséquent, de proposer une alternative à ERPSim®. Pourquoi ? ERPSim® exploite le PGI SAP®, lequel n’est pas tout à fait adapter à la démographie sociétale de notre économie régionale. Le mandant à de ce fait proposer d’utiliser un PGI </w:t>
      </w:r>
      <w:r>
        <w:lastRenderedPageBreak/>
        <w:t xml:space="preserve">moins coûteux, plus ouvert et </w:t>
      </w:r>
      <w:r w:rsidR="0095145F">
        <w:t>plus aligner aux besoins de nos entreprises. Le résultat s’est porté sur Odoo® qui possède tous les réponses aux besoins cités ci-avant. Moins coûteux, il l’est grâce à sa philosophie Open Source. Ce trait de caractère amène directement à la validation du « plus ouvert ». Puis, Odoo® est aligné aux besoins, car il permet de couvrir le même périmètre fonctionnel que SAP®.</w:t>
      </w:r>
    </w:p>
    <w:p w14:paraId="1885A66F" w14:textId="24DF42AC" w:rsidR="0095145F" w:rsidRDefault="0095145F" w:rsidP="0034550C">
      <w:pPr>
        <w:pStyle w:val="tbnormal"/>
      </w:pPr>
      <w:r>
        <w:t>Simulation, qu’est-ce que cela lève comme problématique ? Tout d’abord, l faut trouver le moyen de définir un scénario de jeu crédible qui puisse être accrocheur et qui représente somme tout une réalité économique avec plus ou moins d’abstraction car nous ne sommes pas des économistes d’entreprise mais biens des informaticiens de gestion. Pour se faire, il faut définir quel type de société industrielle exploiter. Une société de production ? Une société de distribution ? Une société qui vend des services ? Puis, vient ensuite, la constitution de son environnement. Quel type de marché ? Quelles contraintes ? Quelles interactions ? Quelles obligations ? sont toutes des questions auxquelles il faut apporter une réponse pour mettre sur pied un scénario concluant.</w:t>
      </w:r>
    </w:p>
    <w:p w14:paraId="240D954F" w14:textId="73C32893" w:rsidR="0095145F" w:rsidRDefault="00723FCF" w:rsidP="0034550C">
      <w:pPr>
        <w:pStyle w:val="tbnormal"/>
      </w:pPr>
      <w:r>
        <w:t>Le mot e</w:t>
      </w:r>
      <w:r w:rsidR="0095145F">
        <w:t xml:space="preserve">ntreprise soulève la problématique de comprendre comment est-ce qu’elle </w:t>
      </w:r>
      <w:r>
        <w:t>évolue</w:t>
      </w:r>
      <w:r w:rsidR="0095145F">
        <w:t xml:space="preserve">. </w:t>
      </w:r>
      <w:r>
        <w:t>Comment est-ce qu’elle produit de la valeur, q</w:t>
      </w:r>
      <w:r w:rsidR="0095145F">
        <w:t xml:space="preserve">uels sont les processus opérationnels, les processus de support, quelles sont les principales stratégies qu’elle peut mettre en œuvre. </w:t>
      </w:r>
      <w:r>
        <w:t xml:space="preserve">Mais aussi quels sont les facteurs clés de succès pour rendre une activité industrielle et commerciale pérenne. </w:t>
      </w:r>
    </w:p>
    <w:p w14:paraId="20F873BC" w14:textId="0D8B7B88" w:rsidR="00723FCF" w:rsidRDefault="00723FCF" w:rsidP="0034550C">
      <w:pPr>
        <w:pStyle w:val="tbnormal"/>
      </w:pPr>
      <w:r>
        <w:t>Finalement, les progiciels de gestion intégré abrégé en PGI. Le choix étant porté sur Odoo®, la problématique principale est de comprendre son architecture, les possibilités d’accessibilités externes qu’elle propose, les modules qui peuvent être employé afin de couvrir les diverses fonctions de l’entreprise. D’une manière plus générale, son comportement et comment est-ce qu’il est possible d’aligner une stratégie d’entreprise sur son architecture.</w:t>
      </w:r>
    </w:p>
    <w:p w14:paraId="702A4513" w14:textId="63364747" w:rsidR="00723FCF" w:rsidRDefault="00723FCF" w:rsidP="0034550C">
      <w:pPr>
        <w:pStyle w:val="tbnormal"/>
      </w:pPr>
      <w:r>
        <w:t>Il est important de comprendre un des enjeux cachés derrières tous ces termes. Celui de la formation ! Nous avons parlé de jeu sérieux. Pourquoi ? Car la finalité d’OdooSIM est de proposer un nouveau jeu sérieux à un public qui désire se former sur des concepts de gestion d’entreprise. Il est donc important de comprendre ce que chaque interaction entre le jeu et le joueur apporte en terme pédagogique.</w:t>
      </w:r>
    </w:p>
    <w:p w14:paraId="4E4A2573" w14:textId="63607CB3" w:rsidR="00723FCF" w:rsidRDefault="00723FCF" w:rsidP="0034550C">
      <w:pPr>
        <w:pStyle w:val="tbnormal"/>
      </w:pPr>
      <w:r>
        <w:t>La conclusion qui peut être faite à ce moment-là est que ce travail va porter essentiellement sur 3 axes :</w:t>
      </w:r>
    </w:p>
    <w:p w14:paraId="079CC1C9" w14:textId="0ABAD22C" w:rsidR="00723FCF" w:rsidRDefault="00723FCF" w:rsidP="00040851">
      <w:pPr>
        <w:pStyle w:val="tbnormal"/>
        <w:numPr>
          <w:ilvl w:val="0"/>
          <w:numId w:val="11"/>
        </w:numPr>
      </w:pPr>
      <w:r>
        <w:t>Pédagogique</w:t>
      </w:r>
    </w:p>
    <w:p w14:paraId="23C2FEEF" w14:textId="552CAAD9" w:rsidR="00723FCF" w:rsidRDefault="00723FCF" w:rsidP="00040851">
      <w:pPr>
        <w:pStyle w:val="tbnormal"/>
        <w:numPr>
          <w:ilvl w:val="0"/>
          <w:numId w:val="11"/>
        </w:numPr>
      </w:pPr>
      <w:r>
        <w:t>Métier</w:t>
      </w:r>
    </w:p>
    <w:p w14:paraId="3C1D9011" w14:textId="6A50C84E" w:rsidR="00723FCF" w:rsidRDefault="00723FCF" w:rsidP="00040851">
      <w:pPr>
        <w:pStyle w:val="tbnormal"/>
        <w:numPr>
          <w:ilvl w:val="0"/>
          <w:numId w:val="11"/>
        </w:numPr>
      </w:pPr>
      <w:r>
        <w:t>Technique</w:t>
      </w:r>
    </w:p>
    <w:p w14:paraId="2DA33C65" w14:textId="22885FFB" w:rsidR="00723FCF" w:rsidRDefault="00723FCF" w:rsidP="0034550C">
      <w:pPr>
        <w:pStyle w:val="tbnormal"/>
      </w:pPr>
      <w:r>
        <w:t>Revenons sur la problématique technique. Elle est principalement le sujet de question qui porte sur :</w:t>
      </w:r>
    </w:p>
    <w:p w14:paraId="64D6E424" w14:textId="4C0F37C8" w:rsidR="00723FCF" w:rsidRDefault="00723FCF" w:rsidP="00040851">
      <w:pPr>
        <w:pStyle w:val="tbnormal"/>
        <w:numPr>
          <w:ilvl w:val="0"/>
          <w:numId w:val="10"/>
        </w:numPr>
      </w:pPr>
      <w:r>
        <w:t>Comment est-ce que la partie doit être lancée ?</w:t>
      </w:r>
    </w:p>
    <w:p w14:paraId="599B5282" w14:textId="603D859A" w:rsidR="00723FCF" w:rsidRDefault="00723FCF" w:rsidP="00040851">
      <w:pPr>
        <w:pStyle w:val="tbnormal"/>
        <w:numPr>
          <w:ilvl w:val="0"/>
          <w:numId w:val="10"/>
        </w:numPr>
      </w:pPr>
      <w:r>
        <w:t>Comment est-ce qu’on fait évoluer le scénario ?</w:t>
      </w:r>
    </w:p>
    <w:p w14:paraId="7EDBD788" w14:textId="6F367E1C" w:rsidR="00723FCF" w:rsidRDefault="00723FCF" w:rsidP="00040851">
      <w:pPr>
        <w:pStyle w:val="tbnormal"/>
        <w:numPr>
          <w:ilvl w:val="0"/>
          <w:numId w:val="10"/>
        </w:numPr>
      </w:pPr>
      <w:r>
        <w:lastRenderedPageBreak/>
        <w:t>Comment est-ce qu’on donne l’impression aux joueurs qu’ils se trouvent dans un environnement interactif et proche de la réalité ?</w:t>
      </w:r>
    </w:p>
    <w:p w14:paraId="28539FFF" w14:textId="70710218" w:rsidR="00F36F22" w:rsidRDefault="00F36F22" w:rsidP="00F36F22">
      <w:pPr>
        <w:pStyle w:val="tbnormal"/>
        <w:ind w:left="284"/>
      </w:pPr>
      <w:r>
        <w:t>Au niveau pédagogique, la problématique est essentiellement de définir quelles actions doivent être effectuées par les joueurs, celles qui ont de la plus-value pédagogique et celles qui doivent être automatisée par le simulateur.</w:t>
      </w:r>
    </w:p>
    <w:p w14:paraId="35CF6561" w14:textId="3E441659" w:rsidR="00F36F22" w:rsidRDefault="00F36F22" w:rsidP="00F36F22">
      <w:pPr>
        <w:pStyle w:val="tbnormal"/>
        <w:ind w:left="284"/>
      </w:pPr>
      <w:r>
        <w:t>La problématique métier réside dans l’acquisition de notion en gestion d’entreprise qui puissent permettre de comprendre les principaux enjeux de chaque fonction interne à une entreprise. Mais aussi, comprendre comment est-ce qu’une société in</w:t>
      </w:r>
      <w:r w:rsidR="004C208E">
        <w:t>teragit avec son environnement.</w:t>
      </w:r>
    </w:p>
    <w:p w14:paraId="37313706" w14:textId="7618B925" w:rsidR="00DF32F9" w:rsidRDefault="00DF32F9" w:rsidP="00DD1E85">
      <w:pPr>
        <w:pStyle w:val="tbtitre1"/>
        <w:outlineLvl w:val="0"/>
      </w:pPr>
      <w:bookmarkStart w:id="5" w:name="_Toc453919544"/>
      <w:r>
        <w:t>Hypothèses préalable</w:t>
      </w:r>
      <w:bookmarkEnd w:id="5"/>
    </w:p>
    <w:p w14:paraId="1CBCCA29" w14:textId="664E89F0" w:rsidR="00F36F22" w:rsidRDefault="00F36F22" w:rsidP="00F36F22">
      <w:pPr>
        <w:pStyle w:val="tbnormal"/>
      </w:pPr>
      <w:r>
        <w:t>Le but de ce chapitre est de poser les hypothèses que nous nous sommes faites au moment d’amorcer la réalisation du projet. Elles sont énoncées à travers trois chapitres pour des raisons évidentes de clarification.</w:t>
      </w:r>
    </w:p>
    <w:p w14:paraId="35C21EB4" w14:textId="70724C5A" w:rsidR="00F36F22" w:rsidRDefault="00F36F22" w:rsidP="00DD1E85">
      <w:pPr>
        <w:pStyle w:val="tbtitre2"/>
        <w:outlineLvl w:val="0"/>
      </w:pPr>
      <w:bookmarkStart w:id="6" w:name="_Toc453919545"/>
      <w:r>
        <w:t>Axe pédagogique</w:t>
      </w:r>
      <w:bookmarkEnd w:id="6"/>
    </w:p>
    <w:p w14:paraId="2922F4D9" w14:textId="65DD94DB" w:rsidR="004C208E" w:rsidRDefault="00F36F22" w:rsidP="00F36F22">
      <w:pPr>
        <w:pStyle w:val="tbnormal"/>
      </w:pPr>
      <w:r>
        <w:t>Les problématiques soulevées précédemment nous pousse à poser quelques hypothèses de départ. Elles se basent essentiellement sur l’analyse des responsabilités affectées aux joueurs dans le jeu ERPSim®. Pour rappel, cette analyse a été conduite durant le phase préparatoire du projet, le travail personnel.</w:t>
      </w:r>
    </w:p>
    <w:p w14:paraId="328A98B2" w14:textId="11B199F9" w:rsidR="00F36F22" w:rsidRDefault="00F36F22" w:rsidP="00F36F22">
      <w:pPr>
        <w:pStyle w:val="tbnormal"/>
      </w:pPr>
      <w:r>
        <w:t>Reprenons du scénario Manufacturing Game</w:t>
      </w:r>
      <w:r w:rsidR="00AD722A">
        <w:t xml:space="preserve"> le processus complet qui est mis en œuvre :</w:t>
      </w:r>
    </w:p>
    <w:p w14:paraId="656CB1A8" w14:textId="5C3AB3E3" w:rsidR="00AD722A" w:rsidRDefault="00AD722A" w:rsidP="00752AFD">
      <w:pPr>
        <w:pStyle w:val="tbnormal"/>
      </w:pPr>
      <w:r w:rsidRPr="00AD722A">
        <w:rPr>
          <w:noProof/>
          <w:lang w:val="fr-FR" w:eastAsia="fr-FR"/>
        </w:rPr>
        <w:drawing>
          <wp:inline distT="0" distB="0" distL="0" distR="0" wp14:anchorId="5313E826" wp14:editId="2435CFCB">
            <wp:extent cx="4679950" cy="2582562"/>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 b="973"/>
                    <a:stretch/>
                  </pic:blipFill>
                  <pic:spPr bwMode="auto">
                    <a:xfrm>
                      <a:off x="0" y="0"/>
                      <a:ext cx="4679950" cy="2582562"/>
                    </a:xfrm>
                    <a:prstGeom prst="rect">
                      <a:avLst/>
                    </a:prstGeom>
                    <a:ln>
                      <a:noFill/>
                    </a:ln>
                    <a:extLst>
                      <a:ext uri="{53640926-AAD7-44D8-BBD7-CCE9431645EC}">
                        <a14:shadowObscured xmlns:a14="http://schemas.microsoft.com/office/drawing/2010/main"/>
                      </a:ext>
                    </a:extLst>
                  </pic:spPr>
                </pic:pic>
              </a:graphicData>
            </a:graphic>
          </wp:inline>
        </w:drawing>
      </w:r>
    </w:p>
    <w:p w14:paraId="3EEFE6CD" w14:textId="456D4355" w:rsidR="00AD722A" w:rsidRPr="00F36F22" w:rsidRDefault="00AD722A" w:rsidP="00AD722A">
      <w:pPr>
        <w:pStyle w:val="tbnormal"/>
      </w:pPr>
      <w:r>
        <w:t xml:space="preserve">Les étapes qui sont de la responsabilité des joueurs sont mis en évidence tandis que celle à la charge du simulateur en grisée. Avenant le cas où Odoo® propose les mêmes étapes dans la réalisation des processus opérationnels, nous émettons les hypothèses que nous utiliserons le même niveau de responsabilité qui est utilisé par ERPSim®. Pourquoi ? Tout simplement car l’équipe qui œuvre dans la réalisation des solutions que commercialise </w:t>
      </w:r>
      <w:r>
        <w:lastRenderedPageBreak/>
        <w:t>ERPSim® est composée de personnes aux profils différents. Nous en déduisons donc que la tendance de l’équipe à être multi pluridisciplinaire apporte les bons choix dans un objectif d’apports pédagogiques.</w:t>
      </w:r>
    </w:p>
    <w:p w14:paraId="32B773DC" w14:textId="4448BE87" w:rsidR="00F36F22" w:rsidRDefault="00F36F22" w:rsidP="00DD1E85">
      <w:pPr>
        <w:pStyle w:val="tbtitre2"/>
        <w:outlineLvl w:val="0"/>
      </w:pPr>
      <w:bookmarkStart w:id="7" w:name="_Toc453919546"/>
      <w:r>
        <w:t>Axe métier</w:t>
      </w:r>
      <w:bookmarkEnd w:id="7"/>
    </w:p>
    <w:p w14:paraId="03068E49" w14:textId="768EA9D6" w:rsidR="006E1E53" w:rsidRDefault="006E1E53" w:rsidP="006E1E53">
      <w:pPr>
        <w:pStyle w:val="tbnormal"/>
      </w:pPr>
      <w:r>
        <w:t>Nous arrivons à l’hypothèse que le scénario que nous allons mettre en œuvre s’articulera autour d’une société de production. En effet, ce type de société met en œuvre un pé</w:t>
      </w:r>
      <w:r w:rsidR="000724CB">
        <w:t>rimètre fonctionnel plus large. Ces fonctions sont la planification de la production sur la base des objectifs de vente, l’approvisionnement en matière première chez des fournisseurs, la production des produits finis et la commercialisation de ces derniers.</w:t>
      </w:r>
    </w:p>
    <w:p w14:paraId="5A166496" w14:textId="00E1BDD6" w:rsidR="000724CB" w:rsidRDefault="000724CB" w:rsidP="006E1E53">
      <w:pPr>
        <w:pStyle w:val="tbnormal"/>
      </w:pPr>
      <w:r>
        <w:t xml:space="preserve">Les </w:t>
      </w:r>
      <w:r w:rsidR="00DC5791">
        <w:t>hypothétiques</w:t>
      </w:r>
      <w:r>
        <w:t xml:space="preserve"> enjeux de chacun des processus opérationnels </w:t>
      </w:r>
      <w:r w:rsidR="00DC5791">
        <w:t>maintenant</w:t>
      </w:r>
      <w:r>
        <w:t> :</w:t>
      </w:r>
    </w:p>
    <w:p w14:paraId="662799E3" w14:textId="4EFC02AD" w:rsidR="000724CB" w:rsidRDefault="000724CB" w:rsidP="00040851">
      <w:pPr>
        <w:pStyle w:val="tbnormal"/>
        <w:numPr>
          <w:ilvl w:val="0"/>
          <w:numId w:val="12"/>
        </w:numPr>
      </w:pPr>
      <w:r>
        <w:t xml:space="preserve">Au niveau planification, de bien cerner la taille du marché et </w:t>
      </w:r>
      <w:r w:rsidR="0081231E">
        <w:t>le potentiel de la demande.</w:t>
      </w:r>
    </w:p>
    <w:p w14:paraId="76FFD0D9" w14:textId="13260619" w:rsidR="0081231E" w:rsidRDefault="0081231E" w:rsidP="00040851">
      <w:pPr>
        <w:pStyle w:val="tbnormal"/>
        <w:numPr>
          <w:ilvl w:val="0"/>
          <w:numId w:val="12"/>
        </w:numPr>
      </w:pPr>
      <w:r>
        <w:t>Au niveau approvisionnement, de fournir les matières premières au bon moment et en bonne quantité au processus en aval, la production.</w:t>
      </w:r>
    </w:p>
    <w:p w14:paraId="74AFB0FE" w14:textId="40838174" w:rsidR="0081231E" w:rsidRDefault="0081231E" w:rsidP="00040851">
      <w:pPr>
        <w:pStyle w:val="tbnormal"/>
        <w:numPr>
          <w:ilvl w:val="0"/>
          <w:numId w:val="12"/>
        </w:numPr>
      </w:pPr>
      <w:r>
        <w:t>Au niveau production, de ne pas avoir des arrêts de productivité.</w:t>
      </w:r>
    </w:p>
    <w:p w14:paraId="56C0E0F8" w14:textId="480C9CCF" w:rsidR="0081231E" w:rsidRPr="006E1E53" w:rsidRDefault="0081231E" w:rsidP="00040851">
      <w:pPr>
        <w:pStyle w:val="tbnormal"/>
        <w:numPr>
          <w:ilvl w:val="0"/>
          <w:numId w:val="12"/>
        </w:numPr>
      </w:pPr>
      <w:r>
        <w:t>Au niveau des ventes, de fixer des prix qui corresponds au plan de la demande. Pas trop cher sinon les produits ne se vendent pas mais non plus pas casser les prix. Dans ce cas, les stocks se vident à un débit trop conséquent par rapport à la capacité de production qui n’est plus en mesure de subvenir aux besoins des ventes. Ce processus ou plutôt ce domaine fonctionnel affecte donc tous les processus en amont.</w:t>
      </w:r>
    </w:p>
    <w:p w14:paraId="5419214A" w14:textId="37C2FF27" w:rsidR="00F36F22" w:rsidRDefault="00F36F22" w:rsidP="00DD1E85">
      <w:pPr>
        <w:pStyle w:val="tbtitre2"/>
        <w:outlineLvl w:val="0"/>
      </w:pPr>
      <w:bookmarkStart w:id="8" w:name="_Toc453919547"/>
      <w:r>
        <w:t>Axe technique</w:t>
      </w:r>
      <w:bookmarkEnd w:id="8"/>
    </w:p>
    <w:p w14:paraId="72B8CB86" w14:textId="4D228504" w:rsidR="00355722" w:rsidRDefault="00355722" w:rsidP="00355722">
      <w:pPr>
        <w:pStyle w:val="tbnormal"/>
      </w:pPr>
      <w:r>
        <w:t xml:space="preserve">Comme fait mention dans le chapitre des problématiques soulevées par le projet, l’axe technique </w:t>
      </w:r>
      <w:r w:rsidR="007264DA">
        <w:t>est celui qui permet d’implanter les éléments pédagogiques et métiers dans le jeu.</w:t>
      </w:r>
    </w:p>
    <w:p w14:paraId="10CDB690" w14:textId="15ECEDA8" w:rsidR="007264DA" w:rsidRDefault="007264DA" w:rsidP="00355722">
      <w:pPr>
        <w:pStyle w:val="tbnormal"/>
      </w:pPr>
      <w:r>
        <w:t>Ces principaux enjeux sont de pouvoir :</w:t>
      </w:r>
    </w:p>
    <w:p w14:paraId="3D66063F" w14:textId="7BDABE57" w:rsidR="007264DA" w:rsidRDefault="007264DA" w:rsidP="00040851">
      <w:pPr>
        <w:pStyle w:val="tbnormal"/>
        <w:numPr>
          <w:ilvl w:val="0"/>
          <w:numId w:val="13"/>
        </w:numPr>
      </w:pPr>
      <w:r>
        <w:t>Représenter la segmentation d’un groupe d’étudiant en équipe et donc en entreprise simulée.</w:t>
      </w:r>
    </w:p>
    <w:p w14:paraId="11C503AC" w14:textId="36F8EBB0" w:rsidR="007264DA" w:rsidRDefault="007264DA" w:rsidP="00040851">
      <w:pPr>
        <w:pStyle w:val="tbnormal"/>
        <w:numPr>
          <w:ilvl w:val="0"/>
          <w:numId w:val="13"/>
        </w:numPr>
      </w:pPr>
      <w:r>
        <w:t>Faire évoluer le scénario par rapport aux décisions qui sont prises durant le jeu et de ce fait proposer une interaction entre le joueur et le simulateur.</w:t>
      </w:r>
    </w:p>
    <w:p w14:paraId="508D9F48" w14:textId="6550A600" w:rsidR="007264DA" w:rsidRDefault="007264DA" w:rsidP="007264DA">
      <w:pPr>
        <w:pStyle w:val="tbnormal"/>
      </w:pPr>
      <w:r>
        <w:t>Nous faisons les hypothèses que premièrement, la segmentation d’un groupe de participants en équipe distincte pilotant chacune une entreprise se fait en créant une base de données Odoo® (une instance) par équipe.</w:t>
      </w:r>
    </w:p>
    <w:p w14:paraId="43EFD893" w14:textId="77777777" w:rsidR="00D31A6C" w:rsidRDefault="007264DA" w:rsidP="007264DA">
      <w:pPr>
        <w:pStyle w:val="tbnormal"/>
        <w:sectPr w:rsidR="00D31A6C" w:rsidSect="00F2693B">
          <w:pgSz w:w="11906" w:h="16838"/>
          <w:pgMar w:top="1418" w:right="2268" w:bottom="1418" w:left="2268" w:header="709" w:footer="709" w:gutter="0"/>
          <w:cols w:space="708"/>
          <w:docGrid w:linePitch="360"/>
        </w:sectPr>
      </w:pPr>
      <w:r>
        <w:t>Pour faire évoluer le scénario, l’utilisation de l’API doit être maîtrisé. Elle représente la seule porte d’entrée dans le système.</w:t>
      </w:r>
    </w:p>
    <w:p w14:paraId="797F5010" w14:textId="77777777" w:rsidR="00F2693B" w:rsidRDefault="00F2693B" w:rsidP="00DD1E85">
      <w:pPr>
        <w:pStyle w:val="tbtitrepartie"/>
      </w:pPr>
      <w:bookmarkStart w:id="9" w:name="_Toc453919548"/>
      <w:r>
        <w:lastRenderedPageBreak/>
        <w:t>Partie théorique</w:t>
      </w:r>
      <w:bookmarkEnd w:id="9"/>
    </w:p>
    <w:p w14:paraId="242F7857" w14:textId="77777777" w:rsidR="00F2693B" w:rsidRDefault="00F2693B" w:rsidP="00DD1E85">
      <w:pPr>
        <w:pStyle w:val="tbtitre1"/>
        <w:outlineLvl w:val="0"/>
      </w:pPr>
      <w:bookmarkStart w:id="10" w:name="_Toc453919549"/>
      <w:r>
        <w:t>Les jeux sérieux</w:t>
      </w:r>
      <w:bookmarkEnd w:id="10"/>
    </w:p>
    <w:p w14:paraId="4C286544" w14:textId="77777777" w:rsidR="00F2693B" w:rsidRDefault="00F2693B" w:rsidP="00DD1E85">
      <w:pPr>
        <w:pStyle w:val="tbtitre2"/>
        <w:outlineLvl w:val="0"/>
      </w:pPr>
      <w:bookmarkStart w:id="11" w:name="_Toc453919550"/>
      <w:r>
        <w:t>Facteurs clés de succès</w:t>
      </w:r>
      <w:bookmarkEnd w:id="11"/>
    </w:p>
    <w:p w14:paraId="44C1BC5E" w14:textId="77777777" w:rsidR="00F2693B" w:rsidRDefault="00F2693B" w:rsidP="00DD1E85">
      <w:pPr>
        <w:pStyle w:val="tbnormal"/>
        <w:outlineLvl w:val="0"/>
      </w:pPr>
      <w:r>
        <w:t>Mélange de « Jeu » avec des « domaines sérieux » …</w:t>
      </w:r>
    </w:p>
    <w:p w14:paraId="576433BF" w14:textId="77777777" w:rsidR="00F2693B" w:rsidRDefault="00F2693B" w:rsidP="00DD1E85">
      <w:pPr>
        <w:pStyle w:val="tbtitre2"/>
        <w:outlineLvl w:val="0"/>
      </w:pPr>
      <w:bookmarkStart w:id="12" w:name="_Toc453919551"/>
      <w:r>
        <w:t>Démarche de réalisation</w:t>
      </w:r>
      <w:bookmarkEnd w:id="12"/>
    </w:p>
    <w:p w14:paraId="3A21F8CF" w14:textId="687F52A2" w:rsidR="00F2693B" w:rsidRDefault="00F2693B" w:rsidP="00F2693B">
      <w:pPr>
        <w:pStyle w:val="tbnormal"/>
        <w:spacing w:before="120" w:after="120"/>
      </w:pPr>
      <w:r>
        <w:t>Pour réaliser un nouveau simulateur, un jeu sérieux, plusieurs étapes doivent être menées selon une démarche rigoureuse. De ce fait, nous mettons un point d</w:t>
      </w:r>
      <w:r w:rsidR="006F20B7">
        <w:t>’honneur à démontrer grâce aux paragraphes qui suivent</w:t>
      </w:r>
      <w:r>
        <w:t xml:space="preserve">, comment nous préconisons de travailler afin de déboucher sur </w:t>
      </w:r>
      <w:r w:rsidR="006F20B7">
        <w:t>des</w:t>
      </w:r>
      <w:r>
        <w:t xml:space="preserve"> résultat</w:t>
      </w:r>
      <w:r w:rsidR="006F20B7">
        <w:t>s de qualités</w:t>
      </w:r>
      <w:r>
        <w:t>.</w:t>
      </w:r>
    </w:p>
    <w:p w14:paraId="4452EF8C" w14:textId="3D823B16" w:rsidR="00F2693B" w:rsidRDefault="00F2693B" w:rsidP="00F2693B">
      <w:pPr>
        <w:pStyle w:val="tbnormal"/>
        <w:spacing w:before="120" w:after="120"/>
      </w:pPr>
      <w:r>
        <w:t>Il nous semble important de mentionner, qu’il n’est pas aisé de débuter dans ce domaine, tant la littérature à disposition est maigre. Cependant, nous voulons mettre en avant l’expertise acquise durant ce projet de réalisation d’un artéfact logiciel, le simulateur proof of concept, i.e., « Une preuve de concept ou POC (de l'anglais : proof of concept), ou encore démonstration de faisabilité, est une réalisation courte ou incomplète d'une certaine méthode ou idée pour démontrer sa faisabilité. La preuve de concept est habituellement considérée comme une étape importante sur la voie d'un prototype pleinement f</w:t>
      </w:r>
      <w:r w:rsidR="00F928A5">
        <w:t xml:space="preserve">onctionnel. » </w:t>
      </w:r>
      <w:r w:rsidR="00F928A5">
        <w:fldChar w:fldCharType="begin" w:fldLock="1"/>
      </w:r>
      <w:r w:rsidR="00535D4E">
        <w:instrText>ADDIN CSL_CITATION { "citationItems" : [ { "id" : "ITEM-1", "itemData" : { "URL" : "https://fr.wikipedia.org/wiki/Preuve_de_concept", "accessed" : { "date-parts" : [ [ "2016", "5", "4" ] ] }, "author" : [ { "dropping-particle" : "", "family" : "Wikip\u00e9dia", "given" : "", "non-dropping-particle" : "", "parse-names" : false, "suffix" : "" } ], "id" : "ITEM-1", "issued" : { "date-parts" : [ [ "2015" ] ] }, "title" : "Preuve de concept", "type" : "webpage" }, "uris" : [ "http://www.mendeley.com/documents/?uuid=8fc6e930-978c-33a2-a666-3138fb0bede5" ] } ], "mendeley" : { "formattedCitation" : "(Wikip\u00e9dia, 2015a)", "plainTextFormattedCitation" : "(Wikip\u00e9dia, 2015a)", "previouslyFormattedCitation" : "(Wikip\u00e9dia, 2015a)" }, "properties" : { "noteIndex" : 0 }, "schema" : "https://github.com/citation-style-language/schema/raw/master/csl-citation.json" }</w:instrText>
      </w:r>
      <w:r w:rsidR="00F928A5">
        <w:fldChar w:fldCharType="separate"/>
      </w:r>
      <w:r w:rsidR="00E6133C" w:rsidRPr="00E6133C">
        <w:rPr>
          <w:noProof/>
        </w:rPr>
        <w:t>(Wikipédia, 2015a)</w:t>
      </w:r>
      <w:r w:rsidR="00F928A5">
        <w:fldChar w:fldCharType="end"/>
      </w:r>
    </w:p>
    <w:p w14:paraId="3CBC993D" w14:textId="77777777" w:rsidR="00F2693B" w:rsidRDefault="00F2693B" w:rsidP="00F2693B">
      <w:pPr>
        <w:pStyle w:val="tbnormal"/>
        <w:spacing w:before="120" w:after="120"/>
      </w:pPr>
      <w:r>
        <w:t>…</w:t>
      </w:r>
    </w:p>
    <w:p w14:paraId="04A3482B" w14:textId="07144D1A" w:rsidR="00617CAE" w:rsidRDefault="00617CAE" w:rsidP="00617CAE">
      <w:pPr>
        <w:pStyle w:val="tbtitre2"/>
      </w:pPr>
      <w:bookmarkStart w:id="13" w:name="_Toc453919552"/>
      <w:r>
        <w:t>Apports des jeux sérieux dans le domaine académique</w:t>
      </w:r>
      <w:bookmarkEnd w:id="13"/>
    </w:p>
    <w:p w14:paraId="6CA04701" w14:textId="1D149913" w:rsidR="00E90BFA" w:rsidRDefault="00E90BFA" w:rsidP="00E90BFA">
      <w:pPr>
        <w:pStyle w:val="tbnormal"/>
      </w:pPr>
      <w:r>
        <w:t xml:space="preserve">« Making It Safe for Students to Experiment This leads to our second observation. In the simulation game context, we observed that the participants’ primary learning is not related to system transactional knowledge. The objective is to make learners independent as quickly as possible and establish a learning environment where people feel really safe to try things, to experiment, and to fail. In a certain way, this is a learning context where we are actually celebrating failure rather than penalizing failure (Burleson, Picard, Perlin, &amp; Lippincott, 2004; Schank &amp; Neaman, 2001). By making it safe to fail, learners are able to try and experiment. Through trials and errors, learners will eventually be able to induce a set of guiding principles. Creating a “safe place for experimentation and failure” in a university setting may take many forms. One way is for the instructor to model the right approach to “failure” and not knowing: i.e., by expressing curiosity with things that do not go quite right, by admitting that many things are unknown (even by the instructor), and by teaching that when things turn </w:t>
      </w:r>
      <w:r>
        <w:lastRenderedPageBreak/>
        <w:t>out unexpectedly it is an invitation for open investigation. Over the many times we used the simulation, we realized that to create an environment where participants develop a natural inclination to try and discover, coaches must not be seen as the main knowledge providers. The main idea is to give just enough information so learners can start exploring on their own. In others words, participants are given a scaffold on which they can rely, eliminating the need for continuous instructor help: similar to how parents provide many “scaffolds” for toddlers learning to walk. More specifically, scaffolding is the process of providing learners with the assistance needed to solve problems that would otherwise be too difficult (Collins et al., 1989; Vygostki, 1978). In an educational context, scaffolding should not only help learners complete a task, but also ensure that they learn from the experience (Reiser 2004). »</w:t>
      </w:r>
    </w:p>
    <w:p w14:paraId="3A413C94" w14:textId="73BDC8F6" w:rsidR="00E90BFA" w:rsidRPr="00E90BFA" w:rsidRDefault="00E90BFA" w:rsidP="00E90BFA">
      <w:pPr>
        <w:pStyle w:val="tbnormal"/>
      </w:pPr>
      <w:r>
        <w:t>à traduire et faire le lien avec le document ERPSIM</w:t>
      </w:r>
    </w:p>
    <w:p w14:paraId="2A4F88A9" w14:textId="77777777" w:rsidR="00F2693B" w:rsidRDefault="00F2693B" w:rsidP="00DD1E85">
      <w:pPr>
        <w:pStyle w:val="tbtitre2"/>
        <w:outlineLvl w:val="0"/>
      </w:pPr>
      <w:bookmarkStart w:id="14" w:name="_Toc453919553"/>
      <w:r>
        <w:t>Un étalon de mesure</w:t>
      </w:r>
      <w:bookmarkEnd w:id="14"/>
    </w:p>
    <w:p w14:paraId="483A8A85" w14:textId="7BD86AFA" w:rsidR="00F2693B" w:rsidRDefault="00F2693B" w:rsidP="00F2693B">
      <w:pPr>
        <w:pStyle w:val="tbnormal"/>
        <w:spacing w:before="120" w:after="120"/>
      </w:pPr>
      <w:r>
        <w:t xml:space="preserve">Il faut trouver un exemple, un jeu ayant fait ses preuves dans le milieu de la formation dispensée avec des jeux sérieux. Nous nous sommes tournés vers les produits </w:t>
      </w:r>
      <w:r w:rsidR="006F20B7">
        <w:t>d’</w:t>
      </w:r>
      <w:r>
        <w:t>ERPSim®. Nous les utilisons à la Haute Ecole de Gestion Arc. Pour motiver ce c</w:t>
      </w:r>
      <w:r w:rsidR="006F20B7">
        <w:t xml:space="preserve">hoix et l’expliquer, sachez qu’ERPSim® existe depuis 2004 et qu’il possède les statistiques vertigineuses suivantes, </w:t>
      </w:r>
      <w:r>
        <w:t>ERPSim® se chiffre à 17'000 simulations dans 255 universités du monde entier</w:t>
      </w:r>
      <w:r w:rsidR="006F20B7">
        <w:t xml:space="preserve"> capitalisé en à peine six années</w:t>
      </w:r>
      <w:r>
        <w:t xml:space="preserve">. </w:t>
      </w:r>
      <w:r w:rsidR="006F20B7">
        <w:t>Plus récemment</w:t>
      </w:r>
      <w:r>
        <w:t xml:space="preserve">, durant l’année 2014, 22'000 étudiants ont utilisé l’un de leurs scénarios pour s’entrainer à la gestion </w:t>
      </w:r>
      <w:r w:rsidR="005F2F96">
        <w:t>d’entreprise</w:t>
      </w:r>
      <w:r w:rsidR="005417A6">
        <w:rPr>
          <w:rStyle w:val="Appelnotedebasdep"/>
        </w:rPr>
        <w:footnoteReference w:id="4"/>
      </w:r>
      <w:r w:rsidR="005F2F96">
        <w:t>.</w:t>
      </w:r>
    </w:p>
    <w:p w14:paraId="08E0E2F7" w14:textId="77777777" w:rsidR="00F2693B" w:rsidRDefault="00F2693B" w:rsidP="00F2693B">
      <w:pPr>
        <w:pStyle w:val="tbnormal"/>
        <w:spacing w:before="120" w:after="120"/>
      </w:pPr>
      <w:r>
        <w:t xml:space="preserve">Ce ténor a été choisi afin de disposer d’une base solide et éprouvée, sur laquelle récupérer des bonnes idées et de </w:t>
      </w:r>
      <w:r w:rsidR="005F2F96">
        <w:t>l’information</w:t>
      </w:r>
      <w:r>
        <w:t>.</w:t>
      </w:r>
    </w:p>
    <w:p w14:paraId="366FDE9F" w14:textId="77777777" w:rsidR="00F2693B" w:rsidRDefault="00F2693B" w:rsidP="00F2693B">
      <w:pPr>
        <w:pStyle w:val="tbnormal"/>
        <w:spacing w:before="120" w:after="120"/>
      </w:pPr>
      <w:r>
        <w:t xml:space="preserve">Comment l’avons-nous exploité ? Tout d’abord, pour créer notre scénario. Nous avons repris des éléments tels que la façon dont la distribution des produits s’effectue. Au travers différents canaux. Chacun d’eux, possédant des clients ayant des profils totalement différents. Nous nous sommes aussi </w:t>
      </w:r>
      <w:r w:rsidR="005F2F96">
        <w:t>inspirés</w:t>
      </w:r>
      <w:r>
        <w:t xml:space="preserve"> des chiffres. La structure financière de la société simulée, ses actifs circulants, immobilisés ainsi que ses coûts de production hebdomadaire. Les ratios entre charges et produits potentiels aussi sont largement inspiré des scénarios d’ERPSim®.</w:t>
      </w:r>
    </w:p>
    <w:p w14:paraId="7CBC38C6" w14:textId="77777777" w:rsidR="00F2693B" w:rsidRDefault="00F2693B" w:rsidP="00F2693B">
      <w:pPr>
        <w:pStyle w:val="tbnormal"/>
        <w:spacing w:before="120" w:after="120"/>
      </w:pPr>
      <w:r>
        <w:t xml:space="preserve">Nous avons été </w:t>
      </w:r>
      <w:r w:rsidR="005F2F96">
        <w:t>obligés</w:t>
      </w:r>
      <w:r>
        <w:t xml:space="preserve"> de partir sur des informations existantes. Pour rappel, nous ne sommes pas des économistes d’entreprise. Il devient donc difficile de maîtriser tous les éléments inhérents de la discipline. C’est pourquoi, nous nous sommes appuyés sur les compétences de personne comme le docteur Pierre-Majorique Léger qui co-dirige et co-développe les solutions ERPSim®.</w:t>
      </w:r>
    </w:p>
    <w:p w14:paraId="77920357" w14:textId="2D7D527E" w:rsidR="006F20B7" w:rsidRDefault="006F20B7" w:rsidP="00DD1E85">
      <w:pPr>
        <w:pStyle w:val="tbtitre3"/>
        <w:outlineLvl w:val="0"/>
      </w:pPr>
      <w:bookmarkStart w:id="15" w:name="_Toc453919554"/>
      <w:r>
        <w:lastRenderedPageBreak/>
        <w:t>Approche</w:t>
      </w:r>
      <w:bookmarkEnd w:id="15"/>
    </w:p>
    <w:p w14:paraId="3EB96D62" w14:textId="7A84A6BD" w:rsidR="004E4264"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qu’il</w:t>
      </w:r>
      <w:r w:rsidR="0058517F">
        <w:t>s</w:t>
      </w:r>
      <w:r w:rsidR="004E4264">
        <w:t xml:space="preserve"> en font.</w:t>
      </w:r>
    </w:p>
    <w:p w14:paraId="245A0BA4" w14:textId="4F930D5B" w:rsidR="006F20B7" w:rsidRDefault="004E4264" w:rsidP="006F20B7">
      <w:pPr>
        <w:pStyle w:val="tbnormal"/>
      </w:pPr>
      <w:r>
        <w:t>Premièrement l’approche</w:t>
      </w:r>
      <w:r w:rsidR="006D5C03">
        <w:t xml:space="preserve"> « Problem-based learning (PBL)</w:t>
      </w:r>
      <w:r>
        <w:t xml:space="preserve"> » qui est </w:t>
      </w:r>
      <w:r w:rsidR="006D5C03">
        <w:t xml:space="preserve"> « PBL is an </w:t>
      </w:r>
      <w:r w:rsidR="006D5C03" w:rsidRPr="006D5C03">
        <w:t>instructional strategy that focuses on guiding the learning process in a situated context through a series of realistic and potentially complex open-ended problems.</w:t>
      </w:r>
      <w:r w:rsidR="006D5C03">
        <w:t xml:space="preserve"> » </w:t>
      </w:r>
      <w:r w:rsidR="006D5C03">
        <w:rPr>
          <w:rStyle w:val="Appelnotedebasdep"/>
        </w:rPr>
        <w:footnoteReference w:id="5"/>
      </w:r>
      <w:r w:rsidR="006D5C03">
        <w:t>. Comprenez que cette approche de formation s’articule autour du fait que les étudiants apprennent en se confrontant à des problèmes réalistes dans un contexte bien précis qui permet d’aborder des problématiques plus complexes.</w:t>
      </w:r>
    </w:p>
    <w:p w14:paraId="102D5FBE" w14:textId="4447D73E" w:rsidR="006D5C03" w:rsidRDefault="004E4264" w:rsidP="006F20B7">
      <w:pPr>
        <w:pStyle w:val="tbnormal"/>
      </w:pPr>
      <w:r>
        <w:t>Deuxièmement, l’approche « Simulation-based learning (SBL) </w:t>
      </w:r>
      <w:r w:rsidR="007A0600">
        <w:t>». C’</w:t>
      </w:r>
      <w:r>
        <w:t>est une stratégie</w:t>
      </w:r>
      <w:r w:rsidR="0058517F">
        <w:t xml:space="preserve"> </w:t>
      </w:r>
      <w:r>
        <w:t xml:space="preserve">d’enseignement immersif où l’étudiant est confronté à des situations de la vie réelle. Ces simulations orientent </w:t>
      </w:r>
      <w:r w:rsidR="007A0600">
        <w:t>l’apprenant</w:t>
      </w:r>
      <w:r>
        <w:t xml:space="preserve"> vers un objectif à atteindre. Elles sont structurées de manière à conduire les apprenants vers un résultat pédagogique </w:t>
      </w:r>
      <w:r w:rsidR="007A0600">
        <w:t>attendu. Entre autre, ce</w:t>
      </w:r>
      <w:r>
        <w:t xml:space="preserve">s simulations </w:t>
      </w:r>
      <w:r w:rsidR="007A0600">
        <w:t xml:space="preserve">génèrent des problématiques afin d’intéragir avec les apprenants. Ces derniers peuvent ensuite </w:t>
      </w:r>
      <w:r>
        <w:t xml:space="preserve">tester diverses stratégies afin de </w:t>
      </w:r>
      <w:r w:rsidR="007A0600">
        <w:t xml:space="preserve">les </w:t>
      </w:r>
      <w:r>
        <w:t xml:space="preserve">résoudre. Ils peuvent donc </w:t>
      </w:r>
      <w:r w:rsidR="007A0600">
        <w:t>mesurer l’impact de leurs solutions dans environnement sûr</w:t>
      </w:r>
      <w:r w:rsidR="0058517F">
        <w:t xml:space="preserv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421B2137" w:rsidR="007A0600" w:rsidRDefault="007A0600" w:rsidP="00851178">
      <w:pPr>
        <w:pStyle w:val="tbnormal"/>
        <w:jc w:val="right"/>
      </w:pPr>
      <w:r>
        <w:t>Figure X : Approche de formation mis en œuvre par ERPSim®</w:t>
      </w:r>
      <w:r>
        <w:rPr>
          <w:rStyle w:val="Appelnotedebasdep"/>
        </w:rPr>
        <w:footnoteReference w:id="6"/>
      </w:r>
    </w:p>
    <w:p w14:paraId="44A7E9A1" w14:textId="06647808" w:rsidR="0058517F" w:rsidRDefault="007A0600" w:rsidP="0058517F">
      <w:pPr>
        <w:pStyle w:val="tbnormal"/>
      </w:pPr>
      <w:r>
        <w:t xml:space="preserve">Comme le montre l’illustration ci-dessus, les apprenants sont au centre du processus d’apprentissage. Les professeurs doivent prendre conscience qu’ils doivent être moins </w:t>
      </w:r>
      <w:r w:rsidR="0058517F">
        <w:t xml:space="preserve">intrusifs. Par conséquent, ils doivent apprendre à endosser un rôle qui est plus celui d’un coach qu’un professeur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40119622" w14:textId="2F0C2079" w:rsidR="0058517F"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chalenge. Utilisant les bonnes connaissances, les bons outils et les bonnes méthodologies, les apprenants </w:t>
      </w:r>
      <w:r w:rsidR="00172C1B">
        <w:lastRenderedPageBreak/>
        <w:t xml:space="preserve">identifient les options à disposition et peuvent ainsi choisir la bonne action à réaliser grâce au PGI. De ce fait, dans les premiers temps de la simulation, les apprenants cherchent des conseils plutôt axé technique tandis qu’au fur et à mesure que la partie avance, ils cherchent des conseils plutôt tactiques sur comment exploiter le système d’information pour achever leurs objectifs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75017A23" w:rsidR="00546463" w:rsidRDefault="00853D97" w:rsidP="00DD1E85">
      <w:pPr>
        <w:pStyle w:val="tbtitre3"/>
        <w:outlineLvl w:val="0"/>
      </w:pPr>
      <w:bookmarkStart w:id="16" w:name="_Toc453919555"/>
      <w:r>
        <w:t>Les scénarios</w:t>
      </w:r>
      <w:bookmarkEnd w:id="16"/>
    </w:p>
    <w:p w14:paraId="71B3B9A3" w14:textId="77777777" w:rsidR="00853D97" w:rsidRDefault="00853D97" w:rsidP="00853D97">
      <w:pPr>
        <w:pStyle w:val="tbnormal"/>
      </w:pPr>
      <w:r>
        <w:t xml:space="preserve">ERPSim® propose trois scénarios « Manufacturing », « Logistics » et « Distribution » plus un dernier « Fashion » qui sera bientôt accessible.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0D45B466" w:rsidR="008834E8" w:rsidRDefault="008834E8" w:rsidP="00DD1E85">
      <w:pPr>
        <w:pStyle w:val="tbnormal"/>
        <w:jc w:val="right"/>
        <w:outlineLvl w:val="0"/>
      </w:pPr>
      <w:r>
        <w:t>Figure X : Scénarios proposés par ERPSim®</w:t>
      </w:r>
      <w:r>
        <w:rPr>
          <w:rStyle w:val="Appelnotedebasdep"/>
        </w:rPr>
        <w:footnoteReference w:id="7"/>
      </w:r>
    </w:p>
    <w:p w14:paraId="696579E0" w14:textId="11E15CD8" w:rsidR="00853D97" w:rsidRDefault="00853D97" w:rsidP="00853D97">
      <w:pPr>
        <w:pStyle w:val="tbnormal"/>
      </w:pPr>
      <w:r>
        <w:t>Chacun d’entre eux ont leur</w:t>
      </w:r>
      <w:r w:rsidR="00EE2D50">
        <w:t>s</w:t>
      </w:r>
      <w:r>
        <w:t xml:space="preserve"> propre</w:t>
      </w:r>
      <w:r w:rsidR="00EE2D50">
        <w:t>s</w:t>
      </w:r>
      <w:r>
        <w:t xml:space="preserve"> spécificité</w:t>
      </w:r>
      <w:r w:rsidR="00EE2D50">
        <w:t>s</w:t>
      </w:r>
      <w:r>
        <w:t xml:space="preserve"> métier</w:t>
      </w:r>
      <w:r w:rsidR="00EE2D50">
        <w:t>s</w:t>
      </w:r>
      <w:r>
        <w:t xml:space="preserve"> que les apprenants devront </w:t>
      </w:r>
      <w:r w:rsidR="00EE2D50">
        <w:t>maîtriser</w:t>
      </w:r>
      <w:r>
        <w:t xml:space="preserve"> dans une moindre mesure pour </w:t>
      </w:r>
      <w:r w:rsidR="00EE2D50">
        <w:t xml:space="preserve">pouvoir </w:t>
      </w:r>
      <w:r>
        <w:t xml:space="preserve">y jouer. Cependant, au-delà de cela, trois principaux objectifs pédagogiques </w:t>
      </w:r>
      <w:r w:rsidR="00EE2D50">
        <w:t xml:space="preserve">à couvrir </w:t>
      </w:r>
      <w:r>
        <w:t>peuvent être mentionnés :</w:t>
      </w:r>
    </w:p>
    <w:p w14:paraId="352545A4" w14:textId="17079A20" w:rsidR="00853D97" w:rsidRDefault="00853D97" w:rsidP="00040851">
      <w:pPr>
        <w:pStyle w:val="tbnormal"/>
        <w:numPr>
          <w:ilvl w:val="0"/>
          <w:numId w:val="14"/>
        </w:numPr>
      </w:pPr>
      <w:r>
        <w:t>Développer en pratiquant, de la compréhension sur les concepts sous-jacents aux systèmes d’entreprise.</w:t>
      </w:r>
    </w:p>
    <w:p w14:paraId="19B0852F" w14:textId="6E6B77AB" w:rsidR="00853D97" w:rsidRDefault="00853D97" w:rsidP="00040851">
      <w:pPr>
        <w:pStyle w:val="tbnormal"/>
        <w:numPr>
          <w:ilvl w:val="0"/>
          <w:numId w:val="14"/>
        </w:numPr>
      </w:pPr>
      <w:r>
        <w:t>Comprendre les bénéfices qu’ont les entreprises à être intégrée dans un système informatique.</w:t>
      </w:r>
    </w:p>
    <w:p w14:paraId="6EBD4776" w14:textId="25F05A37" w:rsidR="00853D97" w:rsidRDefault="00853D97" w:rsidP="00040851">
      <w:pPr>
        <w:pStyle w:val="tbnormal"/>
        <w:numPr>
          <w:ilvl w:val="0"/>
          <w:numId w:val="14"/>
        </w:numPr>
      </w:pPr>
      <w:r>
        <w:t>Développer des compétences sur un PGI. SAP® en l’occurrence.</w:t>
      </w:r>
    </w:p>
    <w:p w14:paraId="03590778" w14:textId="1A536793" w:rsidR="00546463" w:rsidRDefault="00853D97" w:rsidP="00DD1E85">
      <w:pPr>
        <w:pStyle w:val="tbtitre3"/>
        <w:outlineLvl w:val="0"/>
      </w:pPr>
      <w:bookmarkStart w:id="17" w:name="_Toc453919556"/>
      <w:r>
        <w:t>Le matériel fournit</w:t>
      </w:r>
      <w:bookmarkEnd w:id="17"/>
    </w:p>
    <w:p w14:paraId="0CB93D42" w14:textId="67BABC1A" w:rsidR="00853D97" w:rsidRDefault="008834E8" w:rsidP="00853D97">
      <w:pPr>
        <w:pStyle w:val="tbnormal"/>
      </w:pPr>
      <w:r>
        <w:t>ERPSim® fournit des supports afin de comprendre les scénarios qu’ils proposent. Voici le type de fourniture qui sont accessible lorsqu’on adhère au programme d’apprentissage d’ERPSim® :</w:t>
      </w:r>
    </w:p>
    <w:p w14:paraId="01CF24B0" w14:textId="7C6E8720" w:rsidR="008834E8" w:rsidRDefault="008834E8" w:rsidP="00752AFD">
      <w:pPr>
        <w:pStyle w:val="tbnormal"/>
      </w:pPr>
      <w:r>
        <w:rPr>
          <w:noProof/>
          <w:lang w:val="fr-FR" w:eastAsia="fr-FR"/>
        </w:rPr>
        <w:lastRenderedPageBreak/>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17D8009C" w:rsidR="008834E8" w:rsidRDefault="008834E8" w:rsidP="00DD1E85">
      <w:pPr>
        <w:pStyle w:val="tbnormal"/>
        <w:jc w:val="right"/>
        <w:outlineLvl w:val="0"/>
      </w:pPr>
      <w:r>
        <w:t>Figure X : Scénarios proposés par ERPSim®</w:t>
      </w:r>
      <w:r>
        <w:rPr>
          <w:rStyle w:val="Appelnotedebasdep"/>
        </w:rPr>
        <w:footnoteReference w:id="8"/>
      </w:r>
    </w:p>
    <w:p w14:paraId="5F34E325" w14:textId="064EAF3C" w:rsidR="00CA1EA5" w:rsidRDefault="00CA1EA5" w:rsidP="00CA1EA5">
      <w:pPr>
        <w:pStyle w:val="tbnormal"/>
      </w:pPr>
      <w:r>
        <w:t>Les professeurs ont accès à des notes s</w:t>
      </w:r>
      <w:r w:rsidR="00852526">
        <w:t>ur les manières d’enseigner à l’aide de</w:t>
      </w:r>
      <w:r w:rsidR="00696E8D">
        <w:t xml:space="preserve"> la solution. Mais aussi</w:t>
      </w:r>
      <w:r>
        <w:t xml:space="preserve"> des vidéos, les fichiers de configuration propre à chaque scénario, des manuels d’apprentissage et des articles</w:t>
      </w:r>
      <w:r w:rsidR="00696E8D">
        <w:t xml:space="preserve"> de recherche relatif au domaine.</w:t>
      </w:r>
    </w:p>
    <w:p w14:paraId="5F8BA792" w14:textId="1786E456" w:rsidR="00696E8D" w:rsidRDefault="00696E8D" w:rsidP="00CA1EA5">
      <w:pPr>
        <w:pStyle w:val="tbnormal"/>
      </w:pPr>
      <w:r>
        <w:t>Les participants ont quant à eux accès à plusieurs types de supports. Des résumés tenants sur 1 à 2 pages A4. Ils présentent de manière concise les éléments du scénario et le processus à couvrir. Une présentation commerciale du scénario sous forme de présentation Power Point. La documentation intégrale du scénario avec la description métier mais aussi technique avec les éléments du PGI présentés.</w:t>
      </w:r>
    </w:p>
    <w:p w14:paraId="47CFC804" w14:textId="1E4E4653" w:rsidR="00A376EA" w:rsidRDefault="00A376EA" w:rsidP="00A376EA">
      <w:pPr>
        <w:pStyle w:val="tbtitre1"/>
      </w:pPr>
      <w:bookmarkStart w:id="18" w:name="_Toc453919570"/>
      <w:r>
        <w:t>Interfaces de programmation</w:t>
      </w:r>
      <w:bookmarkEnd w:id="18"/>
    </w:p>
    <w:p w14:paraId="5D78D1DD" w14:textId="41D9E427" w:rsidR="006E0588" w:rsidRPr="00A376EA" w:rsidRDefault="006E0588" w:rsidP="006E0588">
      <w:pPr>
        <w:pStyle w:val="tbnormal"/>
      </w:pPr>
      <w:r>
        <w:t>Parler ici de ce qu’est-ce une api et quels sont ses buts (s’affranchir de la complexité et permettre une interoperabilité de langage)</w:t>
      </w:r>
    </w:p>
    <w:p w14:paraId="38DC5CF9" w14:textId="77777777" w:rsidR="00F2693B" w:rsidRDefault="00F2693B" w:rsidP="00DD1E85">
      <w:pPr>
        <w:pStyle w:val="tbtitre1"/>
        <w:outlineLvl w:val="0"/>
      </w:pPr>
      <w:bookmarkStart w:id="19" w:name="_Toc453919571"/>
      <w:r>
        <w:t>Les progiciels de gestion intégrés</w:t>
      </w:r>
      <w:bookmarkEnd w:id="19"/>
    </w:p>
    <w:p w14:paraId="0A66FCB6" w14:textId="32B613CA" w:rsidR="00F37856" w:rsidRDefault="00F37856" w:rsidP="00F37856">
      <w:pPr>
        <w:pStyle w:val="tbnormal"/>
      </w:pPr>
      <w:r>
        <w:t xml:space="preserve">Ce sont sans aucuns doutes un </w:t>
      </w:r>
      <w:r w:rsidR="00BD5781">
        <w:t>des éléments centraux</w:t>
      </w:r>
      <w:r>
        <w:t xml:space="preserve"> du travail. Ces artéfacts </w:t>
      </w:r>
      <w:r w:rsidR="00BD5781">
        <w:t>informatiques</w:t>
      </w:r>
      <w:r>
        <w:t xml:space="preserve"> sont de plus en plus utilisés dans les entreprises. Le marché des éditeurs est très fourni et lorsqu’on cherche son PGI, cela devient vitre très compliqué tant l’offre est dense.</w:t>
      </w:r>
    </w:p>
    <w:p w14:paraId="3B611CC1" w14:textId="77777777" w:rsidR="00BD5781"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7B6EDF9" w14:textId="47B208C5" w:rsidR="00F37856" w:rsidRDefault="00BD5781" w:rsidP="00F37856">
      <w:pPr>
        <w:pStyle w:val="tbnormal"/>
      </w:pPr>
      <w:r>
        <w:t>De plus, il est important de prendre en considération que le travail préliminaire avait pour objectif de discerner si Odoo® était le candidat favori pour ce projet. Cet objectif a été que très peu détaillé et c’est pourquoi, nous prenons le temps de présenter trois grands acteurs dans le domaine du PGI pour PME.</w:t>
      </w:r>
    </w:p>
    <w:p w14:paraId="78E79B63" w14:textId="77777777" w:rsidR="00F2693B" w:rsidRDefault="00F2693B" w:rsidP="00DD1E85">
      <w:pPr>
        <w:pStyle w:val="tbtitre2"/>
        <w:outlineLvl w:val="0"/>
      </w:pPr>
      <w:bookmarkStart w:id="20" w:name="_Toc453919572"/>
      <w:r>
        <w:lastRenderedPageBreak/>
        <w:t>Principales caractéristiques</w:t>
      </w:r>
      <w:bookmarkEnd w:id="20"/>
    </w:p>
    <w:p w14:paraId="68412A7C" w14:textId="020481C6" w:rsidR="00F2693B" w:rsidRDefault="00F2693B" w:rsidP="00F2693B">
      <w:pPr>
        <w:pStyle w:val="tbnormal"/>
        <w:spacing w:before="120" w:after="120"/>
      </w:pPr>
      <w:r>
        <w:t>Afin d’attribuer l’étique</w:t>
      </w:r>
      <w:r w:rsidR="006661A7">
        <w:t>tte « PGI » à un progiciel, l’</w:t>
      </w:r>
      <w:r>
        <w:t>artéfact doit respecter un certain nombre de caractéristiques minimales :</w:t>
      </w:r>
    </w:p>
    <w:p w14:paraId="2707CB43" w14:textId="77777777" w:rsidR="00F2693B" w:rsidRDefault="00F2693B" w:rsidP="00040851">
      <w:pPr>
        <w:pStyle w:val="tbnormal"/>
        <w:numPr>
          <w:ilvl w:val="0"/>
          <w:numId w:val="4"/>
        </w:numPr>
        <w:spacing w:before="120" w:after="120"/>
      </w:pPr>
      <w:r>
        <w:t>Gestion effective de plusieurs domaines de l’entreprise par des modules intégrés susceptibles d’assurer une collaboration de processus.</w:t>
      </w:r>
    </w:p>
    <w:p w14:paraId="710D989C" w14:textId="77777777" w:rsidR="00F2693B" w:rsidRDefault="00F2693B" w:rsidP="00040851">
      <w:pPr>
        <w:pStyle w:val="tbnormal"/>
        <w:numPr>
          <w:ilvl w:val="0"/>
          <w:numId w:val="4"/>
        </w:numPr>
        <w:spacing w:before="120" w:after="120"/>
      </w:pPr>
      <w:r>
        <w:t>Existence d’un référentiel unique de données.</w:t>
      </w:r>
    </w:p>
    <w:p w14:paraId="31A49F9E" w14:textId="77777777" w:rsidR="005F2F96" w:rsidRDefault="00F2693B" w:rsidP="00040851">
      <w:pPr>
        <w:pStyle w:val="tbnormal"/>
        <w:numPr>
          <w:ilvl w:val="0"/>
          <w:numId w:val="4"/>
        </w:numPr>
      </w:pPr>
      <w:r>
        <w:t xml:space="preserve">Adaptations rapides aux règles de </w:t>
      </w:r>
      <w:r w:rsidR="005F2F96">
        <w:t>fonctionnement de l’entreprise.</w:t>
      </w:r>
    </w:p>
    <w:p w14:paraId="138C4F7C" w14:textId="77777777" w:rsidR="005F2F96" w:rsidRDefault="00F2693B" w:rsidP="00040851">
      <w:pPr>
        <w:pStyle w:val="tbnormal"/>
        <w:numPr>
          <w:ilvl w:val="0"/>
          <w:numId w:val="4"/>
        </w:numPr>
      </w:pPr>
      <w:r>
        <w:t>Unicité d’administration du sous-système applicatif.</w:t>
      </w:r>
    </w:p>
    <w:p w14:paraId="08D20EC8" w14:textId="77777777" w:rsidR="005F2F96" w:rsidRDefault="00F2693B" w:rsidP="00040851">
      <w:pPr>
        <w:pStyle w:val="tbnormal"/>
        <w:numPr>
          <w:ilvl w:val="0"/>
          <w:numId w:val="4"/>
        </w:numPr>
      </w:pPr>
      <w:r>
        <w:t>Uniformisation des IHM.</w:t>
      </w:r>
    </w:p>
    <w:p w14:paraId="7D8DD41D" w14:textId="77777777" w:rsidR="00F2693B" w:rsidRDefault="00F2693B" w:rsidP="00040851">
      <w:pPr>
        <w:pStyle w:val="tbnormal"/>
        <w:numPr>
          <w:ilvl w:val="0"/>
          <w:numId w:val="4"/>
        </w:numPr>
        <w:spacing w:before="120" w:after="120"/>
      </w:pPr>
      <w:r>
        <w:t>Existence d’outils de développement ou de personnalisation de compléments applicatifs.</w:t>
      </w:r>
    </w:p>
    <w:p w14:paraId="450F44FC" w14:textId="0B02BFC7" w:rsidR="00F2693B" w:rsidRDefault="00F2693B" w:rsidP="00F2693B">
      <w:pPr>
        <w:pStyle w:val="tbnormal"/>
        <w:spacing w:before="120" w:after="120"/>
      </w:pPr>
      <w:r>
        <w:t xml:space="preserve">Une solution qui ne répond pas au trois premiers critères n’est pas </w:t>
      </w:r>
      <w:r w:rsidR="00F928A5">
        <w:t xml:space="preserve">un PGI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DD1E85">
      <w:pPr>
        <w:pStyle w:val="tbtitre2"/>
        <w:outlineLvl w:val="0"/>
      </w:pPr>
      <w:bookmarkStart w:id="21" w:name="_Toc453919573"/>
      <w:r>
        <w:t>Motivations</w:t>
      </w:r>
      <w:r w:rsidR="00AA36A7">
        <w:t xml:space="preserve"> d’acquisition</w:t>
      </w:r>
      <w:bookmarkEnd w:id="21"/>
    </w:p>
    <w:p w14:paraId="3B3386AC" w14:textId="77777777" w:rsidR="00F2693B" w:rsidRDefault="00F2693B" w:rsidP="00F2693B">
      <w:pPr>
        <w:pStyle w:val="tbnormal"/>
        <w:spacing w:before="120" w:after="120"/>
      </w:pPr>
      <w:r>
        <w:t>Pourquoi les entreprises sont sensiblement intéressées à l’implantation d’un progiciel de gestion intégré dans leur système d’information ?</w:t>
      </w:r>
    </w:p>
    <w:p w14:paraId="42C236F2" w14:textId="77777777" w:rsidR="00F2693B" w:rsidRDefault="00F2693B" w:rsidP="00F2693B">
      <w:pPr>
        <w:pStyle w:val="tbnormal"/>
        <w:spacing w:before="120" w:after="120"/>
      </w:pPr>
      <w:r>
        <w:t>Tout d’abord, il est important de mentionner que le PGI permet de soutenir tous les processus d’une entreprise. Ce sont des solutions destinées à une multitude de société. Les processus sont généralisés et standardisés selon des bonnes pratiques émises par des spécialistes métier. Les sociétés qui décident de soutenir leurs opérations grâce à ce type d’outils informatique s’affranchissent donc des questions du type : « Est-ce que je travaille de la bonne manière ? ».</w:t>
      </w:r>
    </w:p>
    <w:p w14:paraId="2FC2C02D" w14:textId="77777777" w:rsidR="00F2693B" w:rsidRDefault="00F2693B" w:rsidP="00F2693B">
      <w:pPr>
        <w:pStyle w:val="tbnormal"/>
        <w:spacing w:before="120" w:after="120"/>
      </w:pPr>
      <w:r>
        <w:t>De plus, il offre un endroit unique où se situent les données. Par exemple, prenons deux départements étroitement liés, les ventes et la comptabilité. Le client A achète un de nos produits. Le département des ventes manipule un enregistrement de la base de données centrale pour créer le devis, créer la commande, un bon de livraison, etc. Lorsque le département comptabilité génère la facture, elle utilise le même enregistrement. C’est une plus-value indéniable. Si les ventes effectuent une modification sur l’enregistrement du client A, comme une modification d’adresse, le département comptabilité a aussi accès à cette mise à jour.</w:t>
      </w:r>
    </w:p>
    <w:p w14:paraId="5D534527" w14:textId="77777777" w:rsidR="00F2693B" w:rsidRDefault="00F2693B" w:rsidP="00F2693B">
      <w:pPr>
        <w:pStyle w:val="tbnormal"/>
        <w:spacing w:before="120" w:after="120"/>
      </w:pPr>
      <w:r>
        <w:t>C’est l’une des principales forces des PGI. Sans cela, vous êtes obligé d’investir dans des développements d’interface de communication entre vos différents outils informatiques.</w:t>
      </w:r>
    </w:p>
    <w:p w14:paraId="5E90DBF5" w14:textId="77777777" w:rsidR="00F2693B" w:rsidRDefault="00F2693B" w:rsidP="005F2F96">
      <w:pPr>
        <w:pStyle w:val="tbnormal"/>
      </w:pPr>
      <w:r>
        <w:t>Voyons ce dont à quoi ressemble le système d’informati</w:t>
      </w:r>
      <w:r w:rsidR="005F2F96">
        <w:t>ons d’une entreprise sans PGI :</w:t>
      </w:r>
    </w:p>
    <w:p w14:paraId="76532A54" w14:textId="77777777" w:rsidR="005F2F96" w:rsidRDefault="005F2F96" w:rsidP="00752AFD">
      <w:pPr>
        <w:pStyle w:val="tbnormal"/>
      </w:pPr>
      <w:r>
        <w:rPr>
          <w:noProof/>
          <w:lang w:val="fr-FR" w:eastAsia="fr-FR"/>
        </w:rPr>
        <w:lastRenderedPageBreak/>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6F8BE108" w14:textId="77777777" w:rsidR="00F2693B" w:rsidRDefault="00F2693B" w:rsidP="00F2693B">
      <w:pPr>
        <w:pStyle w:val="tbnormal"/>
        <w:spacing w:before="120" w:after="120"/>
      </w:pPr>
      <w:r>
        <w:t>On peut voir que les fonctions vente et comptabilité possèdent chacune leur base de données et leur outil informatique. De ce fait, il va falloir gérer la communication – mis en évidence – pour avoir deux bases de données qui exploitent les mêmes données. C’est sur ce point, qu’il va falloir investir des efforts afin de développer une interface d’échanges.</w:t>
      </w:r>
    </w:p>
    <w:p w14:paraId="6444EE4F" w14:textId="77777777" w:rsidR="00F2693B" w:rsidRDefault="00F2693B" w:rsidP="005F2F96">
      <w:pPr>
        <w:pStyle w:val="tbnormal"/>
      </w:pPr>
      <w:r>
        <w:t xml:space="preserve">Grâce aux PGI, cette contrainte de </w:t>
      </w:r>
      <w:r w:rsidR="005F2F96">
        <w:t>silos fonctionnels</w:t>
      </w:r>
      <w:r>
        <w:t xml:space="preserve"> n’existe plus ou alors ils sont considérablement réduits. Comme fait mention ci-dessus, toutes les données sont centralisées et tou</w:t>
      </w:r>
      <w:r w:rsidR="005F2F96">
        <w:t>s les processus sont couvert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4F86B15A" w14:textId="77777777" w:rsidR="00F2693B" w:rsidRDefault="00F2693B" w:rsidP="00F2693B">
      <w:pPr>
        <w:pStyle w:val="tbnormal"/>
        <w:spacing w:before="120" w:after="120"/>
      </w:pPr>
      <w:r>
        <w:t>Certaines applications tierces (A et B) peuvent toutefois encore exister pour des besoins spécifiques propre à l’entreprise.</w:t>
      </w:r>
    </w:p>
    <w:p w14:paraId="7D4EB12B" w14:textId="77777777" w:rsidR="00F2693B" w:rsidRDefault="00F2693B" w:rsidP="00DD1E85">
      <w:pPr>
        <w:pStyle w:val="tbtitre2"/>
        <w:outlineLvl w:val="0"/>
      </w:pPr>
      <w:bookmarkStart w:id="22" w:name="_Toc453919574"/>
      <w:r>
        <w:t>Processus standardisés</w:t>
      </w:r>
      <w:bookmarkEnd w:id="22"/>
    </w:p>
    <w:p w14:paraId="4EEFB8E7" w14:textId="4A909A99" w:rsidR="00F2693B" w:rsidRDefault="00F2693B" w:rsidP="00F2693B">
      <w:pPr>
        <w:pStyle w:val="tbnormal"/>
        <w:spacing w:before="120" w:after="120"/>
      </w:pPr>
      <w:r>
        <w:t>Nous l’avons mentionné précédemment,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D95608A" w14:textId="77777777" w:rsidR="00F2693B" w:rsidRDefault="00F2693B" w:rsidP="005F2F96">
      <w:pPr>
        <w:pStyle w:val="tbnormal"/>
      </w:pPr>
      <w:r>
        <w:t>De ce fait, nous pouvons généraliser les flux d’informations qui circulent dans l’entr</w:t>
      </w:r>
      <w:r w:rsidR="005F2F96">
        <w:t>eprise de la manière suivante :</w:t>
      </w:r>
    </w:p>
    <w:p w14:paraId="46A57A2E" w14:textId="77777777" w:rsidR="005F2F96" w:rsidRDefault="005F2F96" w:rsidP="0064603E">
      <w:pPr>
        <w:pStyle w:val="tbnormal"/>
        <w:spacing w:before="120" w:after="120"/>
        <w:jc w:val="center"/>
      </w:pPr>
      <w:r>
        <w:rPr>
          <w:noProof/>
          <w:lang w:val="fr-FR" w:eastAsia="fr-FR"/>
        </w:rPr>
        <w:lastRenderedPageBreak/>
        <w:drawing>
          <wp:inline distT="0" distB="0" distL="0" distR="0" wp14:anchorId="42A95F13" wp14:editId="76B12DA5">
            <wp:extent cx="3439348" cy="3600000"/>
            <wp:effectExtent l="0" t="0" r="0" b="698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0">
                      <a:extLst>
                        <a:ext uri="{28A0092B-C50C-407E-A947-70E740481C1C}">
                          <a14:useLocalDpi xmlns:a14="http://schemas.microsoft.com/office/drawing/2010/main" val="0"/>
                        </a:ext>
                      </a:extLst>
                    </a:blip>
                    <a:stretch>
                      <a:fillRect/>
                    </a:stretch>
                  </pic:blipFill>
                  <pic:spPr>
                    <a:xfrm>
                      <a:off x="0" y="0"/>
                      <a:ext cx="3439348" cy="3600000"/>
                    </a:xfrm>
                    <a:prstGeom prst="rect">
                      <a:avLst/>
                    </a:prstGeom>
                  </pic:spPr>
                </pic:pic>
              </a:graphicData>
            </a:graphic>
          </wp:inline>
        </w:drawing>
      </w:r>
    </w:p>
    <w:p w14:paraId="554D0DB4" w14:textId="77777777" w:rsidR="00F2693B" w:rsidRDefault="00F2693B" w:rsidP="00F2693B">
      <w:pPr>
        <w:pStyle w:val="tbnormal"/>
        <w:spacing w:before="120" w:after="120"/>
      </w:pPr>
      <w:r>
        <w:t>Au niveau de l’approvisionnement, le processus est : créer une demande d’achat, effectuer la commande, réceptionner la marchandise commandée, effectuer un contrôle – qualité et facture – puis régler le du.</w:t>
      </w:r>
    </w:p>
    <w:p w14:paraId="081387D0" w14:textId="77777777" w:rsidR="00F2693B" w:rsidRDefault="00F2693B" w:rsidP="00F2693B">
      <w:pPr>
        <w:pStyle w:val="tbnormal"/>
        <w:spacing w:before="120" w:after="120"/>
      </w:pPr>
      <w:r>
        <w:t>Pour les ventes, le processus est : créer un devis pour un client, lorsque celui-ci l’accepte, créer la commande, créer un bon d’expédition, expédier les produits, facturer et comptabiliser le paiement.</w:t>
      </w:r>
    </w:p>
    <w:p w14:paraId="704DECBC" w14:textId="77777777" w:rsidR="00F2693B" w:rsidRDefault="00F2693B" w:rsidP="00F2693B">
      <w:pPr>
        <w:pStyle w:val="tbnormal"/>
        <w:spacing w:before="120" w:after="120"/>
      </w:pPr>
      <w:r>
        <w:t>Ces processus se retrouvent dans tous PGI du marché qui se respectent. Dans la suite de nos démarches, nous exploitons ces processus dans Odoo®, tels qu’ils sont présentés ici.</w:t>
      </w:r>
    </w:p>
    <w:p w14:paraId="787FCEA5" w14:textId="77777777" w:rsidR="00F2693B" w:rsidRDefault="00F2693B" w:rsidP="00DD1E85">
      <w:pPr>
        <w:pStyle w:val="tbtitre2"/>
        <w:outlineLvl w:val="0"/>
      </w:pPr>
      <w:bookmarkStart w:id="23" w:name="_Toc453919575"/>
      <w:r>
        <w:t>Type de consommation</w:t>
      </w:r>
      <w:bookmarkEnd w:id="23"/>
    </w:p>
    <w:p w14:paraId="5A2794F0" w14:textId="77777777" w:rsidR="00F2693B" w:rsidRDefault="00F2693B" w:rsidP="00F2693B">
      <w:pPr>
        <w:pStyle w:val="tbnormal"/>
        <w:spacing w:before="120" w:after="120"/>
      </w:pPr>
      <w:r>
        <w:t>Lorsqu’une société décide d’investir dans un PGI, elle se retrouve assez rapidement face à un choix d’implémentation. Acquérir la solution ou la louer ? Telle est la question à se poser.</w:t>
      </w:r>
    </w:p>
    <w:p w14:paraId="3B89A4E9" w14:textId="77777777" w:rsidR="00F2693B" w:rsidRDefault="00F2693B" w:rsidP="00F2693B">
      <w:pPr>
        <w:pStyle w:val="tbnormal"/>
        <w:spacing w:before="120" w:after="120"/>
      </w:pPr>
      <w:r>
        <w:t>En effet, les éditeurs de solution proposent la consommation de ses services par différents biais. Les sociétés peuvent choisir d’installer la solution dans leur propre infrastructure, de louer un espace dans un datacenter afin d’y héberger la solution ou alors de louer le service sur la base d’un contrat de service (SLA) avec l’éditeur.</w:t>
      </w:r>
    </w:p>
    <w:p w14:paraId="2A8863CD" w14:textId="77777777" w:rsidR="00F2693B" w:rsidRDefault="00F2693B" w:rsidP="00F2693B">
      <w:pPr>
        <w:pStyle w:val="tbnormal"/>
        <w:spacing w:before="120" w:after="120"/>
      </w:pPr>
      <w:r>
        <w:t>Détaillons quelque peu ces trois modes dans les chapitres qui suivent.</w:t>
      </w:r>
    </w:p>
    <w:p w14:paraId="4D696B31" w14:textId="77777777" w:rsidR="00F2693B" w:rsidRDefault="00F2693B" w:rsidP="00DD1E85">
      <w:pPr>
        <w:pStyle w:val="tbtitre3"/>
        <w:outlineLvl w:val="0"/>
      </w:pPr>
      <w:bookmarkStart w:id="24" w:name="_Toc453919576"/>
      <w:r>
        <w:t>On-premises</w:t>
      </w:r>
      <w:bookmarkEnd w:id="24"/>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w:t>
      </w:r>
      <w:r>
        <w:lastRenderedPageBreak/>
        <w:t xml:space="preserve">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DD1E85">
      <w:pPr>
        <w:pStyle w:val="tbtitre3"/>
        <w:outlineLvl w:val="0"/>
      </w:pPr>
      <w:bookmarkStart w:id="25" w:name="_Toc453919577"/>
      <w:r>
        <w:t>Application Service Provider</w:t>
      </w:r>
      <w:bookmarkEnd w:id="25"/>
    </w:p>
    <w:p w14:paraId="0B9D78A7" w14:textId="77777777" w:rsidR="00F2693B" w:rsidRDefault="00F2693B" w:rsidP="00F2693B">
      <w:pPr>
        <w:pStyle w:val="tbnormal"/>
        <w:spacing w:before="120" w:after="120"/>
      </w:pPr>
      <w:r>
        <w:t>Lorsque la société n’a pas les budgets nécessaires pour investir dans la mise en place d’une infrastructure informatique propre, elle tend à héberger ses besoins chez un tiers indépendant.</w:t>
      </w:r>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CB1C3AD" w14:textId="77777777" w:rsidR="00F2693B" w:rsidRDefault="00F2693B" w:rsidP="00F2693B">
      <w:pPr>
        <w:pStyle w:val="tbnormal"/>
        <w:spacing w:before="120" w:after="120"/>
      </w:pPr>
      <w:r>
        <w:t>Citons les avantages de ce type de consommation :</w:t>
      </w:r>
    </w:p>
    <w:p w14:paraId="4AACB2F7" w14:textId="5EAAC22D" w:rsidR="00F2693B" w:rsidRDefault="00F2693B" w:rsidP="00F2693B">
      <w:pPr>
        <w:pStyle w:val="tbnormal"/>
        <w:spacing w:before="120" w:after="120"/>
      </w:pPr>
      <w:r>
        <w:t>« Le mode ASP peut permettre un déploiement plus rapide dans l'entreprise, en épargnant les coûts et délais associés à la mise en place d'une infrastructure technique (serveurs, réseau, logiciels de base...). Les problèmes d'intégration de l'application sur l'architecture du client sont dans une certaine mesure éliminés. Il est fréquent toutefois, que l'on ait besoin d'interfaces, permettant d'échanger automatiquement des données entre l'ASP et les autres applications du système d'information de l'entreprise cliente. ». Ainsi que les désavantages : « Le client doit accepter de confier à son ASP des données critiques de l'entreprise, telle la base de ses collaborateurs (ne serait-ce que pour contrôle d'authentification), les bases de données Client, Produits, Fou</w:t>
      </w:r>
      <w:r w:rsidR="00F928A5">
        <w:t xml:space="preserve">rnisseurs... » </w:t>
      </w:r>
      <w:r w:rsidR="00F928A5">
        <w:fldChar w:fldCharType="begin" w:fldLock="1"/>
      </w:r>
      <w:r w:rsidR="00C64621">
        <w:instrText>ADDIN CSL_CITATION { "citationItems" : [ { "id" : "ITEM-1", "itemData" : { "URL" : "https://fr.wikipedia.org/wiki/Fournisseur_de_services_d%27applications#Avantages", "accessed" : { "date-parts" : [ [ "2016", "5", "16" ] ] }, "author" : [ { "dropping-particle" : "", "family" : "Wikip\u00e9dia", "given" : "", "non-dropping-particle" : "", "parse-names" : false, "suffix" : "" } ], "id" : "ITEM-1", "issued" : { "date-parts" : [ [ "2016" ] ] }, "title" : "Fournisseur de services d'applications", "type" : "webpage" }, "uris" : [ "http://www.mendeley.com/documents/?uuid=322913de-3d8a-38a2-abc2-c52b19473f82" ] } ], "mendeley" : { "formattedCitation" : "(Wikip\u00e9dia, 2016a)", "plainTextFormattedCitation" : "(Wikip\u00e9dia, 2016a)", "previouslyFormattedCitation" : "(Wikip\u00e9dia, 2016a)" }, "properties" : { "noteIndex" : 0 }, "schema" : "https://github.com/citation-style-language/schema/raw/master/csl-citation.json" }</w:instrText>
      </w:r>
      <w:r w:rsidR="00F928A5">
        <w:fldChar w:fldCharType="separate"/>
      </w:r>
      <w:r w:rsidR="00C64621" w:rsidRPr="00C64621">
        <w:rPr>
          <w:noProof/>
        </w:rPr>
        <w:t>(Wikipédia, 2016a)</w:t>
      </w:r>
      <w:r w:rsidR="00F928A5">
        <w:fldChar w:fldCharType="end"/>
      </w:r>
      <w:r>
        <w:t>.</w:t>
      </w:r>
    </w:p>
    <w:p w14:paraId="5E5A95F4" w14:textId="77777777" w:rsidR="00F2693B" w:rsidRDefault="00F2693B" w:rsidP="00DD1E85">
      <w:pPr>
        <w:pStyle w:val="tbtitre3"/>
        <w:outlineLvl w:val="0"/>
      </w:pPr>
      <w:bookmarkStart w:id="26" w:name="_Toc453919578"/>
      <w:r>
        <w:t>Software as a Service</w:t>
      </w:r>
      <w:bookmarkEnd w:id="26"/>
    </w:p>
    <w:p w14:paraId="5437A4E1" w14:textId="37EE73FB" w:rsidR="00F2693B" w:rsidRDefault="00F2693B" w:rsidP="00F2693B">
      <w:pPr>
        <w:pStyle w:val="tbnormal"/>
        <w:spacing w:before="120" w:after="120"/>
      </w:pPr>
      <w:r>
        <w:t>Le service est loué. Le client paie pour ce qu’il consomme uniquement. «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BD3383" w14:textId="77777777" w:rsidR="00F2693B"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p>
    <w:p w14:paraId="766E1861" w14:textId="77777777" w:rsidR="00F2693B" w:rsidRDefault="00F2693B" w:rsidP="00F2693B">
      <w:pPr>
        <w:pStyle w:val="tbnormal"/>
        <w:spacing w:before="120" w:after="120"/>
      </w:pPr>
      <w:r>
        <w:t>Pour l’éditeur, c’est aussi un gain en terme de productivité. La maintenance du socle applicatif est faite à un seul endroit sur les serveurs qui fournissent le service à l’ensemble des clients.</w:t>
      </w:r>
    </w:p>
    <w:p w14:paraId="78AA41BD" w14:textId="77777777" w:rsidR="00F2693B" w:rsidRDefault="00F2693B" w:rsidP="00DD1E85">
      <w:pPr>
        <w:pStyle w:val="tbtitre2"/>
        <w:outlineLvl w:val="0"/>
      </w:pPr>
      <w:bookmarkStart w:id="27" w:name="_Toc453919579"/>
      <w:r>
        <w:t>Considérations techniques</w:t>
      </w:r>
      <w:bookmarkEnd w:id="27"/>
    </w:p>
    <w:p w14:paraId="36A8DD48" w14:textId="77777777" w:rsidR="00F2693B" w:rsidRDefault="00F2693B" w:rsidP="00DD1E85">
      <w:pPr>
        <w:pStyle w:val="tbtitre3"/>
        <w:outlineLvl w:val="0"/>
      </w:pPr>
      <w:bookmarkStart w:id="28" w:name="_Toc453919580"/>
      <w:r>
        <w:t>Modularité</w:t>
      </w:r>
      <w:bookmarkEnd w:id="28"/>
    </w:p>
    <w:p w14:paraId="073DE31C" w14:textId="77777777" w:rsidR="00F2693B" w:rsidRDefault="00F2693B" w:rsidP="00DD1E85">
      <w:pPr>
        <w:pStyle w:val="tbtitre3"/>
        <w:outlineLvl w:val="0"/>
      </w:pPr>
      <w:bookmarkStart w:id="29" w:name="_Toc453919581"/>
      <w:r>
        <w:t>Données centralisées</w:t>
      </w:r>
      <w:bookmarkEnd w:id="29"/>
    </w:p>
    <w:p w14:paraId="2958A4A7" w14:textId="58D587A9" w:rsidR="000B28D7" w:rsidRDefault="000B28D7" w:rsidP="000B28D7">
      <w:pPr>
        <w:pStyle w:val="tbnormal"/>
      </w:pPr>
      <w:r>
        <w:br w:type="page"/>
      </w:r>
    </w:p>
    <w:p w14:paraId="6C3E5561" w14:textId="23D6A056" w:rsidR="00F2693B" w:rsidRDefault="00F2693B" w:rsidP="00DD1E85">
      <w:pPr>
        <w:pStyle w:val="tbtitre2"/>
        <w:outlineLvl w:val="0"/>
      </w:pPr>
      <w:bookmarkStart w:id="30" w:name="_Toc453919582"/>
      <w:r>
        <w:lastRenderedPageBreak/>
        <w:t>Odoo</w:t>
      </w:r>
      <w:r w:rsidR="00C64621">
        <w:t>®</w:t>
      </w:r>
      <w:bookmarkEnd w:id="30"/>
    </w:p>
    <w:p w14:paraId="1A5B0A9F" w14:textId="1B2E64AD" w:rsidR="00C64621" w:rsidRDefault="00C64621" w:rsidP="00C64621">
      <w:pPr>
        <w:pStyle w:val="tbnormal"/>
      </w:pPr>
      <w:r>
        <w:t>Odoo®, « anciennement OpenERP</w:t>
      </w:r>
      <w:r w:rsidRPr="00C64621">
        <w:t xml:space="preserve"> et Tiny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t xml:space="preserve"> » </w:t>
      </w:r>
      <w:r>
        <w:fldChar w:fldCharType="begin" w:fldLock="1"/>
      </w:r>
      <w:r>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b)", "plainTextFormattedCitation" : "(Wikip\u00e9dia, 2016b)", "previouslyFormattedCitation" : "(Wikip\u00e9dia, 2016b)" }, "properties" : { "noteIndex" : 0 }, "schema" : "https://github.com/citation-style-language/schema/raw/master/csl-citation.json" }</w:instrText>
      </w:r>
      <w:r>
        <w:fldChar w:fldCharType="separate"/>
      </w:r>
      <w:r w:rsidRPr="00C64621">
        <w:rPr>
          <w:noProof/>
        </w:rPr>
        <w:t>(Wikipédia, 2016b)</w:t>
      </w:r>
      <w:r>
        <w:fldChar w:fldCharType="end"/>
      </w:r>
      <w:r>
        <w:t xml:space="preserve">. Mais c’est aussi « est 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apps et ensuite d’en adopter d’autres en fonction de ses besoins qui changent et évoluent. » </w:t>
      </w:r>
      <w:r>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fldChar w:fldCharType="separate"/>
      </w:r>
      <w:r w:rsidRPr="00C64621">
        <w:rPr>
          <w:noProof/>
        </w:rPr>
        <w:t>(Odoo S.A, 2016)</w:t>
      </w:r>
      <w:r>
        <w:fldChar w:fldCharType="end"/>
      </w:r>
      <w:r>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3B1CB115">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1" cstate="print">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256DE24F" w:rsidR="00BE2EB2" w:rsidRPr="00C64621" w:rsidRDefault="00BE2EB2" w:rsidP="00C64621">
      <w:pPr>
        <w:pStyle w:val="tbnormal"/>
      </w:pPr>
      <w:r>
        <w:t xml:space="preserve">Figure X : Partenaires, </w:t>
      </w:r>
      <w:r w:rsidR="00457655">
        <w:t xml:space="preserve">utilisateurs, pays et </w:t>
      </w:r>
      <w:r>
        <w:t>applications d</w:t>
      </w:r>
      <w:r w:rsidR="00457655">
        <w:t>isponibles dans le store</w:t>
      </w:r>
      <w:r>
        <w:t xml:space="preserve"> </w:t>
      </w:r>
      <w:r>
        <w:fldChar w:fldCharType="begin" w:fldLock="1"/>
      </w:r>
      <w:r w:rsidR="00694B6D">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fldChar w:fldCharType="separate"/>
      </w:r>
      <w:r w:rsidRPr="00BE2EB2">
        <w:rPr>
          <w:noProof/>
        </w:rPr>
        <w:t>(Odoo S.A, 2016)</w:t>
      </w:r>
      <w:r>
        <w:fldChar w:fldCharType="end"/>
      </w:r>
      <w:r>
        <w:t>.</w:t>
      </w:r>
    </w:p>
    <w:p w14:paraId="597C9D8E" w14:textId="1CB53212" w:rsidR="006D1153" w:rsidRDefault="006D1153" w:rsidP="00DD1E85">
      <w:pPr>
        <w:pStyle w:val="tbtitre3"/>
        <w:outlineLvl w:val="0"/>
      </w:pPr>
      <w:bookmarkStart w:id="31" w:name="_Toc453919583"/>
      <w:r>
        <w:t>Couverture fonctionnel</w:t>
      </w:r>
      <w:bookmarkEnd w:id="31"/>
    </w:p>
    <w:p w14:paraId="3AFC973D" w14:textId="30F07743" w:rsidR="00EC7675" w:rsidRDefault="00EC7675" w:rsidP="00EC7675">
      <w:pPr>
        <w:pStyle w:val="tbnormal"/>
      </w:pPr>
      <w:r>
        <w:t xml:space="preserve">Odoo® </w:t>
      </w:r>
      <w:r w:rsidR="00A7413C">
        <w:t xml:space="preserve">est très riche en applications dont toutes </w:t>
      </w:r>
      <w:r>
        <w:t>ont une responsabilité bien précise comme en témoigne cette phrase « One need, one App. Expand as you grow »</w:t>
      </w:r>
      <w:r>
        <w:rPr>
          <w:rStyle w:val="Appelnotedebasdep"/>
        </w:rPr>
        <w:footnoteReference w:id="9"/>
      </w:r>
      <w:r>
        <w:t xml:space="preserve">. Leur </w:t>
      </w:r>
      <w:r w:rsidR="00A7413C">
        <w:t>philosophie</w:t>
      </w:r>
      <w:r>
        <w:t xml:space="preserve"> est de proposer une application pour un besoin métier spécifique. Et d’après nos premiers tests effectués durant la phase préparatoire à ce travail, cela fonctionne bien.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1591B35" w:rsidR="00EA52F1" w:rsidRDefault="00EA52F1" w:rsidP="00EC7675">
      <w:pPr>
        <w:pStyle w:val="tbnormal"/>
      </w:pPr>
      <w:r>
        <w:t>Figure X : Applications proposées par Odoo® plus les applications tierces (lien inférieur) (</w:t>
      </w:r>
      <w:r w:rsidRPr="00EA52F1">
        <w:t>https://www.odoo.com/fr_FR/</w:t>
      </w:r>
      <w:r>
        <w:t>)</w:t>
      </w:r>
    </w:p>
    <w:p w14:paraId="494B85CE" w14:textId="77777777" w:rsidR="00EA52F1" w:rsidRDefault="00EA52F1" w:rsidP="00EC7675">
      <w:pPr>
        <w:pStyle w:val="tbnormal"/>
      </w:pPr>
    </w:p>
    <w:p w14:paraId="2E5E4A86" w14:textId="35FF0585" w:rsidR="00F2693B" w:rsidRDefault="002A426E" w:rsidP="00DD1E85">
      <w:pPr>
        <w:pStyle w:val="tbtitre3"/>
        <w:outlineLvl w:val="0"/>
      </w:pPr>
      <w:r>
        <w:lastRenderedPageBreak/>
        <w:t>Comparatif des PGI pour PME</w:t>
      </w:r>
    </w:p>
    <w:p w14:paraId="09AD6CF6" w14:textId="2B5A5EAF" w:rsidR="000B28D7" w:rsidRDefault="000B28D7" w:rsidP="000B28D7">
      <w:pPr>
        <w:pStyle w:val="tbnormal"/>
      </w:pPr>
      <w:r>
        <w:t>La comparaison que propose Odoo SA porte sur trois PGI qui cible le même marché de clientèle, les petites et moyennes entreprises. Nous trouvons dans ce comparatif les solutions suivantes :</w:t>
      </w:r>
    </w:p>
    <w:p w14:paraId="00B97DDE" w14:textId="69C5A44F" w:rsidR="000B28D7" w:rsidRDefault="000B28D7" w:rsidP="00040851">
      <w:pPr>
        <w:pStyle w:val="tbnormal"/>
        <w:numPr>
          <w:ilvl w:val="0"/>
          <w:numId w:val="21"/>
        </w:numPr>
      </w:pPr>
      <w:r>
        <w:t>Odoo Online</w:t>
      </w:r>
    </w:p>
    <w:p w14:paraId="6F8B4049" w14:textId="1229F55D" w:rsidR="000B28D7" w:rsidRDefault="000B28D7" w:rsidP="00040851">
      <w:pPr>
        <w:pStyle w:val="tbnormal"/>
        <w:numPr>
          <w:ilvl w:val="0"/>
          <w:numId w:val="21"/>
        </w:numPr>
      </w:pPr>
      <w:r>
        <w:t>Microsoft Dynamics NAV</w:t>
      </w:r>
    </w:p>
    <w:p w14:paraId="61945266" w14:textId="71945B51" w:rsidR="000B28D7" w:rsidRDefault="000B28D7" w:rsidP="00040851">
      <w:pPr>
        <w:pStyle w:val="tbnormal"/>
        <w:numPr>
          <w:ilvl w:val="0"/>
          <w:numId w:val="21"/>
        </w:numPr>
      </w:pPr>
      <w:r>
        <w:t>Sage 100 Entreprise i7</w:t>
      </w:r>
    </w:p>
    <w:p w14:paraId="591D44EE" w14:textId="1CFCFD27" w:rsidR="000B28D7" w:rsidRPr="000B28D7" w:rsidRDefault="000B28D7" w:rsidP="000B28D7">
      <w:pPr>
        <w:pStyle w:val="tbnormal"/>
      </w:pPr>
      <w:r>
        <w:t xml:space="preserve">Tout d’abord, une courte introduction au positionnement des principaux acteurs du marché </w:t>
      </w:r>
      <w:r w:rsidR="002D27E8">
        <w:t xml:space="preserve">des </w:t>
      </w:r>
      <w:r>
        <w:t>PGI</w:t>
      </w:r>
      <w:r w:rsidR="002D27E8">
        <w:t>,</w:t>
      </w:r>
      <w:r>
        <w:t xml:space="preserve"> tous types de clientèle</w:t>
      </w:r>
      <w:r w:rsidR="002D27E8">
        <w:t xml:space="preserve"> confondus</w:t>
      </w:r>
      <w:r>
        <w:t xml:space="preserve">. Les deux axes analysés sont en ordonné l’importance de la couverture fonctionnelle et en abscisse la capacité à être intuitif et sympathique à l’utilisation </w:t>
      </w:r>
      <w:r w:rsidR="002D27E8">
        <w:t>que l’on en fait tous les</w:t>
      </w:r>
      <w:r>
        <w:t xml:space="preserve"> jours. Nous voyons qu’Odoo® se positionne de manière</w:t>
      </w:r>
      <w:r w:rsidR="002D27E8">
        <w:t xml:space="preserve"> intéressante et sur un marché peu développé :</w:t>
      </w:r>
    </w:p>
    <w:p w14:paraId="18BC36E7" w14:textId="2B66E252" w:rsidR="00EA52F1" w:rsidRDefault="00EA52F1" w:rsidP="000A3F84">
      <w:pPr>
        <w:pStyle w:val="tbnormal"/>
        <w:jc w:val="center"/>
      </w:pPr>
      <w:r>
        <w:rPr>
          <w:noProof/>
          <w:lang w:val="fr-FR" w:eastAsia="fr-FR"/>
        </w:rPr>
        <w:drawing>
          <wp:inline distT="0" distB="0" distL="0" distR="0" wp14:anchorId="250535EA" wp14:editId="201E782A">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1FC153B2" w14:textId="40F1B9F7" w:rsidR="00EA52F1" w:rsidRDefault="00EA52F1" w:rsidP="00DD1E85">
      <w:pPr>
        <w:pStyle w:val="tbnormal"/>
        <w:outlineLvl w:val="0"/>
      </w:pPr>
      <w:r>
        <w:t xml:space="preserve">Figure X : </w:t>
      </w:r>
      <w:hyperlink r:id="rId25" w:history="1">
        <w:r w:rsidR="000B28D7" w:rsidRPr="00E47733">
          <w:rPr>
            <w:rStyle w:val="Lienhypertexte"/>
          </w:rPr>
          <w:t>https://www.odoo.com/fr_FR/</w:t>
        </w:r>
      </w:hyperlink>
    </w:p>
    <w:p w14:paraId="7F3EFD85" w14:textId="77777777" w:rsidR="003A05DE" w:rsidRDefault="000B28D7" w:rsidP="00EA52F1">
      <w:pPr>
        <w:pStyle w:val="tbnormal"/>
      </w:pPr>
      <w:r>
        <w:t>En terme de couverture fonctionnelle</w:t>
      </w:r>
      <w:r w:rsidR="002B1A93">
        <w:t xml:space="preserve">, </w:t>
      </w:r>
      <w:r w:rsidR="009F621E">
        <w:t>voici une présentation des différences entre les trois PGI s</w:t>
      </w:r>
      <w:r w:rsidR="003A05DE">
        <w:t>électionnés pour la comparaison :</w:t>
      </w:r>
    </w:p>
    <w:p w14:paraId="061BD5E5" w14:textId="36A13F4B" w:rsidR="003A05DE" w:rsidRDefault="003A05DE" w:rsidP="00040851">
      <w:pPr>
        <w:pStyle w:val="tbnormal"/>
        <w:numPr>
          <w:ilvl w:val="0"/>
          <w:numId w:val="33"/>
        </w:numPr>
      </w:pPr>
      <w:r>
        <w:t>Microsoft® Dynamics NAV®</w:t>
      </w:r>
    </w:p>
    <w:p w14:paraId="6305F750" w14:textId="07B8F7D6" w:rsidR="003A05DE" w:rsidRDefault="003A05DE" w:rsidP="00040851">
      <w:pPr>
        <w:pStyle w:val="tbnormal"/>
        <w:numPr>
          <w:ilvl w:val="0"/>
          <w:numId w:val="33"/>
        </w:numPr>
      </w:pPr>
      <w:r>
        <w:t>Sage® 100 Entreprise i7</w:t>
      </w:r>
    </w:p>
    <w:p w14:paraId="48553401" w14:textId="1B33F3D5" w:rsidR="003A05DE" w:rsidRDefault="003A05DE" w:rsidP="00040851">
      <w:pPr>
        <w:pStyle w:val="tbnormal"/>
        <w:numPr>
          <w:ilvl w:val="0"/>
          <w:numId w:val="33"/>
        </w:numPr>
      </w:pPr>
      <w:r>
        <w:t>Odoo® Online</w:t>
      </w:r>
    </w:p>
    <w:p w14:paraId="7B07A45E" w14:textId="11DC09F6" w:rsidR="000B28D7" w:rsidRDefault="002B1A93" w:rsidP="00EA52F1">
      <w:pPr>
        <w:pStyle w:val="tbnormal"/>
      </w:pPr>
      <w:r>
        <w:t>Nous présentons qu’une partie du comparatif</w:t>
      </w:r>
      <w:r w:rsidR="00694B6D">
        <w:t xml:space="preserve"> </w:t>
      </w:r>
      <w:r w:rsidR="00694B6D">
        <w:fldChar w:fldCharType="begin" w:fldLock="1"/>
      </w:r>
      <w:r w:rsidR="00694B6D">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 "properties" : { "noteIndex" : 0 }, "schema" : "https://github.com/citation-style-language/schema/raw/master/csl-citation.json" }</w:instrText>
      </w:r>
      <w:r w:rsidR="00694B6D">
        <w:fldChar w:fldCharType="separate"/>
      </w:r>
      <w:r w:rsidR="00694B6D" w:rsidRPr="00694B6D">
        <w:rPr>
          <w:noProof/>
        </w:rPr>
        <w:t>(Odoo S.A, 2016)</w:t>
      </w:r>
      <w:r w:rsidR="00694B6D">
        <w:fldChar w:fldCharType="end"/>
      </w:r>
      <w:r>
        <w:t xml:space="preserve"> pour ne pas encombré notre article de paragraphe inutile.</w:t>
      </w:r>
      <w:r w:rsidR="00694B6D">
        <w:t xml:space="preserve"> Autres considérations sur cette étude, elle a été menée par Odoo SA c’est donc avec une certaine réserve qu’il faut interpréter ces résultats. Cependant, nous avons vérifié dans Odoo® les éléments présentés.</w:t>
      </w:r>
    </w:p>
    <w:p w14:paraId="2365D5C8" w14:textId="3668E9BF" w:rsidR="003A05DE" w:rsidRDefault="003A05DE" w:rsidP="003A05DE">
      <w:pPr>
        <w:pStyle w:val="tbtitre4"/>
      </w:pPr>
      <w:bookmarkStart w:id="32" w:name="_Toc453919585"/>
      <w:r>
        <w:t>Fonction des ventes</w:t>
      </w:r>
      <w:bookmarkEnd w:id="32"/>
    </w:p>
    <w:tbl>
      <w:tblPr>
        <w:tblStyle w:val="Grilledetableauclaire"/>
        <w:tblW w:w="5321" w:type="pct"/>
        <w:tblLook w:val="04A0" w:firstRow="1" w:lastRow="0" w:firstColumn="1" w:lastColumn="0" w:noHBand="0" w:noVBand="1"/>
      </w:tblPr>
      <w:tblGrid>
        <w:gridCol w:w="3402"/>
        <w:gridCol w:w="1477"/>
        <w:gridCol w:w="1477"/>
        <w:gridCol w:w="1477"/>
      </w:tblGrid>
      <w:tr w:rsidR="003A05DE" w:rsidRPr="003A4596" w14:paraId="5C79EB21" w14:textId="77777777" w:rsidTr="003A05DE">
        <w:trPr>
          <w:trHeight w:val="454"/>
        </w:trPr>
        <w:tc>
          <w:tcPr>
            <w:tcW w:w="3402" w:type="dxa"/>
            <w:shd w:val="clear" w:color="auto" w:fill="E7E6E6" w:themeFill="background2"/>
            <w:vAlign w:val="center"/>
          </w:tcPr>
          <w:p w14:paraId="22C5B6FC" w14:textId="22776D05" w:rsidR="00E53435" w:rsidRPr="00752AFD" w:rsidRDefault="00E53435" w:rsidP="003A05DE">
            <w:pPr>
              <w:pStyle w:val="tbnormal"/>
              <w:jc w:val="left"/>
              <w:rPr>
                <w:b/>
              </w:rPr>
            </w:pPr>
          </w:p>
        </w:tc>
        <w:tc>
          <w:tcPr>
            <w:tcW w:w="1477" w:type="dxa"/>
            <w:shd w:val="clear" w:color="auto" w:fill="E7E6E6" w:themeFill="background2"/>
            <w:vAlign w:val="center"/>
          </w:tcPr>
          <w:p w14:paraId="160994A7" w14:textId="5B055828" w:rsidR="00E53435" w:rsidRPr="00752AFD" w:rsidRDefault="003A05DE" w:rsidP="003A05DE">
            <w:pPr>
              <w:pStyle w:val="tbnormal"/>
              <w:jc w:val="center"/>
              <w:rPr>
                <w:b/>
              </w:rPr>
            </w:pPr>
            <w:r>
              <w:rPr>
                <w:b/>
              </w:rPr>
              <w:t>PGI 1</w:t>
            </w:r>
          </w:p>
        </w:tc>
        <w:tc>
          <w:tcPr>
            <w:tcW w:w="1477" w:type="dxa"/>
            <w:shd w:val="clear" w:color="auto" w:fill="E7E6E6" w:themeFill="background2"/>
            <w:vAlign w:val="center"/>
          </w:tcPr>
          <w:p w14:paraId="3ED65FDC" w14:textId="2A33718D" w:rsidR="00E53435" w:rsidRPr="00752AFD" w:rsidRDefault="003A05DE" w:rsidP="003A05DE">
            <w:pPr>
              <w:pStyle w:val="tbnormal"/>
              <w:jc w:val="center"/>
              <w:rPr>
                <w:b/>
              </w:rPr>
            </w:pPr>
            <w:r>
              <w:rPr>
                <w:b/>
              </w:rPr>
              <w:t>PGI 2</w:t>
            </w:r>
          </w:p>
        </w:tc>
        <w:tc>
          <w:tcPr>
            <w:tcW w:w="1477" w:type="dxa"/>
            <w:shd w:val="clear" w:color="auto" w:fill="E7E6E6" w:themeFill="background2"/>
            <w:vAlign w:val="center"/>
          </w:tcPr>
          <w:p w14:paraId="08987980" w14:textId="7FF37743" w:rsidR="00E53435" w:rsidRPr="00752AFD" w:rsidRDefault="003A05DE" w:rsidP="003A05DE">
            <w:pPr>
              <w:pStyle w:val="tbnormal"/>
              <w:jc w:val="center"/>
              <w:rPr>
                <w:b/>
              </w:rPr>
            </w:pPr>
            <w:r>
              <w:rPr>
                <w:b/>
              </w:rPr>
              <w:t>PGI 3</w:t>
            </w:r>
          </w:p>
        </w:tc>
      </w:tr>
      <w:tr w:rsidR="003A05DE" w:rsidRPr="003A4596" w14:paraId="6789D9D4" w14:textId="77777777" w:rsidTr="003A05DE">
        <w:trPr>
          <w:trHeight w:val="454"/>
        </w:trPr>
        <w:tc>
          <w:tcPr>
            <w:tcW w:w="7833" w:type="dxa"/>
            <w:gridSpan w:val="4"/>
            <w:shd w:val="clear" w:color="auto" w:fill="D0CECE" w:themeFill="background2" w:themeFillShade="E6"/>
            <w:vAlign w:val="center"/>
          </w:tcPr>
          <w:p w14:paraId="24F509E8" w14:textId="2DE77E7F" w:rsidR="003A05DE" w:rsidRPr="00752AFD" w:rsidRDefault="003A05DE" w:rsidP="003A05DE">
            <w:pPr>
              <w:pStyle w:val="tbnormal"/>
              <w:jc w:val="left"/>
              <w:rPr>
                <w:b/>
              </w:rPr>
            </w:pPr>
            <w:r>
              <w:rPr>
                <w:b/>
              </w:rPr>
              <w:t>Vente B2B</w:t>
            </w:r>
          </w:p>
        </w:tc>
      </w:tr>
      <w:tr w:rsidR="003A05DE" w:rsidRPr="003A4596" w14:paraId="1F67E049" w14:textId="77777777" w:rsidTr="00694B6D">
        <w:trPr>
          <w:trHeight w:val="454"/>
        </w:trPr>
        <w:tc>
          <w:tcPr>
            <w:tcW w:w="3402" w:type="dxa"/>
            <w:vAlign w:val="center"/>
          </w:tcPr>
          <w:p w14:paraId="4C3E43B4" w14:textId="3A335248" w:rsidR="00E53435" w:rsidRDefault="003A05DE" w:rsidP="003A05DE">
            <w:pPr>
              <w:pStyle w:val="tbnormal"/>
              <w:jc w:val="left"/>
            </w:pPr>
            <w:r>
              <w:t>Processus devis à commande</w:t>
            </w:r>
          </w:p>
        </w:tc>
        <w:tc>
          <w:tcPr>
            <w:tcW w:w="1477" w:type="dxa"/>
            <w:vAlign w:val="center"/>
          </w:tcPr>
          <w:p w14:paraId="0BB82DC1" w14:textId="5DE86142" w:rsidR="00E53435" w:rsidRDefault="003A05DE" w:rsidP="00694B6D">
            <w:pPr>
              <w:pStyle w:val="tbnormal"/>
              <w:jc w:val="center"/>
            </w:pPr>
            <w:r>
              <w:t>Oui</w:t>
            </w:r>
          </w:p>
        </w:tc>
        <w:tc>
          <w:tcPr>
            <w:tcW w:w="1477" w:type="dxa"/>
            <w:vAlign w:val="center"/>
          </w:tcPr>
          <w:p w14:paraId="6AEEA8BC" w14:textId="36E7F74B" w:rsidR="00E53435" w:rsidRDefault="003A05DE" w:rsidP="00694B6D">
            <w:pPr>
              <w:pStyle w:val="tbnormal"/>
              <w:jc w:val="center"/>
            </w:pPr>
            <w:r>
              <w:t>Oui</w:t>
            </w:r>
          </w:p>
        </w:tc>
        <w:tc>
          <w:tcPr>
            <w:tcW w:w="1477" w:type="dxa"/>
            <w:vAlign w:val="center"/>
          </w:tcPr>
          <w:p w14:paraId="688DB50F" w14:textId="7C06DBAC" w:rsidR="00E53435" w:rsidRDefault="003A05DE" w:rsidP="00694B6D">
            <w:pPr>
              <w:pStyle w:val="tbnormal"/>
              <w:jc w:val="center"/>
            </w:pPr>
            <w:r>
              <w:t>Oui</w:t>
            </w:r>
          </w:p>
        </w:tc>
      </w:tr>
      <w:tr w:rsidR="003A05DE" w:rsidRPr="003A4596" w14:paraId="6D519AC1" w14:textId="77777777" w:rsidTr="003A05DE">
        <w:trPr>
          <w:trHeight w:val="454"/>
        </w:trPr>
        <w:tc>
          <w:tcPr>
            <w:tcW w:w="7833" w:type="dxa"/>
            <w:gridSpan w:val="4"/>
            <w:shd w:val="clear" w:color="auto" w:fill="D0CECE" w:themeFill="background2" w:themeFillShade="E6"/>
            <w:vAlign w:val="center"/>
          </w:tcPr>
          <w:p w14:paraId="2A50802A" w14:textId="7061C4B7" w:rsidR="003A05DE" w:rsidRPr="003A05DE" w:rsidRDefault="003A05DE" w:rsidP="003A05DE">
            <w:pPr>
              <w:pStyle w:val="tbnormal"/>
              <w:jc w:val="left"/>
              <w:rPr>
                <w:b/>
              </w:rPr>
            </w:pPr>
            <w:r w:rsidRPr="003A05DE">
              <w:rPr>
                <w:b/>
              </w:rPr>
              <w:t>Ventes en magasin</w:t>
            </w:r>
          </w:p>
        </w:tc>
      </w:tr>
      <w:tr w:rsidR="003A05DE" w:rsidRPr="003A4596" w14:paraId="0B858AFB" w14:textId="77777777" w:rsidTr="00694B6D">
        <w:trPr>
          <w:trHeight w:val="454"/>
        </w:trPr>
        <w:tc>
          <w:tcPr>
            <w:tcW w:w="3402" w:type="dxa"/>
            <w:vAlign w:val="center"/>
          </w:tcPr>
          <w:p w14:paraId="21430F71" w14:textId="1D31882B" w:rsidR="003A05DE" w:rsidRDefault="003A05DE" w:rsidP="003A05DE">
            <w:pPr>
              <w:pStyle w:val="tbnormal"/>
              <w:jc w:val="left"/>
            </w:pPr>
            <w:r>
              <w:lastRenderedPageBreak/>
              <w:t>Point de vente</w:t>
            </w:r>
          </w:p>
        </w:tc>
        <w:tc>
          <w:tcPr>
            <w:tcW w:w="1477" w:type="dxa"/>
            <w:vAlign w:val="center"/>
          </w:tcPr>
          <w:p w14:paraId="24B413F4" w14:textId="104189F4" w:rsidR="003A05DE" w:rsidRDefault="003A05DE" w:rsidP="00694B6D">
            <w:pPr>
              <w:pStyle w:val="tbnormal"/>
              <w:jc w:val="center"/>
            </w:pPr>
            <w:r>
              <w:t>Non</w:t>
            </w:r>
          </w:p>
        </w:tc>
        <w:tc>
          <w:tcPr>
            <w:tcW w:w="1477" w:type="dxa"/>
            <w:vAlign w:val="center"/>
          </w:tcPr>
          <w:p w14:paraId="2B6E506F" w14:textId="3D560F30" w:rsidR="003A05DE" w:rsidRDefault="003A05DE" w:rsidP="00694B6D">
            <w:pPr>
              <w:pStyle w:val="tbnormal"/>
              <w:jc w:val="center"/>
            </w:pPr>
            <w:r>
              <w:t>Oui</w:t>
            </w:r>
          </w:p>
        </w:tc>
        <w:tc>
          <w:tcPr>
            <w:tcW w:w="1477" w:type="dxa"/>
            <w:vAlign w:val="center"/>
          </w:tcPr>
          <w:p w14:paraId="42106F2B" w14:textId="29916B19" w:rsidR="003A05DE" w:rsidRDefault="003A05DE" w:rsidP="00694B6D">
            <w:pPr>
              <w:pStyle w:val="tbnormal"/>
              <w:jc w:val="center"/>
            </w:pPr>
            <w:r>
              <w:t>Oui</w:t>
            </w:r>
          </w:p>
        </w:tc>
      </w:tr>
      <w:tr w:rsidR="003A05DE" w:rsidRPr="003A4596" w14:paraId="79448301" w14:textId="77777777" w:rsidTr="003A05DE">
        <w:trPr>
          <w:trHeight w:val="454"/>
        </w:trPr>
        <w:tc>
          <w:tcPr>
            <w:tcW w:w="7833" w:type="dxa"/>
            <w:gridSpan w:val="4"/>
            <w:shd w:val="clear" w:color="auto" w:fill="D0CECE" w:themeFill="background2" w:themeFillShade="E6"/>
            <w:vAlign w:val="center"/>
          </w:tcPr>
          <w:p w14:paraId="7B2C9B08" w14:textId="7D851649" w:rsidR="003A05DE" w:rsidRPr="003A05DE" w:rsidRDefault="003A05DE" w:rsidP="003A05DE">
            <w:pPr>
              <w:pStyle w:val="tbnormal"/>
              <w:jc w:val="left"/>
              <w:rPr>
                <w:b/>
              </w:rPr>
            </w:pPr>
            <w:r w:rsidRPr="003A05DE">
              <w:rPr>
                <w:b/>
              </w:rPr>
              <w:t>Ventes en ligne</w:t>
            </w:r>
          </w:p>
        </w:tc>
      </w:tr>
      <w:tr w:rsidR="003A05DE" w:rsidRPr="003A4596" w14:paraId="71F3EB2D" w14:textId="77777777" w:rsidTr="00694B6D">
        <w:trPr>
          <w:trHeight w:val="454"/>
        </w:trPr>
        <w:tc>
          <w:tcPr>
            <w:tcW w:w="3402" w:type="dxa"/>
            <w:vAlign w:val="center"/>
          </w:tcPr>
          <w:p w14:paraId="06536CE5" w14:textId="35921BE7" w:rsidR="003A05DE" w:rsidRDefault="003A05DE" w:rsidP="003A05DE">
            <w:pPr>
              <w:pStyle w:val="tbnormal"/>
              <w:jc w:val="left"/>
            </w:pPr>
            <w:r>
              <w:t>eCommerce</w:t>
            </w:r>
          </w:p>
        </w:tc>
        <w:tc>
          <w:tcPr>
            <w:tcW w:w="1477" w:type="dxa"/>
            <w:vAlign w:val="center"/>
          </w:tcPr>
          <w:p w14:paraId="49853C52" w14:textId="41453ED1" w:rsidR="003A05DE" w:rsidRDefault="003A05DE" w:rsidP="00694B6D">
            <w:pPr>
              <w:pStyle w:val="tbnormal"/>
              <w:jc w:val="center"/>
            </w:pPr>
            <w:r>
              <w:t>Non</w:t>
            </w:r>
          </w:p>
        </w:tc>
        <w:tc>
          <w:tcPr>
            <w:tcW w:w="1477" w:type="dxa"/>
            <w:vAlign w:val="center"/>
          </w:tcPr>
          <w:p w14:paraId="1767F94C" w14:textId="18879FDC" w:rsidR="003A05DE" w:rsidRDefault="003A05DE" w:rsidP="00694B6D">
            <w:pPr>
              <w:pStyle w:val="tbnormal"/>
              <w:jc w:val="center"/>
            </w:pPr>
            <w:r>
              <w:t>Non</w:t>
            </w:r>
          </w:p>
        </w:tc>
        <w:tc>
          <w:tcPr>
            <w:tcW w:w="1477" w:type="dxa"/>
            <w:vAlign w:val="center"/>
          </w:tcPr>
          <w:p w14:paraId="0AD3947B" w14:textId="260C7CC9" w:rsidR="003A05DE" w:rsidRDefault="003A05DE" w:rsidP="00694B6D">
            <w:pPr>
              <w:pStyle w:val="tbnormal"/>
              <w:jc w:val="center"/>
            </w:pPr>
            <w:r>
              <w:t>Oui</w:t>
            </w:r>
          </w:p>
        </w:tc>
      </w:tr>
      <w:tr w:rsidR="003A05DE" w:rsidRPr="003A4596" w14:paraId="39036E5A" w14:textId="77777777" w:rsidTr="003A05DE">
        <w:trPr>
          <w:trHeight w:val="454"/>
        </w:trPr>
        <w:tc>
          <w:tcPr>
            <w:tcW w:w="7833" w:type="dxa"/>
            <w:gridSpan w:val="4"/>
            <w:shd w:val="clear" w:color="auto" w:fill="D0CECE" w:themeFill="background2" w:themeFillShade="E6"/>
            <w:vAlign w:val="center"/>
          </w:tcPr>
          <w:p w14:paraId="10C036CF" w14:textId="441CC47F" w:rsidR="003A05DE" w:rsidRPr="003A05DE" w:rsidRDefault="003A05DE" w:rsidP="003A05DE">
            <w:pPr>
              <w:pStyle w:val="tbnormal"/>
              <w:jc w:val="left"/>
              <w:rPr>
                <w:b/>
              </w:rPr>
            </w:pPr>
            <w:r w:rsidRPr="003A05DE">
              <w:rPr>
                <w:b/>
              </w:rPr>
              <w:t>Produits – Fonctions avancées</w:t>
            </w:r>
          </w:p>
        </w:tc>
      </w:tr>
      <w:tr w:rsidR="003A05DE" w:rsidRPr="003A4596" w14:paraId="630BEC1E" w14:textId="77777777" w:rsidTr="00694B6D">
        <w:trPr>
          <w:trHeight w:val="454"/>
        </w:trPr>
        <w:tc>
          <w:tcPr>
            <w:tcW w:w="3402" w:type="dxa"/>
            <w:vAlign w:val="center"/>
          </w:tcPr>
          <w:p w14:paraId="03B5C562" w14:textId="5B6E2CDD" w:rsidR="003A05DE" w:rsidRDefault="003A05DE" w:rsidP="003A05DE">
            <w:pPr>
              <w:pStyle w:val="tbnormal"/>
              <w:jc w:val="left"/>
            </w:pPr>
            <w:r>
              <w:t>Variantes Multi-Niveau</w:t>
            </w:r>
          </w:p>
        </w:tc>
        <w:tc>
          <w:tcPr>
            <w:tcW w:w="1477" w:type="dxa"/>
            <w:vAlign w:val="center"/>
          </w:tcPr>
          <w:p w14:paraId="6F61ECBB" w14:textId="2CBBFEB1" w:rsidR="003A05DE" w:rsidRDefault="003A05DE" w:rsidP="00694B6D">
            <w:pPr>
              <w:pStyle w:val="tbnormal"/>
              <w:jc w:val="center"/>
            </w:pPr>
            <w:r>
              <w:t>Oui</w:t>
            </w:r>
          </w:p>
        </w:tc>
        <w:tc>
          <w:tcPr>
            <w:tcW w:w="1477" w:type="dxa"/>
            <w:vAlign w:val="center"/>
          </w:tcPr>
          <w:p w14:paraId="1AC3C19D" w14:textId="13FA2CD1" w:rsidR="003A05DE" w:rsidRDefault="003A05DE" w:rsidP="00694B6D">
            <w:pPr>
              <w:pStyle w:val="tbnormal"/>
              <w:jc w:val="center"/>
            </w:pPr>
            <w:r>
              <w:t>Non</w:t>
            </w:r>
          </w:p>
        </w:tc>
        <w:tc>
          <w:tcPr>
            <w:tcW w:w="1477" w:type="dxa"/>
            <w:vAlign w:val="center"/>
          </w:tcPr>
          <w:p w14:paraId="62E76B4A" w14:textId="7F961BD9" w:rsidR="003A05DE" w:rsidRDefault="003A05DE" w:rsidP="00694B6D">
            <w:pPr>
              <w:pStyle w:val="tbnormal"/>
              <w:jc w:val="center"/>
            </w:pPr>
            <w:r>
              <w:t>Oui</w:t>
            </w:r>
          </w:p>
        </w:tc>
      </w:tr>
      <w:tr w:rsidR="003A05DE" w:rsidRPr="003A4596" w14:paraId="5403CCB6" w14:textId="77777777" w:rsidTr="00694B6D">
        <w:trPr>
          <w:trHeight w:val="454"/>
        </w:trPr>
        <w:tc>
          <w:tcPr>
            <w:tcW w:w="3402" w:type="dxa"/>
            <w:vAlign w:val="center"/>
          </w:tcPr>
          <w:p w14:paraId="1793778A" w14:textId="30D1440D" w:rsidR="003A05DE" w:rsidRDefault="003A05DE" w:rsidP="003A05DE">
            <w:pPr>
              <w:pStyle w:val="tbnormal"/>
              <w:jc w:val="left"/>
            </w:pPr>
            <w:r>
              <w:t>Configuration des produits</w:t>
            </w:r>
          </w:p>
        </w:tc>
        <w:tc>
          <w:tcPr>
            <w:tcW w:w="1477" w:type="dxa"/>
            <w:vAlign w:val="center"/>
          </w:tcPr>
          <w:p w14:paraId="0F5DA933" w14:textId="672C69B5" w:rsidR="003A05DE" w:rsidRDefault="003A05DE" w:rsidP="00694B6D">
            <w:pPr>
              <w:pStyle w:val="tbnormal"/>
              <w:jc w:val="center"/>
            </w:pPr>
            <w:r>
              <w:t>Oui</w:t>
            </w:r>
          </w:p>
        </w:tc>
        <w:tc>
          <w:tcPr>
            <w:tcW w:w="1477" w:type="dxa"/>
            <w:vAlign w:val="center"/>
          </w:tcPr>
          <w:p w14:paraId="1730C89F" w14:textId="2DE02D6E" w:rsidR="003A05DE" w:rsidRDefault="003A05DE" w:rsidP="00694B6D">
            <w:pPr>
              <w:pStyle w:val="tbnormal"/>
              <w:jc w:val="center"/>
            </w:pPr>
            <w:r>
              <w:t>Non</w:t>
            </w:r>
          </w:p>
        </w:tc>
        <w:tc>
          <w:tcPr>
            <w:tcW w:w="1477" w:type="dxa"/>
            <w:vAlign w:val="center"/>
          </w:tcPr>
          <w:p w14:paraId="458D2CFD" w14:textId="0C3BA54A" w:rsidR="003A05DE" w:rsidRDefault="003A05DE" w:rsidP="00694B6D">
            <w:pPr>
              <w:pStyle w:val="tbnormal"/>
              <w:jc w:val="center"/>
            </w:pPr>
            <w:r>
              <w:t>Oui</w:t>
            </w:r>
          </w:p>
        </w:tc>
      </w:tr>
      <w:tr w:rsidR="003A05DE" w:rsidRPr="003A4596" w14:paraId="6B20AA0C" w14:textId="77777777" w:rsidTr="00694B6D">
        <w:trPr>
          <w:trHeight w:val="454"/>
        </w:trPr>
        <w:tc>
          <w:tcPr>
            <w:tcW w:w="3402" w:type="dxa"/>
            <w:vAlign w:val="center"/>
          </w:tcPr>
          <w:p w14:paraId="769623AB" w14:textId="5F287695" w:rsidR="003A05DE" w:rsidRDefault="003A05DE" w:rsidP="003A05DE">
            <w:pPr>
              <w:pStyle w:val="tbnormal"/>
              <w:jc w:val="left"/>
            </w:pPr>
            <w:r>
              <w:t>Kits</w:t>
            </w:r>
          </w:p>
        </w:tc>
        <w:tc>
          <w:tcPr>
            <w:tcW w:w="1477" w:type="dxa"/>
            <w:vAlign w:val="center"/>
          </w:tcPr>
          <w:p w14:paraId="78E356A5" w14:textId="2E5A2572" w:rsidR="003A05DE" w:rsidRDefault="003A05DE" w:rsidP="00694B6D">
            <w:pPr>
              <w:pStyle w:val="tbnormal"/>
              <w:jc w:val="center"/>
            </w:pPr>
            <w:r>
              <w:t>Oui</w:t>
            </w:r>
          </w:p>
        </w:tc>
        <w:tc>
          <w:tcPr>
            <w:tcW w:w="1477" w:type="dxa"/>
            <w:vAlign w:val="center"/>
          </w:tcPr>
          <w:p w14:paraId="447FFE23" w14:textId="535B4ECB" w:rsidR="003A05DE" w:rsidRDefault="003A05DE" w:rsidP="00694B6D">
            <w:pPr>
              <w:pStyle w:val="tbnormal"/>
              <w:jc w:val="center"/>
            </w:pPr>
            <w:r>
              <w:t>Oui</w:t>
            </w:r>
          </w:p>
        </w:tc>
        <w:tc>
          <w:tcPr>
            <w:tcW w:w="1477" w:type="dxa"/>
            <w:vAlign w:val="center"/>
          </w:tcPr>
          <w:p w14:paraId="7D456AD7" w14:textId="70EAAD6A" w:rsidR="003A05DE" w:rsidRDefault="003A05DE" w:rsidP="00694B6D">
            <w:pPr>
              <w:pStyle w:val="tbnormal"/>
              <w:jc w:val="center"/>
            </w:pPr>
            <w:r>
              <w:t>Oui</w:t>
            </w:r>
          </w:p>
        </w:tc>
      </w:tr>
    </w:tbl>
    <w:p w14:paraId="6052D33B" w14:textId="39B4AAEE" w:rsidR="000001F6" w:rsidRDefault="008F29B3" w:rsidP="003A05DE">
      <w:pPr>
        <w:pStyle w:val="tbtitre4"/>
      </w:pPr>
      <w:bookmarkStart w:id="33" w:name="_Toc453919586"/>
      <w:r>
        <w:t>Gestion de l’entrepôt</w:t>
      </w:r>
      <w:bookmarkEnd w:id="33"/>
    </w:p>
    <w:tbl>
      <w:tblPr>
        <w:tblStyle w:val="Grilledetableauclaire"/>
        <w:tblW w:w="5321" w:type="pct"/>
        <w:tblLook w:val="04A0" w:firstRow="1" w:lastRow="0" w:firstColumn="1" w:lastColumn="0" w:noHBand="0" w:noVBand="1"/>
      </w:tblPr>
      <w:tblGrid>
        <w:gridCol w:w="3402"/>
        <w:gridCol w:w="1477"/>
        <w:gridCol w:w="1477"/>
        <w:gridCol w:w="1477"/>
      </w:tblGrid>
      <w:tr w:rsidR="003A05DE" w:rsidRPr="003A4596" w14:paraId="5242D420" w14:textId="77777777" w:rsidTr="00694B6D">
        <w:trPr>
          <w:trHeight w:val="454"/>
        </w:trPr>
        <w:tc>
          <w:tcPr>
            <w:tcW w:w="3402" w:type="dxa"/>
            <w:shd w:val="clear" w:color="auto" w:fill="E7E6E6" w:themeFill="background2"/>
            <w:vAlign w:val="center"/>
          </w:tcPr>
          <w:p w14:paraId="591C770F" w14:textId="77777777" w:rsidR="003A05DE" w:rsidRPr="00752AFD" w:rsidRDefault="003A05DE" w:rsidP="00743301">
            <w:pPr>
              <w:pStyle w:val="tbnormal"/>
              <w:jc w:val="left"/>
              <w:rPr>
                <w:b/>
              </w:rPr>
            </w:pPr>
          </w:p>
        </w:tc>
        <w:tc>
          <w:tcPr>
            <w:tcW w:w="1477" w:type="dxa"/>
            <w:shd w:val="clear" w:color="auto" w:fill="E7E6E6" w:themeFill="background2"/>
            <w:vAlign w:val="center"/>
          </w:tcPr>
          <w:p w14:paraId="341072EF" w14:textId="77777777" w:rsidR="003A05DE" w:rsidRPr="00752AFD" w:rsidRDefault="003A05DE" w:rsidP="00694B6D">
            <w:pPr>
              <w:pStyle w:val="tbnormal"/>
              <w:jc w:val="center"/>
              <w:rPr>
                <w:b/>
              </w:rPr>
            </w:pPr>
            <w:r>
              <w:rPr>
                <w:b/>
              </w:rPr>
              <w:t>PGI 1</w:t>
            </w:r>
          </w:p>
        </w:tc>
        <w:tc>
          <w:tcPr>
            <w:tcW w:w="1477" w:type="dxa"/>
            <w:shd w:val="clear" w:color="auto" w:fill="E7E6E6" w:themeFill="background2"/>
            <w:vAlign w:val="center"/>
          </w:tcPr>
          <w:p w14:paraId="761617A8" w14:textId="77777777" w:rsidR="003A05DE" w:rsidRPr="00752AFD" w:rsidRDefault="003A05DE" w:rsidP="00694B6D">
            <w:pPr>
              <w:pStyle w:val="tbnormal"/>
              <w:jc w:val="center"/>
              <w:rPr>
                <w:b/>
              </w:rPr>
            </w:pPr>
            <w:r>
              <w:rPr>
                <w:b/>
              </w:rPr>
              <w:t>PGI 2</w:t>
            </w:r>
          </w:p>
        </w:tc>
        <w:tc>
          <w:tcPr>
            <w:tcW w:w="1477" w:type="dxa"/>
            <w:shd w:val="clear" w:color="auto" w:fill="E7E6E6" w:themeFill="background2"/>
            <w:vAlign w:val="center"/>
          </w:tcPr>
          <w:p w14:paraId="48968A42" w14:textId="77777777" w:rsidR="003A05DE" w:rsidRPr="00752AFD" w:rsidRDefault="003A05DE" w:rsidP="00694B6D">
            <w:pPr>
              <w:pStyle w:val="tbnormal"/>
              <w:jc w:val="center"/>
              <w:rPr>
                <w:b/>
              </w:rPr>
            </w:pPr>
            <w:r>
              <w:rPr>
                <w:b/>
              </w:rPr>
              <w:t>PGI 3</w:t>
            </w:r>
          </w:p>
        </w:tc>
      </w:tr>
      <w:tr w:rsidR="003A05DE" w:rsidRPr="003A4596" w14:paraId="2A9A0E08" w14:textId="77777777" w:rsidTr="00694B6D">
        <w:trPr>
          <w:trHeight w:val="454"/>
        </w:trPr>
        <w:tc>
          <w:tcPr>
            <w:tcW w:w="7833" w:type="dxa"/>
            <w:gridSpan w:val="4"/>
            <w:shd w:val="clear" w:color="auto" w:fill="D0CECE" w:themeFill="background2" w:themeFillShade="E6"/>
            <w:vAlign w:val="center"/>
          </w:tcPr>
          <w:p w14:paraId="68D0BAC5" w14:textId="00A89205" w:rsidR="003A05DE" w:rsidRPr="00752AFD" w:rsidRDefault="008F29B3" w:rsidP="00694B6D">
            <w:pPr>
              <w:pStyle w:val="tbnormal"/>
              <w:jc w:val="left"/>
              <w:rPr>
                <w:b/>
              </w:rPr>
            </w:pPr>
            <w:r>
              <w:rPr>
                <w:b/>
              </w:rPr>
              <w:t>Produits</w:t>
            </w:r>
          </w:p>
        </w:tc>
      </w:tr>
      <w:tr w:rsidR="003A05DE" w:rsidRPr="003A4596" w14:paraId="4EB71270" w14:textId="77777777" w:rsidTr="00694B6D">
        <w:trPr>
          <w:trHeight w:val="454"/>
        </w:trPr>
        <w:tc>
          <w:tcPr>
            <w:tcW w:w="3402" w:type="dxa"/>
            <w:vAlign w:val="center"/>
          </w:tcPr>
          <w:p w14:paraId="7319030C" w14:textId="2FB6E37B" w:rsidR="003A05DE" w:rsidRDefault="008F29B3" w:rsidP="00743301">
            <w:pPr>
              <w:pStyle w:val="tbnormal"/>
              <w:jc w:val="left"/>
            </w:pPr>
            <w:r>
              <w:t>Traçabilité, lots et numéros de séries</w:t>
            </w:r>
          </w:p>
        </w:tc>
        <w:tc>
          <w:tcPr>
            <w:tcW w:w="1477" w:type="dxa"/>
            <w:vAlign w:val="center"/>
          </w:tcPr>
          <w:p w14:paraId="2196E1C4" w14:textId="77777777" w:rsidR="003A05DE" w:rsidRDefault="003A05DE" w:rsidP="00694B6D">
            <w:pPr>
              <w:pStyle w:val="tbnormal"/>
              <w:jc w:val="center"/>
            </w:pPr>
            <w:r>
              <w:t>Oui</w:t>
            </w:r>
          </w:p>
        </w:tc>
        <w:tc>
          <w:tcPr>
            <w:tcW w:w="1477" w:type="dxa"/>
            <w:vAlign w:val="center"/>
          </w:tcPr>
          <w:p w14:paraId="345FE02A" w14:textId="77777777" w:rsidR="003A05DE" w:rsidRDefault="003A05DE" w:rsidP="00694B6D">
            <w:pPr>
              <w:pStyle w:val="tbnormal"/>
              <w:jc w:val="center"/>
            </w:pPr>
            <w:r>
              <w:t>Oui</w:t>
            </w:r>
          </w:p>
        </w:tc>
        <w:tc>
          <w:tcPr>
            <w:tcW w:w="1477" w:type="dxa"/>
            <w:vAlign w:val="center"/>
          </w:tcPr>
          <w:p w14:paraId="5D277B6E" w14:textId="77777777" w:rsidR="003A05DE" w:rsidRDefault="003A05DE" w:rsidP="00694B6D">
            <w:pPr>
              <w:pStyle w:val="tbnormal"/>
              <w:jc w:val="center"/>
            </w:pPr>
            <w:r>
              <w:t>Oui</w:t>
            </w:r>
          </w:p>
        </w:tc>
      </w:tr>
      <w:tr w:rsidR="008F29B3" w:rsidRPr="003A4596" w14:paraId="6F102410" w14:textId="77777777" w:rsidTr="00694B6D">
        <w:trPr>
          <w:trHeight w:val="454"/>
        </w:trPr>
        <w:tc>
          <w:tcPr>
            <w:tcW w:w="3402" w:type="dxa"/>
            <w:vAlign w:val="center"/>
          </w:tcPr>
          <w:p w14:paraId="52D85CE3" w14:textId="132247D4" w:rsidR="008F29B3" w:rsidRDefault="008F29B3" w:rsidP="00743301">
            <w:pPr>
              <w:pStyle w:val="tbnormal"/>
              <w:jc w:val="left"/>
            </w:pPr>
            <w:r>
              <w:t>Traçabilité des dates d’expirations</w:t>
            </w:r>
          </w:p>
        </w:tc>
        <w:tc>
          <w:tcPr>
            <w:tcW w:w="1477" w:type="dxa"/>
            <w:vAlign w:val="center"/>
          </w:tcPr>
          <w:p w14:paraId="517063C7" w14:textId="252A3AA7" w:rsidR="008F29B3" w:rsidRDefault="008F29B3" w:rsidP="00694B6D">
            <w:pPr>
              <w:pStyle w:val="tbnormal"/>
              <w:jc w:val="center"/>
            </w:pPr>
            <w:r>
              <w:t>Non</w:t>
            </w:r>
          </w:p>
        </w:tc>
        <w:tc>
          <w:tcPr>
            <w:tcW w:w="1477" w:type="dxa"/>
            <w:vAlign w:val="center"/>
          </w:tcPr>
          <w:p w14:paraId="5FB0B809" w14:textId="6018D9B4" w:rsidR="008F29B3" w:rsidRDefault="008F29B3" w:rsidP="00694B6D">
            <w:pPr>
              <w:pStyle w:val="tbnormal"/>
              <w:jc w:val="center"/>
            </w:pPr>
            <w:r>
              <w:t>Non</w:t>
            </w:r>
          </w:p>
        </w:tc>
        <w:tc>
          <w:tcPr>
            <w:tcW w:w="1477" w:type="dxa"/>
            <w:vAlign w:val="center"/>
          </w:tcPr>
          <w:p w14:paraId="19911CF2" w14:textId="3464C1B5" w:rsidR="008F29B3" w:rsidRDefault="008F29B3" w:rsidP="00694B6D">
            <w:pPr>
              <w:pStyle w:val="tbnormal"/>
              <w:jc w:val="center"/>
            </w:pPr>
            <w:r>
              <w:t>Oui</w:t>
            </w:r>
          </w:p>
        </w:tc>
      </w:tr>
      <w:tr w:rsidR="008F29B3" w:rsidRPr="003A4596" w14:paraId="30DC1333" w14:textId="77777777" w:rsidTr="00694B6D">
        <w:trPr>
          <w:trHeight w:val="454"/>
        </w:trPr>
        <w:tc>
          <w:tcPr>
            <w:tcW w:w="3402" w:type="dxa"/>
            <w:vAlign w:val="center"/>
          </w:tcPr>
          <w:p w14:paraId="4501E3D1" w14:textId="7F913EA3" w:rsidR="008F29B3" w:rsidRDefault="008F29B3" w:rsidP="00743301">
            <w:pPr>
              <w:pStyle w:val="tbnormal"/>
              <w:jc w:val="left"/>
            </w:pPr>
            <w:r>
              <w:t>Unités de mesures multiples</w:t>
            </w:r>
          </w:p>
        </w:tc>
        <w:tc>
          <w:tcPr>
            <w:tcW w:w="1477" w:type="dxa"/>
            <w:vAlign w:val="center"/>
          </w:tcPr>
          <w:p w14:paraId="748D9A85" w14:textId="2AAD8D50" w:rsidR="008F29B3" w:rsidRDefault="008F29B3" w:rsidP="00694B6D">
            <w:pPr>
              <w:pStyle w:val="tbnormal"/>
              <w:jc w:val="center"/>
            </w:pPr>
            <w:r>
              <w:t>Non</w:t>
            </w:r>
          </w:p>
        </w:tc>
        <w:tc>
          <w:tcPr>
            <w:tcW w:w="1477" w:type="dxa"/>
            <w:vAlign w:val="center"/>
          </w:tcPr>
          <w:p w14:paraId="776DD919" w14:textId="5F1306D6" w:rsidR="008F29B3" w:rsidRDefault="008F29B3" w:rsidP="00694B6D">
            <w:pPr>
              <w:pStyle w:val="tbnormal"/>
              <w:jc w:val="center"/>
            </w:pPr>
            <w:r>
              <w:t>Oui</w:t>
            </w:r>
          </w:p>
        </w:tc>
        <w:tc>
          <w:tcPr>
            <w:tcW w:w="1477" w:type="dxa"/>
            <w:vAlign w:val="center"/>
          </w:tcPr>
          <w:p w14:paraId="4C2E8CCB" w14:textId="77FA293D" w:rsidR="008F29B3" w:rsidRDefault="008F29B3" w:rsidP="00694B6D">
            <w:pPr>
              <w:pStyle w:val="tbnormal"/>
              <w:jc w:val="center"/>
            </w:pPr>
            <w:r>
              <w:t>Oui</w:t>
            </w:r>
          </w:p>
        </w:tc>
      </w:tr>
      <w:tr w:rsidR="003A05DE" w:rsidRPr="003A4596" w14:paraId="3E14F2EF" w14:textId="77777777" w:rsidTr="00694B6D">
        <w:trPr>
          <w:trHeight w:val="454"/>
        </w:trPr>
        <w:tc>
          <w:tcPr>
            <w:tcW w:w="7833" w:type="dxa"/>
            <w:gridSpan w:val="4"/>
            <w:shd w:val="clear" w:color="auto" w:fill="D0CECE" w:themeFill="background2" w:themeFillShade="E6"/>
            <w:vAlign w:val="center"/>
          </w:tcPr>
          <w:p w14:paraId="604B269B" w14:textId="34BD1716" w:rsidR="003A05DE" w:rsidRPr="003A05DE" w:rsidRDefault="008F29B3" w:rsidP="00694B6D">
            <w:pPr>
              <w:pStyle w:val="tbnormal"/>
              <w:jc w:val="left"/>
              <w:rPr>
                <w:b/>
              </w:rPr>
            </w:pPr>
            <w:r>
              <w:rPr>
                <w:b/>
              </w:rPr>
              <w:t>Rapports</w:t>
            </w:r>
          </w:p>
        </w:tc>
      </w:tr>
      <w:tr w:rsidR="003A05DE" w:rsidRPr="003A4596" w14:paraId="6213C54D" w14:textId="77777777" w:rsidTr="00694B6D">
        <w:trPr>
          <w:trHeight w:val="454"/>
        </w:trPr>
        <w:tc>
          <w:tcPr>
            <w:tcW w:w="3402" w:type="dxa"/>
            <w:vAlign w:val="center"/>
          </w:tcPr>
          <w:p w14:paraId="44B88082" w14:textId="0084625B" w:rsidR="003A05DE" w:rsidRDefault="008F29B3" w:rsidP="00743301">
            <w:pPr>
              <w:pStyle w:val="tbnormal"/>
              <w:jc w:val="left"/>
            </w:pPr>
            <w:r>
              <w:t>En temps réel</w:t>
            </w:r>
          </w:p>
        </w:tc>
        <w:tc>
          <w:tcPr>
            <w:tcW w:w="1477" w:type="dxa"/>
            <w:vAlign w:val="center"/>
          </w:tcPr>
          <w:p w14:paraId="7526D237" w14:textId="77777777" w:rsidR="003A05DE" w:rsidRDefault="003A05DE" w:rsidP="00694B6D">
            <w:pPr>
              <w:pStyle w:val="tbnormal"/>
              <w:jc w:val="center"/>
            </w:pPr>
            <w:r>
              <w:t>Non</w:t>
            </w:r>
          </w:p>
        </w:tc>
        <w:tc>
          <w:tcPr>
            <w:tcW w:w="1477" w:type="dxa"/>
            <w:vAlign w:val="center"/>
          </w:tcPr>
          <w:p w14:paraId="6D5B83C2" w14:textId="77777777" w:rsidR="003A05DE" w:rsidRDefault="003A05DE" w:rsidP="00694B6D">
            <w:pPr>
              <w:pStyle w:val="tbnormal"/>
              <w:jc w:val="center"/>
            </w:pPr>
            <w:r>
              <w:t>Oui</w:t>
            </w:r>
          </w:p>
        </w:tc>
        <w:tc>
          <w:tcPr>
            <w:tcW w:w="1477" w:type="dxa"/>
            <w:vAlign w:val="center"/>
          </w:tcPr>
          <w:p w14:paraId="6ADAAC60" w14:textId="77777777" w:rsidR="003A05DE" w:rsidRDefault="003A05DE" w:rsidP="00694B6D">
            <w:pPr>
              <w:pStyle w:val="tbnormal"/>
              <w:jc w:val="center"/>
            </w:pPr>
            <w:r>
              <w:t>Oui</w:t>
            </w:r>
          </w:p>
        </w:tc>
      </w:tr>
      <w:tr w:rsidR="003A05DE" w:rsidRPr="003A4596" w14:paraId="28710D10" w14:textId="77777777" w:rsidTr="00694B6D">
        <w:trPr>
          <w:trHeight w:val="454"/>
        </w:trPr>
        <w:tc>
          <w:tcPr>
            <w:tcW w:w="7833" w:type="dxa"/>
            <w:gridSpan w:val="4"/>
            <w:shd w:val="clear" w:color="auto" w:fill="D0CECE" w:themeFill="background2" w:themeFillShade="E6"/>
            <w:vAlign w:val="center"/>
          </w:tcPr>
          <w:p w14:paraId="2B850081" w14:textId="21034F73" w:rsidR="003A05DE" w:rsidRPr="003A05DE" w:rsidRDefault="008F29B3" w:rsidP="00694B6D">
            <w:pPr>
              <w:pStyle w:val="tbnormal"/>
              <w:jc w:val="left"/>
              <w:rPr>
                <w:b/>
              </w:rPr>
            </w:pPr>
            <w:r>
              <w:rPr>
                <w:b/>
              </w:rPr>
              <w:t>Productivité</w:t>
            </w:r>
          </w:p>
        </w:tc>
      </w:tr>
      <w:tr w:rsidR="003A05DE" w:rsidRPr="003A4596" w14:paraId="636D08A7" w14:textId="77777777" w:rsidTr="00694B6D">
        <w:trPr>
          <w:trHeight w:val="454"/>
        </w:trPr>
        <w:tc>
          <w:tcPr>
            <w:tcW w:w="3402" w:type="dxa"/>
            <w:vAlign w:val="center"/>
          </w:tcPr>
          <w:p w14:paraId="140EDB22" w14:textId="0EB803C5" w:rsidR="003A05DE" w:rsidRDefault="008F29B3" w:rsidP="00743301">
            <w:pPr>
              <w:pStyle w:val="tbnormal"/>
              <w:jc w:val="left"/>
            </w:pPr>
            <w:r>
              <w:t>Règles avancées de logistique, routes et stratégie push/pull</w:t>
            </w:r>
          </w:p>
        </w:tc>
        <w:tc>
          <w:tcPr>
            <w:tcW w:w="1477" w:type="dxa"/>
            <w:vAlign w:val="center"/>
          </w:tcPr>
          <w:p w14:paraId="18F9634C" w14:textId="169467E4" w:rsidR="003A05DE" w:rsidRDefault="008F29B3" w:rsidP="00694B6D">
            <w:pPr>
              <w:pStyle w:val="tbnormal"/>
              <w:jc w:val="center"/>
            </w:pPr>
            <w:r>
              <w:t>Oui</w:t>
            </w:r>
          </w:p>
        </w:tc>
        <w:tc>
          <w:tcPr>
            <w:tcW w:w="1477" w:type="dxa"/>
            <w:vAlign w:val="center"/>
          </w:tcPr>
          <w:p w14:paraId="32631A13" w14:textId="77777777" w:rsidR="003A05DE" w:rsidRDefault="003A05DE" w:rsidP="00694B6D">
            <w:pPr>
              <w:pStyle w:val="tbnormal"/>
              <w:jc w:val="center"/>
            </w:pPr>
            <w:r>
              <w:t>Non</w:t>
            </w:r>
          </w:p>
        </w:tc>
        <w:tc>
          <w:tcPr>
            <w:tcW w:w="1477" w:type="dxa"/>
            <w:vAlign w:val="center"/>
          </w:tcPr>
          <w:p w14:paraId="1EEC1EF9" w14:textId="77777777" w:rsidR="003A05DE" w:rsidRDefault="003A05DE" w:rsidP="00694B6D">
            <w:pPr>
              <w:pStyle w:val="tbnormal"/>
              <w:jc w:val="center"/>
            </w:pPr>
            <w:r>
              <w:t>Oui</w:t>
            </w:r>
          </w:p>
        </w:tc>
      </w:tr>
    </w:tbl>
    <w:p w14:paraId="0B409319" w14:textId="6030007D" w:rsidR="002B1A93" w:rsidRDefault="008F29B3" w:rsidP="008F29B3">
      <w:pPr>
        <w:pStyle w:val="tbtitre4"/>
      </w:pPr>
      <w:bookmarkStart w:id="34" w:name="_Toc453919587"/>
      <w:r>
        <w:t>Fabrication</w:t>
      </w:r>
      <w:bookmarkEnd w:id="34"/>
    </w:p>
    <w:tbl>
      <w:tblPr>
        <w:tblStyle w:val="Grilledetableauclaire"/>
        <w:tblW w:w="5321" w:type="pct"/>
        <w:tblLook w:val="04A0" w:firstRow="1" w:lastRow="0" w:firstColumn="1" w:lastColumn="0" w:noHBand="0" w:noVBand="1"/>
      </w:tblPr>
      <w:tblGrid>
        <w:gridCol w:w="3402"/>
        <w:gridCol w:w="1477"/>
        <w:gridCol w:w="1477"/>
        <w:gridCol w:w="1477"/>
      </w:tblGrid>
      <w:tr w:rsidR="008F29B3" w:rsidRPr="003A4596" w14:paraId="6749038D" w14:textId="77777777" w:rsidTr="00743301">
        <w:trPr>
          <w:trHeight w:val="454"/>
        </w:trPr>
        <w:tc>
          <w:tcPr>
            <w:tcW w:w="3402" w:type="dxa"/>
            <w:shd w:val="clear" w:color="auto" w:fill="E7E6E6" w:themeFill="background2"/>
            <w:vAlign w:val="center"/>
          </w:tcPr>
          <w:p w14:paraId="11DA8261" w14:textId="77777777" w:rsidR="008F29B3" w:rsidRPr="00752AFD" w:rsidRDefault="008F29B3" w:rsidP="00743301">
            <w:pPr>
              <w:pStyle w:val="tbnormal"/>
              <w:jc w:val="left"/>
              <w:rPr>
                <w:b/>
              </w:rPr>
            </w:pPr>
          </w:p>
        </w:tc>
        <w:tc>
          <w:tcPr>
            <w:tcW w:w="1477" w:type="dxa"/>
            <w:shd w:val="clear" w:color="auto" w:fill="E7E6E6" w:themeFill="background2"/>
            <w:vAlign w:val="center"/>
          </w:tcPr>
          <w:p w14:paraId="06C8761E" w14:textId="77777777" w:rsidR="008F29B3" w:rsidRPr="00752AFD" w:rsidRDefault="008F29B3" w:rsidP="00743301">
            <w:pPr>
              <w:pStyle w:val="tbnormal"/>
              <w:jc w:val="center"/>
              <w:rPr>
                <w:b/>
              </w:rPr>
            </w:pPr>
            <w:r>
              <w:rPr>
                <w:b/>
              </w:rPr>
              <w:t>PGI 1</w:t>
            </w:r>
          </w:p>
        </w:tc>
        <w:tc>
          <w:tcPr>
            <w:tcW w:w="1477" w:type="dxa"/>
            <w:shd w:val="clear" w:color="auto" w:fill="E7E6E6" w:themeFill="background2"/>
            <w:vAlign w:val="center"/>
          </w:tcPr>
          <w:p w14:paraId="53681D30" w14:textId="77777777" w:rsidR="008F29B3" w:rsidRPr="00752AFD" w:rsidRDefault="008F29B3" w:rsidP="00743301">
            <w:pPr>
              <w:pStyle w:val="tbnormal"/>
              <w:jc w:val="center"/>
              <w:rPr>
                <w:b/>
              </w:rPr>
            </w:pPr>
            <w:r>
              <w:rPr>
                <w:b/>
              </w:rPr>
              <w:t>PGI 2</w:t>
            </w:r>
          </w:p>
        </w:tc>
        <w:tc>
          <w:tcPr>
            <w:tcW w:w="1477" w:type="dxa"/>
            <w:shd w:val="clear" w:color="auto" w:fill="E7E6E6" w:themeFill="background2"/>
            <w:vAlign w:val="center"/>
          </w:tcPr>
          <w:p w14:paraId="5C348E6E" w14:textId="77777777" w:rsidR="008F29B3" w:rsidRPr="00752AFD" w:rsidRDefault="008F29B3" w:rsidP="00743301">
            <w:pPr>
              <w:pStyle w:val="tbnormal"/>
              <w:jc w:val="center"/>
              <w:rPr>
                <w:b/>
              </w:rPr>
            </w:pPr>
            <w:r>
              <w:rPr>
                <w:b/>
              </w:rPr>
              <w:t>PGI 3</w:t>
            </w:r>
          </w:p>
        </w:tc>
      </w:tr>
      <w:tr w:rsidR="008F29B3" w:rsidRPr="003A4596" w14:paraId="4050292C" w14:textId="77777777" w:rsidTr="00743301">
        <w:trPr>
          <w:trHeight w:val="454"/>
        </w:trPr>
        <w:tc>
          <w:tcPr>
            <w:tcW w:w="7833" w:type="dxa"/>
            <w:gridSpan w:val="4"/>
            <w:shd w:val="clear" w:color="auto" w:fill="D0CECE" w:themeFill="background2" w:themeFillShade="E6"/>
            <w:vAlign w:val="center"/>
          </w:tcPr>
          <w:p w14:paraId="771A2025" w14:textId="5B804D00" w:rsidR="008F29B3" w:rsidRPr="00752AFD" w:rsidRDefault="008F29B3" w:rsidP="00743301">
            <w:pPr>
              <w:pStyle w:val="tbnormal"/>
              <w:jc w:val="left"/>
              <w:rPr>
                <w:b/>
              </w:rPr>
            </w:pPr>
            <w:r>
              <w:rPr>
                <w:b/>
              </w:rPr>
              <w:t>Gestion</w:t>
            </w:r>
          </w:p>
        </w:tc>
      </w:tr>
      <w:tr w:rsidR="008F29B3" w:rsidRPr="003A4596" w14:paraId="0EDA9796" w14:textId="77777777" w:rsidTr="00694B6D">
        <w:trPr>
          <w:trHeight w:val="454"/>
        </w:trPr>
        <w:tc>
          <w:tcPr>
            <w:tcW w:w="3402" w:type="dxa"/>
            <w:vAlign w:val="center"/>
          </w:tcPr>
          <w:p w14:paraId="5E484F08" w14:textId="5B0DAEFE" w:rsidR="008F29B3" w:rsidRDefault="008F29B3" w:rsidP="00743301">
            <w:pPr>
              <w:pStyle w:val="tbnormal"/>
              <w:jc w:val="left"/>
            </w:pPr>
            <w:r>
              <w:t>MRP</w:t>
            </w:r>
          </w:p>
        </w:tc>
        <w:tc>
          <w:tcPr>
            <w:tcW w:w="1477" w:type="dxa"/>
            <w:vAlign w:val="center"/>
          </w:tcPr>
          <w:p w14:paraId="170CBBC7" w14:textId="77777777" w:rsidR="008F29B3" w:rsidRDefault="008F29B3" w:rsidP="00694B6D">
            <w:pPr>
              <w:pStyle w:val="tbnormal"/>
              <w:jc w:val="center"/>
            </w:pPr>
            <w:r>
              <w:t>Oui</w:t>
            </w:r>
          </w:p>
        </w:tc>
        <w:tc>
          <w:tcPr>
            <w:tcW w:w="1477" w:type="dxa"/>
            <w:vAlign w:val="center"/>
          </w:tcPr>
          <w:p w14:paraId="5E8C7AE9" w14:textId="77777777" w:rsidR="008F29B3" w:rsidRDefault="008F29B3" w:rsidP="00694B6D">
            <w:pPr>
              <w:pStyle w:val="tbnormal"/>
              <w:jc w:val="center"/>
            </w:pPr>
            <w:r>
              <w:t>Oui</w:t>
            </w:r>
          </w:p>
        </w:tc>
        <w:tc>
          <w:tcPr>
            <w:tcW w:w="1477" w:type="dxa"/>
            <w:vAlign w:val="center"/>
          </w:tcPr>
          <w:p w14:paraId="4E5430A2" w14:textId="77777777" w:rsidR="008F29B3" w:rsidRDefault="008F29B3" w:rsidP="00694B6D">
            <w:pPr>
              <w:pStyle w:val="tbnormal"/>
              <w:jc w:val="center"/>
            </w:pPr>
            <w:r>
              <w:t>Oui</w:t>
            </w:r>
          </w:p>
        </w:tc>
      </w:tr>
      <w:tr w:rsidR="008F29B3" w:rsidRPr="003A4596" w14:paraId="5C4A5A26" w14:textId="77777777" w:rsidTr="00694B6D">
        <w:trPr>
          <w:trHeight w:val="454"/>
        </w:trPr>
        <w:tc>
          <w:tcPr>
            <w:tcW w:w="3402" w:type="dxa"/>
            <w:vAlign w:val="center"/>
          </w:tcPr>
          <w:p w14:paraId="72F61C12" w14:textId="7493E94D" w:rsidR="008F29B3" w:rsidRDefault="008F29B3" w:rsidP="00743301">
            <w:pPr>
              <w:pStyle w:val="tbnormal"/>
              <w:jc w:val="left"/>
            </w:pPr>
            <w:r>
              <w:t>Routings</w:t>
            </w:r>
          </w:p>
        </w:tc>
        <w:tc>
          <w:tcPr>
            <w:tcW w:w="1477" w:type="dxa"/>
            <w:vAlign w:val="center"/>
          </w:tcPr>
          <w:p w14:paraId="669FE2C9" w14:textId="03BD0FFF" w:rsidR="008F29B3" w:rsidRDefault="008F29B3" w:rsidP="00694B6D">
            <w:pPr>
              <w:pStyle w:val="tbnormal"/>
              <w:jc w:val="center"/>
            </w:pPr>
            <w:r>
              <w:t>Oui</w:t>
            </w:r>
          </w:p>
        </w:tc>
        <w:tc>
          <w:tcPr>
            <w:tcW w:w="1477" w:type="dxa"/>
            <w:vAlign w:val="center"/>
          </w:tcPr>
          <w:p w14:paraId="1ECC29CA" w14:textId="3DF5A88C" w:rsidR="008F29B3" w:rsidRDefault="008F29B3" w:rsidP="00694B6D">
            <w:pPr>
              <w:pStyle w:val="tbnormal"/>
              <w:jc w:val="center"/>
            </w:pPr>
            <w:r>
              <w:t>Oui</w:t>
            </w:r>
          </w:p>
        </w:tc>
        <w:tc>
          <w:tcPr>
            <w:tcW w:w="1477" w:type="dxa"/>
            <w:vAlign w:val="center"/>
          </w:tcPr>
          <w:p w14:paraId="196BEC06" w14:textId="77777777" w:rsidR="008F29B3" w:rsidRDefault="008F29B3" w:rsidP="00694B6D">
            <w:pPr>
              <w:pStyle w:val="tbnormal"/>
              <w:jc w:val="center"/>
            </w:pPr>
            <w:r>
              <w:t>Oui</w:t>
            </w:r>
          </w:p>
        </w:tc>
      </w:tr>
      <w:tr w:rsidR="008F29B3" w:rsidRPr="003A4596" w14:paraId="3D3C4FFF" w14:textId="77777777" w:rsidTr="00694B6D">
        <w:trPr>
          <w:trHeight w:val="454"/>
        </w:trPr>
        <w:tc>
          <w:tcPr>
            <w:tcW w:w="3402" w:type="dxa"/>
            <w:vAlign w:val="center"/>
          </w:tcPr>
          <w:p w14:paraId="2B7157F2" w14:textId="253CB596" w:rsidR="008F29B3" w:rsidRDefault="008F29B3" w:rsidP="00743301">
            <w:pPr>
              <w:pStyle w:val="tbnormal"/>
              <w:jc w:val="left"/>
            </w:pPr>
            <w:r>
              <w:t>Ordres de fabrication</w:t>
            </w:r>
          </w:p>
        </w:tc>
        <w:tc>
          <w:tcPr>
            <w:tcW w:w="1477" w:type="dxa"/>
            <w:vAlign w:val="center"/>
          </w:tcPr>
          <w:p w14:paraId="3647A739" w14:textId="552C03B6" w:rsidR="008F29B3" w:rsidRDefault="008F29B3" w:rsidP="00694B6D">
            <w:pPr>
              <w:pStyle w:val="tbnormal"/>
              <w:jc w:val="center"/>
            </w:pPr>
            <w:r>
              <w:t>Oui</w:t>
            </w:r>
          </w:p>
        </w:tc>
        <w:tc>
          <w:tcPr>
            <w:tcW w:w="1477" w:type="dxa"/>
            <w:vAlign w:val="center"/>
          </w:tcPr>
          <w:p w14:paraId="75E6F40B" w14:textId="77777777" w:rsidR="008F29B3" w:rsidRDefault="008F29B3" w:rsidP="00694B6D">
            <w:pPr>
              <w:pStyle w:val="tbnormal"/>
              <w:jc w:val="center"/>
            </w:pPr>
            <w:r>
              <w:t>Oui</w:t>
            </w:r>
          </w:p>
        </w:tc>
        <w:tc>
          <w:tcPr>
            <w:tcW w:w="1477" w:type="dxa"/>
            <w:vAlign w:val="center"/>
          </w:tcPr>
          <w:p w14:paraId="382D4EFF" w14:textId="77777777" w:rsidR="008F29B3" w:rsidRDefault="008F29B3" w:rsidP="00694B6D">
            <w:pPr>
              <w:pStyle w:val="tbnormal"/>
              <w:jc w:val="center"/>
            </w:pPr>
            <w:r>
              <w:t>Oui</w:t>
            </w:r>
          </w:p>
        </w:tc>
      </w:tr>
      <w:tr w:rsidR="008F29B3" w:rsidRPr="003A4596" w14:paraId="38E72122" w14:textId="77777777" w:rsidTr="00694B6D">
        <w:trPr>
          <w:trHeight w:val="454"/>
        </w:trPr>
        <w:tc>
          <w:tcPr>
            <w:tcW w:w="3402" w:type="dxa"/>
            <w:vAlign w:val="center"/>
          </w:tcPr>
          <w:p w14:paraId="1F35B753" w14:textId="394499C2" w:rsidR="008F29B3" w:rsidRDefault="008F29B3" w:rsidP="00743301">
            <w:pPr>
              <w:pStyle w:val="tbnormal"/>
              <w:jc w:val="left"/>
            </w:pPr>
            <w:r>
              <w:t>Coûts</w:t>
            </w:r>
          </w:p>
        </w:tc>
        <w:tc>
          <w:tcPr>
            <w:tcW w:w="1477" w:type="dxa"/>
            <w:vAlign w:val="center"/>
          </w:tcPr>
          <w:p w14:paraId="6AC6B208" w14:textId="14972E7E" w:rsidR="008F29B3" w:rsidRDefault="008F29B3" w:rsidP="00694B6D">
            <w:pPr>
              <w:pStyle w:val="tbnormal"/>
              <w:jc w:val="center"/>
            </w:pPr>
            <w:r>
              <w:t>Oui</w:t>
            </w:r>
          </w:p>
        </w:tc>
        <w:tc>
          <w:tcPr>
            <w:tcW w:w="1477" w:type="dxa"/>
            <w:vAlign w:val="center"/>
          </w:tcPr>
          <w:p w14:paraId="63A8D6AA" w14:textId="06DF554B" w:rsidR="008F29B3" w:rsidRDefault="008F29B3" w:rsidP="00694B6D">
            <w:pPr>
              <w:pStyle w:val="tbnormal"/>
              <w:jc w:val="center"/>
            </w:pPr>
            <w:r>
              <w:t>Non</w:t>
            </w:r>
          </w:p>
        </w:tc>
        <w:tc>
          <w:tcPr>
            <w:tcW w:w="1477" w:type="dxa"/>
            <w:vAlign w:val="center"/>
          </w:tcPr>
          <w:p w14:paraId="5F40180A" w14:textId="40D7D698" w:rsidR="008F29B3" w:rsidRDefault="008F29B3" w:rsidP="00694B6D">
            <w:pPr>
              <w:pStyle w:val="tbnormal"/>
              <w:jc w:val="center"/>
            </w:pPr>
            <w:r>
              <w:t>Oui</w:t>
            </w:r>
          </w:p>
        </w:tc>
      </w:tr>
      <w:tr w:rsidR="008F29B3" w:rsidRPr="003A4596" w14:paraId="1E6AFD77" w14:textId="77777777" w:rsidTr="00743301">
        <w:trPr>
          <w:trHeight w:val="454"/>
        </w:trPr>
        <w:tc>
          <w:tcPr>
            <w:tcW w:w="7833" w:type="dxa"/>
            <w:gridSpan w:val="4"/>
            <w:shd w:val="clear" w:color="auto" w:fill="D0CECE" w:themeFill="background2" w:themeFillShade="E6"/>
            <w:vAlign w:val="center"/>
          </w:tcPr>
          <w:p w14:paraId="4DD5CECA" w14:textId="0C8A1F12" w:rsidR="008F29B3" w:rsidRPr="003A05DE" w:rsidRDefault="00694B6D" w:rsidP="00743301">
            <w:pPr>
              <w:pStyle w:val="tbnormal"/>
              <w:jc w:val="left"/>
              <w:rPr>
                <w:b/>
              </w:rPr>
            </w:pPr>
            <w:r>
              <w:rPr>
                <w:b/>
              </w:rPr>
              <w:t>Planification</w:t>
            </w:r>
          </w:p>
        </w:tc>
      </w:tr>
      <w:tr w:rsidR="008F29B3" w:rsidRPr="003A4596" w14:paraId="5425967B" w14:textId="77777777" w:rsidTr="00694B6D">
        <w:trPr>
          <w:trHeight w:val="454"/>
        </w:trPr>
        <w:tc>
          <w:tcPr>
            <w:tcW w:w="3402" w:type="dxa"/>
            <w:vAlign w:val="center"/>
          </w:tcPr>
          <w:p w14:paraId="098A8F28" w14:textId="2BFF060A" w:rsidR="008F29B3" w:rsidRDefault="00694B6D" w:rsidP="00743301">
            <w:pPr>
              <w:pStyle w:val="tbnormal"/>
              <w:jc w:val="left"/>
            </w:pPr>
            <w:r>
              <w:t>Planification de la production</w:t>
            </w:r>
          </w:p>
        </w:tc>
        <w:tc>
          <w:tcPr>
            <w:tcW w:w="1477" w:type="dxa"/>
            <w:vAlign w:val="center"/>
          </w:tcPr>
          <w:p w14:paraId="23A2AB9A" w14:textId="5AF6187E" w:rsidR="008F29B3" w:rsidRDefault="00694B6D" w:rsidP="00694B6D">
            <w:pPr>
              <w:pStyle w:val="tbnormal"/>
              <w:jc w:val="center"/>
            </w:pPr>
            <w:r>
              <w:t>Oui</w:t>
            </w:r>
          </w:p>
        </w:tc>
        <w:tc>
          <w:tcPr>
            <w:tcW w:w="1477" w:type="dxa"/>
            <w:vAlign w:val="center"/>
          </w:tcPr>
          <w:p w14:paraId="329E0405" w14:textId="311B8027" w:rsidR="008F29B3" w:rsidRDefault="00694B6D" w:rsidP="00694B6D">
            <w:pPr>
              <w:pStyle w:val="tbnormal"/>
              <w:jc w:val="center"/>
            </w:pPr>
            <w:r>
              <w:t>Non</w:t>
            </w:r>
          </w:p>
        </w:tc>
        <w:tc>
          <w:tcPr>
            <w:tcW w:w="1477" w:type="dxa"/>
            <w:vAlign w:val="center"/>
          </w:tcPr>
          <w:p w14:paraId="730CFBD2" w14:textId="77777777" w:rsidR="008F29B3" w:rsidRDefault="008F29B3" w:rsidP="00694B6D">
            <w:pPr>
              <w:pStyle w:val="tbnormal"/>
              <w:jc w:val="center"/>
            </w:pPr>
            <w:r>
              <w:t>Oui</w:t>
            </w:r>
          </w:p>
        </w:tc>
      </w:tr>
    </w:tbl>
    <w:p w14:paraId="454F73B4" w14:textId="14169164" w:rsidR="00694B6D" w:rsidRDefault="00694B6D" w:rsidP="00694B6D">
      <w:pPr>
        <w:pStyle w:val="tbtitre4"/>
      </w:pPr>
      <w:bookmarkStart w:id="35" w:name="_Toc453919588"/>
      <w:r>
        <w:t>Approvisionnement</w:t>
      </w:r>
      <w:bookmarkEnd w:id="35"/>
    </w:p>
    <w:tbl>
      <w:tblPr>
        <w:tblStyle w:val="Grilledetableauclaire"/>
        <w:tblW w:w="5321" w:type="pct"/>
        <w:tblLook w:val="04A0" w:firstRow="1" w:lastRow="0" w:firstColumn="1" w:lastColumn="0" w:noHBand="0" w:noVBand="1"/>
      </w:tblPr>
      <w:tblGrid>
        <w:gridCol w:w="3402"/>
        <w:gridCol w:w="1477"/>
        <w:gridCol w:w="1477"/>
        <w:gridCol w:w="1477"/>
      </w:tblGrid>
      <w:tr w:rsidR="00694B6D" w:rsidRPr="003A4596" w14:paraId="6980C683" w14:textId="77777777" w:rsidTr="00743301">
        <w:trPr>
          <w:trHeight w:val="454"/>
        </w:trPr>
        <w:tc>
          <w:tcPr>
            <w:tcW w:w="3402" w:type="dxa"/>
            <w:shd w:val="clear" w:color="auto" w:fill="E7E6E6" w:themeFill="background2"/>
            <w:vAlign w:val="center"/>
          </w:tcPr>
          <w:p w14:paraId="55C5E0B1" w14:textId="77777777" w:rsidR="00694B6D" w:rsidRPr="00752AFD" w:rsidRDefault="00694B6D" w:rsidP="00743301">
            <w:pPr>
              <w:pStyle w:val="tbnormal"/>
              <w:jc w:val="left"/>
              <w:rPr>
                <w:b/>
              </w:rPr>
            </w:pPr>
          </w:p>
        </w:tc>
        <w:tc>
          <w:tcPr>
            <w:tcW w:w="1477" w:type="dxa"/>
            <w:shd w:val="clear" w:color="auto" w:fill="E7E6E6" w:themeFill="background2"/>
            <w:vAlign w:val="center"/>
          </w:tcPr>
          <w:p w14:paraId="2349DB91" w14:textId="77777777" w:rsidR="00694B6D" w:rsidRPr="00752AFD" w:rsidRDefault="00694B6D" w:rsidP="00743301">
            <w:pPr>
              <w:pStyle w:val="tbnormal"/>
              <w:jc w:val="center"/>
              <w:rPr>
                <w:b/>
              </w:rPr>
            </w:pPr>
            <w:r>
              <w:rPr>
                <w:b/>
              </w:rPr>
              <w:t>PGI 1</w:t>
            </w:r>
          </w:p>
        </w:tc>
        <w:tc>
          <w:tcPr>
            <w:tcW w:w="1477" w:type="dxa"/>
            <w:shd w:val="clear" w:color="auto" w:fill="E7E6E6" w:themeFill="background2"/>
            <w:vAlign w:val="center"/>
          </w:tcPr>
          <w:p w14:paraId="6379076A" w14:textId="77777777" w:rsidR="00694B6D" w:rsidRPr="00752AFD" w:rsidRDefault="00694B6D" w:rsidP="00743301">
            <w:pPr>
              <w:pStyle w:val="tbnormal"/>
              <w:jc w:val="center"/>
              <w:rPr>
                <w:b/>
              </w:rPr>
            </w:pPr>
            <w:r>
              <w:rPr>
                <w:b/>
              </w:rPr>
              <w:t>PGI 2</w:t>
            </w:r>
          </w:p>
        </w:tc>
        <w:tc>
          <w:tcPr>
            <w:tcW w:w="1477" w:type="dxa"/>
            <w:shd w:val="clear" w:color="auto" w:fill="E7E6E6" w:themeFill="background2"/>
            <w:vAlign w:val="center"/>
          </w:tcPr>
          <w:p w14:paraId="351E6120" w14:textId="77777777" w:rsidR="00694B6D" w:rsidRPr="00752AFD" w:rsidRDefault="00694B6D" w:rsidP="00743301">
            <w:pPr>
              <w:pStyle w:val="tbnormal"/>
              <w:jc w:val="center"/>
              <w:rPr>
                <w:b/>
              </w:rPr>
            </w:pPr>
            <w:r>
              <w:rPr>
                <w:b/>
              </w:rPr>
              <w:t>PGI 3</w:t>
            </w:r>
          </w:p>
        </w:tc>
      </w:tr>
      <w:tr w:rsidR="00694B6D" w:rsidRPr="003A4596" w14:paraId="7068EE16" w14:textId="77777777" w:rsidTr="00743301">
        <w:trPr>
          <w:trHeight w:val="454"/>
        </w:trPr>
        <w:tc>
          <w:tcPr>
            <w:tcW w:w="7833" w:type="dxa"/>
            <w:gridSpan w:val="4"/>
            <w:shd w:val="clear" w:color="auto" w:fill="D0CECE" w:themeFill="background2" w:themeFillShade="E6"/>
            <w:vAlign w:val="center"/>
          </w:tcPr>
          <w:p w14:paraId="0C4C9125" w14:textId="77777777" w:rsidR="00694B6D" w:rsidRPr="00752AFD" w:rsidRDefault="00694B6D" w:rsidP="00743301">
            <w:pPr>
              <w:pStyle w:val="tbnormal"/>
              <w:jc w:val="left"/>
              <w:rPr>
                <w:b/>
              </w:rPr>
            </w:pPr>
            <w:r>
              <w:rPr>
                <w:b/>
              </w:rPr>
              <w:lastRenderedPageBreak/>
              <w:t>Gestion</w:t>
            </w:r>
          </w:p>
        </w:tc>
      </w:tr>
      <w:tr w:rsidR="00694B6D" w:rsidRPr="003A4596" w14:paraId="375AD60E" w14:textId="77777777" w:rsidTr="00743301">
        <w:trPr>
          <w:trHeight w:val="454"/>
        </w:trPr>
        <w:tc>
          <w:tcPr>
            <w:tcW w:w="3402" w:type="dxa"/>
            <w:vAlign w:val="center"/>
          </w:tcPr>
          <w:p w14:paraId="0482C44C" w14:textId="42FABE86" w:rsidR="00694B6D" w:rsidRDefault="00694B6D" w:rsidP="00743301">
            <w:pPr>
              <w:pStyle w:val="tbnormal"/>
              <w:jc w:val="left"/>
            </w:pPr>
            <w:r>
              <w:t>Contrôle de réception</w:t>
            </w:r>
          </w:p>
        </w:tc>
        <w:tc>
          <w:tcPr>
            <w:tcW w:w="1477" w:type="dxa"/>
            <w:vAlign w:val="center"/>
          </w:tcPr>
          <w:p w14:paraId="27B1464B" w14:textId="77777777" w:rsidR="00694B6D" w:rsidRDefault="00694B6D" w:rsidP="00743301">
            <w:pPr>
              <w:pStyle w:val="tbnormal"/>
              <w:jc w:val="center"/>
            </w:pPr>
            <w:r>
              <w:t>Oui</w:t>
            </w:r>
          </w:p>
        </w:tc>
        <w:tc>
          <w:tcPr>
            <w:tcW w:w="1477" w:type="dxa"/>
            <w:vAlign w:val="center"/>
          </w:tcPr>
          <w:p w14:paraId="56E264F1" w14:textId="77777777" w:rsidR="00694B6D" w:rsidRDefault="00694B6D" w:rsidP="00743301">
            <w:pPr>
              <w:pStyle w:val="tbnormal"/>
              <w:jc w:val="center"/>
            </w:pPr>
            <w:r>
              <w:t>Oui</w:t>
            </w:r>
          </w:p>
        </w:tc>
        <w:tc>
          <w:tcPr>
            <w:tcW w:w="1477" w:type="dxa"/>
            <w:vAlign w:val="center"/>
          </w:tcPr>
          <w:p w14:paraId="46474625" w14:textId="77777777" w:rsidR="00694B6D" w:rsidRDefault="00694B6D" w:rsidP="00743301">
            <w:pPr>
              <w:pStyle w:val="tbnormal"/>
              <w:jc w:val="center"/>
            </w:pPr>
            <w:r>
              <w:t>Oui</w:t>
            </w:r>
          </w:p>
        </w:tc>
      </w:tr>
      <w:tr w:rsidR="00694B6D" w:rsidRPr="003A4596" w14:paraId="29521A33" w14:textId="77777777" w:rsidTr="00743301">
        <w:trPr>
          <w:trHeight w:val="454"/>
        </w:trPr>
        <w:tc>
          <w:tcPr>
            <w:tcW w:w="3402" w:type="dxa"/>
            <w:vAlign w:val="center"/>
          </w:tcPr>
          <w:p w14:paraId="32D29E0B" w14:textId="77777777" w:rsidR="00694B6D" w:rsidRDefault="00694B6D" w:rsidP="00743301">
            <w:pPr>
              <w:pStyle w:val="tbnormal"/>
              <w:jc w:val="left"/>
            </w:pPr>
            <w:r>
              <w:t>Routings</w:t>
            </w:r>
          </w:p>
        </w:tc>
        <w:tc>
          <w:tcPr>
            <w:tcW w:w="1477" w:type="dxa"/>
            <w:vAlign w:val="center"/>
          </w:tcPr>
          <w:p w14:paraId="5505E65C" w14:textId="77777777" w:rsidR="00694B6D" w:rsidRDefault="00694B6D" w:rsidP="00743301">
            <w:pPr>
              <w:pStyle w:val="tbnormal"/>
              <w:jc w:val="center"/>
            </w:pPr>
            <w:r>
              <w:t>Oui</w:t>
            </w:r>
          </w:p>
        </w:tc>
        <w:tc>
          <w:tcPr>
            <w:tcW w:w="1477" w:type="dxa"/>
            <w:vAlign w:val="center"/>
          </w:tcPr>
          <w:p w14:paraId="5E633382" w14:textId="77777777" w:rsidR="00694B6D" w:rsidRDefault="00694B6D" w:rsidP="00743301">
            <w:pPr>
              <w:pStyle w:val="tbnormal"/>
              <w:jc w:val="center"/>
            </w:pPr>
            <w:r>
              <w:t>Oui</w:t>
            </w:r>
          </w:p>
        </w:tc>
        <w:tc>
          <w:tcPr>
            <w:tcW w:w="1477" w:type="dxa"/>
            <w:vAlign w:val="center"/>
          </w:tcPr>
          <w:p w14:paraId="1EBBE522" w14:textId="77777777" w:rsidR="00694B6D" w:rsidRDefault="00694B6D" w:rsidP="00743301">
            <w:pPr>
              <w:pStyle w:val="tbnormal"/>
              <w:jc w:val="center"/>
            </w:pPr>
            <w:r>
              <w:t>Oui</w:t>
            </w:r>
          </w:p>
        </w:tc>
      </w:tr>
      <w:tr w:rsidR="00694B6D" w:rsidRPr="003A4596" w14:paraId="5C9D2898" w14:textId="77777777" w:rsidTr="00743301">
        <w:trPr>
          <w:trHeight w:val="454"/>
        </w:trPr>
        <w:tc>
          <w:tcPr>
            <w:tcW w:w="3402" w:type="dxa"/>
            <w:vAlign w:val="center"/>
          </w:tcPr>
          <w:p w14:paraId="4DC3EFFE" w14:textId="77777777" w:rsidR="00694B6D" w:rsidRDefault="00694B6D" w:rsidP="00743301">
            <w:pPr>
              <w:pStyle w:val="tbnormal"/>
              <w:jc w:val="left"/>
            </w:pPr>
            <w:r>
              <w:t>Ordres de fabrication</w:t>
            </w:r>
          </w:p>
        </w:tc>
        <w:tc>
          <w:tcPr>
            <w:tcW w:w="1477" w:type="dxa"/>
            <w:vAlign w:val="center"/>
          </w:tcPr>
          <w:p w14:paraId="70DAB877" w14:textId="77777777" w:rsidR="00694B6D" w:rsidRDefault="00694B6D" w:rsidP="00743301">
            <w:pPr>
              <w:pStyle w:val="tbnormal"/>
              <w:jc w:val="center"/>
            </w:pPr>
            <w:r>
              <w:t>Oui</w:t>
            </w:r>
          </w:p>
        </w:tc>
        <w:tc>
          <w:tcPr>
            <w:tcW w:w="1477" w:type="dxa"/>
            <w:vAlign w:val="center"/>
          </w:tcPr>
          <w:p w14:paraId="11E39B3A" w14:textId="77777777" w:rsidR="00694B6D" w:rsidRDefault="00694B6D" w:rsidP="00743301">
            <w:pPr>
              <w:pStyle w:val="tbnormal"/>
              <w:jc w:val="center"/>
            </w:pPr>
            <w:r>
              <w:t>Oui</w:t>
            </w:r>
          </w:p>
        </w:tc>
        <w:tc>
          <w:tcPr>
            <w:tcW w:w="1477" w:type="dxa"/>
            <w:vAlign w:val="center"/>
          </w:tcPr>
          <w:p w14:paraId="63C6CC6C" w14:textId="77777777" w:rsidR="00694B6D" w:rsidRDefault="00694B6D" w:rsidP="00743301">
            <w:pPr>
              <w:pStyle w:val="tbnormal"/>
              <w:jc w:val="center"/>
            </w:pPr>
            <w:r>
              <w:t>Oui</w:t>
            </w:r>
          </w:p>
        </w:tc>
      </w:tr>
      <w:tr w:rsidR="00694B6D" w:rsidRPr="003A4596" w14:paraId="52C18459" w14:textId="77777777" w:rsidTr="00743301">
        <w:trPr>
          <w:trHeight w:val="454"/>
        </w:trPr>
        <w:tc>
          <w:tcPr>
            <w:tcW w:w="3402" w:type="dxa"/>
            <w:vAlign w:val="center"/>
          </w:tcPr>
          <w:p w14:paraId="142B3580" w14:textId="77777777" w:rsidR="00694B6D" w:rsidRDefault="00694B6D" w:rsidP="00743301">
            <w:pPr>
              <w:pStyle w:val="tbnormal"/>
              <w:jc w:val="left"/>
            </w:pPr>
            <w:r>
              <w:t>Coûts</w:t>
            </w:r>
          </w:p>
        </w:tc>
        <w:tc>
          <w:tcPr>
            <w:tcW w:w="1477" w:type="dxa"/>
            <w:vAlign w:val="center"/>
          </w:tcPr>
          <w:p w14:paraId="58B020A7" w14:textId="77777777" w:rsidR="00694B6D" w:rsidRDefault="00694B6D" w:rsidP="00743301">
            <w:pPr>
              <w:pStyle w:val="tbnormal"/>
              <w:jc w:val="center"/>
            </w:pPr>
            <w:r>
              <w:t>Oui</w:t>
            </w:r>
          </w:p>
        </w:tc>
        <w:tc>
          <w:tcPr>
            <w:tcW w:w="1477" w:type="dxa"/>
            <w:vAlign w:val="center"/>
          </w:tcPr>
          <w:p w14:paraId="77E18680" w14:textId="77777777" w:rsidR="00694B6D" w:rsidRDefault="00694B6D" w:rsidP="00743301">
            <w:pPr>
              <w:pStyle w:val="tbnormal"/>
              <w:jc w:val="center"/>
            </w:pPr>
            <w:r>
              <w:t>Non</w:t>
            </w:r>
          </w:p>
        </w:tc>
        <w:tc>
          <w:tcPr>
            <w:tcW w:w="1477" w:type="dxa"/>
            <w:vAlign w:val="center"/>
          </w:tcPr>
          <w:p w14:paraId="21F1C28E" w14:textId="77777777" w:rsidR="00694B6D" w:rsidRDefault="00694B6D" w:rsidP="00743301">
            <w:pPr>
              <w:pStyle w:val="tbnormal"/>
              <w:jc w:val="center"/>
            </w:pPr>
            <w:r>
              <w:t>Oui</w:t>
            </w:r>
          </w:p>
        </w:tc>
      </w:tr>
      <w:tr w:rsidR="00694B6D" w:rsidRPr="003A4596" w14:paraId="2A32A822" w14:textId="77777777" w:rsidTr="00743301">
        <w:trPr>
          <w:trHeight w:val="454"/>
        </w:trPr>
        <w:tc>
          <w:tcPr>
            <w:tcW w:w="7833" w:type="dxa"/>
            <w:gridSpan w:val="4"/>
            <w:shd w:val="clear" w:color="auto" w:fill="D0CECE" w:themeFill="background2" w:themeFillShade="E6"/>
            <w:vAlign w:val="center"/>
          </w:tcPr>
          <w:p w14:paraId="64FF1E1A" w14:textId="4E180070" w:rsidR="00694B6D" w:rsidRPr="003A05DE" w:rsidRDefault="00694B6D" w:rsidP="00743301">
            <w:pPr>
              <w:pStyle w:val="tbnormal"/>
              <w:jc w:val="left"/>
              <w:rPr>
                <w:b/>
              </w:rPr>
            </w:pPr>
            <w:r>
              <w:rPr>
                <w:b/>
              </w:rPr>
              <w:t>Exécution</w:t>
            </w:r>
          </w:p>
        </w:tc>
      </w:tr>
      <w:tr w:rsidR="00694B6D" w:rsidRPr="003A4596" w14:paraId="2DB5CDCB" w14:textId="77777777" w:rsidTr="00743301">
        <w:trPr>
          <w:trHeight w:val="454"/>
        </w:trPr>
        <w:tc>
          <w:tcPr>
            <w:tcW w:w="3402" w:type="dxa"/>
            <w:vAlign w:val="center"/>
          </w:tcPr>
          <w:p w14:paraId="7468EE46" w14:textId="675AFD96" w:rsidR="00694B6D" w:rsidRDefault="00694B6D" w:rsidP="00743301">
            <w:pPr>
              <w:pStyle w:val="tbnormal"/>
              <w:jc w:val="left"/>
            </w:pPr>
            <w:r>
              <w:t>Make-to-Order</w:t>
            </w:r>
          </w:p>
        </w:tc>
        <w:tc>
          <w:tcPr>
            <w:tcW w:w="1477" w:type="dxa"/>
            <w:vAlign w:val="center"/>
          </w:tcPr>
          <w:p w14:paraId="7889F008" w14:textId="506380B7" w:rsidR="00694B6D" w:rsidRDefault="00694B6D" w:rsidP="00743301">
            <w:pPr>
              <w:pStyle w:val="tbnormal"/>
              <w:jc w:val="center"/>
            </w:pPr>
            <w:r>
              <w:t>Oui</w:t>
            </w:r>
          </w:p>
        </w:tc>
        <w:tc>
          <w:tcPr>
            <w:tcW w:w="1477" w:type="dxa"/>
            <w:vAlign w:val="center"/>
          </w:tcPr>
          <w:p w14:paraId="5ECA65CE" w14:textId="0947AC3D" w:rsidR="00694B6D" w:rsidRDefault="00694B6D" w:rsidP="00743301">
            <w:pPr>
              <w:pStyle w:val="tbnormal"/>
              <w:jc w:val="center"/>
            </w:pPr>
            <w:r>
              <w:t>Oui</w:t>
            </w:r>
          </w:p>
        </w:tc>
        <w:tc>
          <w:tcPr>
            <w:tcW w:w="1477" w:type="dxa"/>
            <w:vAlign w:val="center"/>
          </w:tcPr>
          <w:p w14:paraId="15B07644" w14:textId="77777777" w:rsidR="00694B6D" w:rsidRDefault="00694B6D" w:rsidP="00743301">
            <w:pPr>
              <w:pStyle w:val="tbnormal"/>
              <w:jc w:val="center"/>
            </w:pPr>
            <w:r>
              <w:t>Oui</w:t>
            </w:r>
          </w:p>
        </w:tc>
      </w:tr>
      <w:tr w:rsidR="00694B6D" w:rsidRPr="003A4596" w14:paraId="7DCE0BDB" w14:textId="77777777" w:rsidTr="00743301">
        <w:trPr>
          <w:trHeight w:val="454"/>
        </w:trPr>
        <w:tc>
          <w:tcPr>
            <w:tcW w:w="3402" w:type="dxa"/>
            <w:vAlign w:val="center"/>
          </w:tcPr>
          <w:p w14:paraId="6179A929" w14:textId="64A9BCFA" w:rsidR="00694B6D" w:rsidRDefault="00694B6D" w:rsidP="00743301">
            <w:pPr>
              <w:pStyle w:val="tbnormal"/>
              <w:jc w:val="left"/>
            </w:pPr>
            <w:r>
              <w:t>Make-to-Stock</w:t>
            </w:r>
          </w:p>
        </w:tc>
        <w:tc>
          <w:tcPr>
            <w:tcW w:w="1477" w:type="dxa"/>
            <w:vAlign w:val="center"/>
          </w:tcPr>
          <w:p w14:paraId="135B68C2" w14:textId="5EC3BCBA" w:rsidR="00694B6D" w:rsidRDefault="00694B6D" w:rsidP="00743301">
            <w:pPr>
              <w:pStyle w:val="tbnormal"/>
              <w:jc w:val="center"/>
            </w:pPr>
            <w:r>
              <w:t>Oui</w:t>
            </w:r>
          </w:p>
        </w:tc>
        <w:tc>
          <w:tcPr>
            <w:tcW w:w="1477" w:type="dxa"/>
            <w:vAlign w:val="center"/>
          </w:tcPr>
          <w:p w14:paraId="34CE8C4E" w14:textId="162C19B8" w:rsidR="00694B6D" w:rsidRDefault="00694B6D" w:rsidP="00743301">
            <w:pPr>
              <w:pStyle w:val="tbnormal"/>
              <w:jc w:val="center"/>
            </w:pPr>
            <w:r>
              <w:t>Oui</w:t>
            </w:r>
          </w:p>
        </w:tc>
        <w:tc>
          <w:tcPr>
            <w:tcW w:w="1477" w:type="dxa"/>
            <w:vAlign w:val="center"/>
          </w:tcPr>
          <w:p w14:paraId="72E95E28" w14:textId="34E35BC5" w:rsidR="00694B6D" w:rsidRDefault="00694B6D" w:rsidP="00743301">
            <w:pPr>
              <w:pStyle w:val="tbnormal"/>
              <w:jc w:val="center"/>
            </w:pPr>
            <w:r>
              <w:t>Oui</w:t>
            </w:r>
          </w:p>
        </w:tc>
      </w:tr>
    </w:tbl>
    <w:p w14:paraId="10B1370C" w14:textId="7A83D208" w:rsidR="00F2693B" w:rsidRDefault="00BE2EB2" w:rsidP="00DD1E85">
      <w:pPr>
        <w:pStyle w:val="tbtitre3"/>
        <w:outlineLvl w:val="0"/>
      </w:pPr>
      <w:bookmarkStart w:id="36" w:name="_Toc453919589"/>
      <w:r>
        <w:t>Modèle économique</w:t>
      </w:r>
      <w:bookmarkEnd w:id="36"/>
    </w:p>
    <w:p w14:paraId="68432CA6" w14:textId="7414CF04" w:rsidR="001142A8" w:rsidRDefault="001142A8" w:rsidP="00DD1E85">
      <w:pPr>
        <w:pStyle w:val="tbnormal"/>
        <w:outlineLvl w:val="0"/>
      </w:pPr>
      <w:r>
        <w:t>Les trois modèles exploités</w:t>
      </w:r>
    </w:p>
    <w:p w14:paraId="5892684C" w14:textId="4EE2B33A" w:rsidR="00ED6E18" w:rsidRDefault="003311C8" w:rsidP="00ED6E18">
      <w:pPr>
        <w:pStyle w:val="tbtitre3"/>
      </w:pPr>
      <w:bookmarkStart w:id="37" w:name="_Toc453919590"/>
      <w:r>
        <w:t>Pour les développeurs</w:t>
      </w:r>
      <w:bookmarkEnd w:id="37"/>
    </w:p>
    <w:p w14:paraId="5CC5EBD6" w14:textId="74353CAD" w:rsidR="00ED6E18" w:rsidRDefault="000D0DF5" w:rsidP="00ED6E18">
      <w:pPr>
        <w:pStyle w:val="tbnormal"/>
      </w:pPr>
      <w:r>
        <w:t>Montrer les éléments de la documentation…</w:t>
      </w:r>
    </w:p>
    <w:p w14:paraId="3965B501" w14:textId="7712E088" w:rsidR="000D0DF5" w:rsidRDefault="000D0DF5" w:rsidP="000D0DF5">
      <w:pPr>
        <w:pStyle w:val="tbtitre4"/>
      </w:pPr>
      <w:bookmarkStart w:id="38" w:name="_Toc453919591"/>
      <w:r>
        <w:t>Application Programmable Interface</w:t>
      </w:r>
      <w:r w:rsidR="00FD3422">
        <w:t xml:space="preserve"> API</w:t>
      </w:r>
      <w:bookmarkEnd w:id="38"/>
    </w:p>
    <w:p w14:paraId="44F82C26" w14:textId="466426C4" w:rsidR="000D0DF5" w:rsidRPr="000D0DF5" w:rsidRDefault="000D0DF5" w:rsidP="000D0DF5">
      <w:pPr>
        <w:pStyle w:val="tbnormal"/>
      </w:pPr>
      <w:r>
        <w:t>Présenter les principales actions réalisables et expliquer comme cela fonctionne.</w:t>
      </w:r>
    </w:p>
    <w:p w14:paraId="5E8EB9C3" w14:textId="01311779" w:rsidR="00774FA5" w:rsidRDefault="00391600" w:rsidP="000D0DF5">
      <w:pPr>
        <w:pStyle w:val="tbtitre4"/>
      </w:pPr>
      <w:bookmarkStart w:id="39" w:name="_Toc453919592"/>
      <w:r>
        <w:t>M</w:t>
      </w:r>
      <w:r w:rsidR="000D0DF5">
        <w:t xml:space="preserve">odèle </w:t>
      </w:r>
      <w:r w:rsidR="003311C8">
        <w:t>objet</w:t>
      </w:r>
      <w:bookmarkEnd w:id="39"/>
    </w:p>
    <w:p w14:paraId="3CF0A42D" w14:textId="76D719AD" w:rsidR="009A6B80" w:rsidRDefault="009A6B80" w:rsidP="009A6B80">
      <w:pPr>
        <w:pStyle w:val="tbnormal"/>
      </w:pPr>
      <w:r>
        <w:t>Montrer comment activer et mettre quelques exemples (survol + workflow).</w:t>
      </w:r>
    </w:p>
    <w:p w14:paraId="24AE0CDD" w14:textId="7BABA832" w:rsidR="00FC7953" w:rsidRDefault="00391600" w:rsidP="00FC7953">
      <w:pPr>
        <w:pStyle w:val="tbtitre4"/>
      </w:pPr>
      <w:bookmarkStart w:id="40" w:name="_Toc453919593"/>
      <w:r>
        <w:t>W</w:t>
      </w:r>
      <w:r w:rsidR="00FC7953">
        <w:t>orkflows</w:t>
      </w:r>
      <w:bookmarkEnd w:id="40"/>
    </w:p>
    <w:p w14:paraId="6CDE855D" w14:textId="2FAF3467" w:rsidR="00FC7953" w:rsidRPr="00FC7953" w:rsidRDefault="00FC7953" w:rsidP="00FC7953">
      <w:pPr>
        <w:pStyle w:val="tbnormal"/>
      </w:pPr>
      <w:r>
        <w:t>Présenter les workflows disponibles</w:t>
      </w:r>
    </w:p>
    <w:p w14:paraId="79998B51" w14:textId="77777777" w:rsidR="00F2693B" w:rsidRDefault="00F2693B" w:rsidP="00DD1E85">
      <w:pPr>
        <w:pStyle w:val="tbtitre1"/>
        <w:outlineLvl w:val="0"/>
      </w:pPr>
      <w:bookmarkStart w:id="41" w:name="_Toc453919594"/>
      <w:r>
        <w:t>La société de production</w:t>
      </w:r>
      <w:bookmarkEnd w:id="41"/>
    </w:p>
    <w:p w14:paraId="128298F7" w14:textId="77777777" w:rsidR="00F2693B" w:rsidRDefault="00F2693B" w:rsidP="00F2693B">
      <w:pPr>
        <w:pStyle w:val="tbnormal"/>
        <w:spacing w:before="120" w:after="120"/>
      </w:pPr>
      <w:r>
        <w:t>En tant qu’informaticien de gestion, notre position stratégique, au beau milieu des frontières de l’informatique technique et de la gestion nous confère une responsabilité supplémentaire, celle de posséder de bonnes connaissances métiers, plus particulièrement dans ce projet où l’un des enjeux majeurs est de comprendre le business d’une société de production, c’est-à-dire, la production et la vente de biens économiques sur un marché compétitif. Sur la base de cette affirmation, il est nécessaire de comprendre les enjeux relatifs à chaque domaine fonctionnel. Avec pour objectif, de s’appuyer sur de bonnes bases, afin d’identifier les règles inhérentes à chacun de ces processus.</w:t>
      </w:r>
    </w:p>
    <w:p w14:paraId="3732FCFE" w14:textId="77777777" w:rsidR="005F2F96" w:rsidRDefault="00F2693B" w:rsidP="005F2F96">
      <w:pPr>
        <w:pStyle w:val="tbnormal"/>
      </w:pPr>
      <w:r>
        <w:t>Dans une entreprise de production classique, nous pouvons citer la chaîne de valeur globale comme une succession d’étapes, ajoutant à tour de rôle de la valeur, sur la matière première travaillée. Ce que nous venons d’appeler des étapes, sont des processus bien distincts au</w:t>
      </w:r>
      <w:r w:rsidR="005F2F96">
        <w:t xml:space="preserve"> nombre de quatre (4) :</w:t>
      </w:r>
    </w:p>
    <w:p w14:paraId="3A207E21" w14:textId="77777777" w:rsidR="005F2F96" w:rsidRDefault="00F2693B" w:rsidP="00040851">
      <w:pPr>
        <w:pStyle w:val="tbnormal"/>
        <w:numPr>
          <w:ilvl w:val="0"/>
          <w:numId w:val="5"/>
        </w:numPr>
      </w:pPr>
      <w:r>
        <w:t>Prévision des ventes et</w:t>
      </w:r>
      <w:r w:rsidR="005F2F96">
        <w:t xml:space="preserve"> planification de la production</w:t>
      </w:r>
    </w:p>
    <w:p w14:paraId="0B939A5F" w14:textId="77777777" w:rsidR="005F2F96" w:rsidRDefault="00F2693B" w:rsidP="00040851">
      <w:pPr>
        <w:pStyle w:val="tbnormal"/>
        <w:numPr>
          <w:ilvl w:val="0"/>
          <w:numId w:val="5"/>
        </w:numPr>
      </w:pPr>
      <w:r>
        <w:lastRenderedPageBreak/>
        <w:t>Approvisionnement en matières premières ou en produits semi-ouvrés. Pour disposer des ressources nécessaires à la production</w:t>
      </w:r>
    </w:p>
    <w:p w14:paraId="3895F4F2" w14:textId="77777777" w:rsidR="005F2F96" w:rsidRDefault="00F2693B" w:rsidP="00040851">
      <w:pPr>
        <w:pStyle w:val="tbnormal"/>
        <w:numPr>
          <w:ilvl w:val="0"/>
          <w:numId w:val="5"/>
        </w:numPr>
      </w:pPr>
      <w:r>
        <w:t>Production s’organisant en atelier ou en ligne pour fabriquer les produits finaux que l’on appel des produits finis.</w:t>
      </w:r>
    </w:p>
    <w:p w14:paraId="6BE2B7DC" w14:textId="77777777" w:rsidR="00F2693B" w:rsidRDefault="00F2693B" w:rsidP="00040851">
      <w:pPr>
        <w:pStyle w:val="tbnormal"/>
        <w:numPr>
          <w:ilvl w:val="0"/>
          <w:numId w:val="5"/>
        </w:numPr>
        <w:spacing w:before="120" w:after="120"/>
      </w:pPr>
      <w:r>
        <w:t>Vente des produits fabriqués dans une optique de profitabilité de l’activité.</w:t>
      </w:r>
    </w:p>
    <w:p w14:paraId="73B46BDA" w14:textId="77777777" w:rsidR="00F2693B" w:rsidRDefault="00F2693B" w:rsidP="00F2693B">
      <w:pPr>
        <w:pStyle w:val="tbnormal"/>
        <w:spacing w:before="120" w:after="120"/>
      </w:pPr>
      <w:r>
        <w:t>Il est nécessaire d’analyser de manière globale chacun de ces processus. Ainsi, nous obtenons une représentation plus ou moins bonne de ce que représente une chaine de valeur et ces impératifs à atteindre. Suite à cela, nous arrivons conclure des hypothèses sur les contraintes auxquelles ils sont exposés ou peuvent l’être.</w:t>
      </w:r>
    </w:p>
    <w:p w14:paraId="21D72309" w14:textId="1FFDE480" w:rsidR="00854441" w:rsidRPr="00854441" w:rsidRDefault="00F2693B" w:rsidP="00854441">
      <w:pPr>
        <w:pStyle w:val="tbtitre2"/>
        <w:outlineLvl w:val="0"/>
      </w:pPr>
      <w:bookmarkStart w:id="42" w:name="_Toc453919595"/>
      <w:r>
        <w:t>Le processus de planification et prévision</w:t>
      </w:r>
      <w:bookmarkEnd w:id="42"/>
    </w:p>
    <w:p w14:paraId="23B9316C" w14:textId="77777777" w:rsidR="00F2693B" w:rsidRDefault="00F2693B" w:rsidP="00DD1E85">
      <w:pPr>
        <w:pStyle w:val="tbtitre2"/>
        <w:outlineLvl w:val="0"/>
      </w:pPr>
      <w:bookmarkStart w:id="43" w:name="_Toc453919596"/>
      <w:r>
        <w:t>Le processus d’approvisionnement</w:t>
      </w:r>
      <w:bookmarkEnd w:id="43"/>
    </w:p>
    <w:p w14:paraId="12A9CB49" w14:textId="77777777" w:rsidR="00F2693B" w:rsidRDefault="00F2693B" w:rsidP="00DD1E85">
      <w:pPr>
        <w:pStyle w:val="tbtitre2"/>
        <w:outlineLvl w:val="0"/>
      </w:pPr>
      <w:bookmarkStart w:id="44" w:name="_Toc453919597"/>
      <w:r>
        <w:t>Le processus de fabrication</w:t>
      </w:r>
      <w:bookmarkEnd w:id="44"/>
    </w:p>
    <w:p w14:paraId="5D7924C5" w14:textId="77777777" w:rsidR="00F2693B" w:rsidRDefault="00F2693B" w:rsidP="00DD1E85">
      <w:pPr>
        <w:pStyle w:val="tbtitre2"/>
        <w:outlineLvl w:val="0"/>
      </w:pPr>
      <w:bookmarkStart w:id="45" w:name="_Toc453919598"/>
      <w:r>
        <w:t>Le processus de vente</w:t>
      </w:r>
      <w:bookmarkEnd w:id="45"/>
    </w:p>
    <w:p w14:paraId="0B849414" w14:textId="77777777" w:rsidR="00F2693B" w:rsidRDefault="00F2693B" w:rsidP="00DD1E85">
      <w:pPr>
        <w:pStyle w:val="tbtitre2"/>
        <w:outlineLvl w:val="0"/>
      </w:pPr>
      <w:bookmarkStart w:id="46" w:name="_Toc453919599"/>
      <w:r>
        <w:t>Le marketing</w:t>
      </w:r>
      <w:bookmarkEnd w:id="46"/>
    </w:p>
    <w:p w14:paraId="78317610" w14:textId="77777777" w:rsidR="00F2693B" w:rsidRDefault="00F2693B" w:rsidP="00DD1E85">
      <w:pPr>
        <w:pStyle w:val="tbtitre2"/>
        <w:outlineLvl w:val="0"/>
      </w:pPr>
      <w:bookmarkStart w:id="47" w:name="_Toc453919600"/>
      <w:r>
        <w:t>La comptabilité</w:t>
      </w:r>
      <w:bookmarkEnd w:id="47"/>
    </w:p>
    <w:p w14:paraId="46DBAC0F" w14:textId="74648F71" w:rsidR="001802AD" w:rsidRPr="001802AD" w:rsidRDefault="001802AD" w:rsidP="001802AD">
      <w:pPr>
        <w:pStyle w:val="tbtitre1"/>
      </w:pPr>
      <w:r>
        <w:t>Principes micro-économiques</w:t>
      </w:r>
    </w:p>
    <w:p w14:paraId="1C8B49DD" w14:textId="77777777" w:rsidR="00F2693B" w:rsidRDefault="00F2693B" w:rsidP="001802AD">
      <w:pPr>
        <w:pStyle w:val="tbtitre2"/>
      </w:pPr>
      <w:bookmarkStart w:id="48" w:name="_Toc453919601"/>
      <w:r>
        <w:t>Les économies de marchés</w:t>
      </w:r>
      <w:bookmarkEnd w:id="48"/>
    </w:p>
    <w:p w14:paraId="7CD70B5A" w14:textId="77777777" w:rsidR="00F2693B" w:rsidRDefault="00F2693B" w:rsidP="001802AD">
      <w:pPr>
        <w:pStyle w:val="tbtitre3"/>
      </w:pPr>
      <w:bookmarkStart w:id="49" w:name="_Toc453919603"/>
      <w:r>
        <w:t>La demande</w:t>
      </w:r>
      <w:bookmarkEnd w:id="49"/>
    </w:p>
    <w:p w14:paraId="60DB8962" w14:textId="77777777" w:rsidR="00F2693B" w:rsidRDefault="00F2693B" w:rsidP="001802AD">
      <w:pPr>
        <w:pStyle w:val="tbtitre3"/>
      </w:pPr>
      <w:bookmarkStart w:id="50" w:name="_Toc453919604"/>
      <w:r>
        <w:t>L’offre</w:t>
      </w:r>
      <w:bookmarkEnd w:id="50"/>
    </w:p>
    <w:p w14:paraId="61326105" w14:textId="77777777" w:rsidR="00F2693B" w:rsidRDefault="00F2693B" w:rsidP="001802AD">
      <w:pPr>
        <w:pStyle w:val="tbtitre3"/>
      </w:pPr>
      <w:bookmarkStart w:id="51" w:name="_Toc453919605"/>
      <w:r>
        <w:t>Influence des prix</w:t>
      </w:r>
      <w:bookmarkEnd w:id="51"/>
    </w:p>
    <w:p w14:paraId="64C0F6A6" w14:textId="77777777" w:rsidR="00F2693B" w:rsidRDefault="00F2693B" w:rsidP="001802AD">
      <w:pPr>
        <w:pStyle w:val="tbtitre4"/>
      </w:pPr>
      <w:bookmarkStart w:id="52" w:name="_Toc453919606"/>
      <w:r>
        <w:t>L’élasticité</w:t>
      </w:r>
      <w:bookmarkEnd w:id="52"/>
    </w:p>
    <w:p w14:paraId="59C3257B" w14:textId="77777777" w:rsidR="00F2693B" w:rsidRDefault="00F2693B" w:rsidP="001802AD">
      <w:pPr>
        <w:pStyle w:val="tbtitre2"/>
      </w:pPr>
      <w:bookmarkStart w:id="53" w:name="_Toc453919607"/>
      <w:r>
        <w:t>Les économies d’échelles</w:t>
      </w:r>
      <w:bookmarkEnd w:id="53"/>
    </w:p>
    <w:p w14:paraId="2E81BE18" w14:textId="77777777" w:rsidR="00F2693B" w:rsidRDefault="00F2693B" w:rsidP="00DD1E85">
      <w:pPr>
        <w:pStyle w:val="tbtitre1"/>
        <w:outlineLvl w:val="0"/>
      </w:pPr>
      <w:bookmarkStart w:id="54" w:name="_Toc453919608"/>
      <w:r>
        <w:t>Domaine brassicole</w:t>
      </w:r>
      <w:bookmarkEnd w:id="54"/>
    </w:p>
    <w:p w14:paraId="42667376" w14:textId="77777777" w:rsidR="00F2693B" w:rsidRDefault="00F2693B" w:rsidP="00F2693B">
      <w:pPr>
        <w:pStyle w:val="tbnormal"/>
        <w:spacing w:before="120" w:after="120"/>
      </w:pPr>
      <w:r>
        <w:t>Le scénario retenu pour créer le jeu sérieux est celui relatif à l’industrie de la bière. Ce chapitre présente les principaux éléments du domaine à connaitre afin</w:t>
      </w:r>
      <w:r w:rsidR="00F928A5">
        <w:t xml:space="preserve"> de pouvoir s’en imprégner et en comprendre les principaux éléments</w:t>
      </w:r>
      <w:r>
        <w:t>.</w:t>
      </w:r>
    </w:p>
    <w:p w14:paraId="6F68606A" w14:textId="77777777" w:rsidR="00F2693B" w:rsidRDefault="00F2693B" w:rsidP="00DD1E85">
      <w:pPr>
        <w:pStyle w:val="tbtitre2"/>
        <w:outlineLvl w:val="0"/>
      </w:pPr>
      <w:bookmarkStart w:id="55" w:name="_Toc453919609"/>
      <w:r>
        <w:lastRenderedPageBreak/>
        <w:t>Ingrédients</w:t>
      </w:r>
      <w:bookmarkEnd w:id="55"/>
    </w:p>
    <w:p w14:paraId="1247A797" w14:textId="77777777" w:rsidR="00F2693B" w:rsidRDefault="00F2693B" w:rsidP="00F2693B">
      <w:pPr>
        <w:pStyle w:val="tbnormal"/>
        <w:spacing w:before="120" w:after="120"/>
      </w:pPr>
      <w:r>
        <w:t>Tout d’abord, nous vous présentons les matières premières entrantes dans la conception du produit final, la bière.</w:t>
      </w:r>
    </w:p>
    <w:p w14:paraId="61F500AE" w14:textId="77777777" w:rsidR="00F2693B" w:rsidRDefault="00F2693B" w:rsidP="00DD1E85">
      <w:pPr>
        <w:pStyle w:val="tbtitre3"/>
        <w:outlineLvl w:val="0"/>
      </w:pPr>
      <w:bookmarkStart w:id="56" w:name="_Toc453919610"/>
      <w:r>
        <w:t>Le malt d’orge</w:t>
      </w:r>
      <w:bookmarkEnd w:id="56"/>
    </w:p>
    <w:p w14:paraId="0F27EF3A" w14:textId="77777777" w:rsidR="00F2693B" w:rsidRDefault="00F2693B" w:rsidP="00F2693B">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0A1139A6" w14:textId="77777777" w:rsidR="00F2693B" w:rsidRDefault="00F2693B" w:rsidP="00F2693B">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51DD43E9" w14:textId="77777777" w:rsidR="00F2693B" w:rsidRDefault="00F2693B" w:rsidP="00F2693B">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0831ABC" w14:textId="49C0186B" w:rsidR="00F2693B" w:rsidRDefault="00F2693B" w:rsidP="00F2693B">
      <w:pPr>
        <w:pStyle w:val="tbnormal"/>
        <w:spacing w:before="120" w:after="120"/>
      </w:pPr>
      <w:r>
        <w:t>Après environ six jours, le processus de germination est suffisamment avancé : les céréales en germination (malt vert) subissent un processus de séchage appelé</w:t>
      </w:r>
      <w:r w:rsidR="00C408BA">
        <w:t xml:space="preserve"> « touraillage »</w:t>
      </w:r>
      <w:r>
        <w:t>.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30A57703" w14:textId="77777777" w:rsidR="00F2693B" w:rsidRDefault="00F2693B" w:rsidP="00F2693B">
      <w:pPr>
        <w:pStyle w:val="tbnormal"/>
        <w:spacing w:before="120" w:after="120"/>
      </w:pPr>
      <w:r>
        <w:t>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principalement en France, en All</w:t>
      </w:r>
      <w:r w:rsidR="00F928A5">
        <w:t xml:space="preserve">emagne et en République tchèqu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rsidR="00F928A5">
        <w:t>.</w:t>
      </w:r>
    </w:p>
    <w:p w14:paraId="56D38A53" w14:textId="77777777" w:rsidR="00F2693B" w:rsidRDefault="00F2693B" w:rsidP="00DD1E85">
      <w:pPr>
        <w:pStyle w:val="tbtitre3"/>
        <w:outlineLvl w:val="0"/>
      </w:pPr>
      <w:bookmarkStart w:id="57" w:name="_Toc453919611"/>
      <w:r>
        <w:lastRenderedPageBreak/>
        <w:t>Autres matières premières amylacées</w:t>
      </w:r>
      <w:bookmarkEnd w:id="57"/>
    </w:p>
    <w:p w14:paraId="0C6E82FF" w14:textId="77777777" w:rsidR="00F2693B" w:rsidRDefault="00F2693B" w:rsidP="00F2693B">
      <w:pPr>
        <w:pStyle w:val="tbnormal"/>
        <w:spacing w:before="120" w:after="120"/>
      </w:pPr>
      <w:r>
        <w:t>Outre le malt d’orge, d’autres matières premières contenant de l’amidon peuvent entrer dans la fabrication de la bière, certaines étant maltées, d’autres non.</w:t>
      </w:r>
    </w:p>
    <w:p w14:paraId="06A4393F" w14:textId="77777777" w:rsidR="00F2693B" w:rsidRDefault="00F2693B" w:rsidP="00F2693B">
      <w:pPr>
        <w:pStyle w:val="tbnormal"/>
        <w:spacing w:before="120" w:after="120"/>
      </w:pPr>
      <w:r>
        <w:t>Il s’agit principalement de céréales comme le froment, le seigle, le maïs, le riz, l’avoine, l’épeautre ou l’amidonnier, mais aussi d’ingrédients comme les châtaignes ou les dattes</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6534D9BC" w14:textId="77777777" w:rsidR="00F2693B" w:rsidRDefault="00F2693B" w:rsidP="00DD1E85">
      <w:pPr>
        <w:pStyle w:val="tbtitre3"/>
        <w:outlineLvl w:val="0"/>
      </w:pPr>
      <w:bookmarkStart w:id="58" w:name="_Toc453919612"/>
      <w:r>
        <w:t>Le houblon</w:t>
      </w:r>
      <w:bookmarkEnd w:id="58"/>
    </w:p>
    <w:p w14:paraId="3791F5D0" w14:textId="77777777" w:rsidR="00F2693B" w:rsidRDefault="00F2693B" w:rsidP="00F2693B">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758FF158" w14:textId="77777777" w:rsidR="00F2693B" w:rsidRDefault="00F2693B" w:rsidP="00F2693B">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2E2AB36F" w14:textId="77777777" w:rsidR="00F2693B" w:rsidRDefault="00F2693B" w:rsidP="00F2693B">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3732638B" w14:textId="77777777" w:rsidR="00F2693B" w:rsidRDefault="00F2693B" w:rsidP="00F2693B">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2321AA82" w14:textId="77777777" w:rsidR="00F2693B" w:rsidRDefault="00F2693B" w:rsidP="00F2693B">
      <w:pPr>
        <w:pStyle w:val="tbnormal"/>
        <w:spacing w:before="120" w:after="120"/>
      </w:pPr>
      <w:r>
        <w:t>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5D96FCFD" w14:textId="77777777" w:rsidR="00F2693B" w:rsidRDefault="00F2693B" w:rsidP="00DD1E85">
      <w:pPr>
        <w:pStyle w:val="tbtitre3"/>
        <w:outlineLvl w:val="0"/>
      </w:pPr>
      <w:bookmarkStart w:id="59" w:name="_Toc453919613"/>
      <w:r>
        <w:t>L’eau</w:t>
      </w:r>
      <w:bookmarkEnd w:id="59"/>
    </w:p>
    <w:p w14:paraId="047465DB" w14:textId="77777777" w:rsidR="00F2693B" w:rsidRDefault="00F2693B" w:rsidP="00F2693B">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00744446" w14:textId="77777777" w:rsidR="00F2693B" w:rsidRDefault="00F2693B" w:rsidP="00F2693B">
      <w:pPr>
        <w:pStyle w:val="tbnormal"/>
        <w:spacing w:before="120" w:after="120"/>
      </w:pPr>
      <w:r>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w:t>
      </w:r>
      <w:r>
        <w:lastRenderedPageBreak/>
        <w:t>réagit avec des produits du malt. Autrefois, en l’absence de techniques de traitement, la qualité de l’eau était un aspect déterminant pour le choix du site d’implantation d’une brasseri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076BF060" w14:textId="77777777" w:rsidR="00F2693B" w:rsidRDefault="00F2693B" w:rsidP="00DD1E85">
      <w:pPr>
        <w:pStyle w:val="tbtitre3"/>
        <w:outlineLvl w:val="0"/>
      </w:pPr>
      <w:bookmarkStart w:id="60" w:name="_Toc453919614"/>
      <w:r>
        <w:t>La levure</w:t>
      </w:r>
      <w:bookmarkEnd w:id="60"/>
    </w:p>
    <w:p w14:paraId="52F1362B" w14:textId="77777777" w:rsidR="00F2693B" w:rsidRDefault="00F2693B" w:rsidP="00F2693B">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0AB7E3CE" w14:textId="77777777" w:rsidR="00F2693B" w:rsidRDefault="00F2693B" w:rsidP="005F2F96">
      <w:pPr>
        <w:pStyle w:val="tbnormal"/>
      </w:pPr>
      <w:r>
        <w:t xml:space="preserve">On distingue généralement deux types principaux de levures : celles à fermentation basse, </w:t>
      </w:r>
      <w:r w:rsidR="005F2F96">
        <w:t>et celles à fermentation haute.</w:t>
      </w:r>
    </w:p>
    <w:p w14:paraId="4BAB1F44" w14:textId="77777777" w:rsidR="005F2F96" w:rsidRDefault="005F2F96" w:rsidP="005F2F96">
      <w:pPr>
        <w:pStyle w:val="tbnormal"/>
        <w:spacing w:before="120" w:after="120"/>
      </w:pPr>
      <w:r>
        <w:rPr>
          <w:noProof/>
          <w:lang w:val="fr-FR" w:eastAsia="fr-FR"/>
        </w:rPr>
        <w:drawing>
          <wp:inline distT="0" distB="0" distL="0" distR="0" wp14:anchorId="063119AB" wp14:editId="24B25904">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EDB4DD7" w14:textId="77777777" w:rsidR="00F2693B" w:rsidRDefault="00F2693B" w:rsidP="00F2693B">
      <w:pPr>
        <w:pStyle w:val="tbnormal"/>
        <w:spacing w:before="120" w:after="120"/>
      </w:pPr>
      <w:r>
        <w:t>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3E461EA7" w14:textId="77777777" w:rsidR="00F2693B" w:rsidRDefault="00F2693B" w:rsidP="00DD1E85">
      <w:pPr>
        <w:pStyle w:val="tbtitre2"/>
        <w:outlineLvl w:val="0"/>
      </w:pPr>
      <w:bookmarkStart w:id="61" w:name="_Toc453919615"/>
      <w:r>
        <w:t>La fabrication de la bière</w:t>
      </w:r>
      <w:bookmarkEnd w:id="61"/>
    </w:p>
    <w:p w14:paraId="2312B5BA" w14:textId="77777777" w:rsidR="00F928A5" w:rsidRPr="00F928A5" w:rsidRDefault="00F928A5" w:rsidP="00F928A5">
      <w:pPr>
        <w:pStyle w:val="tbnormal"/>
      </w:pPr>
      <w:r>
        <w:t>Ce chapitre passe en revue les principales étapes mises en œuvres pour produire de la bière.</w:t>
      </w:r>
    </w:p>
    <w:p w14:paraId="1FD257DF" w14:textId="77777777" w:rsidR="00F2693B" w:rsidRDefault="00F2693B" w:rsidP="00DD1E85">
      <w:pPr>
        <w:pStyle w:val="tbtitre3"/>
        <w:outlineLvl w:val="0"/>
      </w:pPr>
      <w:bookmarkStart w:id="62" w:name="_Toc453919616"/>
      <w:r>
        <w:t>Le brassage</w:t>
      </w:r>
      <w:bookmarkEnd w:id="62"/>
    </w:p>
    <w:p w14:paraId="6381BB6F" w14:textId="77777777" w:rsidR="00F2693B" w:rsidRDefault="00F2693B" w:rsidP="00F2693B">
      <w:pPr>
        <w:pStyle w:val="tbnormal"/>
        <w:spacing w:before="120" w:after="120"/>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03007EB9" w14:textId="77777777" w:rsidR="00F2693B" w:rsidRDefault="00F2693B" w:rsidP="00F2693B">
      <w:pPr>
        <w:pStyle w:val="tbnormal"/>
        <w:spacing w:before="120" w:after="120"/>
      </w:pPr>
      <w:r>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450A3A2D" w14:textId="77777777" w:rsidR="00F2693B" w:rsidRDefault="00F2693B" w:rsidP="00F2693B">
      <w:pPr>
        <w:pStyle w:val="tbnormal"/>
        <w:spacing w:before="120" w:after="120"/>
      </w:pPr>
      <w:r>
        <w:lastRenderedPageBreak/>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3466A851" w14:textId="77777777" w:rsidR="00F2693B" w:rsidRDefault="00F2693B" w:rsidP="00F2693B">
      <w:pPr>
        <w:pStyle w:val="tbnormal"/>
        <w:spacing w:before="120" w:after="120"/>
      </w:pPr>
      <w:r>
        <w:t>Le moût encore bouillant est ensuite clarifié dans le whirlpool puis rapidement refroidi à la température requise pour la fermentation. En résumé, le brassage consiste à faire passer certaines substances solides du malt dans une solution liquide – le moût. Le proce</w:t>
      </w:r>
      <w:r w:rsidR="00F928A5">
        <w:t xml:space="preserve">ssus dure environ sept he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p>
    <w:p w14:paraId="6153FF58" w14:textId="77777777" w:rsidR="00F2693B" w:rsidRDefault="00F2693B" w:rsidP="00DD1E85">
      <w:pPr>
        <w:pStyle w:val="tbtitre3"/>
        <w:outlineLvl w:val="0"/>
      </w:pPr>
      <w:bookmarkStart w:id="63" w:name="_Toc453919617"/>
      <w:r>
        <w:t>La fermentation</w:t>
      </w:r>
      <w:bookmarkEnd w:id="63"/>
    </w:p>
    <w:p w14:paraId="6E77BD97" w14:textId="77777777" w:rsidR="00F2693B" w:rsidRDefault="00F2693B" w:rsidP="00F2693B">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02B135E8" w14:textId="77777777" w:rsidR="00F2693B" w:rsidRDefault="00F2693B" w:rsidP="00F2693B">
      <w:pPr>
        <w:pStyle w:val="tbnormal"/>
        <w:spacing w:before="120" w:after="120"/>
      </w:pPr>
      <w:r>
        <w:t>Après quelques heures, une mousse abondante se forme à la surface de la cuve de fermentation (les « kräusen » dans le jargon). La fermentation principale se termine environ une semaine plus tard : le moût s’est transformé en « bière jeune »</w:t>
      </w:r>
      <w:r w:rsidR="00F928A5">
        <w:t xml:space="preserv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636DB60F" w14:textId="77777777" w:rsidR="00F2693B" w:rsidRDefault="00F2693B" w:rsidP="00DD1E85">
      <w:pPr>
        <w:pStyle w:val="tbtitre3"/>
        <w:outlineLvl w:val="0"/>
      </w:pPr>
      <w:bookmarkStart w:id="64" w:name="_Toc453919618"/>
      <w:r>
        <w:t>La garde</w:t>
      </w:r>
      <w:bookmarkEnd w:id="64"/>
    </w:p>
    <w:p w14:paraId="02EE40CF" w14:textId="77777777" w:rsidR="00F2693B" w:rsidRDefault="00F2693B" w:rsidP="00F2693B">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09390A23" w14:textId="77777777" w:rsidR="00F2693B" w:rsidRDefault="00F2693B" w:rsidP="00F2693B">
      <w:pPr>
        <w:pStyle w:val="tbnormal"/>
        <w:spacing w:before="120" w:after="120"/>
      </w:pPr>
      <w:r>
        <w:t xml:space="preserve">La pression qui en résulte sature naturellement la bière de son propre gaz carbonique, ce qui est important pour la formation de la mousse, </w:t>
      </w:r>
      <w:r w:rsidR="00F928A5">
        <w:t xml:space="preserve">la saveur et la digestibilité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6C469863" w14:textId="77777777" w:rsidR="00F2693B" w:rsidRDefault="00F2693B" w:rsidP="00DD1E85">
      <w:pPr>
        <w:pStyle w:val="tbtitre3"/>
        <w:outlineLvl w:val="0"/>
      </w:pPr>
      <w:bookmarkStart w:id="65" w:name="_Toc453919619"/>
      <w:r>
        <w:t>La filtration</w:t>
      </w:r>
      <w:bookmarkEnd w:id="65"/>
    </w:p>
    <w:p w14:paraId="6B50FD39" w14:textId="77777777" w:rsidR="00F2693B" w:rsidRDefault="00F2693B" w:rsidP="00F2693B">
      <w:pPr>
        <w:pStyle w:val="tbnormal"/>
        <w:spacing w:before="120" w:after="120"/>
      </w:pPr>
      <w:r>
        <w:t>Après quelques semaines, la bière arrive à maturité pour être consommée. Elle est alors prête à être mise en bouteille après une dernière filtration fine. Cette opération n’est pas appliquée aux bières dites non filtrées, afin de p</w:t>
      </w:r>
      <w:r w:rsidR="00F928A5">
        <w:t xml:space="preserve">réserver les lev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1D0F5A96" w14:textId="77777777" w:rsidR="00F2693B" w:rsidRDefault="00F2693B" w:rsidP="00DD1E85">
      <w:pPr>
        <w:pStyle w:val="tbtitre3"/>
        <w:outlineLvl w:val="0"/>
      </w:pPr>
      <w:bookmarkStart w:id="66" w:name="_Toc453919620"/>
      <w:r>
        <w:t>La mise en bouteille et le conditionnement</w:t>
      </w:r>
      <w:bookmarkEnd w:id="66"/>
    </w:p>
    <w:p w14:paraId="7112EF1A" w14:textId="77777777" w:rsidR="00F2693B" w:rsidRDefault="00F2693B" w:rsidP="00F2693B">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7E6BA4A3" w14:textId="77777777" w:rsidR="00F2693B" w:rsidRDefault="00F2693B" w:rsidP="00F2693B">
      <w:pPr>
        <w:pStyle w:val="tbnormal"/>
      </w:pPr>
      <w:r>
        <w:t>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w:t>
      </w:r>
      <w:r w:rsidR="00F928A5">
        <w:t xml:space="preserve">t prête à être livré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7FA904A8" w14:textId="15B63485" w:rsidR="00AB238C" w:rsidRDefault="00AB238C" w:rsidP="00DD1E85">
      <w:pPr>
        <w:pStyle w:val="tbtitre1"/>
        <w:outlineLvl w:val="0"/>
      </w:pPr>
      <w:bookmarkStart w:id="67" w:name="_Toc453919621"/>
      <w:r>
        <w:lastRenderedPageBreak/>
        <w:t>Business Process Modeling Notation (BPMN)</w:t>
      </w:r>
      <w:bookmarkEnd w:id="67"/>
    </w:p>
    <w:p w14:paraId="4657B1D4" w14:textId="24B4DC56" w:rsidR="00AB238C" w:rsidRDefault="00AB238C" w:rsidP="00022545">
      <w:pPr>
        <w:pStyle w:val="tbnormal"/>
      </w:pPr>
      <w:r>
        <w:t>La modélisation des processus fait partie intégrante d’une démarche de Business Process Management.</w:t>
      </w:r>
      <w:r w:rsidR="00022545">
        <w:t xml:space="preserve"> Cette démarche constitue en « un ensemble de méthodes, d'outils et de technologies utilisés pour concevoir, mettre en oeuvre et contrôler des processus métier opérationnels. Le BPM est une approche centrée sur les processus pour améliorer les performances, qui associe technologies de l'information et méthodologies de processus et de gouvernance. Le BPM est le fruit d'une collaboration entre des professionnels du métier (responsables fonctionnels et/ou opérationnels) et des informaticiens pour favoriser la mise en place de processus métier efficaces, souples et transparents. Le BPM englobe des personnes, des systèmes, des fonctions, des métiers, des clients, des fournisseurs et des partenaires. » </w:t>
      </w:r>
      <w:r w:rsidR="00022545">
        <w:fldChar w:fldCharType="begin" w:fldLock="1"/>
      </w:r>
      <w:r w:rsidR="00022545">
        <w:instrText>ADDIN CSL_CITATION { "citationItems" : [ { "id" : "ITEM-1", "itemData" : { "ISBN" : "9780470373583",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76", "title" : "Les Bases du BPM pour les nuls", "type" : "book" }, "uris" : [ "http://www.mendeley.com/documents/?uuid=01002b79-de6e-4610-be05-a8ea9ecd099d" ] } ], "mendeley" : { "formattedCitation" : "(Garimella et al., 2008)", "plainTextFormattedCitation" : "(Garimella et al., 2008)", "previouslyFormattedCitation" : "(Garimella et al., 2008)" }, "properties" : { "noteIndex" : 0 }, "schema" : "https://github.com/citation-style-language/schema/raw/master/csl-citation.json" }</w:instrText>
      </w:r>
      <w:r w:rsidR="00022545">
        <w:fldChar w:fldCharType="separate"/>
      </w:r>
      <w:r w:rsidR="00022545" w:rsidRPr="00022545">
        <w:rPr>
          <w:noProof/>
        </w:rPr>
        <w:t>(Garimella et al., 2008)</w:t>
      </w:r>
      <w:r w:rsidR="00022545">
        <w:fldChar w:fldCharType="end"/>
      </w:r>
      <w:r w:rsidR="00022545">
        <w:t>.</w:t>
      </w:r>
    </w:p>
    <w:p w14:paraId="427A2B63" w14:textId="5AABC2D4" w:rsidR="00022545" w:rsidRDefault="00DF37A1" w:rsidP="00022545">
      <w:pPr>
        <w:pStyle w:val="tbnormal"/>
      </w:pPr>
      <w:r>
        <w:t>Cette discipline a fait naître un besoin, c</w:t>
      </w:r>
      <w:r w:rsidR="00022545">
        <w:t>elui de modéliser de manière visuelle les processus au travers de diagrammes</w:t>
      </w:r>
      <w:r w:rsidR="00F57A2E">
        <w:t xml:space="preserve"> nommés BPD</w:t>
      </w:r>
      <w:r w:rsidR="00022545">
        <w:t>. De ce constat est né un standard, BPMN. « Le Business Process Model and Notation (BPMN) est un modèle de processus métier et une notation graphique standardisée pour modéliser le savoir-faire d'une organisation à travers l'approche processus. La première version était connue sous le nom de Business Process Modeling Notation.</w:t>
      </w:r>
    </w:p>
    <w:p w14:paraId="30C90E93" w14:textId="3E8CC0B5" w:rsidR="00022545" w:rsidRDefault="00022545" w:rsidP="00022545">
      <w:pPr>
        <w:pStyle w:val="tbnormal"/>
      </w:pPr>
      <w:r>
        <w:t xml:space="preserve">Business Process Model and Notation a été développée au départ par la Business Process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473BDC14" w14:textId="508FFF54" w:rsidR="00E72D87"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entre personnes ayant des métiers différents. Ainsi, s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1AF8BAD3" w14:textId="5D0D2CA8" w:rsidR="005F5899" w:rsidRDefault="005F5899" w:rsidP="00022545">
      <w:pPr>
        <w:pStyle w:val="tbnormal"/>
      </w:pPr>
      <w:r>
        <w:t>Il faut savoir que BPMN s’appuie sur une palette d’éléments graphiques destinés à a</w:t>
      </w:r>
      <w:r w:rsidR="00DF37A1">
        <w:t>tteindre les buts explicités précédemment</w:t>
      </w:r>
      <w:r>
        <w:t xml:space="preserve">. </w:t>
      </w:r>
      <w:r w:rsidR="00DF37A1">
        <w:t>Néanmoins</w:t>
      </w:r>
      <w:r>
        <w:t xml:space="preserve">, ces éléments </w:t>
      </w:r>
      <w:r w:rsidR="008B352F">
        <w:t>s</w:t>
      </w:r>
      <w:r>
        <w:t xml:space="preserve">ont </w:t>
      </w:r>
      <w:r w:rsidR="008B352F">
        <w:t>utilisés de manières</w:t>
      </w:r>
      <w:r>
        <w:t xml:space="preserve"> différent</w:t>
      </w:r>
      <w:r w:rsidR="008B352F">
        <w:t>e</w:t>
      </w:r>
      <w:r>
        <w:t xml:space="preserve">s selon le public </w:t>
      </w:r>
      <w:r w:rsidR="00DF37A1">
        <w:t>à atteindre</w:t>
      </w:r>
      <w:r>
        <w:t>.</w:t>
      </w:r>
      <w:r w:rsidR="008B352F">
        <w:t xml:space="preserve"> On trouve généralement 3 niveaux d’utilisation :</w:t>
      </w:r>
    </w:p>
    <w:p w14:paraId="6CF001A7" w14:textId="4FC2BB7C" w:rsidR="008B352F" w:rsidRDefault="00DF37A1" w:rsidP="00040851">
      <w:pPr>
        <w:pStyle w:val="tbnormal"/>
        <w:numPr>
          <w:ilvl w:val="0"/>
          <w:numId w:val="15"/>
        </w:numPr>
      </w:pPr>
      <w:r>
        <w:t xml:space="preserve">Le niveau 1 qui </w:t>
      </w:r>
      <w:r w:rsidR="008B352F">
        <w:t>sert à communiquer avec tous l</w:t>
      </w:r>
      <w:r>
        <w:t>’</w:t>
      </w:r>
      <w:r w:rsidR="008B352F">
        <w:t>e</w:t>
      </w:r>
      <w:r>
        <w:t>n</w:t>
      </w:r>
      <w:r w:rsidR="008B352F">
        <w:t>s</w:t>
      </w:r>
      <w:r>
        <w:t>emble des</w:t>
      </w:r>
      <w:r w:rsidR="008B352F">
        <w:t xml:space="preserve"> métiers.</w:t>
      </w:r>
    </w:p>
    <w:p w14:paraId="540D3990" w14:textId="2755E491" w:rsidR="008B352F" w:rsidRDefault="00DF37A1" w:rsidP="00040851">
      <w:pPr>
        <w:pStyle w:val="tbnormal"/>
        <w:numPr>
          <w:ilvl w:val="0"/>
          <w:numId w:val="15"/>
        </w:numPr>
      </w:pPr>
      <w:r>
        <w:t>Le niveau 2 qui</w:t>
      </w:r>
      <w:r w:rsidR="008B352F">
        <w:t xml:space="preserve"> sert à communiquer principalement avec des </w:t>
      </w:r>
      <w:r>
        <w:t xml:space="preserve">personnes possédant la fibre technique tel que des </w:t>
      </w:r>
      <w:r w:rsidR="008B352F">
        <w:t>informaticiens.</w:t>
      </w:r>
    </w:p>
    <w:p w14:paraId="7C2E3CA1" w14:textId="733EAE22" w:rsidR="008B352F" w:rsidRDefault="00DF37A1" w:rsidP="00040851">
      <w:pPr>
        <w:pStyle w:val="tbnormal"/>
        <w:numPr>
          <w:ilvl w:val="0"/>
          <w:numId w:val="15"/>
        </w:numPr>
      </w:pPr>
      <w:r>
        <w:lastRenderedPageBreak/>
        <w:t>Le niveau 3 qui est destiné à</w:t>
      </w:r>
      <w:r w:rsidR="008B352F">
        <w:t xml:space="preserve"> être </w:t>
      </w:r>
      <w:r>
        <w:t>traduit</w:t>
      </w:r>
      <w:r w:rsidR="008B352F">
        <w:t xml:space="preserve"> et </w:t>
      </w:r>
      <w:r>
        <w:t>exécuté</w:t>
      </w:r>
      <w:r w:rsidR="008B352F">
        <w:t xml:space="preserve"> par un système informatique </w:t>
      </w:r>
      <w:r>
        <w:t>portant le nom de</w:t>
      </w:r>
      <w:r w:rsidR="008B352F">
        <w:t xml:space="preserve"> BPMS.</w:t>
      </w:r>
    </w:p>
    <w:p w14:paraId="69A13D7B" w14:textId="32EEE669" w:rsidR="008B352F" w:rsidRDefault="008B352F" w:rsidP="008B352F">
      <w:pPr>
        <w:pStyle w:val="tbnormal"/>
      </w:pPr>
      <w:r>
        <w:t xml:space="preserve">Ces niveaux </w:t>
      </w:r>
      <w:r w:rsidR="00DF37A1">
        <w:t>déterminent</w:t>
      </w:r>
      <w:r>
        <w:t xml:space="preserve"> l’utilisation qui est faite des divers éléments de notation. </w:t>
      </w:r>
      <w:r w:rsidR="00A323F2">
        <w:t>Ainsi, certains d’eux ne doivent pas être utilisés dans un modèle de niveau 1 tandis que dans un niveau 2 oui.</w:t>
      </w:r>
    </w:p>
    <w:p w14:paraId="02E221FF" w14:textId="7120976D" w:rsidR="008B352F" w:rsidRDefault="005F5899" w:rsidP="00B36415">
      <w:pPr>
        <w:pStyle w:val="tbnormal"/>
      </w:pPr>
      <w:r>
        <w:t xml:space="preserve">Une petite précision encore sur un abus de langage souvent rencontré lorsqu’on cite BPMN. </w:t>
      </w:r>
      <w:r w:rsidR="00D338C1">
        <w:t>C’est</w:t>
      </w:r>
      <w:r>
        <w:t xml:space="preserve"> un standard de notation destinée à être utilisée </w:t>
      </w:r>
      <w:r w:rsidR="00D338C1">
        <w:t>dans une démarche BPM et de</w:t>
      </w:r>
      <w:r>
        <w:t xml:space="preserve"> modélisation des processus en entreprise.</w:t>
      </w:r>
      <w:r w:rsidR="00B36415">
        <w:t xml:space="preserve"> Nous pouvons aussi le réduire à un simple langage de modélisation.</w:t>
      </w:r>
      <w:r w:rsidR="0091229E">
        <w:t xml:space="preserve"> D</w:t>
      </w:r>
      <w:r w:rsidR="00563AFC">
        <w:t xml:space="preserve">es acteurs </w:t>
      </w:r>
      <w:r w:rsidR="00DF37A1">
        <w:t>importants</w:t>
      </w:r>
      <w:r w:rsidR="00563AFC">
        <w:t xml:space="preserve"> dans la mise en place de cette notation, </w:t>
      </w:r>
      <w:r w:rsidR="0091229E">
        <w:t xml:space="preserve">comme </w:t>
      </w:r>
      <w:r w:rsidR="00563AFC">
        <w:t>Monsieur Bruce Silv</w:t>
      </w:r>
      <w:r w:rsidR="00841333">
        <w:t>er</w:t>
      </w:r>
      <w:r w:rsidR="0091229E">
        <w:t xml:space="preserve"> ont</w:t>
      </w:r>
      <w:r w:rsidR="00DF37A1">
        <w:t xml:space="preserve"> évoqué certains éléments méthodiques et une touche de style à adopter quand la notation est utilisée.</w:t>
      </w:r>
      <w:r w:rsidR="00841333">
        <w:t xml:space="preserve"> </w:t>
      </w:r>
      <w:r w:rsidR="00DF37A1">
        <w:t xml:space="preserve">Cependant, ceux-ci ne sont </w:t>
      </w:r>
      <w:r w:rsidR="00841333">
        <w:t xml:space="preserve">pas inclus dans </w:t>
      </w:r>
      <w:r w:rsidR="00047E91">
        <w:t xml:space="preserve">la spécification </w:t>
      </w:r>
      <w:r w:rsidR="00DF37A1">
        <w:t>BPMN en tant que soit. Ce sont</w:t>
      </w:r>
      <w:r w:rsidR="00841333">
        <w:t xml:space="preserve"> simplement </w:t>
      </w:r>
      <w:r w:rsidR="00DF37A1">
        <w:t>d</w:t>
      </w:r>
      <w:r w:rsidR="00841333">
        <w:t xml:space="preserve">es recommandations </w:t>
      </w:r>
      <w:r w:rsidR="00DF37A1">
        <w:t>émises par des personnes hautement qualifiées</w:t>
      </w:r>
      <w:r w:rsidR="00841333">
        <w:t>. Un modèle BPMN qui ne respecte</w:t>
      </w:r>
      <w:r w:rsidR="0091229E">
        <w:t xml:space="preserve"> ces</w:t>
      </w:r>
      <w:r w:rsidR="00841333">
        <w:t xml:space="preserve"> méthode</w:t>
      </w:r>
      <w:r w:rsidR="0091229E">
        <w:t>s</w:t>
      </w:r>
      <w:r w:rsidR="00841333">
        <w:t xml:space="preserve"> ou ce</w:t>
      </w:r>
      <w:r w:rsidR="0091229E">
        <w:t>s</w:t>
      </w:r>
      <w:r w:rsidR="00841333">
        <w:t xml:space="preserve"> style</w:t>
      </w:r>
      <w:r w:rsidR="0091229E">
        <w:t>s</w:t>
      </w:r>
      <w:r w:rsidR="00841333">
        <w:t xml:space="preserve"> </w:t>
      </w:r>
      <w:r w:rsidR="0091229E">
        <w:t>ne peu</w:t>
      </w:r>
      <w:r w:rsidR="00841333">
        <w:t>t en aucun cas être jugé comme faux !</w:t>
      </w:r>
      <w:r w:rsidR="00047E91">
        <w:t xml:space="preserve"> Pour a</w:t>
      </w:r>
      <w:r w:rsidR="00D338C1">
        <w:t xml:space="preserve">utant qu’il respecte </w:t>
      </w:r>
      <w:r w:rsidR="00047E91">
        <w:t xml:space="preserve">les spécifications </w:t>
      </w:r>
      <w:r w:rsidR="00DF37A1">
        <w:t>publiées</w:t>
      </w:r>
      <w:r w:rsidR="00047E91">
        <w:t xml:space="preserve"> par l’OMG.</w:t>
      </w:r>
    </w:p>
    <w:p w14:paraId="242103D3" w14:textId="2EB50C7E" w:rsidR="00D338C1" w:rsidRDefault="00D338C1" w:rsidP="00DD1E85">
      <w:pPr>
        <w:pStyle w:val="tbtitre2"/>
        <w:outlineLvl w:val="0"/>
      </w:pPr>
      <w:bookmarkStart w:id="68" w:name="_Toc453919622"/>
      <w:r>
        <w:t>La palette d’éléments BPMN 2.0</w:t>
      </w:r>
      <w:bookmarkEnd w:id="68"/>
    </w:p>
    <w:p w14:paraId="68E48B12" w14:textId="17CB664D" w:rsidR="00D338C1" w:rsidRDefault="00DF37A1" w:rsidP="00D338C1">
      <w:pPr>
        <w:pStyle w:val="tbnormal"/>
      </w:pPr>
      <w:r>
        <w:t>Pour représenter d</w:t>
      </w:r>
      <w:r w:rsidR="00D338C1">
        <w:t xml:space="preserve">es processus, BPMN et sa version 2.0 propose une palette assez large de composants servant à représenter la dynamique des </w:t>
      </w:r>
      <w:r>
        <w:t>organisations et leurs processus</w:t>
      </w:r>
      <w:r w:rsidR="00D338C1">
        <w:t xml:space="preserve">. </w:t>
      </w: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6C678DEA">
            <wp:extent cx="4679950" cy="3301365"/>
            <wp:effectExtent l="0" t="0" r="0" b="63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679950" cy="3301365"/>
                    </a:xfrm>
                    <a:prstGeom prst="rect">
                      <a:avLst/>
                    </a:prstGeom>
                  </pic:spPr>
                </pic:pic>
              </a:graphicData>
            </a:graphic>
          </wp:inline>
        </w:drawing>
      </w:r>
    </w:p>
    <w:p w14:paraId="404DE460" w14:textId="4378D13E" w:rsidR="00D338C1" w:rsidRPr="00D338C1" w:rsidRDefault="00D338C1" w:rsidP="008B189F">
      <w:pPr>
        <w:pStyle w:val="tbnormal"/>
      </w:pPr>
      <w:r>
        <w:t xml:space="preserve">figure X : </w:t>
      </w:r>
      <w:r w:rsidRPr="00D338C1">
        <w:t>http://www.bpmb.de/images/BPMN2_0_Poster_FR.pdf</w:t>
      </w:r>
    </w:p>
    <w:p w14:paraId="728B1E3F" w14:textId="17875F45" w:rsidR="00AB238C" w:rsidRDefault="00AB238C" w:rsidP="00DD1E85">
      <w:pPr>
        <w:pStyle w:val="tbtitre2"/>
        <w:outlineLvl w:val="0"/>
      </w:pPr>
      <w:bookmarkStart w:id="69" w:name="_Toc453919623"/>
      <w:r>
        <w:lastRenderedPageBreak/>
        <w:t>Les niveaux d’utilisation</w:t>
      </w:r>
      <w:bookmarkEnd w:id="69"/>
    </w:p>
    <w:p w14:paraId="7147DDEE" w14:textId="5900EE65" w:rsidR="00B36415" w:rsidRDefault="00B36415" w:rsidP="00B36415">
      <w:pPr>
        <w:pStyle w:val="tbnormal"/>
      </w:pPr>
      <w:r>
        <w:t>Comme fait mention dans un chapitre antérieur, le BPMN s’utilise différemment selon les emplois que l’on veut en faire.</w:t>
      </w:r>
    </w:p>
    <w:p w14:paraId="13C681D2" w14:textId="7AFEF35E" w:rsidR="00B36415" w:rsidRDefault="00B36415" w:rsidP="00B36415">
      <w:pPr>
        <w:pStyle w:val="tbnormal"/>
      </w:pPr>
      <w:r>
        <w:t xml:space="preserve">Le but de ce chapitre est de présenter les considérations de chacun des niveaux ainsi que les éléments qui peuvent être </w:t>
      </w:r>
      <w:r w:rsidR="009C60FB">
        <w:t>utilisables</w:t>
      </w:r>
      <w:r>
        <w:t>.</w:t>
      </w:r>
    </w:p>
    <w:p w14:paraId="4C73D709" w14:textId="27DF2C03" w:rsidR="00B36415" w:rsidRDefault="008B189F" w:rsidP="00B36415">
      <w:pPr>
        <w:pStyle w:val="tbnormal"/>
      </w:pPr>
      <w:r>
        <w:t>Les explications sont présentées dans la matrice qui suit :</w:t>
      </w:r>
    </w:p>
    <w:tbl>
      <w:tblPr>
        <w:tblStyle w:val="Grilledetableauclaire"/>
        <w:tblW w:w="5000" w:type="pct"/>
        <w:tblLook w:val="04A0" w:firstRow="1" w:lastRow="0" w:firstColumn="1" w:lastColumn="0" w:noHBand="0" w:noVBand="1"/>
      </w:tblPr>
      <w:tblGrid>
        <w:gridCol w:w="936"/>
        <w:gridCol w:w="1944"/>
        <w:gridCol w:w="4480"/>
      </w:tblGrid>
      <w:tr w:rsidR="00544F0E" w:rsidRPr="003A4596" w14:paraId="10D8C07B" w14:textId="64D7976A" w:rsidTr="00544F0E">
        <w:trPr>
          <w:trHeight w:val="454"/>
        </w:trPr>
        <w:tc>
          <w:tcPr>
            <w:tcW w:w="936" w:type="dxa"/>
            <w:shd w:val="clear" w:color="auto" w:fill="E7E6E6" w:themeFill="background2"/>
            <w:vAlign w:val="center"/>
          </w:tcPr>
          <w:p w14:paraId="6395A4D1" w14:textId="110A177D" w:rsidR="00B36415" w:rsidRPr="00752AFD" w:rsidRDefault="00B36415" w:rsidP="00752AFD">
            <w:pPr>
              <w:pStyle w:val="tbnormal"/>
              <w:rPr>
                <w:b/>
              </w:rPr>
            </w:pPr>
            <w:r w:rsidRPr="00752AFD">
              <w:rPr>
                <w:b/>
              </w:rPr>
              <w:t>Niveau</w:t>
            </w:r>
          </w:p>
        </w:tc>
        <w:tc>
          <w:tcPr>
            <w:tcW w:w="1944" w:type="dxa"/>
            <w:shd w:val="clear" w:color="auto" w:fill="E7E6E6" w:themeFill="background2"/>
            <w:vAlign w:val="center"/>
          </w:tcPr>
          <w:p w14:paraId="7EE0CB00" w14:textId="1FBD59A5" w:rsidR="00B36415" w:rsidRPr="00752AFD" w:rsidRDefault="00B36415" w:rsidP="00752AFD">
            <w:pPr>
              <w:pStyle w:val="tbnormal"/>
              <w:rPr>
                <w:b/>
              </w:rPr>
            </w:pPr>
            <w:r w:rsidRPr="00752AFD">
              <w:rPr>
                <w:b/>
              </w:rPr>
              <w:t>Objectif</w:t>
            </w:r>
          </w:p>
        </w:tc>
        <w:tc>
          <w:tcPr>
            <w:tcW w:w="4480" w:type="dxa"/>
            <w:shd w:val="clear" w:color="auto" w:fill="E7E6E6" w:themeFill="background2"/>
            <w:vAlign w:val="center"/>
          </w:tcPr>
          <w:p w14:paraId="3DD8BD1C" w14:textId="3EDBC1D3" w:rsidR="00B36415" w:rsidRPr="00752AFD" w:rsidRDefault="00B36415" w:rsidP="00752AFD">
            <w:pPr>
              <w:pStyle w:val="tbnormal"/>
              <w:rPr>
                <w:b/>
              </w:rPr>
            </w:pPr>
            <w:r w:rsidRPr="00752AFD">
              <w:rPr>
                <w:b/>
              </w:rPr>
              <w:t>Cible</w:t>
            </w:r>
          </w:p>
        </w:tc>
      </w:tr>
      <w:tr w:rsidR="00544F0E" w:rsidRPr="003A4596" w14:paraId="6ECA7580" w14:textId="77777777" w:rsidTr="00544F0E">
        <w:trPr>
          <w:trHeight w:val="454"/>
        </w:trPr>
        <w:tc>
          <w:tcPr>
            <w:tcW w:w="936" w:type="dxa"/>
          </w:tcPr>
          <w:p w14:paraId="2ED7273F" w14:textId="680AA2D0" w:rsidR="00B36415" w:rsidRDefault="00B36415" w:rsidP="00752AFD">
            <w:pPr>
              <w:pStyle w:val="tbnormal"/>
            </w:pPr>
            <w:r>
              <w:t>1</w:t>
            </w:r>
          </w:p>
        </w:tc>
        <w:tc>
          <w:tcPr>
            <w:tcW w:w="1944" w:type="dxa"/>
          </w:tcPr>
          <w:p w14:paraId="0F096DC9" w14:textId="33927555" w:rsidR="00B36415" w:rsidRDefault="00B36415" w:rsidP="00752AFD">
            <w:pPr>
              <w:pStyle w:val="tbnormal"/>
            </w:pPr>
            <w:r>
              <w:t>Communication</w:t>
            </w:r>
          </w:p>
        </w:tc>
        <w:tc>
          <w:tcPr>
            <w:tcW w:w="4480" w:type="dxa"/>
          </w:tcPr>
          <w:p w14:paraId="5E257D48" w14:textId="77777777" w:rsidR="00B36415" w:rsidRDefault="00B36415" w:rsidP="00752AFD">
            <w:pPr>
              <w:pStyle w:val="tbnormal"/>
            </w:pPr>
            <w:r>
              <w:t>Toutes les personnes qui œuvrent dans une organisation.</w:t>
            </w:r>
          </w:p>
          <w:p w14:paraId="77C57FF3" w14:textId="4E7AF568" w:rsidR="00B36415" w:rsidRDefault="00B36415" w:rsidP="00752AFD">
            <w:pPr>
              <w:pStyle w:val="tbnormal"/>
            </w:pPr>
            <w:r>
              <w:t>Ce niveau doit être le plus simpliste possible. Toutes les personnes n’étant pas forcément en possession de connaissance de la notation.</w:t>
            </w:r>
          </w:p>
        </w:tc>
      </w:tr>
      <w:tr w:rsidR="00544F0E" w:rsidRPr="003A4596" w14:paraId="7A23B37D" w14:textId="77777777" w:rsidTr="00544F0E">
        <w:trPr>
          <w:trHeight w:val="454"/>
        </w:trPr>
        <w:tc>
          <w:tcPr>
            <w:tcW w:w="936" w:type="dxa"/>
          </w:tcPr>
          <w:p w14:paraId="1D808935" w14:textId="5F441F93" w:rsidR="00B36415" w:rsidRDefault="00B36415" w:rsidP="00752AFD">
            <w:pPr>
              <w:pStyle w:val="tbnormal"/>
            </w:pPr>
            <w:r>
              <w:t>2</w:t>
            </w:r>
          </w:p>
        </w:tc>
        <w:tc>
          <w:tcPr>
            <w:tcW w:w="1944" w:type="dxa"/>
          </w:tcPr>
          <w:p w14:paraId="671C65C2" w14:textId="537C443C" w:rsidR="00B36415" w:rsidRDefault="00B36415" w:rsidP="00752AFD">
            <w:pPr>
              <w:pStyle w:val="tbnormal"/>
            </w:pPr>
            <w:r>
              <w:t>Informatisation</w:t>
            </w:r>
          </w:p>
        </w:tc>
        <w:tc>
          <w:tcPr>
            <w:tcW w:w="4480" w:type="dxa"/>
          </w:tcPr>
          <w:p w14:paraId="4778A376" w14:textId="2DF04A10" w:rsidR="00544F0E" w:rsidRDefault="00544F0E" w:rsidP="00752AFD">
            <w:pPr>
              <w:pStyle w:val="tbnormal"/>
            </w:pPr>
            <w:r>
              <w:t>Le modèle s’enrichit grâce à une palette de composant plus vaste. C’est plutôt destiné à un public d’informaticiens.</w:t>
            </w:r>
          </w:p>
        </w:tc>
      </w:tr>
      <w:tr w:rsidR="00544F0E" w:rsidRPr="003A4596" w14:paraId="7E642B19" w14:textId="77777777" w:rsidTr="00544F0E">
        <w:trPr>
          <w:trHeight w:val="454"/>
        </w:trPr>
        <w:tc>
          <w:tcPr>
            <w:tcW w:w="936" w:type="dxa"/>
          </w:tcPr>
          <w:p w14:paraId="5D78D1C4" w14:textId="5A6A85E2" w:rsidR="00B36415" w:rsidRDefault="00B36415" w:rsidP="00752AFD">
            <w:pPr>
              <w:pStyle w:val="tbnormal"/>
            </w:pPr>
            <w:r>
              <w:t>3</w:t>
            </w:r>
          </w:p>
        </w:tc>
        <w:tc>
          <w:tcPr>
            <w:tcW w:w="1944" w:type="dxa"/>
          </w:tcPr>
          <w:p w14:paraId="7F1422E4" w14:textId="76560EEB" w:rsidR="00B36415" w:rsidRDefault="00544F0E" w:rsidP="00752AFD">
            <w:pPr>
              <w:pStyle w:val="tbnormal"/>
            </w:pPr>
            <w:r>
              <w:t>Exécution</w:t>
            </w:r>
          </w:p>
        </w:tc>
        <w:tc>
          <w:tcPr>
            <w:tcW w:w="4480" w:type="dxa"/>
          </w:tcPr>
          <w:p w14:paraId="428B8B1A" w14:textId="73EF3C5D" w:rsidR="00B36415" w:rsidRDefault="00544F0E" w:rsidP="00752AFD">
            <w:pPr>
              <w:pStyle w:val="tbnormal"/>
            </w:pPr>
            <w:r>
              <w:t>Le diagramme doit être valide afin qu’un système informatique puisse le lire, le traduire et l’exécuter.</w:t>
            </w:r>
          </w:p>
        </w:tc>
      </w:tr>
    </w:tbl>
    <w:p w14:paraId="72DCCE5D" w14:textId="191D073D" w:rsidR="00B36415" w:rsidRPr="00B36415" w:rsidRDefault="008B189F" w:rsidP="00B36415">
      <w:pPr>
        <w:pStyle w:val="tbnormal"/>
      </w:pPr>
      <w:r>
        <w:t>Tableau X : Note de cours prises par Anthony Tomat</w:t>
      </w:r>
    </w:p>
    <w:p w14:paraId="628E37DF" w14:textId="7830BEBF" w:rsidR="00AB238C" w:rsidRDefault="002F27C5" w:rsidP="00DD1E85">
      <w:pPr>
        <w:pStyle w:val="tbtitre2"/>
        <w:outlineLvl w:val="0"/>
      </w:pPr>
      <w:bookmarkStart w:id="70" w:name="_Toc453919624"/>
      <w:r>
        <w:t>Méthodes et styles</w:t>
      </w:r>
      <w:bookmarkEnd w:id="70"/>
    </w:p>
    <w:p w14:paraId="2428C579" w14:textId="6A3D538B" w:rsidR="002F27C5" w:rsidRDefault="002F27C5" w:rsidP="002F27C5">
      <w:pPr>
        <w:pStyle w:val="tbnormal"/>
      </w:pPr>
      <w:r>
        <w:t xml:space="preserve">Il est important d’expliciter </w:t>
      </w:r>
      <w:r w:rsidR="0091229E">
        <w:t>un condensé des méthodes et</w:t>
      </w:r>
      <w:r w:rsidR="00442B87">
        <w:t xml:space="preserve"> styles vues </w:t>
      </w:r>
      <w:r w:rsidR="003D280E">
        <w:t xml:space="preserve">durant </w:t>
      </w:r>
      <w:r w:rsidR="00442B87">
        <w:t>le</w:t>
      </w:r>
      <w:r w:rsidR="003D280E">
        <w:t xml:space="preserve"> cursus de formation </w:t>
      </w:r>
      <w:r w:rsidR="00442B87">
        <w:t>repris des recommandations de Monsieur</w:t>
      </w:r>
      <w:r w:rsidR="0091229E">
        <w:t xml:space="preserve"> B. Silver</w:t>
      </w:r>
      <w:r w:rsidR="00442B87">
        <w:t>. N</w:t>
      </w:r>
      <w:r w:rsidR="00D06C7B">
        <w:t>ous basons</w:t>
      </w:r>
      <w:r w:rsidR="00442B87">
        <w:t xml:space="preserve"> nos travaux sur celles-ci afin de</w:t>
      </w:r>
      <w:r w:rsidR="00D06C7B">
        <w:t xml:space="preserve"> produire les </w:t>
      </w:r>
      <w:r w:rsidR="00442B87">
        <w:t>diagrammes qui sont présenté dans la partie pratique de l’article.</w:t>
      </w:r>
      <w:r w:rsidR="00D06C7B">
        <w:t xml:space="preserve"> </w:t>
      </w:r>
      <w:r w:rsidR="00442B87">
        <w:t>À retenir</w:t>
      </w:r>
      <w:r w:rsidR="00D06C7B">
        <w:t xml:space="preserve"> :</w:t>
      </w:r>
    </w:p>
    <w:p w14:paraId="08C1EB46" w14:textId="0968C77F" w:rsidR="00D06C7B" w:rsidRDefault="00D06C7B" w:rsidP="00DD1E85">
      <w:pPr>
        <w:pStyle w:val="tbnormal"/>
        <w:outlineLvl w:val="0"/>
        <w:rPr>
          <w:b/>
        </w:rPr>
      </w:pPr>
      <w:r w:rsidRPr="00D06C7B">
        <w:rPr>
          <w:b/>
        </w:rPr>
        <w:t>La discipline de modélisation = Un langage + Une méthode + Un style</w:t>
      </w:r>
    </w:p>
    <w:p w14:paraId="01129170" w14:textId="33023D1E" w:rsidR="002F27C5" w:rsidRPr="002F27C5" w:rsidRDefault="00442B87" w:rsidP="00D00CE7">
      <w:pPr>
        <w:pStyle w:val="tbnormal"/>
      </w:pPr>
      <w:r>
        <w:t>L</w:t>
      </w:r>
      <w:r w:rsidR="00D06C7B" w:rsidRPr="00D06C7B">
        <w:t>a discipl</w:t>
      </w:r>
      <w:r>
        <w:t>ine est en relation avec le BPM et le langage BPMN. L</w:t>
      </w:r>
      <w:r w:rsidR="00D06C7B" w:rsidRPr="00D06C7B">
        <w:t>a méthode et le style</w:t>
      </w:r>
      <w:r>
        <w:t xml:space="preserve"> sont les recommandations de Monsieur</w:t>
      </w:r>
      <w:r w:rsidR="00D06C7B" w:rsidRPr="00D06C7B">
        <w:t xml:space="preserve"> B. Silver</w:t>
      </w:r>
      <w:r>
        <w:t>.</w:t>
      </w:r>
    </w:p>
    <w:p w14:paraId="5ECA9226" w14:textId="3EF803F6" w:rsidR="002F27C5" w:rsidRDefault="002F27C5" w:rsidP="00DD1E85">
      <w:pPr>
        <w:pStyle w:val="tbtitre3"/>
        <w:outlineLvl w:val="0"/>
      </w:pPr>
      <w:bookmarkStart w:id="71" w:name="_Toc453919625"/>
      <w:r>
        <w:t>Niveau 1</w:t>
      </w:r>
      <w:bookmarkEnd w:id="71"/>
    </w:p>
    <w:p w14:paraId="5EBDD55A" w14:textId="12FF83C7" w:rsidR="00D06C7B" w:rsidRDefault="004D7133" w:rsidP="00737326">
      <w:pPr>
        <w:pStyle w:val="tbnormal"/>
      </w:pPr>
      <w:r>
        <w:t xml:space="preserve">Monsieur </w:t>
      </w:r>
      <w:r w:rsidR="00D06C7B">
        <w:t xml:space="preserve">B. Silver </w:t>
      </w:r>
      <w:r w:rsidR="006D126D">
        <w:t xml:space="preserve">cite que l’approche </w:t>
      </w:r>
      <w:r w:rsidR="00737326">
        <w:t>privilégiée</w:t>
      </w:r>
      <w:r w:rsidR="006D126D">
        <w:t xml:space="preserve"> doit être </w:t>
      </w:r>
      <w:r w:rsidR="007A0870">
        <w:t>« Top-Down ». I</w:t>
      </w:r>
      <w:r w:rsidR="00737326">
        <w:t xml:space="preserve">l </w:t>
      </w:r>
      <w:r w:rsidR="00D06C7B">
        <w:t>propose la méthode qui suit :</w:t>
      </w:r>
    </w:p>
    <w:p w14:paraId="0BBF2CA8" w14:textId="4B7216E3" w:rsidR="00737326" w:rsidRDefault="00737326" w:rsidP="00040851">
      <w:pPr>
        <w:pStyle w:val="tbnormal"/>
        <w:numPr>
          <w:ilvl w:val="0"/>
          <w:numId w:val="16"/>
        </w:numPr>
      </w:pPr>
      <w:r>
        <w:t xml:space="preserve">Définition de l’étendue du processus : Quels sont les points de départ ? Qu’est-ce qui </w:t>
      </w:r>
      <w:r w:rsidR="006A36C8">
        <w:t>définit</w:t>
      </w:r>
      <w:r>
        <w:t xml:space="preserve"> une instance du processus ? Qui est le client, l’initiateur ? Quand est-ce que le processus s’arrête ?</w:t>
      </w:r>
    </w:p>
    <w:p w14:paraId="528F7EA1" w14:textId="1360A575" w:rsidR="00737326" w:rsidRDefault="00737326" w:rsidP="00040851">
      <w:pPr>
        <w:pStyle w:val="tbnormal"/>
        <w:numPr>
          <w:ilvl w:val="0"/>
          <w:numId w:val="16"/>
        </w:numPr>
      </w:pPr>
      <w:r>
        <w:t>Création du diagramme (happy path) : Ajout de pool/lane, d’</w:t>
      </w:r>
      <w:r w:rsidR="006A36C8">
        <w:t>événements</w:t>
      </w:r>
      <w:r>
        <w:t xml:space="preserve"> de début et de fin, d’activités (ne pas dépasser les six sous-processus cachés) et ajout de chemin conditionnels et concurrents.</w:t>
      </w:r>
    </w:p>
    <w:p w14:paraId="36E87863" w14:textId="46D17C7E" w:rsidR="00737326" w:rsidRDefault="00737326" w:rsidP="00040851">
      <w:pPr>
        <w:pStyle w:val="tbnormal"/>
        <w:numPr>
          <w:ilvl w:val="0"/>
          <w:numId w:val="16"/>
        </w:numPr>
      </w:pPr>
      <w:r>
        <w:t>Ajout d’exceptions.</w:t>
      </w:r>
    </w:p>
    <w:p w14:paraId="4E5FA889" w14:textId="11DB6F11" w:rsidR="00737326" w:rsidRDefault="00737326" w:rsidP="00040851">
      <w:pPr>
        <w:pStyle w:val="tbnormal"/>
        <w:numPr>
          <w:ilvl w:val="0"/>
          <w:numId w:val="16"/>
        </w:numPr>
      </w:pPr>
      <w:r>
        <w:lastRenderedPageBreak/>
        <w:t>Création des sous-processus : Ajout d’événement de départ et de fin, créer des couloirs (si nécessaire car implicitement la structure est repris du parent).</w:t>
      </w:r>
    </w:p>
    <w:p w14:paraId="6E56C549" w14:textId="4BDA8AE5" w:rsidR="00737326" w:rsidRDefault="00737326" w:rsidP="00040851">
      <w:pPr>
        <w:pStyle w:val="tbnormal"/>
        <w:numPr>
          <w:ilvl w:val="0"/>
          <w:numId w:val="16"/>
        </w:numPr>
      </w:pPr>
      <w:r>
        <w:t>Ajout des flots de messages : Création de piscine distincte en cas de participant externe (doit être représentée en tant que « Black Box ») et ajout des flots de messages dans le diagramme parent ainsi que dans ceux qui représentent ses enfants.</w:t>
      </w:r>
    </w:p>
    <w:p w14:paraId="0CEBC468" w14:textId="791E1B0B" w:rsidR="00737326" w:rsidRDefault="00737326" w:rsidP="00040851">
      <w:pPr>
        <w:pStyle w:val="tbnormal"/>
        <w:numPr>
          <w:ilvl w:val="0"/>
          <w:numId w:val="16"/>
        </w:numPr>
      </w:pPr>
      <w:r>
        <w:t>Ajout des informat</w:t>
      </w:r>
      <w:r w:rsidR="006A36C8">
        <w:t xml:space="preserve">ions </w:t>
      </w:r>
      <w:r w:rsidR="006A36C8" w:rsidRPr="006A36C8">
        <w:t>transiente</w:t>
      </w:r>
      <w:r w:rsidR="006A36C8">
        <w:t>s</w:t>
      </w:r>
      <w:r>
        <w:t xml:space="preserve"> et/ou persist</w:t>
      </w:r>
      <w:r w:rsidR="006A36C8">
        <w:t>a</w:t>
      </w:r>
      <w:r>
        <w:t>ntes.</w:t>
      </w:r>
    </w:p>
    <w:p w14:paraId="2E8B2D14" w14:textId="0732045D" w:rsidR="0094301F" w:rsidRDefault="0094301F" w:rsidP="0094301F">
      <w:pPr>
        <w:pStyle w:val="tbnormal"/>
      </w:pPr>
      <w:r>
        <w:t>Ainsi qu’un style bien particulier :</w:t>
      </w:r>
    </w:p>
    <w:p w14:paraId="24DE1D8F" w14:textId="23BACF59" w:rsidR="0094301F" w:rsidRDefault="0094301F" w:rsidP="00040851">
      <w:pPr>
        <w:pStyle w:val="tbnormal"/>
        <w:numPr>
          <w:ilvl w:val="0"/>
          <w:numId w:val="17"/>
        </w:numPr>
      </w:pPr>
      <w:r>
        <w:t>Un processus ou un sous-processus doit impérativement débuter avec un événement d’initialisation et se terminer par un événement d’arrêt.</w:t>
      </w:r>
    </w:p>
    <w:p w14:paraId="3E782F49" w14:textId="08206956" w:rsidR="0094301F" w:rsidRDefault="0094301F" w:rsidP="00040851">
      <w:pPr>
        <w:pStyle w:val="tbnormal"/>
        <w:numPr>
          <w:ilvl w:val="0"/>
          <w:numId w:val="17"/>
        </w:numPr>
      </w:pPr>
      <w:r>
        <w:t>Toutes activités, portes et événements doivent impérativement être connectés les uns aux autres par des flots de séquence.</w:t>
      </w:r>
    </w:p>
    <w:p w14:paraId="4F428102" w14:textId="271FE867" w:rsidR="0094301F" w:rsidRDefault="0094301F" w:rsidP="00040851">
      <w:pPr>
        <w:pStyle w:val="tbnormal"/>
        <w:numPr>
          <w:ilvl w:val="0"/>
          <w:numId w:val="17"/>
        </w:numPr>
      </w:pPr>
      <w:r>
        <w:t>Les flots de séquence et les événements de liaison ne peuvent pas franchir la piscine où se situe son élément de départ ni-même son processus (sous-processus).</w:t>
      </w:r>
    </w:p>
    <w:p w14:paraId="154627FC" w14:textId="0C3B4F5B" w:rsidR="0094301F" w:rsidRDefault="0094301F" w:rsidP="00040851">
      <w:pPr>
        <w:pStyle w:val="tbnormal"/>
        <w:numPr>
          <w:ilvl w:val="0"/>
          <w:numId w:val="17"/>
        </w:numPr>
      </w:pPr>
      <w:r>
        <w:t>Les flots de messages ne peuvent pas servir à faire communiquer deux éléments dans la même piscine.</w:t>
      </w:r>
    </w:p>
    <w:p w14:paraId="4A3FCA28" w14:textId="04B4503C" w:rsidR="0094301F" w:rsidRDefault="0094301F" w:rsidP="00040851">
      <w:pPr>
        <w:pStyle w:val="tbnormal"/>
        <w:numPr>
          <w:ilvl w:val="0"/>
          <w:numId w:val="17"/>
        </w:numPr>
      </w:pPr>
      <w:r>
        <w:t>Les flots de messages ne peuvent pas être reliés à une porte.</w:t>
      </w:r>
    </w:p>
    <w:p w14:paraId="3F78B8BA" w14:textId="3B9D3973" w:rsidR="0094301F" w:rsidRDefault="0094301F" w:rsidP="00040851">
      <w:pPr>
        <w:pStyle w:val="tbnormal"/>
        <w:numPr>
          <w:ilvl w:val="0"/>
          <w:numId w:val="17"/>
        </w:numPr>
      </w:pPr>
      <w:r>
        <w:t xml:space="preserve">Tous participants internes au processus doivent être représentés grâce aux couloirs. Le nom utilisé doit être un rôle particulié ou alors l’unité organisationnelle </w:t>
      </w:r>
      <w:r w:rsidR="004579CE">
        <w:t xml:space="preserve">ayant la responsabilité des activités. </w:t>
      </w:r>
      <w:r>
        <w:t>C</w:t>
      </w:r>
      <w:r w:rsidR="004579CE">
        <w:t>es couloirs doivent être dans une</w:t>
      </w:r>
      <w:r>
        <w:t xml:space="preserve"> piscine adéquate qui porte le nom du processus.</w:t>
      </w:r>
    </w:p>
    <w:p w14:paraId="14F5B177" w14:textId="632D11AA" w:rsidR="0094301F" w:rsidRDefault="0094301F" w:rsidP="00040851">
      <w:pPr>
        <w:pStyle w:val="tbnormal"/>
        <w:numPr>
          <w:ilvl w:val="0"/>
          <w:numId w:val="17"/>
        </w:numPr>
      </w:pPr>
      <w:r>
        <w:t>Une piscine de type externe doit avoir pour nom le rôle du participant qu’elle tend à représenter.</w:t>
      </w:r>
    </w:p>
    <w:p w14:paraId="39A81890" w14:textId="19B1D675" w:rsidR="0094301F" w:rsidRPr="00D06C7B" w:rsidRDefault="004579CE" w:rsidP="00040851">
      <w:pPr>
        <w:pStyle w:val="tbnormal"/>
        <w:numPr>
          <w:ilvl w:val="0"/>
          <w:numId w:val="17"/>
        </w:numPr>
      </w:pPr>
      <w:r>
        <w:t>Toutes les activités doivent porter un nom de type groupe verbal, i.e. un verbe + un nom.</w:t>
      </w:r>
    </w:p>
    <w:p w14:paraId="1BA25DDF" w14:textId="4BBCC6F0" w:rsidR="002F27C5" w:rsidRPr="002F27C5" w:rsidRDefault="002F27C5" w:rsidP="00DD1E85">
      <w:pPr>
        <w:pStyle w:val="tbtitre3"/>
        <w:outlineLvl w:val="0"/>
      </w:pPr>
      <w:bookmarkStart w:id="72" w:name="_Toc453919626"/>
      <w:r>
        <w:t>Niveau 2</w:t>
      </w:r>
      <w:bookmarkEnd w:id="72"/>
    </w:p>
    <w:p w14:paraId="12249D44" w14:textId="35A608D2" w:rsidR="00AB238C" w:rsidRDefault="00047E91" w:rsidP="00F2693B">
      <w:pPr>
        <w:pStyle w:val="tbnormal"/>
      </w:pPr>
      <w:r>
        <w:t>Le niveau 2 fait suite au niveau 1. Il permet de spécifier avec un niveau plus détaillé les processus. Le principal avantage de ce niveau est qu’il peut utiliser des éléments de la notation plus proche des systèmes informatiques.</w:t>
      </w:r>
      <w:r w:rsidR="007A0870">
        <w:t xml:space="preserve"> Ces diagrammes sont destinés aux informaticiens.</w:t>
      </w:r>
    </w:p>
    <w:p w14:paraId="0D978912" w14:textId="3ADDC72D" w:rsidR="00047E91" w:rsidRDefault="00047E91" w:rsidP="00047E91">
      <w:pPr>
        <w:pStyle w:val="tbnormal"/>
      </w:pPr>
      <w:r>
        <w:t>Les considérations en terme de méthodes et de styles commencent là où s’arr</w:t>
      </w:r>
      <w:r w:rsidR="007A0870">
        <w:t>êtent celles du niveau 1</w:t>
      </w:r>
      <w:r>
        <w:t> :</w:t>
      </w:r>
    </w:p>
    <w:p w14:paraId="6B5126D3" w14:textId="147DA487" w:rsidR="00047E91" w:rsidRDefault="00047E91" w:rsidP="00040851">
      <w:pPr>
        <w:pStyle w:val="tbnormal"/>
        <w:numPr>
          <w:ilvl w:val="0"/>
          <w:numId w:val="16"/>
        </w:numPr>
      </w:pPr>
      <w:r>
        <w:t>Affinage des branchements : Portes exclusives, inclusives et complexes basées sur des événements.</w:t>
      </w:r>
    </w:p>
    <w:p w14:paraId="4CCAA08A" w14:textId="10A03D69" w:rsidR="00047E91" w:rsidRDefault="00047E91" w:rsidP="00040851">
      <w:pPr>
        <w:pStyle w:val="tbnormal"/>
        <w:numPr>
          <w:ilvl w:val="0"/>
          <w:numId w:val="16"/>
        </w:numPr>
      </w:pPr>
      <w:r>
        <w:t>Affinage des éléments de démarrage du processus.</w:t>
      </w:r>
    </w:p>
    <w:p w14:paraId="331D9314" w14:textId="255EF5A2" w:rsidR="00047E91" w:rsidRDefault="00047E91" w:rsidP="00040851">
      <w:pPr>
        <w:pStyle w:val="tbnormal"/>
        <w:numPr>
          <w:ilvl w:val="0"/>
          <w:numId w:val="16"/>
        </w:numPr>
      </w:pPr>
      <w:r>
        <w:t>Représentation du caractère itératif de certaines étapes grâce aux boucles.</w:t>
      </w:r>
    </w:p>
    <w:p w14:paraId="7EE94CE6" w14:textId="1E0A2343" w:rsidR="00047E91" w:rsidRDefault="00047E91" w:rsidP="00040851">
      <w:pPr>
        <w:pStyle w:val="tbnormal"/>
        <w:numPr>
          <w:ilvl w:val="0"/>
          <w:numId w:val="16"/>
        </w:numPr>
      </w:pPr>
      <w:r>
        <w:t>Traitement des exceptions.</w:t>
      </w:r>
    </w:p>
    <w:p w14:paraId="71D9BAC8" w14:textId="5F9A61F4" w:rsidR="00047E91" w:rsidRDefault="00047E91" w:rsidP="00047E91">
      <w:pPr>
        <w:pStyle w:val="tbnormal"/>
      </w:pPr>
      <w:r>
        <w:t xml:space="preserve">Au niveau </w:t>
      </w:r>
      <w:r w:rsidR="003D6434">
        <w:t>du style</w:t>
      </w:r>
      <w:r>
        <w:t xml:space="preserve"> à adopter :</w:t>
      </w:r>
    </w:p>
    <w:p w14:paraId="20D5280F" w14:textId="797B6FEB" w:rsidR="00047E91" w:rsidRDefault="003D6434" w:rsidP="00040851">
      <w:pPr>
        <w:pStyle w:val="tbnormal"/>
        <w:numPr>
          <w:ilvl w:val="0"/>
          <w:numId w:val="18"/>
        </w:numPr>
      </w:pPr>
      <w:r>
        <w:lastRenderedPageBreak/>
        <w:t>Les noms d’</w:t>
      </w:r>
      <w:r w:rsidR="00047E91">
        <w:t xml:space="preserve">activité </w:t>
      </w:r>
      <w:r>
        <w:t xml:space="preserve">doivent </w:t>
      </w:r>
      <w:r w:rsidR="00047E91">
        <w:t xml:space="preserve">toujours </w:t>
      </w:r>
      <w:r>
        <w:t>être représentés</w:t>
      </w:r>
      <w:r w:rsidR="00047E91">
        <w:t xml:space="preserve"> par un verbe.</w:t>
      </w:r>
    </w:p>
    <w:p w14:paraId="7782FA0F" w14:textId="1CA46831" w:rsidR="00047E91" w:rsidRDefault="00047E91" w:rsidP="00040851">
      <w:pPr>
        <w:pStyle w:val="tbnormal"/>
        <w:numPr>
          <w:ilvl w:val="0"/>
          <w:numId w:val="18"/>
        </w:numPr>
      </w:pPr>
      <w:r>
        <w:t>Un nom d’activité est utilisé qu’une seule fois dans un couloir (pas de doublon). Ne s’applique pas au « Call activities ».</w:t>
      </w:r>
    </w:p>
    <w:p w14:paraId="17AB2B2F" w14:textId="73F52C4B" w:rsidR="00047E91" w:rsidRDefault="003D6434" w:rsidP="00040851">
      <w:pPr>
        <w:pStyle w:val="tbnormal"/>
        <w:numPr>
          <w:ilvl w:val="0"/>
          <w:numId w:val="18"/>
        </w:numPr>
      </w:pPr>
      <w:r>
        <w:t>L’événement de départ et de fin doivent avoir un nom représentant explicitement la condition de démarrage.</w:t>
      </w:r>
    </w:p>
    <w:p w14:paraId="3FA650F3" w14:textId="3B9320A0" w:rsidR="003D6434" w:rsidRDefault="003D6434" w:rsidP="00040851">
      <w:pPr>
        <w:pStyle w:val="tbnormal"/>
        <w:numPr>
          <w:ilvl w:val="0"/>
          <w:numId w:val="18"/>
        </w:numPr>
      </w:pPr>
      <w:r>
        <w:t>Les événements intermédiaire attachés doivent posséder un nom.</w:t>
      </w:r>
    </w:p>
    <w:p w14:paraId="75AE522B" w14:textId="5001D7C8" w:rsidR="003D6434" w:rsidRDefault="003D6434" w:rsidP="00040851">
      <w:pPr>
        <w:pStyle w:val="tbnormal"/>
        <w:numPr>
          <w:ilvl w:val="0"/>
          <w:numId w:val="18"/>
        </w:numPr>
      </w:pPr>
      <w:r>
        <w:t>Les noms attribués aux diagrammes de niveau inférieur (enfant) doivent correspondre aux noms des éléments sous-processus auxquels ils sont associés.</w:t>
      </w:r>
    </w:p>
    <w:p w14:paraId="38026C4F" w14:textId="2C6D5F3B" w:rsidR="003D6434" w:rsidRDefault="003D6434" w:rsidP="00040851">
      <w:pPr>
        <w:pStyle w:val="tbnormal"/>
        <w:numPr>
          <w:ilvl w:val="0"/>
          <w:numId w:val="18"/>
        </w:numPr>
      </w:pPr>
      <w:r>
        <w:t>Dans les sous-processus un seul événement de départ doit être utilisé à l’exception faite des boites de type parallèle.</w:t>
      </w:r>
    </w:p>
    <w:p w14:paraId="28B7C0D4" w14:textId="195A9CD0" w:rsidR="003D6434" w:rsidRDefault="003D6434" w:rsidP="00040851">
      <w:pPr>
        <w:pStyle w:val="tbnormal"/>
        <w:numPr>
          <w:ilvl w:val="0"/>
          <w:numId w:val="18"/>
        </w:numPr>
      </w:pPr>
      <w:r>
        <w:t>Toutes interactions de type flot de message avec un élément sous-processus doit être repris au niveau inférieur.</w:t>
      </w:r>
    </w:p>
    <w:p w14:paraId="1FB12A8A" w14:textId="56FA103A" w:rsidR="003D6434" w:rsidRDefault="003D6434" w:rsidP="00040851">
      <w:pPr>
        <w:pStyle w:val="tbnormal"/>
        <w:numPr>
          <w:ilvl w:val="0"/>
          <w:numId w:val="18"/>
        </w:numPr>
      </w:pPr>
      <w:r>
        <w:t>Les portes XOR ne peuvent avoir qu’une seule branche sans nom.</w:t>
      </w:r>
    </w:p>
    <w:p w14:paraId="02980C83" w14:textId="5DF69B23" w:rsidR="00921FED" w:rsidRDefault="004A78C8" w:rsidP="00DD1E85">
      <w:pPr>
        <w:pStyle w:val="tbtitre2"/>
        <w:outlineLvl w:val="0"/>
      </w:pPr>
      <w:bookmarkStart w:id="73" w:name="_Toc453919627"/>
      <w:r>
        <w:t>Processus et procédures</w:t>
      </w:r>
      <w:bookmarkEnd w:id="73"/>
    </w:p>
    <w:p w14:paraId="12B5A7E4" w14:textId="5C01DBDC" w:rsidR="004A78C8" w:rsidRDefault="004A78C8" w:rsidP="004A78C8">
      <w:pPr>
        <w:pStyle w:val="tbnormal"/>
      </w:pPr>
      <w:r>
        <w:t xml:space="preserve">Il n’est pas toujours facile de savoir différencier un processus d’une procédure. Pourtant, « Ces 2 outils n’ont absolument pas le même usage. En effet, le processus relève de la vision d’entreprise pour mettre en exergue la chaîne de valeur et en particulier le « pourquoi ». En revanche, la procédure explique aux acteurs opérationnels le « comment » des activités dont ils ont la charge. » </w:t>
      </w:r>
      <w:r>
        <w:rPr>
          <w:rStyle w:val="Appelnotedebasdep"/>
        </w:rPr>
        <w:footnoteReference w:id="10"/>
      </w:r>
    </w:p>
    <w:p w14:paraId="74F6E28E" w14:textId="41EC4165" w:rsidR="004A78C8" w:rsidRDefault="004A78C8" w:rsidP="004A78C8">
      <w:pPr>
        <w:pStyle w:val="tbnormal"/>
      </w:pPr>
      <w:r>
        <w:t>Ci-dessous un comparatif entre les deux outils :</w:t>
      </w:r>
    </w:p>
    <w:p w14:paraId="1F95909E" w14:textId="066047AC" w:rsidR="004A78C8" w:rsidRDefault="004A78C8" w:rsidP="00752AFD">
      <w:pPr>
        <w:pStyle w:val="tbnormal"/>
      </w:pPr>
      <w:r>
        <w:rPr>
          <w:noProof/>
          <w:lang w:val="fr-FR" w:eastAsia="fr-FR"/>
        </w:rPr>
        <w:drawing>
          <wp:inline distT="0" distB="0" distL="0" distR="0" wp14:anchorId="36AA3321" wp14:editId="434D5BB7">
            <wp:extent cx="4679950" cy="2985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5-23 à 15.14.59.png"/>
                    <pic:cNvPicPr/>
                  </pic:nvPicPr>
                  <pic:blipFill>
                    <a:blip r:embed="rId28">
                      <a:extLst>
                        <a:ext uri="{28A0092B-C50C-407E-A947-70E740481C1C}">
                          <a14:useLocalDpi xmlns:a14="http://schemas.microsoft.com/office/drawing/2010/main" val="0"/>
                        </a:ext>
                      </a:extLst>
                    </a:blip>
                    <a:stretch>
                      <a:fillRect/>
                    </a:stretch>
                  </pic:blipFill>
                  <pic:spPr>
                    <a:xfrm>
                      <a:off x="0" y="0"/>
                      <a:ext cx="4679950" cy="2985770"/>
                    </a:xfrm>
                    <a:prstGeom prst="rect">
                      <a:avLst/>
                    </a:prstGeom>
                  </pic:spPr>
                </pic:pic>
              </a:graphicData>
            </a:graphic>
          </wp:inline>
        </w:drawing>
      </w:r>
    </w:p>
    <w:p w14:paraId="30C7E8A9" w14:textId="00357B88" w:rsidR="00F8515D" w:rsidRDefault="004A78C8" w:rsidP="00F8515D">
      <w:pPr>
        <w:jc w:val="right"/>
      </w:pPr>
      <w:r>
        <w:t xml:space="preserve">Figure X : Matrice de comparaison disponbile </w:t>
      </w:r>
      <w:r w:rsidRPr="004A78C8">
        <w:t>http://www.processus-amelioration.fr/processus-vs-procedure/</w:t>
      </w:r>
    </w:p>
    <w:p w14:paraId="2E33C6F7" w14:textId="2CCA6B09" w:rsidR="004A78C8" w:rsidRDefault="002B3164" w:rsidP="00F8515D">
      <w:pPr>
        <w:pStyle w:val="tbnormal"/>
      </w:pPr>
      <w:r>
        <w:lastRenderedPageBreak/>
        <w:t>Les processus dé</w:t>
      </w:r>
      <w:r w:rsidR="00584790">
        <w:t>criv</w:t>
      </w:r>
      <w:r>
        <w:t>ent le « Pourquoi ? ». Ils utilisent des entrées nommées « Inputs » et ils produisent des sorties ou résultats que l’on nomme « Outputs » :</w:t>
      </w:r>
    </w:p>
    <w:p w14:paraId="35F7BA09" w14:textId="1493155D" w:rsidR="002B3164" w:rsidRDefault="002B3164" w:rsidP="00752AFD">
      <w:pPr>
        <w:pStyle w:val="tbnormal"/>
      </w:pPr>
      <w:r>
        <w:rPr>
          <w:noProof/>
          <w:lang w:val="fr-FR" w:eastAsia="fr-FR"/>
        </w:rPr>
        <w:drawing>
          <wp:inline distT="0" distB="0" distL="0" distR="0" wp14:anchorId="69A75471" wp14:editId="436294B5">
            <wp:extent cx="4679950" cy="3481705"/>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5-23 à 15.09.14.png"/>
                    <pic:cNvPicPr/>
                  </pic:nvPicPr>
                  <pic:blipFill>
                    <a:blip r:embed="rId29">
                      <a:extLst>
                        <a:ext uri="{28A0092B-C50C-407E-A947-70E740481C1C}">
                          <a14:useLocalDpi xmlns:a14="http://schemas.microsoft.com/office/drawing/2010/main" val="0"/>
                        </a:ext>
                      </a:extLst>
                    </a:blip>
                    <a:stretch>
                      <a:fillRect/>
                    </a:stretch>
                  </pic:blipFill>
                  <pic:spPr>
                    <a:xfrm>
                      <a:off x="0" y="0"/>
                      <a:ext cx="4679950" cy="3481705"/>
                    </a:xfrm>
                    <a:prstGeom prst="rect">
                      <a:avLst/>
                    </a:prstGeom>
                  </pic:spPr>
                </pic:pic>
              </a:graphicData>
            </a:graphic>
          </wp:inline>
        </w:drawing>
      </w:r>
    </w:p>
    <w:p w14:paraId="37EFB61A" w14:textId="6AAA3C58" w:rsidR="002B3164" w:rsidRDefault="002B3164" w:rsidP="002B3164">
      <w:pPr>
        <w:jc w:val="right"/>
      </w:pPr>
      <w:r>
        <w:t xml:space="preserve">Figure X : Disponible à l’adresse </w:t>
      </w:r>
      <w:r w:rsidRPr="002B3164">
        <w:t>http://www.processus-amelioration.fr/orchestration-des-activites-par-les-processus/</w:t>
      </w:r>
    </w:p>
    <w:p w14:paraId="2C4F0E3D" w14:textId="77777777" w:rsidR="00584790" w:rsidRDefault="00584790" w:rsidP="00F8515D">
      <w:pPr>
        <w:pStyle w:val="tbnormal"/>
      </w:pPr>
      <w:r>
        <w:t>Plus le niveau de détail devient fin plus on s’approche d’une interrogation de type « Comment ? ». Nous entrons dans le domaine des procédures.</w:t>
      </w:r>
    </w:p>
    <w:p w14:paraId="2733AFE3" w14:textId="77777777" w:rsidR="005854E1" w:rsidRDefault="00584790" w:rsidP="00F8515D">
      <w:pPr>
        <w:pStyle w:val="tbnormal"/>
      </w:pPr>
      <w:r>
        <w:t xml:space="preserve">Une autre différence notable entre ces deux outils est </w:t>
      </w:r>
      <w:r w:rsidR="005B7EC3">
        <w:t>la variabi</w:t>
      </w:r>
      <w:r w:rsidR="005854E1">
        <w:t>lité dans le temps et l’aspect.</w:t>
      </w:r>
    </w:p>
    <w:p w14:paraId="1054ACFF" w14:textId="77777777" w:rsidR="005854E1" w:rsidRDefault="005B7EC3" w:rsidP="00F8515D">
      <w:pPr>
        <w:pStyle w:val="tbnormal"/>
      </w:pPr>
      <w:r>
        <w:t>Pour un processus on est dans le long terme avec une période allant de trois à cinq ans. Nous sommes plus dans une optique de sta</w:t>
      </w:r>
      <w:r w:rsidR="005854E1">
        <w:t>bilité et un aspect stratégique.</w:t>
      </w:r>
    </w:p>
    <w:p w14:paraId="688235E5" w14:textId="3DA79232" w:rsidR="002B3164" w:rsidRPr="00F8515D" w:rsidRDefault="005B7EC3" w:rsidP="005854E1">
      <w:pPr>
        <w:pStyle w:val="tbnormal"/>
      </w:pPr>
      <w:r>
        <w:t>Pour les procédures, le temps est d’approximativement un à deux ans avec un aspect plus organisationnel.</w:t>
      </w:r>
    </w:p>
    <w:p w14:paraId="2BB4C3AA" w14:textId="77777777" w:rsidR="004A78C8" w:rsidRDefault="004A78C8" w:rsidP="004A78C8">
      <w:pPr>
        <w:pStyle w:val="tbnormal"/>
      </w:pPr>
    </w:p>
    <w:p w14:paraId="50C321C1" w14:textId="77777777" w:rsidR="004A78C8" w:rsidRDefault="004A78C8" w:rsidP="004A78C8">
      <w:pPr>
        <w:pStyle w:val="tbnormal"/>
        <w:sectPr w:rsidR="004A78C8" w:rsidSect="00F2693B">
          <w:pgSz w:w="11906" w:h="16838"/>
          <w:pgMar w:top="1418" w:right="2268" w:bottom="1418" w:left="2268" w:header="709" w:footer="709" w:gutter="0"/>
          <w:cols w:space="708"/>
          <w:docGrid w:linePitch="360"/>
        </w:sectPr>
      </w:pPr>
    </w:p>
    <w:p w14:paraId="36065E25" w14:textId="7B94F1D8" w:rsidR="004D7354" w:rsidRDefault="004D7354" w:rsidP="00DD1E85">
      <w:pPr>
        <w:pStyle w:val="tbtitrepartie"/>
      </w:pPr>
      <w:bookmarkStart w:id="74" w:name="_Toc453919628"/>
      <w:r>
        <w:lastRenderedPageBreak/>
        <w:t>Partie pratique</w:t>
      </w:r>
      <w:bookmarkEnd w:id="74"/>
    </w:p>
    <w:p w14:paraId="329E3CF3" w14:textId="6CA4BB1B" w:rsidR="004D7354" w:rsidRDefault="000A1817" w:rsidP="004D7354">
      <w:pPr>
        <w:pStyle w:val="tbnormal"/>
      </w:pPr>
      <w:r>
        <w:t xml:space="preserve">Cette partie du document </w:t>
      </w:r>
      <w:r w:rsidR="00843636">
        <w:t>présente</w:t>
      </w:r>
      <w:r w:rsidR="00553925">
        <w:t xml:space="preserve"> ce que nous avons fait de la problématique et</w:t>
      </w:r>
      <w:r>
        <w:t xml:space="preserve"> la plus-value que nous avons apporté au travail.</w:t>
      </w:r>
      <w:r w:rsidR="00BD2187">
        <w:t xml:space="preserve"> Elle se divise en deux grandes parti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553925" w14:paraId="555FC16C" w14:textId="77777777" w:rsidTr="009827C7">
        <w:trPr>
          <w:trHeight w:hRule="exact" w:val="113"/>
        </w:trPr>
        <w:tc>
          <w:tcPr>
            <w:tcW w:w="597" w:type="dxa"/>
            <w:tcBorders>
              <w:bottom w:val="single" w:sz="2" w:space="0" w:color="D0CECE" w:themeColor="background2" w:themeShade="E6"/>
            </w:tcBorders>
            <w:shd w:val="clear" w:color="auto" w:fill="auto"/>
            <w:vAlign w:val="center"/>
          </w:tcPr>
          <w:p w14:paraId="04D84A94" w14:textId="77777777" w:rsidR="00553925" w:rsidRPr="00025F11" w:rsidRDefault="00553925" w:rsidP="009827C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8B1BAFF" w14:textId="77777777" w:rsidR="00553925" w:rsidRPr="00025F11" w:rsidRDefault="00553925" w:rsidP="009827C7">
            <w:pPr>
              <w:pStyle w:val="tbnormal"/>
              <w:jc w:val="left"/>
              <w:rPr>
                <w:b/>
                <w:sz w:val="2"/>
                <w:szCs w:val="2"/>
              </w:rPr>
            </w:pPr>
          </w:p>
        </w:tc>
      </w:tr>
      <w:tr w:rsidR="00553925" w14:paraId="7B827DC4" w14:textId="77777777" w:rsidTr="009827C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8C1E94" w14:textId="77777777" w:rsidR="00553925" w:rsidRPr="000353ED" w:rsidRDefault="00553925" w:rsidP="009827C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B7E0581" w14:textId="49063D7F" w:rsidR="00553925" w:rsidRDefault="00553925" w:rsidP="00553925">
            <w:pPr>
              <w:pStyle w:val="tbnormal"/>
            </w:pPr>
            <w:r>
              <w:rPr>
                <w:b/>
              </w:rPr>
              <w:t>Rappel</w:t>
            </w:r>
            <w:r w:rsidRPr="000353ED">
              <w:rPr>
                <w:b/>
              </w:rPr>
              <w:t> :</w:t>
            </w:r>
          </w:p>
          <w:p w14:paraId="2CA61BBA" w14:textId="3BB5DF4D" w:rsidR="00553925" w:rsidRPr="00025F11" w:rsidRDefault="00553925" w:rsidP="00553925">
            <w:pPr>
              <w:pStyle w:val="tbnormal"/>
              <w:rPr>
                <w:i/>
              </w:rPr>
            </w:pPr>
            <w:r>
              <w:rPr>
                <w:i/>
              </w:rPr>
              <w:t>La problématique majeur consiste à définir les éléments nécessaires au développement d’un nouveau scénario de jeu sérieux et d’explorer les possibilités offertes par Odoo® pour sa mise en œuvre.</w:t>
            </w:r>
          </w:p>
        </w:tc>
      </w:tr>
      <w:tr w:rsidR="00553925" w14:paraId="408270DC" w14:textId="77777777" w:rsidTr="009827C7">
        <w:trPr>
          <w:trHeight w:hRule="exact" w:val="113"/>
        </w:trPr>
        <w:tc>
          <w:tcPr>
            <w:tcW w:w="597" w:type="dxa"/>
            <w:tcBorders>
              <w:top w:val="single" w:sz="2" w:space="0" w:color="D0CECE" w:themeColor="background2" w:themeShade="E6"/>
            </w:tcBorders>
            <w:shd w:val="clear" w:color="auto" w:fill="auto"/>
            <w:vAlign w:val="center"/>
          </w:tcPr>
          <w:p w14:paraId="581FC82E" w14:textId="77777777" w:rsidR="00553925" w:rsidRPr="00025F11" w:rsidRDefault="00553925" w:rsidP="009827C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64F6FD7" w14:textId="77777777" w:rsidR="00553925" w:rsidRPr="00025F11" w:rsidRDefault="00553925" w:rsidP="009827C7">
            <w:pPr>
              <w:pStyle w:val="tbnormal"/>
              <w:jc w:val="left"/>
              <w:rPr>
                <w:b/>
                <w:sz w:val="2"/>
                <w:szCs w:val="2"/>
              </w:rPr>
            </w:pPr>
          </w:p>
        </w:tc>
      </w:tr>
    </w:tbl>
    <w:p w14:paraId="741088F1" w14:textId="0394E3EF" w:rsidR="000A1817" w:rsidRDefault="00BD2187" w:rsidP="004D7354">
      <w:pPr>
        <w:pStyle w:val="tbnormal"/>
      </w:pPr>
      <w:r>
        <w:t>Dans la première partie</w:t>
      </w:r>
      <w:r w:rsidR="000A1817">
        <w:t xml:space="preserve">, nous </w:t>
      </w:r>
      <w:r>
        <w:t>présentons les enjeux du scénario</w:t>
      </w:r>
      <w:r w:rsidR="00AF5427">
        <w:t xml:space="preserve"> sur un jeu sérieux</w:t>
      </w:r>
      <w:r>
        <w:t xml:space="preserve">. Nous expliquons </w:t>
      </w:r>
      <w:r w:rsidR="006422CC">
        <w:t>son</w:t>
      </w:r>
      <w:r w:rsidR="00AF5427">
        <w:t xml:space="preserve"> rôle et</w:t>
      </w:r>
      <w:r>
        <w:t xml:space="preserve"> donnons </w:t>
      </w:r>
      <w:r w:rsidR="00553925">
        <w:t>la</w:t>
      </w:r>
      <w:r>
        <w:t xml:space="preserve"> déma</w:t>
      </w:r>
      <w:r w:rsidR="00AF5427">
        <w:t xml:space="preserve">rche </w:t>
      </w:r>
      <w:r w:rsidR="00553925">
        <w:t>utilisée pour sa</w:t>
      </w:r>
      <w:r w:rsidR="00AF5427">
        <w:t xml:space="preserve"> réalisation. Finalement, nous </w:t>
      </w:r>
      <w:r>
        <w:t xml:space="preserve">présentons le résultat </w:t>
      </w:r>
      <w:r w:rsidR="00553925">
        <w:t>obtenu en</w:t>
      </w:r>
      <w:r w:rsidR="00AF5427">
        <w:t xml:space="preserve"> détaillant notre scénario </w:t>
      </w:r>
      <w:r w:rsidR="00553925">
        <w:t xml:space="preserve">que nous avons baptisé </w:t>
      </w:r>
      <w:r w:rsidR="00AF5427">
        <w:t>Brewery &amp; Co</w:t>
      </w:r>
      <w:r>
        <w:t>.</w:t>
      </w:r>
    </w:p>
    <w:p w14:paraId="2DBDF50C" w14:textId="6312D834" w:rsidR="00553925" w:rsidRDefault="006422CC" w:rsidP="004D7354">
      <w:pPr>
        <w:pStyle w:val="tbnormal"/>
      </w:pPr>
      <w:r>
        <w:t xml:space="preserve">Dans la seconde partie, nous présentons la chaîne de valeur </w:t>
      </w:r>
      <w:r w:rsidR="00553925">
        <w:t>du type de société retenu à un haut niveau d’abstraction.</w:t>
      </w:r>
      <w:r>
        <w:t xml:space="preserve"> Puis, nous analysons chacun des processus opérationnels mis en œuvre par la société simulée</w:t>
      </w:r>
      <w:r w:rsidR="00553925">
        <w:t xml:space="preserve"> en descendant dans les niveaux d’abstractions pour tendre vers le « comment est-ce que nous devons agir pour implémenter cette partie dans le simulateur »</w:t>
      </w:r>
      <w:r>
        <w:t xml:space="preserve">. </w:t>
      </w:r>
      <w:r w:rsidR="00553925">
        <w:t>Ce dernier niveau d’abstraction où le détail est de mise, nous le présentons uniquement pour la partie des ventes. Cette dernière fait l’objet d’un développement proof of concept. Pour les autres parties, nous émettons des hypothèses et des recommandations quant aux directions vers lesquelles se diriger.</w:t>
      </w:r>
    </w:p>
    <w:p w14:paraId="55E92E8C" w14:textId="18907095" w:rsidR="006422CC" w:rsidRDefault="00553925" w:rsidP="004D7354">
      <w:pPr>
        <w:pStyle w:val="tbnormal"/>
      </w:pPr>
      <w:r>
        <w:t>Finalement, nous</w:t>
      </w:r>
      <w:r w:rsidR="006422CC">
        <w:t xml:space="preserve"> structurons cette partie </w:t>
      </w:r>
      <w:r w:rsidR="002001F8">
        <w:t xml:space="preserve">de manière à respecter </w:t>
      </w:r>
      <w:r w:rsidR="006422CC">
        <w:t xml:space="preserve">le séquencement de </w:t>
      </w:r>
      <w:r w:rsidR="002001F8">
        <w:t xml:space="preserve">la chaîne de valeur </w:t>
      </w:r>
      <w:r w:rsidR="006422CC">
        <w:t>d’une manufacture</w:t>
      </w:r>
      <w:r w:rsidR="0029388C">
        <w:t>, ce qui donne le résultat suivant</w:t>
      </w:r>
      <w:r w:rsidR="006422CC">
        <w:t> :</w:t>
      </w:r>
    </w:p>
    <w:p w14:paraId="6BD51E2F" w14:textId="3782F5E1" w:rsidR="006422CC" w:rsidRDefault="006422CC" w:rsidP="00040851">
      <w:pPr>
        <w:pStyle w:val="tbnormal"/>
        <w:numPr>
          <w:ilvl w:val="0"/>
          <w:numId w:val="35"/>
        </w:numPr>
      </w:pPr>
      <w:r>
        <w:t>Exploration du processus de prévision et de planification.</w:t>
      </w:r>
    </w:p>
    <w:p w14:paraId="69F3EBCE" w14:textId="25B74703" w:rsidR="006422CC" w:rsidRDefault="006422CC" w:rsidP="00040851">
      <w:pPr>
        <w:pStyle w:val="tbnormal"/>
        <w:numPr>
          <w:ilvl w:val="0"/>
          <w:numId w:val="35"/>
        </w:numPr>
      </w:pPr>
      <w:r>
        <w:t>Exploration du processus d’approvisionnement.</w:t>
      </w:r>
    </w:p>
    <w:p w14:paraId="4DAA2C0E" w14:textId="21BA51AF" w:rsidR="006422CC" w:rsidRDefault="006422CC" w:rsidP="00040851">
      <w:pPr>
        <w:pStyle w:val="tbnormal"/>
        <w:numPr>
          <w:ilvl w:val="0"/>
          <w:numId w:val="35"/>
        </w:numPr>
      </w:pPr>
      <w:r>
        <w:t>Exploration du processus de production.</w:t>
      </w:r>
    </w:p>
    <w:p w14:paraId="1F63687A" w14:textId="012C039D" w:rsidR="006422CC" w:rsidRDefault="006422CC" w:rsidP="00040851">
      <w:pPr>
        <w:pStyle w:val="tbnormal"/>
        <w:numPr>
          <w:ilvl w:val="0"/>
          <w:numId w:val="35"/>
        </w:numPr>
      </w:pPr>
      <w:r>
        <w:t xml:space="preserve">Exploration de la partie des ventes. Dans cette ultime partie, nous démontrons les résultats obtenus par le biais du développement de l’artéfact proof of concept. Ce dernier est ensuite largement expliqué dans </w:t>
      </w:r>
      <w:r w:rsidR="0029388C">
        <w:t>un chapitre</w:t>
      </w:r>
      <w:r>
        <w:t xml:space="preserve"> qui lui est </w:t>
      </w:r>
      <w:r w:rsidR="0029388C">
        <w:t>dédié</w:t>
      </w:r>
      <w:r>
        <w:t>.</w:t>
      </w:r>
    </w:p>
    <w:p w14:paraId="6916CBA3" w14:textId="30778FCA" w:rsidR="0066640E" w:rsidRDefault="006422CC" w:rsidP="004D7354">
      <w:pPr>
        <w:pStyle w:val="tbnormal"/>
      </w:pPr>
      <w:r>
        <w:t>Pour chacun des processus, nous détaillons :</w:t>
      </w:r>
    </w:p>
    <w:p w14:paraId="71DECA8C" w14:textId="26DD5AB8" w:rsidR="00270888" w:rsidRDefault="00270888" w:rsidP="00040851">
      <w:pPr>
        <w:pStyle w:val="tbnormal"/>
        <w:numPr>
          <w:ilvl w:val="0"/>
          <w:numId w:val="36"/>
        </w:numPr>
      </w:pPr>
      <w:r>
        <w:t>Le processus à différents niveaux d’abstractions.</w:t>
      </w:r>
    </w:p>
    <w:p w14:paraId="399A4B14" w14:textId="021D53F1" w:rsidR="00F262DB" w:rsidRDefault="00270888" w:rsidP="00040851">
      <w:pPr>
        <w:pStyle w:val="tbnormal"/>
        <w:numPr>
          <w:ilvl w:val="0"/>
          <w:numId w:val="36"/>
        </w:numPr>
      </w:pPr>
      <w:r>
        <w:t>Dans quel état l’analyse se trouve.</w:t>
      </w:r>
    </w:p>
    <w:p w14:paraId="743C9A42" w14:textId="21ADC709" w:rsidR="0066640E" w:rsidRDefault="00F262DB" w:rsidP="00040851">
      <w:pPr>
        <w:pStyle w:val="tbnormal"/>
        <w:numPr>
          <w:ilvl w:val="0"/>
          <w:numId w:val="36"/>
        </w:numPr>
      </w:pPr>
      <w:r>
        <w:t>De quelle manière nous sommes arrivés aux résultats obtenus.</w:t>
      </w:r>
    </w:p>
    <w:p w14:paraId="22B9745F" w14:textId="3FB21AA8" w:rsidR="00F262DB" w:rsidRDefault="00F262DB" w:rsidP="00040851">
      <w:pPr>
        <w:pStyle w:val="tbnormal"/>
        <w:numPr>
          <w:ilvl w:val="0"/>
          <w:numId w:val="36"/>
        </w:numPr>
      </w:pPr>
      <w:r>
        <w:t>La synthèse des enseignements apportés.</w:t>
      </w:r>
    </w:p>
    <w:p w14:paraId="2EB57713" w14:textId="2F542997" w:rsidR="00F262DB" w:rsidRDefault="00F262DB" w:rsidP="00040851">
      <w:pPr>
        <w:pStyle w:val="tbnormal"/>
        <w:numPr>
          <w:ilvl w:val="0"/>
          <w:numId w:val="36"/>
        </w:numPr>
      </w:pPr>
      <w:r>
        <w:t>Les recommandations à prendre en considération pour approfondir.</w:t>
      </w:r>
    </w:p>
    <w:p w14:paraId="40ABE0CB" w14:textId="77777777" w:rsidR="00F262DB" w:rsidRDefault="00F262DB" w:rsidP="00040851">
      <w:pPr>
        <w:pStyle w:val="tbnormal"/>
        <w:numPr>
          <w:ilvl w:val="0"/>
          <w:numId w:val="36"/>
        </w:numPr>
      </w:pPr>
      <w:r>
        <w:lastRenderedPageBreak/>
        <w:t>Les limites actuelles.</w:t>
      </w:r>
    </w:p>
    <w:p w14:paraId="71A93FC7" w14:textId="09417D97" w:rsidR="009408EC" w:rsidRDefault="00E04DE5" w:rsidP="00F262DB">
      <w:pPr>
        <w:pStyle w:val="tbnormal"/>
      </w:pPr>
      <w:r>
        <w:t>Ces résultats sont obtenus en utilisant une démarche uniforme que nous présentons en début de partie.</w:t>
      </w:r>
    </w:p>
    <w:p w14:paraId="74004E6D" w14:textId="43701D37" w:rsidR="00B21133" w:rsidRDefault="00270888" w:rsidP="00F262DB">
      <w:pPr>
        <w:pStyle w:val="tbnormal"/>
      </w:pPr>
      <w:r>
        <w:t>Cette partie doit service de</w:t>
      </w:r>
      <w:r w:rsidR="005C730D">
        <w:t xml:space="preserve"> base</w:t>
      </w:r>
      <w:r>
        <w:t xml:space="preserve"> solide à</w:t>
      </w:r>
      <w:r w:rsidR="005C730D">
        <w:t xml:space="preserve"> toute personne </w:t>
      </w:r>
      <w:r>
        <w:t xml:space="preserve">nouvellement mandatée pour faire avancer le travail. Cette nouvelle équipe </w:t>
      </w:r>
      <w:r w:rsidR="00F262DB">
        <w:t>peut</w:t>
      </w:r>
      <w:r w:rsidR="005C730D">
        <w:t xml:space="preserve"> </w:t>
      </w:r>
      <w:r w:rsidR="00F262DB">
        <w:t>sans autre identifier les prochaines étapes à développer en s’appuyant sur des certitudes et des recommandations.</w:t>
      </w:r>
    </w:p>
    <w:p w14:paraId="04A1162F" w14:textId="7EE16292" w:rsidR="004D7354" w:rsidRDefault="004D7354" w:rsidP="004D7354">
      <w:pPr>
        <w:pStyle w:val="tbtitre1"/>
      </w:pPr>
      <w:bookmarkStart w:id="75" w:name="_Toc453919629"/>
      <w:r>
        <w:t>Scénario</w:t>
      </w:r>
      <w:bookmarkEnd w:id="75"/>
    </w:p>
    <w:p w14:paraId="651448B6" w14:textId="426F1C4D" w:rsidR="004D7354" w:rsidRDefault="004D7354" w:rsidP="004D7354">
      <w:pPr>
        <w:pStyle w:val="tbnormal"/>
      </w:pPr>
      <w:r>
        <w:t xml:space="preserve">Le développement d’un jeu sérieux </w:t>
      </w:r>
      <w:r w:rsidR="00B21133">
        <w:t>doit s’appuyer</w:t>
      </w:r>
      <w:r>
        <w:t xml:space="preserve"> sur une histoire. Cette histoire doit mettre en relations </w:t>
      </w:r>
      <w:r w:rsidR="00B21133">
        <w:t>les</w:t>
      </w:r>
      <w:r>
        <w:t xml:space="preserve"> étapes entre elles pour former ce que nous appelons un scénario.</w:t>
      </w:r>
      <w:r w:rsidR="00B21133">
        <w:t xml:space="preserve"> C’est la qualité de ce dernier qui influe sur le niveau d’intérêt que les participants ont pour la solution. L’immersion du participant étant directement impactée par cette composante qualitative.</w:t>
      </w:r>
    </w:p>
    <w:p w14:paraId="273EA006" w14:textId="37A6D8EF" w:rsidR="004D7354" w:rsidRDefault="004D7354" w:rsidP="004D7354">
      <w:pPr>
        <w:pStyle w:val="tbnormal"/>
      </w:pPr>
      <w:r>
        <w:t>Dans le cadre de ce travail, il a fallu proposer un nouveau scénario de jeu afin d’accompagner les participants dans leur progression t</w:t>
      </w:r>
      <w:r w:rsidR="00B21133">
        <w:t>out au long d’une partie de jeu qui a pour objectif la sensibilisation aux enjeux inhérent au pilotage d’une société.</w:t>
      </w:r>
    </w:p>
    <w:p w14:paraId="0A62E45D" w14:textId="1B18F53E" w:rsidR="00CD7BDB" w:rsidRDefault="004D7354" w:rsidP="004D7354">
      <w:pPr>
        <w:pStyle w:val="tbnormal"/>
      </w:pPr>
      <w:r>
        <w:t>Ce scénario est choisi en adéquation avec le thème que l’</w:t>
      </w:r>
      <w:r w:rsidR="000353ED">
        <w:t xml:space="preserve">on veut faire assimiler </w:t>
      </w:r>
      <w:r>
        <w:t xml:space="preserve">aux participants. </w:t>
      </w:r>
      <w:r w:rsidR="000353ED">
        <w:t>Pour se faire, il faut</w:t>
      </w:r>
      <w:r>
        <w:t xml:space="preserve"> trouver des idées cohérentes</w:t>
      </w:r>
      <w:r w:rsidR="000353ED">
        <w:t xml:space="preserve"> avec la thématique</w:t>
      </w:r>
      <w:r>
        <w:t xml:space="preserve"> afin de mettre en </w:t>
      </w:r>
      <w:r w:rsidR="000353ED">
        <w:t xml:space="preserve">bonne </w:t>
      </w:r>
      <w:r>
        <w:t>situation les participa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025F11" w14:paraId="16ED2CEF" w14:textId="77777777" w:rsidTr="00CC6E78">
        <w:trPr>
          <w:trHeight w:hRule="exact" w:val="113"/>
        </w:trPr>
        <w:tc>
          <w:tcPr>
            <w:tcW w:w="597" w:type="dxa"/>
            <w:tcBorders>
              <w:bottom w:val="single" w:sz="2" w:space="0" w:color="D0CECE" w:themeColor="background2" w:themeShade="E6"/>
            </w:tcBorders>
            <w:shd w:val="clear" w:color="auto" w:fill="auto"/>
            <w:vAlign w:val="center"/>
          </w:tcPr>
          <w:p w14:paraId="71B8B5E0" w14:textId="77777777" w:rsidR="00025F11" w:rsidRPr="00025F11" w:rsidRDefault="00025F11" w:rsidP="000353ED">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626508E" w14:textId="77777777" w:rsidR="00025F11" w:rsidRPr="00025F11" w:rsidRDefault="00025F11" w:rsidP="000353ED">
            <w:pPr>
              <w:pStyle w:val="tbnormal"/>
              <w:jc w:val="left"/>
              <w:rPr>
                <w:b/>
                <w:sz w:val="2"/>
                <w:szCs w:val="2"/>
              </w:rPr>
            </w:pPr>
          </w:p>
        </w:tc>
      </w:tr>
      <w:tr w:rsidR="000353ED" w14:paraId="784EE821" w14:textId="77777777" w:rsidTr="00CC6E7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B236D01" w14:textId="69C0AE0A" w:rsidR="004D7354" w:rsidRPr="000353ED" w:rsidRDefault="00FC39E7" w:rsidP="000353ED">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80A71AA" w14:textId="1CB77E88" w:rsidR="00025F11" w:rsidRDefault="00FC39E7" w:rsidP="000353ED">
            <w:pPr>
              <w:pStyle w:val="tbnormal"/>
              <w:jc w:val="left"/>
            </w:pPr>
            <w:r>
              <w:rPr>
                <w:b/>
              </w:rPr>
              <w:t>Information</w:t>
            </w:r>
            <w:r w:rsidR="000353ED" w:rsidRPr="000353ED">
              <w:rPr>
                <w:b/>
              </w:rPr>
              <w:t> :</w:t>
            </w:r>
          </w:p>
          <w:p w14:paraId="4919A800" w14:textId="51CD64B1" w:rsidR="004D7354" w:rsidRPr="00025F11" w:rsidRDefault="000353ED" w:rsidP="000353ED">
            <w:pPr>
              <w:pStyle w:val="tbnormal"/>
              <w:jc w:val="left"/>
              <w:rPr>
                <w:i/>
              </w:rPr>
            </w:pPr>
            <w:r w:rsidRPr="00025F11">
              <w:rPr>
                <w:i/>
              </w:rPr>
              <w:t xml:space="preserve">La thématique de ce travail est de développer un nouveau scénario de jeu qui met en œuvre la </w:t>
            </w:r>
            <w:r w:rsidR="00025F11" w:rsidRPr="00025F11">
              <w:rPr>
                <w:i/>
              </w:rPr>
              <w:t>gestion</w:t>
            </w:r>
            <w:r w:rsidRPr="00025F11">
              <w:rPr>
                <w:i/>
              </w:rPr>
              <w:t xml:space="preserve"> d’une entreprise </w:t>
            </w:r>
            <w:r w:rsidR="00025F11">
              <w:rPr>
                <w:i/>
              </w:rPr>
              <w:t xml:space="preserve">de </w:t>
            </w:r>
            <w:r w:rsidRPr="00025F11">
              <w:rPr>
                <w:i/>
              </w:rPr>
              <w:t>type PME</w:t>
            </w:r>
            <w:r w:rsidR="00B21133">
              <w:rPr>
                <w:i/>
              </w:rPr>
              <w:t xml:space="preserve"> à l’aide d’un progiciel de gestion intégré</w:t>
            </w:r>
            <w:r w:rsidRPr="00025F11">
              <w:rPr>
                <w:i/>
              </w:rPr>
              <w:t>.</w:t>
            </w:r>
          </w:p>
        </w:tc>
      </w:tr>
      <w:tr w:rsidR="00025F11" w14:paraId="145D1488" w14:textId="77777777" w:rsidTr="00CC6E78">
        <w:trPr>
          <w:trHeight w:hRule="exact" w:val="113"/>
        </w:trPr>
        <w:tc>
          <w:tcPr>
            <w:tcW w:w="597" w:type="dxa"/>
            <w:tcBorders>
              <w:top w:val="single" w:sz="2" w:space="0" w:color="D0CECE" w:themeColor="background2" w:themeShade="E6"/>
            </w:tcBorders>
            <w:shd w:val="clear" w:color="auto" w:fill="auto"/>
            <w:vAlign w:val="center"/>
          </w:tcPr>
          <w:p w14:paraId="2A608E91" w14:textId="77777777" w:rsidR="00025F11" w:rsidRPr="00025F11" w:rsidRDefault="00025F11" w:rsidP="000353ED">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54A098C" w14:textId="77777777" w:rsidR="00025F11" w:rsidRPr="00025F11" w:rsidRDefault="00025F11" w:rsidP="000353ED">
            <w:pPr>
              <w:pStyle w:val="tbnormal"/>
              <w:jc w:val="left"/>
              <w:rPr>
                <w:b/>
                <w:sz w:val="2"/>
                <w:szCs w:val="2"/>
              </w:rPr>
            </w:pPr>
          </w:p>
        </w:tc>
      </w:tr>
    </w:tbl>
    <w:p w14:paraId="608DD4A9" w14:textId="5B704DCD" w:rsidR="000353ED" w:rsidRDefault="000353ED" w:rsidP="004D7354">
      <w:pPr>
        <w:pStyle w:val="tbnormal"/>
      </w:pPr>
      <w:r>
        <w:t>T</w:t>
      </w:r>
      <w:r w:rsidR="00FC39E7">
        <w:t>ous les éléments constituants</w:t>
      </w:r>
      <w:r>
        <w:t xml:space="preserve"> le scénario doivent faire du sens</w:t>
      </w:r>
      <w:r w:rsidR="00FC39E7">
        <w:t xml:space="preserve"> pour atteindre l’objectif pédagogique recherché</w:t>
      </w:r>
      <w:r>
        <w:t xml:space="preserve">. </w:t>
      </w:r>
      <w:r w:rsidR="00FC39E7">
        <w:t>De plus, le participant</w:t>
      </w:r>
      <w:r>
        <w:t xml:space="preserve"> doit toujours </w:t>
      </w:r>
      <w:r w:rsidR="00FC39E7">
        <w:t>être tenu par l’attractivité du scénario.</w:t>
      </w:r>
      <w:r>
        <w:t xml:space="preserve"> Pour exemple, nous n’allons pas proposer un scénario qui met en œuvre une multinationale avec un montage financier hors du commun pour sensibiliser le participant à la gestion d’u</w:t>
      </w:r>
      <w:r w:rsidR="00FC39E7">
        <w:t>ne petite ou moyenne entreprise comme cela est le cas dans le cadre de ce travail.</w:t>
      </w:r>
    </w:p>
    <w:p w14:paraId="1A47F65C" w14:textId="77777777" w:rsidR="00FC39E7" w:rsidRDefault="000C2985" w:rsidP="004D7354">
      <w:pPr>
        <w:pStyle w:val="tbnormal"/>
      </w:pPr>
      <w:r>
        <w:t>La suite de ce chapitre se présente sous forme de deux parties. Premièrement, les critères de validité pour le scénar</w:t>
      </w:r>
      <w:r w:rsidR="00FC39E7">
        <w:t>io choisi.</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CC0B4E" w14:paraId="674BF0E1" w14:textId="77777777" w:rsidTr="00CC6E78">
        <w:trPr>
          <w:trHeight w:hRule="exact" w:val="113"/>
        </w:trPr>
        <w:tc>
          <w:tcPr>
            <w:tcW w:w="597" w:type="dxa"/>
            <w:tcBorders>
              <w:bottom w:val="single" w:sz="2" w:space="0" w:color="D0CECE" w:themeColor="background2" w:themeShade="E6"/>
            </w:tcBorders>
            <w:shd w:val="clear" w:color="auto" w:fill="auto"/>
            <w:vAlign w:val="center"/>
          </w:tcPr>
          <w:p w14:paraId="18D49820" w14:textId="77777777" w:rsidR="00CC0B4E" w:rsidRPr="00025F11" w:rsidRDefault="00CC0B4E" w:rsidP="00D373E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EDCCA5C" w14:textId="77777777" w:rsidR="00CC0B4E" w:rsidRPr="00025F11" w:rsidRDefault="00CC0B4E" w:rsidP="00D373E4">
            <w:pPr>
              <w:pStyle w:val="tbnormal"/>
              <w:jc w:val="left"/>
              <w:rPr>
                <w:b/>
                <w:sz w:val="2"/>
                <w:szCs w:val="2"/>
              </w:rPr>
            </w:pPr>
          </w:p>
        </w:tc>
      </w:tr>
      <w:tr w:rsidR="00CC0B4E" w14:paraId="127DBB09" w14:textId="77777777" w:rsidTr="00CC6E7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764D030" w14:textId="77777777" w:rsidR="00CC0B4E" w:rsidRPr="000353ED" w:rsidRDefault="00CC0B4E" w:rsidP="00D373E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193A339" w14:textId="35637D84" w:rsidR="00CC0B4E" w:rsidRDefault="00CC0B4E" w:rsidP="00D373E4">
            <w:pPr>
              <w:pStyle w:val="tbnormal"/>
              <w:jc w:val="left"/>
            </w:pPr>
            <w:r>
              <w:rPr>
                <w:b/>
              </w:rPr>
              <w:t>Considération :</w:t>
            </w:r>
          </w:p>
          <w:p w14:paraId="37E976C2" w14:textId="730BE9E1" w:rsidR="00CC0B4E" w:rsidRPr="00025F11" w:rsidRDefault="00CC0B4E" w:rsidP="00D373E4">
            <w:pPr>
              <w:pStyle w:val="tbnormal"/>
              <w:jc w:val="left"/>
              <w:rPr>
                <w:i/>
              </w:rPr>
            </w:pPr>
            <w:r w:rsidRPr="00CC0B4E">
              <w:rPr>
                <w:i/>
              </w:rPr>
              <w:t>Ces critères sont propres à la thématique et ne doivent pas être repris tels quels dans le cadre d’un développement de jeu sérieux autre que celui abordant la thématique de la gestion d’entreprise.</w:t>
            </w:r>
          </w:p>
        </w:tc>
      </w:tr>
      <w:tr w:rsidR="00CC0B4E" w14:paraId="64A48DE4" w14:textId="77777777" w:rsidTr="00CC6E78">
        <w:trPr>
          <w:trHeight w:hRule="exact" w:val="113"/>
        </w:trPr>
        <w:tc>
          <w:tcPr>
            <w:tcW w:w="597" w:type="dxa"/>
            <w:tcBorders>
              <w:top w:val="single" w:sz="2" w:space="0" w:color="D0CECE" w:themeColor="background2" w:themeShade="E6"/>
            </w:tcBorders>
            <w:shd w:val="clear" w:color="auto" w:fill="auto"/>
            <w:vAlign w:val="center"/>
          </w:tcPr>
          <w:p w14:paraId="7C7CF17A" w14:textId="77777777" w:rsidR="00CC0B4E" w:rsidRPr="00025F11" w:rsidRDefault="00CC0B4E" w:rsidP="00D373E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048D1C6" w14:textId="77777777" w:rsidR="00CC0B4E" w:rsidRPr="00025F11" w:rsidRDefault="00CC0B4E" w:rsidP="00D373E4">
            <w:pPr>
              <w:pStyle w:val="tbnormal"/>
              <w:jc w:val="left"/>
              <w:rPr>
                <w:b/>
                <w:sz w:val="2"/>
                <w:szCs w:val="2"/>
              </w:rPr>
            </w:pPr>
          </w:p>
        </w:tc>
      </w:tr>
    </w:tbl>
    <w:p w14:paraId="169CAEAE" w14:textId="4AA5BABC" w:rsidR="000353ED" w:rsidRDefault="000C2985" w:rsidP="004D7354">
      <w:pPr>
        <w:pStyle w:val="tbnormal"/>
      </w:pPr>
      <w:r>
        <w:t>Deuxièmement, nous promouvons le scénario que nous avons développé pour les besoins de ce travail.</w:t>
      </w:r>
      <w:r w:rsidR="00CC0B4E">
        <w:t xml:space="preserve"> Nous donnons les détails de l’entreprise que les participants doivent piloter et les liens qu’elle possède avec son environnement.</w:t>
      </w:r>
    </w:p>
    <w:p w14:paraId="5B48473A" w14:textId="0C79FBC4" w:rsidR="004D7354" w:rsidRDefault="00B9106E" w:rsidP="004D7354">
      <w:pPr>
        <w:pStyle w:val="tbtitre2"/>
      </w:pPr>
      <w:bookmarkStart w:id="76" w:name="_Toc453919630"/>
      <w:r>
        <w:lastRenderedPageBreak/>
        <w:t>Démarche et c</w:t>
      </w:r>
      <w:r w:rsidR="00CF3C2F">
        <w:t>ritères pour le développement</w:t>
      </w:r>
      <w:bookmarkEnd w:id="76"/>
    </w:p>
    <w:p w14:paraId="71D8665D" w14:textId="37154BB1" w:rsidR="00252A2B" w:rsidRDefault="00252A2B" w:rsidP="00252A2B">
      <w:pPr>
        <w:pStyle w:val="tbnormal"/>
      </w:pPr>
      <w:r>
        <w:t xml:space="preserve">Afin d’être dans un cadre réaliste, nous devons comprendre et intégrer les différents éléments inhérents à la thématique. Ce chapitre présente </w:t>
      </w:r>
      <w:r w:rsidR="00B9106E">
        <w:t xml:space="preserve">la démarche de création d’un scénario et </w:t>
      </w:r>
      <w:r>
        <w:t xml:space="preserve">les éléments qui doivent être </w:t>
      </w:r>
      <w:r w:rsidR="00B9106E">
        <w:t>pris en considération</w:t>
      </w:r>
      <w:r>
        <w:t xml:space="preserve"> dans le cadre du développement d’</w:t>
      </w:r>
      <w:r w:rsidR="00E9556D">
        <w:t>un scénario aligner à la</w:t>
      </w:r>
      <w:r>
        <w:t xml:space="preserve"> gestion d’entreprise.</w:t>
      </w:r>
      <w:r w:rsidR="00BA2615">
        <w:t xml:space="preserve"> Les chapitres suivants doivent ê</w:t>
      </w:r>
      <w:r w:rsidR="001E0D03">
        <w:t>tre compris comme étant l</w:t>
      </w:r>
      <w:r w:rsidR="00BA2615">
        <w:t>es critères minimaux dans la réalisation d’un nouveau scénario.</w:t>
      </w:r>
    </w:p>
    <w:p w14:paraId="7FF16323" w14:textId="2B3E05BE" w:rsidR="005733E1" w:rsidRDefault="005733E1" w:rsidP="00E9556D">
      <w:pPr>
        <w:pStyle w:val="tbtitre3"/>
      </w:pPr>
      <w:bookmarkStart w:id="77" w:name="_Toc453919631"/>
      <w:r>
        <w:t>Définir un contexte accrocheur</w:t>
      </w:r>
      <w:bookmarkEnd w:id="77"/>
    </w:p>
    <w:p w14:paraId="6A7525F5" w14:textId="47C66AF2" w:rsidR="005733E1" w:rsidRDefault="005733E1" w:rsidP="005733E1">
      <w:pPr>
        <w:pStyle w:val="tbnormal"/>
      </w:pPr>
      <w:r>
        <w:t>Pour garder à l’esprit que le scénario doit susciter l’intérêt des participants, il est nécessaire de bien choisir le contexte dans lequel nous voulons plonger les participants.</w:t>
      </w:r>
    </w:p>
    <w:p w14:paraId="7A0BDB3B" w14:textId="6C11C453" w:rsidR="005733E1" w:rsidRDefault="005733E1" w:rsidP="005733E1">
      <w:pPr>
        <w:pStyle w:val="tbnormal"/>
      </w:pPr>
      <w:r>
        <w:t>Il faut donc définir clairement le public qui est ciblé par le jeu. Dans notre cas, ce sont principalement des étudiants d’une vingtaine d’années. La question qui se pose ensuite est « Qu’est-ce qui peut motiver un étudiant d’une vingtaine d’année dans un cadre qui reste sérieux et du quel il peut en tirer des leçons ?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5733E1" w14:paraId="1DE2A0F8" w14:textId="77777777" w:rsidTr="00CC6E78">
        <w:trPr>
          <w:trHeight w:hRule="exact" w:val="113"/>
        </w:trPr>
        <w:tc>
          <w:tcPr>
            <w:tcW w:w="597" w:type="dxa"/>
            <w:tcBorders>
              <w:bottom w:val="single" w:sz="2" w:space="0" w:color="D0CECE" w:themeColor="background2" w:themeShade="E6"/>
            </w:tcBorders>
            <w:shd w:val="clear" w:color="auto" w:fill="auto"/>
            <w:vAlign w:val="center"/>
          </w:tcPr>
          <w:p w14:paraId="220FD6FD" w14:textId="77777777" w:rsidR="005733E1" w:rsidRPr="00025F11" w:rsidRDefault="005733E1" w:rsidP="00D373E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B77A7B" w14:textId="77777777" w:rsidR="005733E1" w:rsidRPr="00025F11" w:rsidRDefault="005733E1" w:rsidP="00D373E4">
            <w:pPr>
              <w:pStyle w:val="tbnormal"/>
              <w:jc w:val="left"/>
              <w:rPr>
                <w:b/>
                <w:sz w:val="2"/>
                <w:szCs w:val="2"/>
              </w:rPr>
            </w:pPr>
          </w:p>
        </w:tc>
      </w:tr>
      <w:tr w:rsidR="005733E1" w14:paraId="1048B9D5" w14:textId="77777777" w:rsidTr="00CC6E7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A460D3B" w14:textId="77777777" w:rsidR="005733E1" w:rsidRPr="000353ED" w:rsidRDefault="005733E1" w:rsidP="00D373E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C7660AF" w14:textId="77777777" w:rsidR="005733E1" w:rsidRDefault="005733E1" w:rsidP="00D373E4">
            <w:pPr>
              <w:pStyle w:val="tbnormal"/>
              <w:jc w:val="left"/>
            </w:pPr>
            <w:r>
              <w:rPr>
                <w:b/>
              </w:rPr>
              <w:t>Information</w:t>
            </w:r>
            <w:r w:rsidRPr="000353ED">
              <w:rPr>
                <w:b/>
              </w:rPr>
              <w:t> :</w:t>
            </w:r>
          </w:p>
          <w:p w14:paraId="3467E1A8" w14:textId="11E727DD" w:rsidR="005733E1" w:rsidRPr="00025F11" w:rsidRDefault="005733E1" w:rsidP="005733E1">
            <w:pPr>
              <w:pStyle w:val="tbnormal"/>
              <w:jc w:val="left"/>
              <w:rPr>
                <w:i/>
              </w:rPr>
            </w:pPr>
            <w:r>
              <w:rPr>
                <w:i/>
              </w:rPr>
              <w:t>Le domaine brassicole est retenu. En effet, notre hypothèse première est que de faire vendre des bières à des étudiants est un contexte amusant.</w:t>
            </w:r>
          </w:p>
        </w:tc>
      </w:tr>
      <w:tr w:rsidR="005733E1" w14:paraId="2B7A4BC9" w14:textId="77777777" w:rsidTr="00CC6E78">
        <w:trPr>
          <w:trHeight w:hRule="exact" w:val="113"/>
        </w:trPr>
        <w:tc>
          <w:tcPr>
            <w:tcW w:w="597" w:type="dxa"/>
            <w:tcBorders>
              <w:top w:val="single" w:sz="2" w:space="0" w:color="D0CECE" w:themeColor="background2" w:themeShade="E6"/>
            </w:tcBorders>
            <w:shd w:val="clear" w:color="auto" w:fill="auto"/>
            <w:vAlign w:val="center"/>
          </w:tcPr>
          <w:p w14:paraId="510DE503" w14:textId="77777777" w:rsidR="005733E1" w:rsidRPr="00025F11" w:rsidRDefault="005733E1" w:rsidP="00D373E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D178C9E" w14:textId="77777777" w:rsidR="005733E1" w:rsidRPr="00025F11" w:rsidRDefault="005733E1" w:rsidP="00D373E4">
            <w:pPr>
              <w:pStyle w:val="tbnormal"/>
              <w:jc w:val="left"/>
              <w:rPr>
                <w:b/>
                <w:sz w:val="2"/>
                <w:szCs w:val="2"/>
              </w:rPr>
            </w:pPr>
          </w:p>
        </w:tc>
      </w:tr>
    </w:tbl>
    <w:p w14:paraId="606445BD" w14:textId="52D3328F" w:rsidR="00D8579D" w:rsidRDefault="00D8579D" w:rsidP="00D8579D">
      <w:pPr>
        <w:pStyle w:val="tbnormal"/>
      </w:pPr>
      <w:r>
        <w:t>Une fois que le contexte général est mis en place, il faut imaginer des éléments. Par exemple, nous recommandons d’enrôler les participants dans des fonctions au sein de l’entreprise. Exemple : vous endossez la responsabilité de manager des ventes pour une certaine région.</w:t>
      </w:r>
      <w:r w:rsidR="00AC790C">
        <w:t xml:space="preserve"> Ainsi, ils peuvent se sentir différent et motivé de passer de simple étudiant à responsable de toute la production d’une société (attention à ne pas prendre le mot simple qualifiant l’étudiant comme reducteur).</w:t>
      </w:r>
    </w:p>
    <w:p w14:paraId="1A329B8D" w14:textId="0B0B0EB3" w:rsidR="00D8579D" w:rsidRDefault="00D8579D" w:rsidP="00D8579D">
      <w:pPr>
        <w:pStyle w:val="tbnormal"/>
      </w:pPr>
      <w:r>
        <w:t>Suite à cela, imaginer un environnement avec un endroit où les opérations s’effectuent. Des marchés différents avec des spécificités qui leurs sont propre. Des parties prenantes avec qui la société interagit et doit rendre des comptes.</w:t>
      </w:r>
    </w:p>
    <w:p w14:paraId="33818654" w14:textId="15E90EDB" w:rsidR="00D8579D" w:rsidRDefault="00D8579D" w:rsidP="00D8579D">
      <w:pPr>
        <w:pStyle w:val="tbnormal"/>
      </w:pPr>
      <w:r>
        <w:t>Cette partie-là, est essentiellement du ressort de l’imaginaire et peut ne pas avoir de vrai lien avec des éléments réels.</w:t>
      </w:r>
    </w:p>
    <w:p w14:paraId="6DC9B98D" w14:textId="03D501E1" w:rsidR="00E9556D" w:rsidRDefault="00E9556D" w:rsidP="00E9556D">
      <w:pPr>
        <w:pStyle w:val="tbtitre3"/>
      </w:pPr>
      <w:bookmarkStart w:id="78" w:name="_Toc453919632"/>
      <w:r>
        <w:t>Définir la valeur ajoutée</w:t>
      </w:r>
      <w:bookmarkEnd w:id="78"/>
    </w:p>
    <w:p w14:paraId="18A997C8" w14:textId="3E108011" w:rsidR="00E9556D" w:rsidRDefault="00E9556D" w:rsidP="00E9556D">
      <w:pPr>
        <w:pStyle w:val="tbnormal"/>
      </w:pPr>
      <w:r>
        <w:t>Toutes sociétés apporte une valeur ajoutée aux yeux des clients qu’elle cible. Le scénario doit définir clairement ce que la société prévoit de fournir aux consommateurs.</w:t>
      </w:r>
    </w:p>
    <w:p w14:paraId="6A18375B" w14:textId="51517FCD" w:rsidR="00E9556D" w:rsidRDefault="00E9556D" w:rsidP="00E9556D">
      <w:pPr>
        <w:pStyle w:val="tbnormal"/>
      </w:pPr>
      <w:r>
        <w:t>Cette valeur ajoutée peut être de deux nature différente, tangible ou intangible. Nous parlons là, de ce qu’apporte la société à ses clients. Dans la catégorie des biens tangibles, on trouve des produits qui sont palpables. Dans l’autre, des services fournis.</w:t>
      </w:r>
    </w:p>
    <w:p w14:paraId="09518711" w14:textId="7E12077B" w:rsidR="00144D13" w:rsidRDefault="00144D13" w:rsidP="00E9556D">
      <w:pPr>
        <w:pStyle w:val="tbnormal"/>
      </w:pPr>
      <w:r>
        <w:lastRenderedPageBreak/>
        <w:t xml:space="preserve">Le choix du type de bien que la société réalise impacte de manière considérable la complexité de la chaîne de valeur. Alors qu’un bien de type service la rend plus concise son </w:t>
      </w:r>
      <w:r w:rsidR="00E41705">
        <w:t>contraire la développe en terme d’étapes.</w:t>
      </w:r>
    </w:p>
    <w:p w14:paraId="0B6929A4" w14:textId="683B0C84" w:rsidR="00B9106E" w:rsidRDefault="00B9106E" w:rsidP="00E9556D">
      <w:pPr>
        <w:pStyle w:val="tbnormal"/>
      </w:pPr>
      <w:r>
        <w:t>Une fois que le choix est opéré, il faut contextualiser les biens. Exemple :</w:t>
      </w:r>
    </w:p>
    <w:p w14:paraId="3C5C0CB4" w14:textId="727D0FC1" w:rsidR="00B9106E" w:rsidRDefault="00B9106E" w:rsidP="00040851">
      <w:pPr>
        <w:pStyle w:val="tbnormal"/>
        <w:numPr>
          <w:ilvl w:val="0"/>
          <w:numId w:val="37"/>
        </w:numPr>
      </w:pPr>
      <w:r>
        <w:t>Vendre un service de sauvegarde de données.</w:t>
      </w:r>
    </w:p>
    <w:p w14:paraId="32602CAF" w14:textId="1A9C1FCF" w:rsidR="00B9106E" w:rsidRDefault="00B9106E" w:rsidP="00040851">
      <w:pPr>
        <w:pStyle w:val="tbnormal"/>
        <w:numPr>
          <w:ilvl w:val="0"/>
          <w:numId w:val="37"/>
        </w:numPr>
      </w:pPr>
      <w:r>
        <w:t>Vendre un service d’entretien de véhicule.</w:t>
      </w:r>
    </w:p>
    <w:p w14:paraId="42D24ADC" w14:textId="36BE0410" w:rsidR="00B9106E" w:rsidRDefault="00B9106E" w:rsidP="00040851">
      <w:pPr>
        <w:pStyle w:val="tbnormal"/>
        <w:numPr>
          <w:ilvl w:val="0"/>
          <w:numId w:val="37"/>
        </w:numPr>
      </w:pPr>
      <w:r>
        <w:t>Vendre un produit comestible.</w:t>
      </w:r>
    </w:p>
    <w:p w14:paraId="188EBB8E" w14:textId="32AEAC9C" w:rsidR="00B9106E" w:rsidRDefault="00B9106E" w:rsidP="00040851">
      <w:pPr>
        <w:pStyle w:val="tbnormal"/>
        <w:numPr>
          <w:ilvl w:val="0"/>
          <w:numId w:val="37"/>
        </w:numPr>
      </w:pPr>
      <w:r>
        <w:t>Vendre un produit de type composant informatiqu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DF0683" w14:paraId="07172D48" w14:textId="77777777" w:rsidTr="00CC6E78">
        <w:trPr>
          <w:trHeight w:hRule="exact" w:val="113"/>
        </w:trPr>
        <w:tc>
          <w:tcPr>
            <w:tcW w:w="597" w:type="dxa"/>
            <w:tcBorders>
              <w:bottom w:val="single" w:sz="2" w:space="0" w:color="D0CECE" w:themeColor="background2" w:themeShade="E6"/>
            </w:tcBorders>
            <w:shd w:val="clear" w:color="auto" w:fill="auto"/>
            <w:vAlign w:val="center"/>
          </w:tcPr>
          <w:p w14:paraId="3DB51E33" w14:textId="77777777" w:rsidR="00DF0683" w:rsidRPr="00025F11" w:rsidRDefault="00DF0683" w:rsidP="00D373E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8545A40" w14:textId="77777777" w:rsidR="00DF0683" w:rsidRPr="00025F11" w:rsidRDefault="00DF0683" w:rsidP="00D373E4">
            <w:pPr>
              <w:pStyle w:val="tbnormal"/>
              <w:jc w:val="left"/>
              <w:rPr>
                <w:b/>
                <w:sz w:val="2"/>
                <w:szCs w:val="2"/>
              </w:rPr>
            </w:pPr>
          </w:p>
        </w:tc>
      </w:tr>
      <w:tr w:rsidR="00DF0683" w14:paraId="55289FA8" w14:textId="77777777" w:rsidTr="00CC6E7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F30E971" w14:textId="77777777" w:rsidR="00DF0683" w:rsidRPr="000353ED" w:rsidRDefault="00DF0683" w:rsidP="00D373E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2785610" w14:textId="77777777" w:rsidR="00DF0683" w:rsidRDefault="00DF0683" w:rsidP="00D373E4">
            <w:pPr>
              <w:pStyle w:val="tbnormal"/>
              <w:jc w:val="left"/>
            </w:pPr>
            <w:r>
              <w:rPr>
                <w:b/>
              </w:rPr>
              <w:t>Information</w:t>
            </w:r>
            <w:r w:rsidRPr="000353ED">
              <w:rPr>
                <w:b/>
              </w:rPr>
              <w:t> :</w:t>
            </w:r>
          </w:p>
          <w:p w14:paraId="4D8A7EA0" w14:textId="7356529C" w:rsidR="00DF0683" w:rsidRPr="00025F11" w:rsidRDefault="00DF0683" w:rsidP="00D373E4">
            <w:pPr>
              <w:pStyle w:val="tbnormal"/>
              <w:jc w:val="left"/>
              <w:rPr>
                <w:i/>
              </w:rPr>
            </w:pPr>
            <w:r>
              <w:rPr>
                <w:i/>
              </w:rPr>
              <w:t>Nous avons choisi de vendre des biens productibles de ce fait tangibles.</w:t>
            </w:r>
          </w:p>
        </w:tc>
      </w:tr>
      <w:tr w:rsidR="00DF0683" w14:paraId="2D7E04D6" w14:textId="77777777" w:rsidTr="00CC6E78">
        <w:trPr>
          <w:trHeight w:hRule="exact" w:val="113"/>
        </w:trPr>
        <w:tc>
          <w:tcPr>
            <w:tcW w:w="597" w:type="dxa"/>
            <w:tcBorders>
              <w:top w:val="single" w:sz="2" w:space="0" w:color="D0CECE" w:themeColor="background2" w:themeShade="E6"/>
            </w:tcBorders>
            <w:shd w:val="clear" w:color="auto" w:fill="auto"/>
            <w:vAlign w:val="center"/>
          </w:tcPr>
          <w:p w14:paraId="1281E094" w14:textId="77777777" w:rsidR="00DF0683" w:rsidRPr="00025F11" w:rsidRDefault="00DF0683" w:rsidP="00D373E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B913A80" w14:textId="77777777" w:rsidR="00DF0683" w:rsidRPr="00025F11" w:rsidRDefault="00DF0683" w:rsidP="00D373E4">
            <w:pPr>
              <w:pStyle w:val="tbnormal"/>
              <w:jc w:val="left"/>
              <w:rPr>
                <w:b/>
                <w:sz w:val="2"/>
                <w:szCs w:val="2"/>
              </w:rPr>
            </w:pPr>
          </w:p>
        </w:tc>
      </w:tr>
    </w:tbl>
    <w:p w14:paraId="4BA06FBD" w14:textId="5A75515B" w:rsidR="0002438A" w:rsidRDefault="0002438A" w:rsidP="0002438A">
      <w:pPr>
        <w:pStyle w:val="tbtitre3"/>
      </w:pPr>
      <w:bookmarkStart w:id="79" w:name="_Toc453919633"/>
      <w:r>
        <w:t>Définir le type d’affaire</w:t>
      </w:r>
      <w:bookmarkEnd w:id="79"/>
    </w:p>
    <w:p w14:paraId="282AF64A" w14:textId="62232EF4" w:rsidR="00B9106E" w:rsidRDefault="00B9106E" w:rsidP="00B9106E">
      <w:pPr>
        <w:pStyle w:val="tbnormal"/>
      </w:pPr>
      <w:r>
        <w:t xml:space="preserve">Se pose </w:t>
      </w:r>
      <w:r w:rsidR="00702520">
        <w:t>ensuite</w:t>
      </w:r>
      <w:r>
        <w:t xml:space="preserve"> la question suivante : « Comment travaillons-nous ? ». Nous entendons par là, qu’est-ce que le business de la société. Produire ses produits en transformant des composants en composés ou les acheter et les revendre sans apporter de changement.</w:t>
      </w:r>
    </w:p>
    <w:p w14:paraId="27173056" w14:textId="3FA61C73" w:rsidR="00E530BA" w:rsidRDefault="00B9106E" w:rsidP="00B9106E">
      <w:pPr>
        <w:pStyle w:val="tbnormal"/>
      </w:pPr>
      <w:r>
        <w:t>Ces deux manières de travailler ont des répercussions sur la chaîne de valeur. Alors qu’une société qui achète des matières premières et les transforme en produits finis possède une chaîne de valeur : Approvisionnement – Production – Vente, celle qui fait de la distribution n’aura quant pas le maillon productif.</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DF0683" w14:paraId="7C15BC09" w14:textId="77777777" w:rsidTr="00D373E4">
        <w:trPr>
          <w:trHeight w:hRule="exact" w:val="113"/>
        </w:trPr>
        <w:tc>
          <w:tcPr>
            <w:tcW w:w="597" w:type="dxa"/>
            <w:tcBorders>
              <w:bottom w:val="single" w:sz="2" w:space="0" w:color="D0CECE" w:themeColor="background2" w:themeShade="E6"/>
            </w:tcBorders>
            <w:shd w:val="clear" w:color="auto" w:fill="auto"/>
            <w:vAlign w:val="center"/>
          </w:tcPr>
          <w:p w14:paraId="35C695CF" w14:textId="77777777" w:rsidR="00DF0683" w:rsidRPr="00025F11" w:rsidRDefault="00DF0683" w:rsidP="00D373E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E6DF9D2" w14:textId="77777777" w:rsidR="00DF0683" w:rsidRPr="00025F11" w:rsidRDefault="00DF0683" w:rsidP="00D373E4">
            <w:pPr>
              <w:pStyle w:val="tbnormal"/>
              <w:jc w:val="left"/>
              <w:rPr>
                <w:b/>
                <w:sz w:val="2"/>
                <w:szCs w:val="2"/>
              </w:rPr>
            </w:pPr>
          </w:p>
        </w:tc>
      </w:tr>
      <w:tr w:rsidR="00DF0683" w14:paraId="456A78CF" w14:textId="77777777" w:rsidTr="00D373E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8DBA1CC" w14:textId="77777777" w:rsidR="00DF0683" w:rsidRPr="000353ED" w:rsidRDefault="00DF0683" w:rsidP="00D373E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CDB0B1E" w14:textId="77777777" w:rsidR="00DF0683" w:rsidRDefault="00DF0683" w:rsidP="00D373E4">
            <w:pPr>
              <w:pStyle w:val="tbnormal"/>
              <w:jc w:val="left"/>
            </w:pPr>
            <w:r>
              <w:rPr>
                <w:b/>
              </w:rPr>
              <w:t>Information</w:t>
            </w:r>
            <w:r w:rsidRPr="000353ED">
              <w:rPr>
                <w:b/>
              </w:rPr>
              <w:t> :</w:t>
            </w:r>
          </w:p>
          <w:p w14:paraId="0A4648FB" w14:textId="642482A2" w:rsidR="00DF0683" w:rsidRPr="00025F11" w:rsidRDefault="00DF0683" w:rsidP="00D373E4">
            <w:pPr>
              <w:pStyle w:val="tbnormal"/>
              <w:jc w:val="left"/>
              <w:rPr>
                <w:i/>
              </w:rPr>
            </w:pPr>
            <w:r w:rsidRPr="00DF0683">
              <w:rPr>
                <w:i/>
              </w:rPr>
              <w:t>Nous avons fait le choix de produire nos articles</w:t>
            </w:r>
            <w:r w:rsidR="00CF3C2F">
              <w:rPr>
                <w:i/>
              </w:rPr>
              <w:t xml:space="preserve"> en transformant des matières premières en produit concret</w:t>
            </w:r>
            <w:r w:rsidRPr="00DF0683">
              <w:rPr>
                <w:i/>
              </w:rPr>
              <w:t>.</w:t>
            </w:r>
          </w:p>
        </w:tc>
      </w:tr>
      <w:tr w:rsidR="00DF0683" w14:paraId="45693F4E" w14:textId="77777777" w:rsidTr="00D373E4">
        <w:trPr>
          <w:trHeight w:hRule="exact" w:val="113"/>
        </w:trPr>
        <w:tc>
          <w:tcPr>
            <w:tcW w:w="597" w:type="dxa"/>
            <w:tcBorders>
              <w:top w:val="single" w:sz="2" w:space="0" w:color="D0CECE" w:themeColor="background2" w:themeShade="E6"/>
            </w:tcBorders>
            <w:shd w:val="clear" w:color="auto" w:fill="auto"/>
            <w:vAlign w:val="center"/>
          </w:tcPr>
          <w:p w14:paraId="20A97CCF" w14:textId="77777777" w:rsidR="00DF0683" w:rsidRPr="00025F11" w:rsidRDefault="00DF0683" w:rsidP="00D373E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125E259" w14:textId="77777777" w:rsidR="00DF0683" w:rsidRPr="00025F11" w:rsidRDefault="00DF0683" w:rsidP="00D373E4">
            <w:pPr>
              <w:pStyle w:val="tbnormal"/>
              <w:jc w:val="left"/>
              <w:rPr>
                <w:b/>
                <w:sz w:val="2"/>
                <w:szCs w:val="2"/>
              </w:rPr>
            </w:pPr>
          </w:p>
        </w:tc>
      </w:tr>
    </w:tbl>
    <w:p w14:paraId="0E36B759" w14:textId="3CBB9EFE" w:rsidR="00CF3C2F" w:rsidRDefault="00CF3C2F" w:rsidP="00CF3C2F">
      <w:pPr>
        <w:pStyle w:val="tbnormal"/>
      </w:pPr>
      <w:r>
        <w:t>Dans ce contexte d’affaire là, il faut définir ensuite les produits, le composé et ses composants, les matières premières. Une fois que cela est mis en place, les nomenclatures doivent permettre de lier le tout ensemble.</w:t>
      </w:r>
    </w:p>
    <w:p w14:paraId="7ACD2665" w14:textId="57D7BBB8" w:rsidR="00702520" w:rsidRDefault="00702520" w:rsidP="00702520">
      <w:pPr>
        <w:pStyle w:val="tbtitre3"/>
      </w:pPr>
      <w:bookmarkStart w:id="80" w:name="_Toc453919634"/>
      <w:r>
        <w:t>L’organisation logistique</w:t>
      </w:r>
      <w:bookmarkEnd w:id="80"/>
    </w:p>
    <w:p w14:paraId="629E2D02" w14:textId="3F1D9F79" w:rsidR="00D4012C" w:rsidRDefault="00702520" w:rsidP="00B9106E">
      <w:pPr>
        <w:pStyle w:val="tbnormal"/>
      </w:pPr>
      <w:r>
        <w:t>L</w:t>
      </w:r>
      <w:r w:rsidR="00DF0683">
        <w:t>a mise en place d’une stratégie logistique</w:t>
      </w:r>
      <w:r>
        <w:t xml:space="preserve"> doit être prévue</w:t>
      </w:r>
      <w:r w:rsidR="00C55E4D">
        <w:t>.</w:t>
      </w:r>
      <w:r w:rsidR="00DF0683">
        <w:t xml:space="preserve"> Soit la société travaille en flux poussé ou alors en flux tiré. Pour effectuer un choix, il est nécessaire de prendre en considération le marché que nous </w:t>
      </w:r>
      <w:r w:rsidR="00C55E4D">
        <w:t>voulons pénétrer</w:t>
      </w:r>
      <w:r w:rsidR="00DF0683">
        <w:t>. Si le marché à un volume conséquent de demande et quelle peut être prévue alors la stratégie en flux poussé est à privilégier. Elle a pour principale vocation d’« </w:t>
      </w:r>
      <w:r w:rsidR="00DF0683" w:rsidRPr="00DF0683">
        <w:t>engager de l’argent (achat de matières premières, paiement des salariés, utilisation des moyens de production…) sans être réellement sure à 100% qu’elle pourra vendre le fruit de sa production (et donc par conséquent être payé).</w:t>
      </w:r>
      <w:r w:rsidR="00DF0683">
        <w:t> »</w:t>
      </w:r>
      <w:r w:rsidR="00DF0683">
        <w:rPr>
          <w:rStyle w:val="Appelnotedebasdep"/>
        </w:rPr>
        <w:footnoteReference w:id="11"/>
      </w:r>
      <w:r w:rsidR="00C55E4D">
        <w:t xml:space="preserve">. Si le produit à une durée de vie courte (au sens technologique par exemple) et que le marché est difficile à prévoir alors la société articulera sa production en flux tiré. Ce qui a pour effet de ne pas avoir à gérer de stock </w:t>
      </w:r>
      <w:r w:rsidR="00C55E4D">
        <w:lastRenderedPageBreak/>
        <w:t>ou très peu. « </w:t>
      </w:r>
      <w:r w:rsidR="00C55E4D" w:rsidRPr="00C55E4D">
        <w:t>Dans cette organisation, c’est la demande d’un client (client externe: consommateur / client interne: un autre service de l’entreprise) ou une consommation qui sera l’élément déclencheur d’une mise en fabrication d’un produit.</w:t>
      </w:r>
      <w:r w:rsidR="00C55E4D">
        <w:t> ».</w:t>
      </w:r>
      <w:r w:rsidR="00C55E4D">
        <w:rPr>
          <w:rStyle w:val="Appelnotedebasdep"/>
        </w:rPr>
        <w:footnoteReference w:id="12"/>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2719FF" w14:paraId="5EC453EE" w14:textId="77777777" w:rsidTr="00CC6E78">
        <w:trPr>
          <w:trHeight w:hRule="exact" w:val="113"/>
        </w:trPr>
        <w:tc>
          <w:tcPr>
            <w:tcW w:w="597" w:type="dxa"/>
            <w:tcBorders>
              <w:bottom w:val="single" w:sz="2" w:space="0" w:color="D0CECE" w:themeColor="background2" w:themeShade="E6"/>
            </w:tcBorders>
            <w:shd w:val="clear" w:color="auto" w:fill="auto"/>
            <w:vAlign w:val="center"/>
          </w:tcPr>
          <w:p w14:paraId="48B2B60A" w14:textId="77777777" w:rsidR="002719FF" w:rsidRPr="00025F11" w:rsidRDefault="002719FF" w:rsidP="00D373E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AFE7467" w14:textId="77777777" w:rsidR="002719FF" w:rsidRPr="00025F11" w:rsidRDefault="002719FF" w:rsidP="00D373E4">
            <w:pPr>
              <w:pStyle w:val="tbnormal"/>
              <w:jc w:val="left"/>
              <w:rPr>
                <w:b/>
                <w:sz w:val="2"/>
                <w:szCs w:val="2"/>
              </w:rPr>
            </w:pPr>
          </w:p>
        </w:tc>
      </w:tr>
      <w:tr w:rsidR="002719FF" w14:paraId="3F8AB503" w14:textId="77777777" w:rsidTr="00CC6E7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CD4BA5D" w14:textId="77777777" w:rsidR="002719FF" w:rsidRPr="000353ED" w:rsidRDefault="002719FF" w:rsidP="00D373E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7FE40A6" w14:textId="77777777" w:rsidR="002719FF" w:rsidRDefault="002719FF" w:rsidP="00D373E4">
            <w:pPr>
              <w:pStyle w:val="tbnormal"/>
              <w:jc w:val="left"/>
            </w:pPr>
            <w:r>
              <w:rPr>
                <w:b/>
              </w:rPr>
              <w:t>Information</w:t>
            </w:r>
            <w:r w:rsidRPr="000353ED">
              <w:rPr>
                <w:b/>
              </w:rPr>
              <w:t> :</w:t>
            </w:r>
          </w:p>
          <w:p w14:paraId="7003095A" w14:textId="2B49FA2C" w:rsidR="002719FF" w:rsidRPr="00025F11" w:rsidRDefault="002719FF" w:rsidP="00D373E4">
            <w:pPr>
              <w:pStyle w:val="tbnormal"/>
              <w:jc w:val="left"/>
              <w:rPr>
                <w:i/>
              </w:rPr>
            </w:pPr>
            <w:r>
              <w:rPr>
                <w:i/>
              </w:rPr>
              <w:t>Au vu de la nature des produits que nous avons choisi de commercialiser et les caractéristiques du marché, nous avons choisi de travailler avec une logistique en flux poussé. C’est-à-dire que nous devons intégrer la gestion du stockage dans les responsabilités qu’ont les participants.</w:t>
            </w:r>
          </w:p>
        </w:tc>
      </w:tr>
      <w:tr w:rsidR="002719FF" w14:paraId="4AF13C1B" w14:textId="77777777" w:rsidTr="00CC6E78">
        <w:trPr>
          <w:trHeight w:hRule="exact" w:val="113"/>
        </w:trPr>
        <w:tc>
          <w:tcPr>
            <w:tcW w:w="597" w:type="dxa"/>
            <w:tcBorders>
              <w:top w:val="single" w:sz="2" w:space="0" w:color="D0CECE" w:themeColor="background2" w:themeShade="E6"/>
            </w:tcBorders>
            <w:shd w:val="clear" w:color="auto" w:fill="auto"/>
            <w:vAlign w:val="center"/>
          </w:tcPr>
          <w:p w14:paraId="474EFC8C" w14:textId="77777777" w:rsidR="002719FF" w:rsidRPr="00025F11" w:rsidRDefault="002719FF" w:rsidP="00D373E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3B5323" w14:textId="77777777" w:rsidR="002719FF" w:rsidRPr="00025F11" w:rsidRDefault="002719FF" w:rsidP="00D373E4">
            <w:pPr>
              <w:pStyle w:val="tbnormal"/>
              <w:jc w:val="left"/>
              <w:rPr>
                <w:b/>
                <w:sz w:val="2"/>
                <w:szCs w:val="2"/>
              </w:rPr>
            </w:pPr>
          </w:p>
        </w:tc>
      </w:tr>
    </w:tbl>
    <w:p w14:paraId="04E984C3" w14:textId="59C5A423" w:rsidR="002719FF" w:rsidRDefault="00CF3C2F" w:rsidP="00D22EC7">
      <w:pPr>
        <w:pStyle w:val="tbtitre3"/>
      </w:pPr>
      <w:bookmarkStart w:id="81" w:name="_Toc453919635"/>
      <w:r>
        <w:t>Définir les clients et leurs caractéristiques</w:t>
      </w:r>
      <w:bookmarkEnd w:id="81"/>
    </w:p>
    <w:p w14:paraId="33EEC988" w14:textId="31F07384" w:rsidR="00D22EC7" w:rsidRDefault="00A92613" w:rsidP="00D22EC7">
      <w:pPr>
        <w:pStyle w:val="tbnormal"/>
      </w:pPr>
      <w:r>
        <w:t xml:space="preserve">Afin de mettre en œuvre l’activité génératrice de revenu d’une société, il faut décider de </w:t>
      </w:r>
      <w:r w:rsidR="00044FC9">
        <w:t>quelle manière</w:t>
      </w:r>
      <w:r>
        <w:t xml:space="preserve"> ont écoule nos biens – qu’ils soient de type services ou articles –. </w:t>
      </w:r>
      <w:r w:rsidR="00044FC9">
        <w:t>Il faut imaginer des clients et leur coller des caractéristiques. Nos hypothèses sont que les caractéristiques doivent être au minimum les suivantes :</w:t>
      </w:r>
    </w:p>
    <w:p w14:paraId="708C6292" w14:textId="43115E69" w:rsidR="00044FC9" w:rsidRDefault="00044FC9" w:rsidP="00040851">
      <w:pPr>
        <w:pStyle w:val="tbnormal"/>
        <w:numPr>
          <w:ilvl w:val="0"/>
          <w:numId w:val="38"/>
        </w:numPr>
      </w:pPr>
      <w:r>
        <w:t>Préférences pour certains produits (si la société en fabrique plusieurs bien évidemment).</w:t>
      </w:r>
    </w:p>
    <w:p w14:paraId="54AE7027" w14:textId="449C9D6C" w:rsidR="00044FC9" w:rsidRDefault="00044FC9" w:rsidP="00040851">
      <w:pPr>
        <w:pStyle w:val="tbnormal"/>
        <w:numPr>
          <w:ilvl w:val="0"/>
          <w:numId w:val="38"/>
        </w:numPr>
      </w:pPr>
      <w:r>
        <w:t>Pouvoir d’achat et sensibilité aux changements de prix.</w:t>
      </w:r>
    </w:p>
    <w:p w14:paraId="130BBE9F" w14:textId="65F1D326" w:rsidR="00044FC9" w:rsidRDefault="00044FC9" w:rsidP="00040851">
      <w:pPr>
        <w:pStyle w:val="tbnormal"/>
        <w:numPr>
          <w:ilvl w:val="0"/>
          <w:numId w:val="38"/>
        </w:numPr>
      </w:pPr>
      <w:r>
        <w:t>Besoins quantitatifs</w:t>
      </w:r>
    </w:p>
    <w:p w14:paraId="475012E6" w14:textId="36CCE034" w:rsidR="00044FC9" w:rsidRDefault="00044FC9" w:rsidP="00040851">
      <w:pPr>
        <w:pStyle w:val="tbnormal"/>
        <w:numPr>
          <w:ilvl w:val="0"/>
          <w:numId w:val="38"/>
        </w:numPr>
      </w:pPr>
      <w:r>
        <w:t>Conditions de paiement en terme de jours.</w:t>
      </w:r>
    </w:p>
    <w:p w14:paraId="093E5198" w14:textId="6685740A" w:rsidR="00044FC9" w:rsidRPr="00D22EC7" w:rsidRDefault="00044FC9" w:rsidP="00D22EC7">
      <w:pPr>
        <w:pStyle w:val="tbnormal"/>
      </w:pPr>
      <w:r>
        <w:t>Grâce à ces caractéristiques le jeu peut sensibiliser les participants à la segmentation des marchés. Elles permettent aussi de définir des stratégies de pénétration de marché qui peuvent différées entre les équipes de participants. Ce qui apporte selon nous une réelle valeur au scénario.</w:t>
      </w:r>
    </w:p>
    <w:p w14:paraId="3EBC52EA" w14:textId="30FC64A8" w:rsidR="00CF3C2F" w:rsidRDefault="00526C8B" w:rsidP="00D22EC7">
      <w:pPr>
        <w:pStyle w:val="tbtitre3"/>
      </w:pPr>
      <w:bookmarkStart w:id="82" w:name="_Toc453919636"/>
      <w:r>
        <w:t>Définir l</w:t>
      </w:r>
      <w:r w:rsidR="00EB7155">
        <w:t xml:space="preserve">es </w:t>
      </w:r>
      <w:r>
        <w:t>aspect</w:t>
      </w:r>
      <w:r w:rsidR="00EB7155">
        <w:t>s</w:t>
      </w:r>
      <w:r>
        <w:t xml:space="preserve"> financier</w:t>
      </w:r>
      <w:r w:rsidR="00EB7155">
        <w:t>s</w:t>
      </w:r>
      <w:bookmarkEnd w:id="82"/>
    </w:p>
    <w:p w14:paraId="6E4C3BC9" w14:textId="45F6E6B1" w:rsidR="003F1E45" w:rsidRDefault="003F1E45" w:rsidP="003F1E45">
      <w:pPr>
        <w:pStyle w:val="tbnormal"/>
      </w:pPr>
      <w:r>
        <w:t xml:space="preserve">Une société doit vivre en effectuant des transactions financières quotidiennes. Cette partie de la démarche doit permettre de définir la structure du bilan de la société que l’on décide de </w:t>
      </w:r>
      <w:r w:rsidR="00D4012C">
        <w:t>simuler</w:t>
      </w:r>
      <w:r>
        <w:t xml:space="preserve"> mais pas seulement.</w:t>
      </w:r>
    </w:p>
    <w:p w14:paraId="57EECDB8" w14:textId="6EC0BAC4" w:rsidR="003F1E45" w:rsidRDefault="003F1E45" w:rsidP="003F1E45">
      <w:pPr>
        <w:pStyle w:val="tbnormal"/>
      </w:pPr>
      <w:r>
        <w:t>Ses coûts d’achat, ses coûts de production et ses coûts de distribution sont à prendre en considération afin d’attribuer des coûts de revient aux produits que l’on décide de vendre (pour un bien de type service, les affirmations précédentes sont à prendre avec des pincet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D4012C" w14:paraId="50370ED6" w14:textId="77777777" w:rsidTr="00E034E1">
        <w:trPr>
          <w:trHeight w:hRule="exact" w:val="113"/>
        </w:trPr>
        <w:tc>
          <w:tcPr>
            <w:tcW w:w="597" w:type="dxa"/>
            <w:tcBorders>
              <w:bottom w:val="single" w:sz="2" w:space="0" w:color="D0CECE" w:themeColor="background2" w:themeShade="E6"/>
            </w:tcBorders>
            <w:shd w:val="clear" w:color="auto" w:fill="auto"/>
            <w:vAlign w:val="center"/>
          </w:tcPr>
          <w:p w14:paraId="799496F0" w14:textId="77777777" w:rsidR="00D4012C" w:rsidRPr="00025F11" w:rsidRDefault="00D4012C" w:rsidP="00E034E1">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6F6308" w14:textId="77777777" w:rsidR="00D4012C" w:rsidRPr="00025F11" w:rsidRDefault="00D4012C" w:rsidP="00E034E1">
            <w:pPr>
              <w:pStyle w:val="tbnormal"/>
              <w:jc w:val="left"/>
              <w:rPr>
                <w:b/>
                <w:sz w:val="2"/>
                <w:szCs w:val="2"/>
              </w:rPr>
            </w:pPr>
          </w:p>
        </w:tc>
      </w:tr>
      <w:tr w:rsidR="00D4012C" w14:paraId="541F991D" w14:textId="77777777" w:rsidTr="00E034E1">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B40F4EA" w14:textId="77777777" w:rsidR="00D4012C" w:rsidRPr="000353ED" w:rsidRDefault="00D4012C" w:rsidP="00E034E1">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600B8A8" w14:textId="77777777" w:rsidR="00D4012C" w:rsidRDefault="00D4012C" w:rsidP="00E034E1">
            <w:pPr>
              <w:pStyle w:val="tbnormal"/>
              <w:jc w:val="left"/>
            </w:pPr>
            <w:r>
              <w:rPr>
                <w:b/>
              </w:rPr>
              <w:t>Information</w:t>
            </w:r>
            <w:r w:rsidRPr="000353ED">
              <w:rPr>
                <w:b/>
              </w:rPr>
              <w:t> :</w:t>
            </w:r>
          </w:p>
          <w:p w14:paraId="781E60ED" w14:textId="77777777" w:rsidR="00FE79AC" w:rsidRDefault="00D4012C" w:rsidP="00FE79AC">
            <w:pPr>
              <w:pStyle w:val="tbnormal"/>
              <w:jc w:val="left"/>
              <w:rPr>
                <w:i/>
              </w:rPr>
            </w:pPr>
            <w:r w:rsidRPr="00DF0683">
              <w:rPr>
                <w:i/>
              </w:rPr>
              <w:t xml:space="preserve">Nous avons fait le choix </w:t>
            </w:r>
            <w:r>
              <w:rPr>
                <w:i/>
              </w:rPr>
              <w:t>de définir des frais fixes, des coûts de revient pour nos produits et un bilan qui nous semble réaliste pour la société retenue.</w:t>
            </w:r>
          </w:p>
          <w:p w14:paraId="54B8E46A" w14:textId="12478A43" w:rsidR="00D4012C" w:rsidRPr="00025F11" w:rsidRDefault="00FE79AC" w:rsidP="00FE79AC">
            <w:pPr>
              <w:pStyle w:val="tbnormal"/>
              <w:jc w:val="left"/>
              <w:rPr>
                <w:i/>
              </w:rPr>
            </w:pPr>
            <w:r>
              <w:rPr>
                <w:i/>
              </w:rPr>
              <w:t>Se référer au chapitre « (#REF) » pour les caractéristiques d’une PME.</w:t>
            </w:r>
          </w:p>
        </w:tc>
      </w:tr>
      <w:tr w:rsidR="00D4012C" w14:paraId="4ACC3D10" w14:textId="77777777" w:rsidTr="00E034E1">
        <w:trPr>
          <w:trHeight w:hRule="exact" w:val="113"/>
        </w:trPr>
        <w:tc>
          <w:tcPr>
            <w:tcW w:w="597" w:type="dxa"/>
            <w:tcBorders>
              <w:top w:val="single" w:sz="2" w:space="0" w:color="D0CECE" w:themeColor="background2" w:themeShade="E6"/>
            </w:tcBorders>
            <w:shd w:val="clear" w:color="auto" w:fill="auto"/>
            <w:vAlign w:val="center"/>
          </w:tcPr>
          <w:p w14:paraId="5B41C8DF" w14:textId="77777777" w:rsidR="00D4012C" w:rsidRPr="00025F11" w:rsidRDefault="00D4012C" w:rsidP="00E034E1">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5C3FCF7" w14:textId="77777777" w:rsidR="00D4012C" w:rsidRPr="00025F11" w:rsidRDefault="00D4012C" w:rsidP="00E034E1">
            <w:pPr>
              <w:pStyle w:val="tbnormal"/>
              <w:jc w:val="left"/>
              <w:rPr>
                <w:b/>
                <w:sz w:val="2"/>
                <w:szCs w:val="2"/>
              </w:rPr>
            </w:pPr>
          </w:p>
        </w:tc>
      </w:tr>
    </w:tbl>
    <w:p w14:paraId="0DD08F3F" w14:textId="59B59DC1" w:rsidR="00D4012C" w:rsidRDefault="00D4012C" w:rsidP="003F1E45">
      <w:pPr>
        <w:pStyle w:val="tbnormal"/>
      </w:pPr>
      <w:r>
        <w:lastRenderedPageBreak/>
        <w:t xml:space="preserve">Le tout tout doit être cohérent. Nous ne pouvons pas </w:t>
      </w:r>
      <w:r w:rsidR="0043583C">
        <w:t>choisir</w:t>
      </w:r>
      <w:r>
        <w:t xml:space="preserve"> des chiffres </w:t>
      </w:r>
      <w:r w:rsidR="0043583C">
        <w:t xml:space="preserve">au hasard </w:t>
      </w:r>
      <w:r>
        <w:t>sans calculer des ratios</w:t>
      </w:r>
      <w:r w:rsidR="0043583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43583C" w14:paraId="62DC3F5D" w14:textId="77777777" w:rsidTr="00E034E1">
        <w:trPr>
          <w:trHeight w:hRule="exact" w:val="113"/>
        </w:trPr>
        <w:tc>
          <w:tcPr>
            <w:tcW w:w="597" w:type="dxa"/>
            <w:tcBorders>
              <w:bottom w:val="single" w:sz="2" w:space="0" w:color="D0CECE" w:themeColor="background2" w:themeShade="E6"/>
            </w:tcBorders>
            <w:shd w:val="clear" w:color="auto" w:fill="auto"/>
            <w:vAlign w:val="center"/>
          </w:tcPr>
          <w:p w14:paraId="0FB4DEF8" w14:textId="77777777" w:rsidR="0043583C" w:rsidRPr="00025F11" w:rsidRDefault="0043583C" w:rsidP="00E034E1">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8DA8991" w14:textId="77777777" w:rsidR="0043583C" w:rsidRPr="00025F11" w:rsidRDefault="0043583C" w:rsidP="00E034E1">
            <w:pPr>
              <w:pStyle w:val="tbnormal"/>
              <w:jc w:val="left"/>
              <w:rPr>
                <w:b/>
                <w:sz w:val="2"/>
                <w:szCs w:val="2"/>
              </w:rPr>
            </w:pPr>
          </w:p>
        </w:tc>
      </w:tr>
      <w:tr w:rsidR="0043583C" w14:paraId="5D668DDC" w14:textId="77777777" w:rsidTr="00E034E1">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677BBC3" w14:textId="77777777" w:rsidR="0043583C" w:rsidRPr="000353ED" w:rsidRDefault="0043583C" w:rsidP="00E034E1">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A6AEDAD" w14:textId="77777777" w:rsidR="0043583C" w:rsidRDefault="0043583C" w:rsidP="00E034E1">
            <w:pPr>
              <w:pStyle w:val="tbnormal"/>
              <w:jc w:val="left"/>
            </w:pPr>
            <w:r>
              <w:rPr>
                <w:b/>
              </w:rPr>
              <w:t>Information</w:t>
            </w:r>
            <w:r w:rsidRPr="000353ED">
              <w:rPr>
                <w:b/>
              </w:rPr>
              <w:t> :</w:t>
            </w:r>
          </w:p>
          <w:p w14:paraId="5C702F57" w14:textId="77777777" w:rsidR="0043583C" w:rsidRDefault="0043583C" w:rsidP="00E034E1">
            <w:pPr>
              <w:pStyle w:val="tbnormal"/>
              <w:jc w:val="left"/>
              <w:rPr>
                <w:i/>
              </w:rPr>
            </w:pPr>
            <w:r>
              <w:rPr>
                <w:i/>
              </w:rPr>
              <w:t>Nous avons étudié les ratios utilisés dans ERPSim® pour créer notre structure financière et les charges liées à l’exploitation.</w:t>
            </w:r>
          </w:p>
          <w:p w14:paraId="4777E3AF" w14:textId="14662C94" w:rsidR="0043583C" w:rsidRPr="00025F11" w:rsidRDefault="0043583C" w:rsidP="00E034E1">
            <w:pPr>
              <w:pStyle w:val="tbnormal"/>
              <w:jc w:val="left"/>
              <w:rPr>
                <w:i/>
              </w:rPr>
            </w:pPr>
            <w:r>
              <w:rPr>
                <w:i/>
              </w:rPr>
              <w:t>Nous avons procédé ainsi car nous ne disposons malheureusement pas de compétences assez affûtées pour définir nous-mêmes ces éléments-là.</w:t>
            </w:r>
          </w:p>
        </w:tc>
      </w:tr>
      <w:tr w:rsidR="0043583C" w14:paraId="6A6528FF" w14:textId="77777777" w:rsidTr="00E034E1">
        <w:trPr>
          <w:trHeight w:hRule="exact" w:val="113"/>
        </w:trPr>
        <w:tc>
          <w:tcPr>
            <w:tcW w:w="597" w:type="dxa"/>
            <w:tcBorders>
              <w:top w:val="single" w:sz="2" w:space="0" w:color="D0CECE" w:themeColor="background2" w:themeShade="E6"/>
            </w:tcBorders>
            <w:shd w:val="clear" w:color="auto" w:fill="auto"/>
            <w:vAlign w:val="center"/>
          </w:tcPr>
          <w:p w14:paraId="425D103B" w14:textId="56D4FA91" w:rsidR="0043583C" w:rsidRPr="00025F11" w:rsidRDefault="0043583C" w:rsidP="00E034E1">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7448313" w14:textId="77777777" w:rsidR="0043583C" w:rsidRPr="00025F11" w:rsidRDefault="0043583C" w:rsidP="00E034E1">
            <w:pPr>
              <w:pStyle w:val="tbnormal"/>
              <w:jc w:val="left"/>
              <w:rPr>
                <w:b/>
                <w:sz w:val="2"/>
                <w:szCs w:val="2"/>
              </w:rPr>
            </w:pPr>
          </w:p>
        </w:tc>
      </w:tr>
    </w:tbl>
    <w:p w14:paraId="161CAFBB" w14:textId="5DAE4A16" w:rsidR="00526C8B" w:rsidRDefault="00EB7155" w:rsidP="00D22EC7">
      <w:pPr>
        <w:pStyle w:val="tbtitre3"/>
      </w:pPr>
      <w:bookmarkStart w:id="83" w:name="_Toc453919637"/>
      <w:r>
        <w:t>Définir des contraintes</w:t>
      </w:r>
      <w:bookmarkEnd w:id="83"/>
    </w:p>
    <w:p w14:paraId="7B6436B4" w14:textId="65BC2F8D" w:rsidR="001826E6" w:rsidRDefault="001826E6" w:rsidP="001826E6">
      <w:pPr>
        <w:pStyle w:val="tbnormal"/>
      </w:pPr>
      <w:r>
        <w:t>Pour ajouter de la complexité au scénario, il faut se plonger dans un environnement réel et essayer d’identifier les contraintes qui peuvent peser sur une société.</w:t>
      </w:r>
    </w:p>
    <w:p w14:paraId="3470C82D" w14:textId="44DC0725" w:rsidR="001826E6" w:rsidRDefault="001826E6" w:rsidP="001826E6">
      <w:pPr>
        <w:pStyle w:val="tbnormal"/>
      </w:pPr>
      <w:r>
        <w:t>Le but étant de faire commettre des erreurs aux participants afin qu’i</w:t>
      </w:r>
      <w:r w:rsidR="001B4BEA">
        <w:t>ls puissent en tirer des leçons.</w:t>
      </w:r>
    </w:p>
    <w:p w14:paraId="59A90971" w14:textId="268E81AD" w:rsidR="001B4BEA" w:rsidRDefault="001B4BEA" w:rsidP="001826E6">
      <w:pPr>
        <w:pStyle w:val="tbnormal"/>
      </w:pPr>
      <w:r>
        <w:t xml:space="preserve">Ce que nous proposons est de poser définir les grandes étapes de la chaîne de valeur et d’y superposer des contraintes. Par exemple, prendre l’activité de production et d’imagine que la ligne de production possède une capacité de tant d’article par jour tandis que la demande est plus forte. Ou de donner </w:t>
      </w:r>
      <w:r w:rsidR="00A05FEE">
        <w:t>des contraintes liées</w:t>
      </w:r>
      <w:r>
        <w:t xml:space="preserve"> aux divers délais </w:t>
      </w:r>
      <w:r w:rsidR="00A05FEE">
        <w:t xml:space="preserve">qui surviennent </w:t>
      </w:r>
      <w:r>
        <w:t>dans l’approvisionnement, dans la p</w:t>
      </w:r>
      <w:r w:rsidR="00A05FEE">
        <w:t>roduction ou dans la livraison. Ce sont tous ces éléments mis ensemble qui donnent un socle solide pour bâtir de nouvelles compétences dans le domaine recherché.</w:t>
      </w:r>
    </w:p>
    <w:p w14:paraId="4420C34A" w14:textId="7FA7D7F2" w:rsidR="004D7354" w:rsidRDefault="004D7354" w:rsidP="004D7354">
      <w:pPr>
        <w:pStyle w:val="tbtitre2"/>
      </w:pPr>
      <w:bookmarkStart w:id="84" w:name="_Toc453919638"/>
      <w:r>
        <w:t>Brewery &amp; Co.</w:t>
      </w:r>
      <w:bookmarkEnd w:id="84"/>
    </w:p>
    <w:p w14:paraId="6C98AD5C" w14:textId="77777777" w:rsidR="006C205F" w:rsidRDefault="006C205F" w:rsidP="006C205F">
      <w:pPr>
        <w:pStyle w:val="tbnormal"/>
      </w:pPr>
      <w:r>
        <w:t>Ce chapitre présente le scénario retenu pour ce nouveau jeu sérieux. Nous y présentons l’intégralité des éléments qui le constitue selon la démarche proposée dans le chapitre précédent.</w:t>
      </w:r>
    </w:p>
    <w:p w14:paraId="383F94B9" w14:textId="77777777" w:rsidR="006C205F" w:rsidRPr="006D13F1" w:rsidRDefault="006C205F" w:rsidP="006C205F">
      <w:pPr>
        <w:pStyle w:val="tbnormal"/>
      </w:pPr>
      <w:r>
        <w:t>Cette partie donne un vision claire et précise de ce qu’il faut prendre en considération pour démarrer en tant que participant. Elle est complémentaire à l’annexe (#REF).</w:t>
      </w:r>
    </w:p>
    <w:p w14:paraId="7A393FD1" w14:textId="77777777" w:rsidR="006C205F" w:rsidRDefault="006C205F" w:rsidP="006C205F">
      <w:pPr>
        <w:pStyle w:val="tbtitre3"/>
      </w:pPr>
      <w:bookmarkStart w:id="85" w:name="_Toc453919639"/>
      <w:r>
        <w:t>Introduction</w:t>
      </w:r>
      <w:bookmarkEnd w:id="85"/>
    </w:p>
    <w:p w14:paraId="01522120" w14:textId="77777777" w:rsidR="006C205F" w:rsidRDefault="006C205F" w:rsidP="006C205F">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46CD8731" w14:textId="77777777" w:rsidR="006C205F" w:rsidRDefault="006C205F" w:rsidP="006C205F">
      <w:pPr>
        <w:pStyle w:val="tbnormal"/>
        <w:spacing w:before="120" w:after="120"/>
      </w:pPr>
      <w:r>
        <w:t xml:space="preserve">Le marché de la bière est un marché très lucratif où les possibilités en termes de vente sont très accrues. Pour appuyer ces dires, regardons de plus près les chiffres de l’année 2015. Ils font état de plusieurs valeurs significatives, soit 3'438'047 hectolitres ont été produit et 4'623'798 hectolitres ont été bu par la population </w:t>
      </w:r>
      <w:r>
        <w:fldChar w:fldCharType="begin" w:fldLock="1"/>
      </w:r>
      <w:r>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5C82FFA" w14:textId="77777777" w:rsidR="006C205F" w:rsidRDefault="006C205F" w:rsidP="006C205F">
      <w:pPr>
        <w:pStyle w:val="tbnormal"/>
        <w:spacing w:before="120" w:after="120"/>
      </w:pPr>
      <w:r>
        <w:lastRenderedPageBreak/>
        <w:t xml:space="preserve">La bière se compose principalement d’eau. Plus de 90% de cette matière première est utilisée dans sa fabrication. Ensuite, on y adjoint du malt d’orge ou d’autres matières semblables comme le froment, le seigle, le maïs, le riz ou l’avoine. Toutes ayant comme principale caractéristique de contenir de l’amidon. Un autre composant très important est l’adjonction d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F5F4A">
        <w:rPr>
          <w:noProof/>
        </w:rPr>
        <w:t>(Associati</w:t>
      </w:r>
      <w:r>
        <w:rPr>
          <w:noProof/>
        </w:rPr>
        <w:t>on suisse des brasseries, 2016</w:t>
      </w:r>
      <w:r w:rsidRPr="00FF5F4A">
        <w:rPr>
          <w:noProof/>
        </w:rPr>
        <w:t>)</w:t>
      </w:r>
      <w:r>
        <w:fldChar w:fldCharType="end"/>
      </w:r>
      <w:r>
        <w:t>.</w:t>
      </w:r>
    </w:p>
    <w:p w14:paraId="7BE57291" w14:textId="77777777" w:rsidR="006C205F" w:rsidRDefault="006C205F" w:rsidP="006C205F">
      <w:pPr>
        <w:pStyle w:val="tbnormal"/>
        <w:spacing w:before="120" w:after="120"/>
      </w:pPr>
      <w:r>
        <w:t>Vous êtes engagé dans l’une des 12 brasseries du pays</w:t>
      </w:r>
      <w:r>
        <w:rPr>
          <w:rStyle w:val="Appelnotedebasdep"/>
        </w:rPr>
        <w:footnoteReference w:id="13"/>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l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vos performances et en effectuant des analyses de marché. Vous devez aussi veiller à respecter des règles d’hygiènes très strictes et aux bases légales édictées par la Confédération. </w:t>
      </w:r>
    </w:p>
    <w:p w14:paraId="2C692255" w14:textId="77777777" w:rsidR="006C205F" w:rsidRDefault="006C205F" w:rsidP="006C205F">
      <w:pPr>
        <w:pStyle w:val="tbtitre3"/>
      </w:pPr>
      <w:bookmarkStart w:id="86" w:name="_Toc453919640"/>
      <w:r>
        <w:t>Description de l’entreprise</w:t>
      </w:r>
      <w:bookmarkEnd w:id="86"/>
    </w:p>
    <w:p w14:paraId="5856E1E2" w14:textId="4F2CD35F" w:rsidR="00B42F71" w:rsidRDefault="006C205F" w:rsidP="006C205F">
      <w:pPr>
        <w:pStyle w:val="tbnormal"/>
        <w:spacing w:before="120" w:after="120"/>
      </w:pPr>
      <w:r>
        <w:t>L’idée ici est de vous familiariser avec votre nouvel environnement de travail. Nous vous présentons les produits que vous allez devoir vendre, le processus de production mis en place actuellement, la chaîne de valeur global, l’outil informatique que la société exploite, l’infrastructure, les machines de production et le procédé global de fabrication.</w:t>
      </w:r>
      <w:r w:rsidR="00B42F71">
        <w:br w:type="page"/>
      </w:r>
    </w:p>
    <w:p w14:paraId="18246E20" w14:textId="61361B17" w:rsidR="006C205F" w:rsidRDefault="006C205F" w:rsidP="006C205F">
      <w:pPr>
        <w:pStyle w:val="tbtitre4"/>
      </w:pPr>
      <w:bookmarkStart w:id="87" w:name="_Toc453919641"/>
      <w:r>
        <w:lastRenderedPageBreak/>
        <w:t>Les produits commercialisés</w:t>
      </w:r>
      <w:bookmarkEnd w:id="87"/>
    </w:p>
    <w:p w14:paraId="48A17EFE" w14:textId="77777777" w:rsidR="006C205F" w:rsidRDefault="006C205F" w:rsidP="006C205F">
      <w:pPr>
        <w:pStyle w:val="tbnormal"/>
      </w:pPr>
      <w:r w:rsidRPr="005F2F96">
        <w:rPr>
          <w:b/>
        </w:rPr>
        <w:t>Brewery &amp; Co</w:t>
      </w:r>
      <w:r>
        <w:t xml:space="preserve"> commercialise quatre sortes de bière. Ces bières divergent les unes des autres dans leur composition :</w:t>
      </w:r>
    </w:p>
    <w:tbl>
      <w:tblPr>
        <w:tblStyle w:val="Grilledetableauclaire"/>
        <w:tblW w:w="5000" w:type="pct"/>
        <w:tblLook w:val="04A0" w:firstRow="1" w:lastRow="0" w:firstColumn="1" w:lastColumn="0" w:noHBand="0" w:noVBand="1"/>
      </w:tblPr>
      <w:tblGrid>
        <w:gridCol w:w="1375"/>
        <w:gridCol w:w="1638"/>
        <w:gridCol w:w="1701"/>
        <w:gridCol w:w="1796"/>
        <w:gridCol w:w="850"/>
      </w:tblGrid>
      <w:tr w:rsidR="006E2479" w:rsidRPr="003A4596" w14:paraId="3CFFBD6B" w14:textId="4D9129A2" w:rsidTr="006E2479">
        <w:trPr>
          <w:trHeight w:val="454"/>
        </w:trPr>
        <w:tc>
          <w:tcPr>
            <w:tcW w:w="1375" w:type="dxa"/>
            <w:shd w:val="clear" w:color="auto" w:fill="E7E6E6" w:themeFill="background2"/>
            <w:vAlign w:val="center"/>
          </w:tcPr>
          <w:p w14:paraId="646BECB4" w14:textId="295F29F8" w:rsidR="00687AF9" w:rsidRPr="004576DB" w:rsidRDefault="00687AF9" w:rsidP="006E2479">
            <w:pPr>
              <w:pStyle w:val="tbnormal"/>
              <w:jc w:val="left"/>
              <w:rPr>
                <w:b/>
              </w:rPr>
            </w:pPr>
          </w:p>
        </w:tc>
        <w:tc>
          <w:tcPr>
            <w:tcW w:w="1638" w:type="dxa"/>
            <w:shd w:val="clear" w:color="auto" w:fill="E7E6E6" w:themeFill="background2"/>
            <w:vAlign w:val="center"/>
          </w:tcPr>
          <w:p w14:paraId="1B648F15" w14:textId="2EE2203C" w:rsidR="00687AF9" w:rsidRPr="00741F67" w:rsidRDefault="00687AF9" w:rsidP="006E2479">
            <w:pPr>
              <w:pStyle w:val="tbnormal"/>
              <w:jc w:val="left"/>
              <w:rPr>
                <w:b/>
              </w:rPr>
            </w:pPr>
            <w:r>
              <w:rPr>
                <w:b/>
              </w:rPr>
              <w:t>Code</w:t>
            </w:r>
          </w:p>
        </w:tc>
        <w:tc>
          <w:tcPr>
            <w:tcW w:w="1701" w:type="dxa"/>
            <w:shd w:val="clear" w:color="auto" w:fill="E7E6E6" w:themeFill="background2"/>
            <w:vAlign w:val="center"/>
          </w:tcPr>
          <w:p w14:paraId="7BD1DC5C" w14:textId="515777D1" w:rsidR="00687AF9" w:rsidRDefault="00687AF9" w:rsidP="006E2479">
            <w:pPr>
              <w:pStyle w:val="tbnormal"/>
              <w:jc w:val="left"/>
              <w:rPr>
                <w:b/>
              </w:rPr>
            </w:pPr>
            <w:r>
              <w:rPr>
                <w:b/>
              </w:rPr>
              <w:t>Nom</w:t>
            </w:r>
          </w:p>
        </w:tc>
        <w:tc>
          <w:tcPr>
            <w:tcW w:w="2646" w:type="dxa"/>
            <w:gridSpan w:val="2"/>
            <w:tcBorders>
              <w:bottom w:val="single" w:sz="4" w:space="0" w:color="BFBFBF" w:themeColor="background1" w:themeShade="BF"/>
            </w:tcBorders>
            <w:shd w:val="clear" w:color="auto" w:fill="E7E6E6" w:themeFill="background2"/>
            <w:vAlign w:val="center"/>
          </w:tcPr>
          <w:p w14:paraId="54F7198C" w14:textId="53496FAB" w:rsidR="00687AF9" w:rsidRDefault="00687AF9" w:rsidP="006E2479">
            <w:pPr>
              <w:pStyle w:val="tbnormal"/>
              <w:jc w:val="left"/>
              <w:rPr>
                <w:b/>
              </w:rPr>
            </w:pPr>
            <w:r>
              <w:rPr>
                <w:b/>
              </w:rPr>
              <w:t>Compo</w:t>
            </w:r>
            <w:r w:rsidR="006E2479">
              <w:rPr>
                <w:b/>
              </w:rPr>
              <w:t>sition par litre</w:t>
            </w:r>
          </w:p>
        </w:tc>
      </w:tr>
      <w:tr w:rsidR="006E2479" w:rsidRPr="003A4596" w14:paraId="07CEC4FB" w14:textId="269BE6B4" w:rsidTr="006E2479">
        <w:trPr>
          <w:trHeight w:val="454"/>
        </w:trPr>
        <w:tc>
          <w:tcPr>
            <w:tcW w:w="1375" w:type="dxa"/>
          </w:tcPr>
          <w:p w14:paraId="3A127F6C" w14:textId="1C8A3802" w:rsidR="006E2479" w:rsidRPr="004576DB" w:rsidRDefault="006E2479" w:rsidP="003E7139">
            <w:pPr>
              <w:pStyle w:val="tbnormal"/>
              <w:rPr>
                <w:b/>
              </w:rPr>
            </w:pPr>
            <w:r>
              <w:rPr>
                <w:noProof/>
                <w:lang w:eastAsia="fr-FR"/>
              </w:rPr>
              <w:drawing>
                <wp:inline distT="0" distB="0" distL="0" distR="0" wp14:anchorId="7D936071" wp14:editId="19E7C657">
                  <wp:extent cx="720000" cy="7200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W0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72AF2BFF" w14:textId="66CDE888" w:rsidR="006E2479" w:rsidRPr="00B70F13" w:rsidRDefault="006E2479" w:rsidP="006E2479">
            <w:pPr>
              <w:pStyle w:val="tbnormal"/>
              <w:jc w:val="left"/>
            </w:pPr>
            <w:r>
              <w:t>BW01 (A/B)</w:t>
            </w:r>
          </w:p>
        </w:tc>
        <w:tc>
          <w:tcPr>
            <w:tcW w:w="1701" w:type="dxa"/>
          </w:tcPr>
          <w:p w14:paraId="4537C6B4" w14:textId="3E83B882" w:rsidR="006E2479" w:rsidRDefault="006E2479" w:rsidP="006E2479">
            <w:pPr>
              <w:pStyle w:val="tbnormal"/>
              <w:jc w:val="left"/>
            </w:pPr>
            <w:r>
              <w:t>Lager Beer</w:t>
            </w:r>
          </w:p>
        </w:tc>
        <w:tc>
          <w:tcPr>
            <w:tcW w:w="1796" w:type="dxa"/>
            <w:tcBorders>
              <w:right w:val="nil"/>
            </w:tcBorders>
          </w:tcPr>
          <w:p w14:paraId="38CBA959" w14:textId="77777777" w:rsidR="006E2479" w:rsidRDefault="006E2479" w:rsidP="006E2479">
            <w:pPr>
              <w:pStyle w:val="tbnormal"/>
              <w:jc w:val="left"/>
            </w:pPr>
            <w:r>
              <w:t>Eau</w:t>
            </w:r>
          </w:p>
          <w:p w14:paraId="3680BA2F" w14:textId="77777777" w:rsidR="006E2479" w:rsidRDefault="006E2479" w:rsidP="006E2479">
            <w:pPr>
              <w:pStyle w:val="tbnormal"/>
              <w:jc w:val="left"/>
            </w:pPr>
            <w:r>
              <w:t>Malt d’orge</w:t>
            </w:r>
          </w:p>
          <w:p w14:paraId="7EC2AAE5" w14:textId="77777777" w:rsidR="006E2479" w:rsidRDefault="006E2479" w:rsidP="006E2479">
            <w:pPr>
              <w:pStyle w:val="tbnormal"/>
              <w:jc w:val="left"/>
            </w:pPr>
            <w:r>
              <w:t>Houblon</w:t>
            </w:r>
          </w:p>
          <w:p w14:paraId="4058AAA9" w14:textId="12A69E4E" w:rsidR="006E2479" w:rsidRDefault="006E2479" w:rsidP="006E2479">
            <w:pPr>
              <w:pStyle w:val="tbnormal"/>
              <w:jc w:val="left"/>
            </w:pPr>
            <w:r>
              <w:t>Levure</w:t>
            </w:r>
          </w:p>
        </w:tc>
        <w:tc>
          <w:tcPr>
            <w:tcW w:w="850" w:type="dxa"/>
            <w:tcBorders>
              <w:left w:val="nil"/>
            </w:tcBorders>
          </w:tcPr>
          <w:p w14:paraId="1686766B" w14:textId="77777777" w:rsidR="006E2479" w:rsidRPr="006E2479" w:rsidRDefault="006E2479" w:rsidP="006E2479">
            <w:pPr>
              <w:pStyle w:val="tbnormal"/>
              <w:jc w:val="right"/>
              <w:rPr>
                <w:i/>
              </w:rPr>
            </w:pPr>
            <w:r w:rsidRPr="006E2479">
              <w:rPr>
                <w:i/>
              </w:rPr>
              <w:t>10L</w:t>
            </w:r>
          </w:p>
          <w:p w14:paraId="3F799960" w14:textId="52EECC2B" w:rsidR="006E2479" w:rsidRPr="006E2479" w:rsidRDefault="006E2479" w:rsidP="006E2479">
            <w:pPr>
              <w:pStyle w:val="tbnormal"/>
              <w:jc w:val="right"/>
              <w:rPr>
                <w:i/>
              </w:rPr>
            </w:pPr>
            <w:r>
              <w:rPr>
                <w:i/>
              </w:rPr>
              <w:t>130</w:t>
            </w:r>
            <w:r w:rsidRPr="006E2479">
              <w:rPr>
                <w:i/>
              </w:rPr>
              <w:t>gr.</w:t>
            </w:r>
          </w:p>
          <w:p w14:paraId="3F16112D" w14:textId="77777777" w:rsidR="006E2479" w:rsidRPr="006E2479" w:rsidRDefault="006E2479" w:rsidP="006E2479">
            <w:pPr>
              <w:pStyle w:val="tbnormal"/>
              <w:jc w:val="right"/>
              <w:rPr>
                <w:i/>
              </w:rPr>
            </w:pPr>
            <w:r w:rsidRPr="006E2479">
              <w:rPr>
                <w:i/>
              </w:rPr>
              <w:t>2gr.</w:t>
            </w:r>
          </w:p>
          <w:p w14:paraId="45EE4EDF" w14:textId="592A308F" w:rsidR="006E2479" w:rsidRPr="006E2479" w:rsidRDefault="006E2479" w:rsidP="006E2479">
            <w:pPr>
              <w:pStyle w:val="tbnormal"/>
              <w:jc w:val="right"/>
              <w:rPr>
                <w:i/>
              </w:rPr>
            </w:pPr>
            <w:r w:rsidRPr="006E2479">
              <w:rPr>
                <w:i/>
              </w:rPr>
              <w:t>6gr.</w:t>
            </w:r>
          </w:p>
        </w:tc>
      </w:tr>
      <w:tr w:rsidR="006E2479" w:rsidRPr="003A4596" w14:paraId="4828DD77" w14:textId="6254A5CA" w:rsidTr="006E2479">
        <w:trPr>
          <w:trHeight w:val="454"/>
        </w:trPr>
        <w:tc>
          <w:tcPr>
            <w:tcW w:w="1375" w:type="dxa"/>
          </w:tcPr>
          <w:p w14:paraId="22677FA4" w14:textId="4C9DB4B4" w:rsidR="006E2479" w:rsidRDefault="006E2479" w:rsidP="003E7139">
            <w:pPr>
              <w:pStyle w:val="tbnormal"/>
              <w:rPr>
                <w:b/>
              </w:rPr>
            </w:pPr>
            <w:r>
              <w:rPr>
                <w:noProof/>
                <w:lang w:eastAsia="fr-FR"/>
              </w:rPr>
              <w:drawing>
                <wp:inline distT="0" distB="0" distL="0" distR="0" wp14:anchorId="2B0D048E" wp14:editId="2D747B20">
                  <wp:extent cx="720000" cy="72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W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779881BA" w14:textId="127E26E6" w:rsidR="006E2479" w:rsidRPr="00B70F13" w:rsidRDefault="006E2479" w:rsidP="006E2479">
            <w:pPr>
              <w:pStyle w:val="tbnormal"/>
              <w:jc w:val="left"/>
            </w:pPr>
            <w:r>
              <w:t>BW02 (A/B)</w:t>
            </w:r>
          </w:p>
        </w:tc>
        <w:tc>
          <w:tcPr>
            <w:tcW w:w="1701" w:type="dxa"/>
          </w:tcPr>
          <w:p w14:paraId="30B5C3E4" w14:textId="7D059591" w:rsidR="006E2479" w:rsidRDefault="006E2479" w:rsidP="006E2479">
            <w:pPr>
              <w:pStyle w:val="tbnormal"/>
              <w:jc w:val="left"/>
            </w:pPr>
            <w:r>
              <w:t>Honing Beer</w:t>
            </w:r>
          </w:p>
        </w:tc>
        <w:tc>
          <w:tcPr>
            <w:tcW w:w="1796" w:type="dxa"/>
            <w:tcBorders>
              <w:right w:val="nil"/>
            </w:tcBorders>
          </w:tcPr>
          <w:p w14:paraId="54A029B3" w14:textId="77777777" w:rsidR="006E2479" w:rsidRDefault="006E2479" w:rsidP="006E2479">
            <w:pPr>
              <w:pStyle w:val="tbnormal"/>
              <w:jc w:val="left"/>
            </w:pPr>
            <w:r>
              <w:t>Eau</w:t>
            </w:r>
          </w:p>
          <w:p w14:paraId="5BD9A64F" w14:textId="77777777" w:rsidR="006E2479" w:rsidRDefault="006E2479" w:rsidP="006E2479">
            <w:pPr>
              <w:pStyle w:val="tbnormal"/>
              <w:jc w:val="left"/>
            </w:pPr>
            <w:r>
              <w:t>Malt de froment</w:t>
            </w:r>
          </w:p>
          <w:p w14:paraId="44998695" w14:textId="77777777" w:rsidR="006E2479" w:rsidRDefault="006E2479" w:rsidP="006E2479">
            <w:pPr>
              <w:pStyle w:val="tbnormal"/>
              <w:jc w:val="left"/>
            </w:pPr>
            <w:r>
              <w:t>Houblon</w:t>
            </w:r>
          </w:p>
          <w:p w14:paraId="5C032314" w14:textId="77777777" w:rsidR="006E2479" w:rsidRDefault="006E2479" w:rsidP="006E2479">
            <w:pPr>
              <w:pStyle w:val="tbnormal"/>
              <w:jc w:val="left"/>
            </w:pPr>
            <w:r>
              <w:t>Levure</w:t>
            </w:r>
          </w:p>
          <w:p w14:paraId="313BE3FB" w14:textId="77646152" w:rsidR="006E2479" w:rsidRDefault="006E2479" w:rsidP="006E2479">
            <w:pPr>
              <w:pStyle w:val="tbnormal"/>
              <w:jc w:val="left"/>
            </w:pPr>
            <w:r>
              <w:t>Miel de fleur</w:t>
            </w:r>
          </w:p>
        </w:tc>
        <w:tc>
          <w:tcPr>
            <w:tcW w:w="850" w:type="dxa"/>
            <w:tcBorders>
              <w:left w:val="nil"/>
            </w:tcBorders>
          </w:tcPr>
          <w:p w14:paraId="7250AC6A" w14:textId="77777777" w:rsidR="006E2479" w:rsidRDefault="006E2479" w:rsidP="006E2479">
            <w:pPr>
              <w:pStyle w:val="tbnormal"/>
              <w:jc w:val="right"/>
              <w:rPr>
                <w:i/>
              </w:rPr>
            </w:pPr>
            <w:r>
              <w:rPr>
                <w:i/>
              </w:rPr>
              <w:t>10L</w:t>
            </w:r>
          </w:p>
          <w:p w14:paraId="2E1B7805" w14:textId="77777777" w:rsidR="006E2479" w:rsidRDefault="006E2479" w:rsidP="006E2479">
            <w:pPr>
              <w:pStyle w:val="tbnormal"/>
              <w:jc w:val="right"/>
              <w:rPr>
                <w:i/>
              </w:rPr>
            </w:pPr>
            <w:r>
              <w:rPr>
                <w:i/>
              </w:rPr>
              <w:t>130gr.</w:t>
            </w:r>
          </w:p>
          <w:p w14:paraId="3DF3EC66" w14:textId="77777777" w:rsidR="006E2479" w:rsidRDefault="006E2479" w:rsidP="006E2479">
            <w:pPr>
              <w:pStyle w:val="tbnormal"/>
              <w:jc w:val="right"/>
              <w:rPr>
                <w:i/>
              </w:rPr>
            </w:pPr>
            <w:r>
              <w:rPr>
                <w:i/>
              </w:rPr>
              <w:t>2gr.</w:t>
            </w:r>
          </w:p>
          <w:p w14:paraId="51C0DB39" w14:textId="77777777" w:rsidR="006E2479" w:rsidRDefault="006E2479" w:rsidP="006E2479">
            <w:pPr>
              <w:pStyle w:val="tbnormal"/>
              <w:jc w:val="right"/>
              <w:rPr>
                <w:i/>
              </w:rPr>
            </w:pPr>
            <w:r>
              <w:rPr>
                <w:i/>
              </w:rPr>
              <w:t>6gr.</w:t>
            </w:r>
          </w:p>
          <w:p w14:paraId="64691BFC" w14:textId="319ABBB0" w:rsidR="006E2479" w:rsidRPr="006E2479" w:rsidRDefault="006E2479" w:rsidP="006E2479">
            <w:pPr>
              <w:pStyle w:val="tbnormal"/>
              <w:jc w:val="right"/>
              <w:rPr>
                <w:i/>
              </w:rPr>
            </w:pPr>
            <w:r>
              <w:rPr>
                <w:i/>
              </w:rPr>
              <w:t>25gr.</w:t>
            </w:r>
          </w:p>
        </w:tc>
      </w:tr>
      <w:tr w:rsidR="006E2479" w:rsidRPr="003A4596" w14:paraId="6C05A328" w14:textId="2F637813" w:rsidTr="006E2479">
        <w:trPr>
          <w:trHeight w:val="454"/>
        </w:trPr>
        <w:tc>
          <w:tcPr>
            <w:tcW w:w="1375" w:type="dxa"/>
          </w:tcPr>
          <w:p w14:paraId="62C4FDB0" w14:textId="6E382422" w:rsidR="006E2479" w:rsidRDefault="006E2479" w:rsidP="003E7139">
            <w:pPr>
              <w:pStyle w:val="tbnormal"/>
              <w:rPr>
                <w:b/>
              </w:rPr>
            </w:pPr>
            <w:r>
              <w:rPr>
                <w:noProof/>
                <w:lang w:eastAsia="fr-FR"/>
              </w:rPr>
              <w:drawing>
                <wp:inline distT="0" distB="0" distL="0" distR="0" wp14:anchorId="3D595939" wp14:editId="27C0BF9E">
                  <wp:extent cx="720000" cy="72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W03.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3A453283" w14:textId="34BA1988" w:rsidR="006E2479" w:rsidRPr="00B70F13" w:rsidRDefault="006E2479" w:rsidP="006E2479">
            <w:pPr>
              <w:pStyle w:val="tbnormal"/>
              <w:jc w:val="left"/>
            </w:pPr>
            <w:r>
              <w:t>BW03 (A/B)</w:t>
            </w:r>
          </w:p>
        </w:tc>
        <w:tc>
          <w:tcPr>
            <w:tcW w:w="1701" w:type="dxa"/>
          </w:tcPr>
          <w:p w14:paraId="0BAFA2CF" w14:textId="79A48476" w:rsidR="006E2479" w:rsidRDefault="006E2479" w:rsidP="006E2479">
            <w:pPr>
              <w:pStyle w:val="tbnormal"/>
              <w:jc w:val="left"/>
            </w:pPr>
            <w:r>
              <w:t>Bio Beer</w:t>
            </w:r>
          </w:p>
        </w:tc>
        <w:tc>
          <w:tcPr>
            <w:tcW w:w="1796" w:type="dxa"/>
            <w:tcBorders>
              <w:right w:val="nil"/>
            </w:tcBorders>
          </w:tcPr>
          <w:p w14:paraId="4295CF9E" w14:textId="77777777" w:rsidR="006E2479" w:rsidRDefault="006E2479" w:rsidP="006E2479">
            <w:pPr>
              <w:pStyle w:val="tbnormal"/>
              <w:jc w:val="left"/>
            </w:pPr>
            <w:r>
              <w:t>Eau</w:t>
            </w:r>
          </w:p>
          <w:p w14:paraId="19428F43" w14:textId="77777777" w:rsidR="006E2479" w:rsidRDefault="006E2479" w:rsidP="006E2479">
            <w:pPr>
              <w:pStyle w:val="tbnormal"/>
              <w:jc w:val="left"/>
            </w:pPr>
            <w:r>
              <w:t>Malt d’orge</w:t>
            </w:r>
          </w:p>
          <w:p w14:paraId="00686487" w14:textId="77777777" w:rsidR="006E2479" w:rsidRDefault="006E2479" w:rsidP="006E2479">
            <w:pPr>
              <w:pStyle w:val="tbnormal"/>
              <w:jc w:val="left"/>
            </w:pPr>
            <w:r>
              <w:t>Houblon</w:t>
            </w:r>
          </w:p>
          <w:p w14:paraId="4D58F04E" w14:textId="041C2B9C" w:rsidR="006E2479" w:rsidRDefault="006E2479" w:rsidP="006E2479">
            <w:pPr>
              <w:pStyle w:val="tbnormal"/>
              <w:jc w:val="left"/>
            </w:pPr>
            <w:r>
              <w:t>Levure</w:t>
            </w:r>
          </w:p>
        </w:tc>
        <w:tc>
          <w:tcPr>
            <w:tcW w:w="850" w:type="dxa"/>
            <w:tcBorders>
              <w:left w:val="nil"/>
            </w:tcBorders>
          </w:tcPr>
          <w:p w14:paraId="26BDC08C" w14:textId="77777777" w:rsidR="006E2479" w:rsidRDefault="006F6AE8" w:rsidP="006E2479">
            <w:pPr>
              <w:pStyle w:val="tbnormal"/>
              <w:jc w:val="right"/>
              <w:rPr>
                <w:i/>
              </w:rPr>
            </w:pPr>
            <w:r>
              <w:rPr>
                <w:i/>
              </w:rPr>
              <w:t>10L</w:t>
            </w:r>
          </w:p>
          <w:p w14:paraId="3D9FA8F5" w14:textId="77777777" w:rsidR="006F6AE8" w:rsidRDefault="006F6AE8" w:rsidP="006E2479">
            <w:pPr>
              <w:pStyle w:val="tbnormal"/>
              <w:jc w:val="right"/>
              <w:rPr>
                <w:i/>
              </w:rPr>
            </w:pPr>
            <w:r>
              <w:rPr>
                <w:i/>
              </w:rPr>
              <w:t>130gr.</w:t>
            </w:r>
          </w:p>
          <w:p w14:paraId="721C5AB0" w14:textId="77777777" w:rsidR="006F6AE8" w:rsidRDefault="006F6AE8" w:rsidP="006E2479">
            <w:pPr>
              <w:pStyle w:val="tbnormal"/>
              <w:jc w:val="right"/>
              <w:rPr>
                <w:i/>
              </w:rPr>
            </w:pPr>
            <w:r>
              <w:rPr>
                <w:i/>
              </w:rPr>
              <w:t>2gr.</w:t>
            </w:r>
          </w:p>
          <w:p w14:paraId="16024F77" w14:textId="7C468CFA" w:rsidR="006F6AE8" w:rsidRPr="006E2479" w:rsidRDefault="006F6AE8" w:rsidP="006E2479">
            <w:pPr>
              <w:pStyle w:val="tbnormal"/>
              <w:jc w:val="right"/>
              <w:rPr>
                <w:i/>
              </w:rPr>
            </w:pPr>
            <w:r>
              <w:rPr>
                <w:i/>
              </w:rPr>
              <w:t>6gr.</w:t>
            </w:r>
          </w:p>
        </w:tc>
      </w:tr>
      <w:tr w:rsidR="006E2479" w:rsidRPr="003A4596" w14:paraId="01CA91E7" w14:textId="71AF448C" w:rsidTr="006E2479">
        <w:trPr>
          <w:trHeight w:val="454"/>
        </w:trPr>
        <w:tc>
          <w:tcPr>
            <w:tcW w:w="1375" w:type="dxa"/>
          </w:tcPr>
          <w:p w14:paraId="2F512C12" w14:textId="44D00B19" w:rsidR="006E2479" w:rsidRDefault="006E2479" w:rsidP="003E7139">
            <w:pPr>
              <w:pStyle w:val="tbnormal"/>
              <w:rPr>
                <w:b/>
              </w:rPr>
            </w:pPr>
            <w:r>
              <w:rPr>
                <w:noProof/>
                <w:lang w:eastAsia="fr-FR"/>
              </w:rPr>
              <w:drawing>
                <wp:inline distT="0" distB="0" distL="0" distR="0" wp14:anchorId="0F7FBEFB" wp14:editId="32CE4BDF">
                  <wp:extent cx="720000" cy="7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W0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58146FCD" w14:textId="1E0C2FBB" w:rsidR="006E2479" w:rsidRPr="00B70F13" w:rsidRDefault="006E2479" w:rsidP="006E2479">
            <w:pPr>
              <w:pStyle w:val="tbnormal"/>
              <w:jc w:val="left"/>
            </w:pPr>
            <w:r>
              <w:t>BW04 (A/B)</w:t>
            </w:r>
          </w:p>
        </w:tc>
        <w:tc>
          <w:tcPr>
            <w:tcW w:w="1701" w:type="dxa"/>
          </w:tcPr>
          <w:p w14:paraId="2311ED55" w14:textId="581513CC" w:rsidR="006E2479" w:rsidRDefault="006E2479" w:rsidP="006E2479">
            <w:pPr>
              <w:pStyle w:val="tbnormal"/>
              <w:jc w:val="left"/>
            </w:pPr>
            <w:r>
              <w:t>Spice Beer</w:t>
            </w:r>
          </w:p>
        </w:tc>
        <w:tc>
          <w:tcPr>
            <w:tcW w:w="1796" w:type="dxa"/>
            <w:tcBorders>
              <w:right w:val="nil"/>
            </w:tcBorders>
          </w:tcPr>
          <w:p w14:paraId="47C1BFE3" w14:textId="77777777" w:rsidR="006E2479" w:rsidRDefault="006E2479" w:rsidP="006E2479">
            <w:pPr>
              <w:pStyle w:val="tbnormal"/>
              <w:jc w:val="left"/>
            </w:pPr>
            <w:r>
              <w:t>Eau</w:t>
            </w:r>
          </w:p>
          <w:p w14:paraId="49507DEA" w14:textId="77777777" w:rsidR="006E2479" w:rsidRDefault="006E2479" w:rsidP="006E2479">
            <w:pPr>
              <w:pStyle w:val="tbnormal"/>
              <w:jc w:val="left"/>
            </w:pPr>
            <w:r>
              <w:t>Malt d’orge</w:t>
            </w:r>
          </w:p>
          <w:p w14:paraId="5706266D" w14:textId="77777777" w:rsidR="006E2479" w:rsidRDefault="006E2479" w:rsidP="006E2479">
            <w:pPr>
              <w:pStyle w:val="tbnormal"/>
              <w:jc w:val="left"/>
            </w:pPr>
            <w:r>
              <w:t>Houblon</w:t>
            </w:r>
          </w:p>
          <w:p w14:paraId="03E0C8DA" w14:textId="77777777" w:rsidR="006E2479" w:rsidRDefault="006E2479" w:rsidP="006E2479">
            <w:pPr>
              <w:pStyle w:val="tbnormal"/>
              <w:jc w:val="left"/>
            </w:pPr>
            <w:r>
              <w:t>Levure</w:t>
            </w:r>
          </w:p>
          <w:p w14:paraId="037FB06E" w14:textId="797400D4" w:rsidR="006E2479" w:rsidRDefault="006E2479" w:rsidP="006E2479">
            <w:pPr>
              <w:pStyle w:val="tbnormal"/>
              <w:jc w:val="left"/>
            </w:pPr>
            <w:r>
              <w:t>Epices</w:t>
            </w:r>
          </w:p>
        </w:tc>
        <w:tc>
          <w:tcPr>
            <w:tcW w:w="850" w:type="dxa"/>
            <w:tcBorders>
              <w:left w:val="nil"/>
            </w:tcBorders>
          </w:tcPr>
          <w:p w14:paraId="399B5D4A" w14:textId="77777777" w:rsidR="006E2479" w:rsidRDefault="006F6AE8" w:rsidP="006E2479">
            <w:pPr>
              <w:pStyle w:val="tbnormal"/>
              <w:jc w:val="right"/>
              <w:rPr>
                <w:i/>
              </w:rPr>
            </w:pPr>
            <w:r>
              <w:rPr>
                <w:i/>
              </w:rPr>
              <w:t>10L</w:t>
            </w:r>
          </w:p>
          <w:p w14:paraId="503CD59B" w14:textId="77777777" w:rsidR="006F6AE8" w:rsidRDefault="006F6AE8" w:rsidP="006E2479">
            <w:pPr>
              <w:pStyle w:val="tbnormal"/>
              <w:jc w:val="right"/>
              <w:rPr>
                <w:i/>
              </w:rPr>
            </w:pPr>
            <w:r>
              <w:rPr>
                <w:i/>
              </w:rPr>
              <w:t>130gr.</w:t>
            </w:r>
          </w:p>
          <w:p w14:paraId="265DC227" w14:textId="77777777" w:rsidR="006F6AE8" w:rsidRDefault="006F6AE8" w:rsidP="006E2479">
            <w:pPr>
              <w:pStyle w:val="tbnormal"/>
              <w:jc w:val="right"/>
              <w:rPr>
                <w:i/>
              </w:rPr>
            </w:pPr>
            <w:r>
              <w:rPr>
                <w:i/>
              </w:rPr>
              <w:t>2gr.</w:t>
            </w:r>
          </w:p>
          <w:p w14:paraId="47ABD8FE" w14:textId="77777777" w:rsidR="006F6AE8" w:rsidRDefault="006F6AE8" w:rsidP="006E2479">
            <w:pPr>
              <w:pStyle w:val="tbnormal"/>
              <w:jc w:val="right"/>
              <w:rPr>
                <w:i/>
              </w:rPr>
            </w:pPr>
            <w:r>
              <w:rPr>
                <w:i/>
              </w:rPr>
              <w:t>6gr.</w:t>
            </w:r>
          </w:p>
          <w:p w14:paraId="6BE5912A" w14:textId="4D9916D7" w:rsidR="006F6AE8" w:rsidRPr="006E2479" w:rsidRDefault="00FF3DB0" w:rsidP="006E2479">
            <w:pPr>
              <w:pStyle w:val="tbnormal"/>
              <w:jc w:val="right"/>
              <w:rPr>
                <w:i/>
              </w:rPr>
            </w:pPr>
            <w:r>
              <w:rPr>
                <w:i/>
              </w:rPr>
              <w:t>50gr.</w:t>
            </w:r>
          </w:p>
        </w:tc>
      </w:tr>
    </w:tbl>
    <w:p w14:paraId="7015BC72" w14:textId="26B06184" w:rsidR="00687AF9" w:rsidRDefault="00687AF9" w:rsidP="006C205F">
      <w:pPr>
        <w:pStyle w:val="tbnormal"/>
      </w:pPr>
    </w:p>
    <w:p w14:paraId="4781A4FE" w14:textId="53A37B0A" w:rsidR="00CD6891" w:rsidRDefault="00CD6891" w:rsidP="006E2479">
      <w:pPr>
        <w:pStyle w:val="tbtitre5"/>
      </w:pPr>
      <w:bookmarkStart w:id="88" w:name="_Toc453919642"/>
      <w:r>
        <w:t>Les nomenclatures</w:t>
      </w:r>
      <w:bookmarkEnd w:id="88"/>
    </w:p>
    <w:p w14:paraId="58AA4AD6" w14:textId="1D2FB9D9" w:rsidR="00CD6891" w:rsidRDefault="00CD6891" w:rsidP="00CD6891">
      <w:pPr>
        <w:pStyle w:val="tbnormal"/>
      </w:pPr>
      <w:r>
        <w:t xml:space="preserve">Elles constituent le lien entre un article composé et ses composants. C’est-à-dire, les matières premières. Elles listent donc les composants et leur quantité de composition dans le composé. Vous retrouvez le détail de chacune d’elle dans la matrice </w:t>
      </w:r>
      <w:r w:rsidR="006E2479">
        <w:t>ci-dessus.</w:t>
      </w:r>
    </w:p>
    <w:p w14:paraId="140AAFA2" w14:textId="77777777" w:rsidR="006C205F" w:rsidRDefault="006C205F" w:rsidP="006C205F">
      <w:pPr>
        <w:pStyle w:val="tbtitre4"/>
      </w:pPr>
      <w:bookmarkStart w:id="89" w:name="_Toc453919643"/>
      <w:r>
        <w:t>Gestion des opérations de production</w:t>
      </w:r>
      <w:bookmarkEnd w:id="89"/>
    </w:p>
    <w:p w14:paraId="79008408" w14:textId="77777777" w:rsidR="006C205F" w:rsidRDefault="006C205F" w:rsidP="006C205F">
      <w:pPr>
        <w:pStyle w:val="tbnormal"/>
        <w:spacing w:before="120" w:after="120"/>
      </w:pPr>
      <w:r>
        <w:t xml:space="preserve">Etant donné la nature des biens qui sont offerts à vos clients, la stratégie adoptée par vos prédécesseurs est la production en flux poussé (push system/MTS – Make To Stock). 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w:t>
      </w:r>
      <w:r>
        <w:lastRenderedPageBreak/>
        <w:t xml:space="preserve">sera stocké en attendant qu’un client ne l’achète. Il en résultera donc des frais de stockage sur des produits finis !» </w:t>
      </w:r>
      <w:r>
        <w:fldChar w:fldCharType="begin" w:fldLock="1"/>
      </w:r>
      <w:r>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FF5F4A">
        <w:rPr>
          <w:noProof/>
        </w:rPr>
        <w:t>(Logistique pour tous.fr, 2016)</w:t>
      </w:r>
      <w:r>
        <w:fldChar w:fldCharType="end"/>
      </w:r>
      <w:r>
        <w:t>.</w:t>
      </w:r>
    </w:p>
    <w:p w14:paraId="23D6313A" w14:textId="77777777" w:rsidR="006C205F" w:rsidRDefault="006C205F" w:rsidP="006C205F">
      <w:pPr>
        <w:pStyle w:val="tbtitre4"/>
      </w:pPr>
      <w:bookmarkStart w:id="90" w:name="_Toc453919644"/>
      <w:r>
        <w:t>La chaîne de valeur</w:t>
      </w:r>
      <w:bookmarkEnd w:id="90"/>
    </w:p>
    <w:p w14:paraId="6B2B3D88" w14:textId="75A3D51F" w:rsidR="00752022" w:rsidRDefault="006C205F" w:rsidP="006C205F">
      <w:pPr>
        <w:pStyle w:val="tbnormal"/>
        <w:spacing w:before="120" w:after="120"/>
      </w:pPr>
      <w:r>
        <w:t>Brewery &amp; Co articule ses opérations autour d’une chaîne de valeur bien huilée ayant fait ses preuves. Elle se compose de quatre processus opérationnels, plus un processus de support. Ce dernier, la comptabilité, a pour mission d’enregistrer tous les flux monétaires de la société avec son environnement extérieur.</w:t>
      </w:r>
    </w:p>
    <w:p w14:paraId="74E484D6" w14:textId="77777777" w:rsidR="006C205F" w:rsidRDefault="006C205F" w:rsidP="006C205F">
      <w:pPr>
        <w:pStyle w:val="tbnormal"/>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6"/>
        <w:gridCol w:w="4635"/>
      </w:tblGrid>
      <w:tr w:rsidR="006C205F" w:rsidRPr="003A4596" w14:paraId="609ECF02" w14:textId="77777777" w:rsidTr="005E6F0B">
        <w:trPr>
          <w:trHeight w:val="1134"/>
        </w:trPr>
        <w:tc>
          <w:tcPr>
            <w:tcW w:w="739" w:type="dxa"/>
            <w:textDirection w:val="btLr"/>
            <w:vAlign w:val="center"/>
          </w:tcPr>
          <w:p w14:paraId="74D52076" w14:textId="77EB980F" w:rsidR="006C205F" w:rsidRPr="003A4596" w:rsidRDefault="00F82B18" w:rsidP="00F82B18">
            <w:pPr>
              <w:pStyle w:val="tbnormal"/>
              <w:jc w:val="center"/>
            </w:pPr>
            <w:r>
              <w:t>Planification</w:t>
            </w:r>
          </w:p>
        </w:tc>
        <w:tc>
          <w:tcPr>
            <w:tcW w:w="1986" w:type="dxa"/>
          </w:tcPr>
          <w:p w14:paraId="2F4B32F9" w14:textId="77777777" w:rsidR="006C205F" w:rsidRPr="003A4596" w:rsidRDefault="006C205F" w:rsidP="00E034E1">
            <w:pPr>
              <w:pStyle w:val="tbnormal"/>
            </w:pPr>
            <w:r w:rsidRPr="003A4596">
              <w:t>Prévision</w:t>
            </w:r>
          </w:p>
        </w:tc>
        <w:tc>
          <w:tcPr>
            <w:tcW w:w="4635" w:type="dxa"/>
          </w:tcPr>
          <w:p w14:paraId="72EF47B5" w14:textId="46601B45" w:rsidR="006C205F" w:rsidRPr="003A4596" w:rsidRDefault="006C205F" w:rsidP="005E6F0B">
            <w:pPr>
              <w:pStyle w:val="tbnormal"/>
            </w:pPr>
            <w:r w:rsidRPr="003A4596">
              <w:t xml:space="preserve">Vos opérations s’effectuant </w:t>
            </w:r>
            <w:r w:rsidR="005E6F0B">
              <w:t>en flux poussé. V</w:t>
            </w:r>
            <w:r w:rsidRPr="003A4596">
              <w:t>otre manager des ventes doit prévoir la demande afin de créer des besoins in</w:t>
            </w:r>
            <w:r w:rsidR="005E6F0B">
              <w:t xml:space="preserve">dépendants. Ce sont ces besoins </w:t>
            </w:r>
            <w:r w:rsidRPr="003A4596">
              <w:t xml:space="preserve">qui </w:t>
            </w:r>
            <w:r w:rsidR="005E6F0B">
              <w:t>permettent</w:t>
            </w:r>
            <w:r w:rsidRPr="003A4596">
              <w:t xml:space="preserve"> au </w:t>
            </w:r>
            <w:r w:rsidR="005E6F0B">
              <w:t xml:space="preserve">MRP </w:t>
            </w:r>
            <w:r w:rsidRPr="003A4596">
              <w:t>de c</w:t>
            </w:r>
            <w:r w:rsidR="005E6F0B">
              <w:t xml:space="preserve">alculer les </w:t>
            </w:r>
            <w:r w:rsidR="00F82B18">
              <w:t>quantités à</w:t>
            </w:r>
            <w:r w:rsidR="005E6F0B">
              <w:t xml:space="preserve"> produire et les approvisionnements nécessaires en matières premières.</w:t>
            </w:r>
            <w:r w:rsidRPr="003A4596">
              <w:t xml:space="preserve"> </w:t>
            </w:r>
          </w:p>
        </w:tc>
      </w:tr>
      <w:tr w:rsidR="006C205F" w:rsidRPr="003A4596" w14:paraId="21F98791" w14:textId="77777777" w:rsidTr="005E6F0B">
        <w:trPr>
          <w:trHeight w:val="1134"/>
        </w:trPr>
        <w:tc>
          <w:tcPr>
            <w:tcW w:w="739" w:type="dxa"/>
            <w:vMerge w:val="restart"/>
            <w:textDirection w:val="btLr"/>
            <w:vAlign w:val="center"/>
          </w:tcPr>
          <w:p w14:paraId="47785B10" w14:textId="77777777" w:rsidR="006C205F" w:rsidRPr="003A4596" w:rsidRDefault="006C205F" w:rsidP="00E034E1">
            <w:pPr>
              <w:pStyle w:val="tbnormal"/>
              <w:jc w:val="center"/>
            </w:pPr>
            <w:r w:rsidRPr="003A4596">
              <w:t>Approvisionnement</w:t>
            </w:r>
          </w:p>
        </w:tc>
        <w:tc>
          <w:tcPr>
            <w:tcW w:w="1986" w:type="dxa"/>
          </w:tcPr>
          <w:p w14:paraId="6F4A5EC2" w14:textId="77777777" w:rsidR="006C205F" w:rsidRPr="003A4596" w:rsidRDefault="006C205F" w:rsidP="00E034E1">
            <w:pPr>
              <w:pStyle w:val="tbnormal"/>
            </w:pPr>
            <w:r w:rsidRPr="003A4596">
              <w:t>Demande d’achat</w:t>
            </w:r>
          </w:p>
        </w:tc>
        <w:tc>
          <w:tcPr>
            <w:tcW w:w="4635" w:type="dxa"/>
          </w:tcPr>
          <w:p w14:paraId="5BE0A69A" w14:textId="77777777" w:rsidR="005E6F0B" w:rsidRDefault="006C205F" w:rsidP="00E034E1">
            <w:pPr>
              <w:pStyle w:val="tbnormal"/>
            </w:pPr>
            <w:r w:rsidRPr="003A4596">
              <w:t>Le manager des achats s’occupe d’acheter les matières premières nécessaires à la produ</w:t>
            </w:r>
            <w:r w:rsidR="005E6F0B">
              <w:t>ction des besoins indépendants.</w:t>
            </w:r>
          </w:p>
          <w:p w14:paraId="1322328A" w14:textId="206849B7" w:rsidR="006C205F" w:rsidRPr="003A4596" w:rsidRDefault="006C205F" w:rsidP="00E034E1">
            <w:pPr>
              <w:pStyle w:val="tbnormal"/>
            </w:pPr>
            <w:r w:rsidRPr="003A4596">
              <w:t>Pour se faire, il contact le bon fournisseur et établit une commande d’achat ferme.</w:t>
            </w:r>
          </w:p>
        </w:tc>
      </w:tr>
      <w:tr w:rsidR="006C205F" w:rsidRPr="003A4596" w14:paraId="3FD07F01" w14:textId="77777777" w:rsidTr="005E6F0B">
        <w:trPr>
          <w:trHeight w:val="1134"/>
        </w:trPr>
        <w:tc>
          <w:tcPr>
            <w:tcW w:w="739" w:type="dxa"/>
            <w:vMerge/>
            <w:textDirection w:val="btLr"/>
            <w:vAlign w:val="center"/>
          </w:tcPr>
          <w:p w14:paraId="7CD27853" w14:textId="546459D4" w:rsidR="006C205F" w:rsidRPr="003A4596" w:rsidRDefault="006C205F" w:rsidP="00E034E1">
            <w:pPr>
              <w:pStyle w:val="tbnormal"/>
            </w:pPr>
          </w:p>
        </w:tc>
        <w:tc>
          <w:tcPr>
            <w:tcW w:w="1986" w:type="dxa"/>
          </w:tcPr>
          <w:p w14:paraId="315F0043" w14:textId="77777777" w:rsidR="006C205F" w:rsidRPr="003A4596" w:rsidRDefault="006C205F" w:rsidP="00E034E1">
            <w:pPr>
              <w:pStyle w:val="tbnormal"/>
            </w:pPr>
            <w:r w:rsidRPr="003A4596">
              <w:t>Réception des marchandises</w:t>
            </w:r>
          </w:p>
        </w:tc>
        <w:tc>
          <w:tcPr>
            <w:tcW w:w="4635" w:type="dxa"/>
          </w:tcPr>
          <w:p w14:paraId="2499EAC6" w14:textId="77777777" w:rsidR="006C205F" w:rsidRPr="003A4596" w:rsidRDefault="006C205F" w:rsidP="00E034E1">
            <w:pPr>
              <w:pStyle w:val="tbnormal"/>
            </w:pPr>
            <w:r w:rsidRPr="003A4596">
              <w:t>Les employés du département réception marchandise, s’occupent de réceptionner la livraison et de vérifier les quantités livrées.</w:t>
            </w:r>
          </w:p>
        </w:tc>
      </w:tr>
      <w:tr w:rsidR="006C205F" w:rsidRPr="003A4596" w14:paraId="6BD0FB5B" w14:textId="77777777" w:rsidTr="005E6F0B">
        <w:trPr>
          <w:trHeight w:val="1134"/>
        </w:trPr>
        <w:tc>
          <w:tcPr>
            <w:tcW w:w="739" w:type="dxa"/>
            <w:vMerge/>
            <w:textDirection w:val="btLr"/>
            <w:vAlign w:val="center"/>
          </w:tcPr>
          <w:p w14:paraId="3CA5115F" w14:textId="77777777" w:rsidR="006C205F" w:rsidRPr="003A4596" w:rsidRDefault="006C205F" w:rsidP="00E034E1">
            <w:pPr>
              <w:pStyle w:val="tbnormal"/>
            </w:pPr>
          </w:p>
        </w:tc>
        <w:tc>
          <w:tcPr>
            <w:tcW w:w="1986" w:type="dxa"/>
          </w:tcPr>
          <w:p w14:paraId="23983258" w14:textId="77777777" w:rsidR="006C205F" w:rsidRPr="003A4596" w:rsidRDefault="006C205F" w:rsidP="00E034E1">
            <w:pPr>
              <w:pStyle w:val="tbnormal"/>
            </w:pPr>
            <w:r w:rsidRPr="003A4596">
              <w:t>Réception de la facture</w:t>
            </w:r>
          </w:p>
        </w:tc>
        <w:tc>
          <w:tcPr>
            <w:tcW w:w="4635" w:type="dxa"/>
          </w:tcPr>
          <w:p w14:paraId="20D022BA" w14:textId="77777777" w:rsidR="006C205F" w:rsidRPr="003A4596" w:rsidRDefault="006C205F" w:rsidP="00E034E1">
            <w:pPr>
              <w:pStyle w:val="tbnormal"/>
            </w:pPr>
            <w:r w:rsidRPr="003A4596">
              <w:t>La facture du fournisseur doit être comptabilisée dans la comptabilité.</w:t>
            </w:r>
          </w:p>
        </w:tc>
      </w:tr>
      <w:tr w:rsidR="006C205F" w:rsidRPr="003A4596" w14:paraId="5D0CC2DD" w14:textId="77777777" w:rsidTr="005E6F0B">
        <w:trPr>
          <w:trHeight w:val="1134"/>
        </w:trPr>
        <w:tc>
          <w:tcPr>
            <w:tcW w:w="739" w:type="dxa"/>
            <w:vMerge/>
            <w:textDirection w:val="btLr"/>
            <w:vAlign w:val="center"/>
          </w:tcPr>
          <w:p w14:paraId="4B47BE54" w14:textId="77777777" w:rsidR="006C205F" w:rsidRPr="003A4596" w:rsidRDefault="006C205F" w:rsidP="00E034E1">
            <w:pPr>
              <w:pStyle w:val="tbnormal"/>
            </w:pPr>
          </w:p>
        </w:tc>
        <w:tc>
          <w:tcPr>
            <w:tcW w:w="1986" w:type="dxa"/>
          </w:tcPr>
          <w:p w14:paraId="1A5D887D" w14:textId="77777777" w:rsidR="006C205F" w:rsidRPr="003A4596" w:rsidRDefault="006C205F" w:rsidP="00E034E1">
            <w:pPr>
              <w:pStyle w:val="tbnormal"/>
            </w:pPr>
            <w:r w:rsidRPr="003A4596">
              <w:t>Paiement</w:t>
            </w:r>
          </w:p>
        </w:tc>
        <w:tc>
          <w:tcPr>
            <w:tcW w:w="4635" w:type="dxa"/>
          </w:tcPr>
          <w:p w14:paraId="1149F370" w14:textId="66568BB0" w:rsidR="006C205F" w:rsidRPr="003A4596" w:rsidRDefault="006C205F" w:rsidP="005E6F0B">
            <w:pPr>
              <w:pStyle w:val="tbnormal"/>
            </w:pPr>
            <w:r w:rsidRPr="003A4596">
              <w:t xml:space="preserve">En respectant les conditions de paiement </w:t>
            </w:r>
            <w:r w:rsidR="005E6F0B">
              <w:t>du</w:t>
            </w:r>
            <w:r w:rsidRPr="003A4596">
              <w:t xml:space="preserve"> fournisseur, la comptabilité se charge de solder l</w:t>
            </w:r>
            <w:r w:rsidR="005E6F0B">
              <w:t>e montant de la facture.</w:t>
            </w:r>
          </w:p>
        </w:tc>
      </w:tr>
      <w:tr w:rsidR="006C205F" w:rsidRPr="003A4596" w14:paraId="0A022C84" w14:textId="77777777" w:rsidTr="005E6F0B">
        <w:trPr>
          <w:trHeight w:val="1134"/>
        </w:trPr>
        <w:tc>
          <w:tcPr>
            <w:tcW w:w="739" w:type="dxa"/>
            <w:vMerge w:val="restart"/>
            <w:textDirection w:val="btLr"/>
            <w:vAlign w:val="center"/>
          </w:tcPr>
          <w:p w14:paraId="4D9C7472" w14:textId="77777777" w:rsidR="006C205F" w:rsidRPr="003A4596" w:rsidRDefault="006C205F" w:rsidP="00E034E1">
            <w:pPr>
              <w:pStyle w:val="tbnormal"/>
              <w:jc w:val="center"/>
            </w:pPr>
            <w:r w:rsidRPr="003A4596">
              <w:t>Production</w:t>
            </w:r>
          </w:p>
        </w:tc>
        <w:tc>
          <w:tcPr>
            <w:tcW w:w="1986" w:type="dxa"/>
          </w:tcPr>
          <w:p w14:paraId="062C234B" w14:textId="311FD565" w:rsidR="006C205F" w:rsidRPr="003A4596" w:rsidRDefault="005E6F0B" w:rsidP="00E034E1">
            <w:pPr>
              <w:pStyle w:val="tbnormal"/>
            </w:pPr>
            <w:r>
              <w:t>Lancer les ordres de fabrication</w:t>
            </w:r>
          </w:p>
        </w:tc>
        <w:tc>
          <w:tcPr>
            <w:tcW w:w="4635" w:type="dxa"/>
          </w:tcPr>
          <w:p w14:paraId="66529A9B" w14:textId="029017F8" w:rsidR="006C205F" w:rsidRPr="003A4596" w:rsidRDefault="005E6F0B" w:rsidP="005E6F0B">
            <w:pPr>
              <w:pStyle w:val="tbnormal"/>
            </w:pPr>
            <w:r>
              <w:t>Dès que toutes les matières premières sont disponibles, le responsable de production peut sans autre débuter les activités.</w:t>
            </w:r>
          </w:p>
        </w:tc>
      </w:tr>
      <w:tr w:rsidR="006C205F" w:rsidRPr="003A4596" w14:paraId="65824ACF" w14:textId="77777777" w:rsidTr="005E6F0B">
        <w:trPr>
          <w:trHeight w:val="1134"/>
        </w:trPr>
        <w:tc>
          <w:tcPr>
            <w:tcW w:w="739" w:type="dxa"/>
            <w:vMerge/>
            <w:textDirection w:val="btLr"/>
            <w:vAlign w:val="center"/>
          </w:tcPr>
          <w:p w14:paraId="3E195E48" w14:textId="77777777" w:rsidR="006C205F" w:rsidRPr="003A4596" w:rsidRDefault="006C205F" w:rsidP="00E034E1">
            <w:pPr>
              <w:pStyle w:val="tbnormal"/>
            </w:pPr>
          </w:p>
        </w:tc>
        <w:tc>
          <w:tcPr>
            <w:tcW w:w="1986" w:type="dxa"/>
          </w:tcPr>
          <w:p w14:paraId="6E42D109" w14:textId="77777777" w:rsidR="006C205F" w:rsidRPr="003A4596" w:rsidRDefault="006C205F" w:rsidP="00E034E1">
            <w:pPr>
              <w:pStyle w:val="tbnormal"/>
            </w:pPr>
            <w:r w:rsidRPr="003A4596">
              <w:t>Confirmer</w:t>
            </w:r>
          </w:p>
        </w:tc>
        <w:tc>
          <w:tcPr>
            <w:tcW w:w="4635" w:type="dxa"/>
          </w:tcPr>
          <w:p w14:paraId="145A4128" w14:textId="2122C165" w:rsidR="006C205F" w:rsidRPr="003A4596" w:rsidRDefault="006C205F" w:rsidP="00E034E1">
            <w:pPr>
              <w:pStyle w:val="tbnormal"/>
            </w:pPr>
            <w:r w:rsidRPr="003A4596">
              <w:t xml:space="preserve">Une fois la production terminée, elle doit être validée et les produits </w:t>
            </w:r>
            <w:r w:rsidR="00F3702F">
              <w:t>finis fabriqués stockés dans les entrepôts de la société.</w:t>
            </w:r>
          </w:p>
        </w:tc>
      </w:tr>
      <w:tr w:rsidR="006C205F" w:rsidRPr="003A4596" w14:paraId="0B9180AC" w14:textId="77777777" w:rsidTr="005E6F0B">
        <w:trPr>
          <w:trHeight w:val="1134"/>
        </w:trPr>
        <w:tc>
          <w:tcPr>
            <w:tcW w:w="739" w:type="dxa"/>
            <w:vMerge w:val="restart"/>
            <w:textDirection w:val="btLr"/>
            <w:vAlign w:val="center"/>
          </w:tcPr>
          <w:p w14:paraId="527CD8A4" w14:textId="77777777" w:rsidR="006C205F" w:rsidRPr="003A4596" w:rsidRDefault="006C205F" w:rsidP="00E034E1">
            <w:pPr>
              <w:pStyle w:val="tbnormal"/>
              <w:jc w:val="center"/>
            </w:pPr>
            <w:r w:rsidRPr="003A4596">
              <w:t>Vente</w:t>
            </w:r>
          </w:p>
        </w:tc>
        <w:tc>
          <w:tcPr>
            <w:tcW w:w="1986" w:type="dxa"/>
          </w:tcPr>
          <w:p w14:paraId="1A8FE592" w14:textId="77777777" w:rsidR="006C205F" w:rsidRPr="003A4596" w:rsidRDefault="006C205F" w:rsidP="00E034E1">
            <w:pPr>
              <w:pStyle w:val="tbnormal"/>
            </w:pPr>
            <w:r w:rsidRPr="003A4596">
              <w:t>Créer un devis</w:t>
            </w:r>
          </w:p>
        </w:tc>
        <w:tc>
          <w:tcPr>
            <w:tcW w:w="4635" w:type="dxa"/>
          </w:tcPr>
          <w:p w14:paraId="1D66CB49" w14:textId="4A0B1BB6" w:rsidR="006C205F" w:rsidRPr="003A4596" w:rsidRDefault="006C205F" w:rsidP="00F3702F">
            <w:pPr>
              <w:pStyle w:val="tbnormal"/>
            </w:pPr>
            <w:r w:rsidRPr="003A4596">
              <w:t xml:space="preserve">Suite à une demande d’un de vos clients, </w:t>
            </w:r>
            <w:r w:rsidR="00F3702F">
              <w:t xml:space="preserve">le vendeur prépare </w:t>
            </w:r>
            <w:r w:rsidRPr="003A4596">
              <w:t>un devis.</w:t>
            </w:r>
          </w:p>
        </w:tc>
      </w:tr>
      <w:tr w:rsidR="006C205F" w:rsidRPr="003A4596" w14:paraId="1907E002" w14:textId="77777777" w:rsidTr="005E6F0B">
        <w:trPr>
          <w:trHeight w:val="1134"/>
        </w:trPr>
        <w:tc>
          <w:tcPr>
            <w:tcW w:w="739" w:type="dxa"/>
            <w:vMerge/>
            <w:textDirection w:val="btLr"/>
            <w:vAlign w:val="center"/>
          </w:tcPr>
          <w:p w14:paraId="6801EF18" w14:textId="77777777" w:rsidR="006C205F" w:rsidRPr="003A4596" w:rsidRDefault="006C205F" w:rsidP="00E034E1">
            <w:pPr>
              <w:pStyle w:val="tbnormal"/>
            </w:pPr>
          </w:p>
        </w:tc>
        <w:tc>
          <w:tcPr>
            <w:tcW w:w="1986" w:type="dxa"/>
          </w:tcPr>
          <w:p w14:paraId="2D3E56CB" w14:textId="77777777" w:rsidR="006C205F" w:rsidRPr="003A4596" w:rsidRDefault="006C205F" w:rsidP="00E034E1">
            <w:pPr>
              <w:pStyle w:val="tbnormal"/>
            </w:pPr>
            <w:r w:rsidRPr="003A4596">
              <w:t>Conclure la vente</w:t>
            </w:r>
          </w:p>
        </w:tc>
        <w:tc>
          <w:tcPr>
            <w:tcW w:w="4635" w:type="dxa"/>
          </w:tcPr>
          <w:p w14:paraId="4B9472E0" w14:textId="67006A71" w:rsidR="006C205F" w:rsidRPr="003A4596" w:rsidRDefault="00F3702F" w:rsidP="00E034E1">
            <w:pPr>
              <w:pStyle w:val="tbnormal"/>
            </w:pPr>
            <w:r>
              <w:t>Dès que les parties sont en accord, le devis devient une vente ferme.</w:t>
            </w:r>
          </w:p>
        </w:tc>
      </w:tr>
      <w:tr w:rsidR="006C205F" w:rsidRPr="003A4596" w14:paraId="5B5BA6BC" w14:textId="77777777" w:rsidTr="005E6F0B">
        <w:trPr>
          <w:trHeight w:val="1134"/>
        </w:trPr>
        <w:tc>
          <w:tcPr>
            <w:tcW w:w="739" w:type="dxa"/>
            <w:vMerge/>
            <w:textDirection w:val="btLr"/>
            <w:vAlign w:val="center"/>
          </w:tcPr>
          <w:p w14:paraId="5E295E07" w14:textId="77777777" w:rsidR="006C205F" w:rsidRPr="003A4596" w:rsidRDefault="006C205F" w:rsidP="00E034E1">
            <w:pPr>
              <w:pStyle w:val="tbnormal"/>
            </w:pPr>
          </w:p>
        </w:tc>
        <w:tc>
          <w:tcPr>
            <w:tcW w:w="1986" w:type="dxa"/>
          </w:tcPr>
          <w:p w14:paraId="7409204F" w14:textId="77777777" w:rsidR="006C205F" w:rsidRPr="003A4596" w:rsidRDefault="006C205F" w:rsidP="00E034E1">
            <w:pPr>
              <w:pStyle w:val="tbnormal"/>
            </w:pPr>
            <w:r w:rsidRPr="003A4596">
              <w:t>Prélèvement et livraison</w:t>
            </w:r>
          </w:p>
        </w:tc>
        <w:tc>
          <w:tcPr>
            <w:tcW w:w="4635" w:type="dxa"/>
          </w:tcPr>
          <w:p w14:paraId="1D297AE0" w14:textId="02DC201F" w:rsidR="006C205F" w:rsidRPr="003A4596" w:rsidRDefault="00F3702F" w:rsidP="00E034E1">
            <w:pPr>
              <w:pStyle w:val="tbnormal"/>
            </w:pPr>
            <w:r>
              <w:t>Le produit est prélevé dans les stocks et expédier à l’adresse du client.</w:t>
            </w:r>
          </w:p>
        </w:tc>
      </w:tr>
      <w:tr w:rsidR="006C205F" w:rsidRPr="003A4596" w14:paraId="453E86E7" w14:textId="77777777" w:rsidTr="005E6F0B">
        <w:trPr>
          <w:trHeight w:val="1134"/>
        </w:trPr>
        <w:tc>
          <w:tcPr>
            <w:tcW w:w="739" w:type="dxa"/>
            <w:vMerge/>
            <w:textDirection w:val="btLr"/>
            <w:vAlign w:val="center"/>
          </w:tcPr>
          <w:p w14:paraId="66185F73" w14:textId="77777777" w:rsidR="006C205F" w:rsidRPr="003A4596" w:rsidRDefault="006C205F" w:rsidP="00E034E1">
            <w:pPr>
              <w:pStyle w:val="tbnormal"/>
            </w:pPr>
          </w:p>
        </w:tc>
        <w:tc>
          <w:tcPr>
            <w:tcW w:w="1986" w:type="dxa"/>
          </w:tcPr>
          <w:p w14:paraId="5012A0DC" w14:textId="77777777" w:rsidR="006C205F" w:rsidRPr="003A4596" w:rsidRDefault="006C205F" w:rsidP="00E034E1">
            <w:pPr>
              <w:pStyle w:val="tbnormal"/>
            </w:pPr>
            <w:r w:rsidRPr="003A4596">
              <w:t>Facturation</w:t>
            </w:r>
          </w:p>
        </w:tc>
        <w:tc>
          <w:tcPr>
            <w:tcW w:w="4635" w:type="dxa"/>
          </w:tcPr>
          <w:p w14:paraId="75B1E8D7" w14:textId="23DED4A6" w:rsidR="006C205F" w:rsidRPr="003A4596" w:rsidRDefault="00F3702F" w:rsidP="00E034E1">
            <w:pPr>
              <w:pStyle w:val="tbnormal"/>
            </w:pPr>
            <w:r>
              <w:t>Une facture est alors générée et envoyée au client.</w:t>
            </w:r>
          </w:p>
        </w:tc>
      </w:tr>
      <w:tr w:rsidR="006C205F" w:rsidRPr="003A4596" w14:paraId="31F130DF" w14:textId="77777777" w:rsidTr="005E6F0B">
        <w:trPr>
          <w:trHeight w:val="1134"/>
        </w:trPr>
        <w:tc>
          <w:tcPr>
            <w:tcW w:w="739" w:type="dxa"/>
            <w:vMerge/>
            <w:textDirection w:val="btLr"/>
            <w:vAlign w:val="center"/>
          </w:tcPr>
          <w:p w14:paraId="0ACA1D12" w14:textId="77777777" w:rsidR="006C205F" w:rsidRPr="003A4596" w:rsidRDefault="006C205F" w:rsidP="00E034E1">
            <w:pPr>
              <w:pStyle w:val="tbnormal"/>
            </w:pPr>
          </w:p>
        </w:tc>
        <w:tc>
          <w:tcPr>
            <w:tcW w:w="1986" w:type="dxa"/>
          </w:tcPr>
          <w:p w14:paraId="06C9E427" w14:textId="77777777" w:rsidR="006C205F" w:rsidRPr="003A4596" w:rsidRDefault="006C205F" w:rsidP="00E034E1">
            <w:pPr>
              <w:pStyle w:val="tbnormal"/>
            </w:pPr>
            <w:r w:rsidRPr="003A4596">
              <w:t>Réception du paiement</w:t>
            </w:r>
          </w:p>
        </w:tc>
        <w:tc>
          <w:tcPr>
            <w:tcW w:w="4635" w:type="dxa"/>
          </w:tcPr>
          <w:p w14:paraId="0A4270E1" w14:textId="689C5177" w:rsidR="006C205F" w:rsidRPr="003A4596" w:rsidRDefault="00F3702F" w:rsidP="00E034E1">
            <w:pPr>
              <w:pStyle w:val="tbnormal"/>
            </w:pPr>
            <w:r>
              <w:t>Après avoir reçu le paiement sur votre compte bancaire, vous pouvez effacer la créance de votre client.</w:t>
            </w:r>
          </w:p>
        </w:tc>
      </w:tr>
    </w:tbl>
    <w:p w14:paraId="6BC11075" w14:textId="77777777" w:rsidR="006C205F" w:rsidRDefault="006C205F" w:rsidP="006C205F">
      <w:pPr>
        <w:pStyle w:val="tbtitre4"/>
      </w:pPr>
      <w:bookmarkStart w:id="91" w:name="_Toc453919645"/>
      <w:r>
        <w:t>Support aux opérations</w:t>
      </w:r>
      <w:bookmarkEnd w:id="91"/>
    </w:p>
    <w:p w14:paraId="68A14646" w14:textId="422A5162" w:rsidR="006C205F" w:rsidRDefault="006C205F" w:rsidP="006C205F">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w:t>
      </w:r>
      <w:r w:rsidR="005E6F0B">
        <w:t xml:space="preserve">rises telles que la vôtre. Plusieurs </w:t>
      </w:r>
      <w:r>
        <w:t>millions d’utilisateurs à travers le monde ont aujourd'hui à faire à cet outil informatique.</w:t>
      </w:r>
    </w:p>
    <w:p w14:paraId="0E11C951" w14:textId="364AD9D2" w:rsidR="000C026D" w:rsidRDefault="006C205F" w:rsidP="006C205F">
      <w:pPr>
        <w:pStyle w:val="tbnormal"/>
        <w:spacing w:before="120" w:after="120"/>
      </w:pPr>
      <w:r>
        <w:t>L’une des premières tâches qui vous incombe est de vous familiariser avec cet outil afin de piloter vos opérations</w:t>
      </w:r>
      <w:r w:rsidR="005E6F0B">
        <w:t xml:space="preserve"> quotidiennes</w:t>
      </w:r>
      <w:r>
        <w:t xml:space="preserve"> de la manière la plus efficiente </w:t>
      </w:r>
      <w:r w:rsidR="005E6F0B">
        <w:t>possible</w:t>
      </w:r>
      <w:r>
        <w:t xml:space="preserve">. Vous verrez, Odoo® vous permet d’avoir une vision unifiée de ce qu’il </w:t>
      </w:r>
      <w:r w:rsidR="005E6F0B">
        <w:t>se passe dans votre entreprise.</w:t>
      </w:r>
      <w:r w:rsidR="000C026D">
        <w:br w:type="page"/>
      </w:r>
    </w:p>
    <w:p w14:paraId="5B64F2C1" w14:textId="039AC187" w:rsidR="006C205F" w:rsidRDefault="006C205F" w:rsidP="006C205F">
      <w:pPr>
        <w:pStyle w:val="tbtitre4"/>
      </w:pPr>
      <w:bookmarkStart w:id="92" w:name="_Toc453919646"/>
      <w:r>
        <w:lastRenderedPageBreak/>
        <w:t>Infrastructure</w:t>
      </w:r>
      <w:bookmarkEnd w:id="92"/>
    </w:p>
    <w:p w14:paraId="4AC1B725" w14:textId="77777777" w:rsidR="006C205F" w:rsidRDefault="006C205F" w:rsidP="006C205F">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049BE8E7" w14:textId="77777777" w:rsidR="006C205F" w:rsidRDefault="006C205F" w:rsidP="006C205F">
      <w:pPr>
        <w:pStyle w:val="tbnormal"/>
        <w:spacing w:before="120" w:after="120"/>
      </w:pPr>
      <w:r>
        <w:rPr>
          <w:noProof/>
          <w:lang w:val="fr-FR" w:eastAsia="fr-FR"/>
        </w:rPr>
        <w:drawing>
          <wp:inline distT="0" distB="0" distL="0" distR="0" wp14:anchorId="35EB0F91" wp14:editId="15C0FA7B">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34">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6C428CF4" w14:textId="153C8F11" w:rsidR="006C205F" w:rsidRDefault="006C205F" w:rsidP="006C205F">
      <w:pPr>
        <w:pStyle w:val="tbnormal"/>
        <w:spacing w:before="120" w:after="120"/>
      </w:pPr>
      <w:r>
        <w:t xml:space="preserve">Ceci est le </w:t>
      </w:r>
      <w:r w:rsidR="005E6F0B">
        <w:t xml:space="preserve">résultat d’un investissement d’un million de </w:t>
      </w:r>
      <w:r>
        <w:t xml:space="preserve">CHF </w:t>
      </w:r>
      <w:r w:rsidR="005E6F0B">
        <w:t>entre le terrain et le bâtiment.</w:t>
      </w:r>
    </w:p>
    <w:p w14:paraId="50265ED5" w14:textId="77777777" w:rsidR="006C205F" w:rsidRDefault="006C205F" w:rsidP="006C205F">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ent se situent dans l’entrepôt B.</w:t>
      </w:r>
    </w:p>
    <w:p w14:paraId="6B10E452" w14:textId="77777777" w:rsidR="006C205F" w:rsidRDefault="006C205F" w:rsidP="006C205F">
      <w:pPr>
        <w:pStyle w:val="tbnormal"/>
      </w:pPr>
      <w:r>
        <w:t>Ces entrepôts ont des limitations en terme de volumétrie à disposition. Ainsi, vous devez surveiller à ce que les limites ne soient pas dépassées.</w:t>
      </w:r>
    </w:p>
    <w:p w14:paraId="021420EB" w14:textId="77777777" w:rsidR="006C205F" w:rsidRDefault="006C205F" w:rsidP="00040851">
      <w:pPr>
        <w:pStyle w:val="tbnormal"/>
        <w:numPr>
          <w:ilvl w:val="0"/>
          <w:numId w:val="6"/>
        </w:numPr>
      </w:pPr>
      <w:r>
        <w:t>Entrepôt A : 250'000 kg de matières premières (sans l’eau qui provient du circuit normal).</w:t>
      </w:r>
    </w:p>
    <w:p w14:paraId="593F860D" w14:textId="77777777" w:rsidR="006C205F" w:rsidRDefault="006C205F" w:rsidP="00040851">
      <w:pPr>
        <w:pStyle w:val="tbnormal"/>
        <w:numPr>
          <w:ilvl w:val="0"/>
          <w:numId w:val="6"/>
        </w:numPr>
      </w:pPr>
      <w:r>
        <w:t>Entrepôt B : 500'000 unité. Grand et petit format confondus, vide ou plein.</w:t>
      </w:r>
    </w:p>
    <w:p w14:paraId="184D33D2" w14:textId="77777777" w:rsidR="000C026D" w:rsidRDefault="000C026D" w:rsidP="006C205F">
      <w:pPr>
        <w:pStyle w:val="tbnormal"/>
      </w:pPr>
      <w:r>
        <w:br w:type="page"/>
      </w:r>
    </w:p>
    <w:p w14:paraId="750680C8" w14:textId="68EE4801" w:rsidR="006C205F" w:rsidRDefault="006C205F" w:rsidP="006C205F">
      <w:pPr>
        <w:pStyle w:val="tbnormal"/>
      </w:pPr>
      <w:r>
        <w:lastRenderedPageBreak/>
        <w:t>Si vous voulez étendre ces capacités, sachez que vous pouvez louer des unités supplémentaires envers un de vos partenaires. Warouhousing Swiss AG loue ses services à la journée selon les tarifs suivants :</w:t>
      </w:r>
    </w:p>
    <w:p w14:paraId="15876442" w14:textId="77777777" w:rsidR="006C205F" w:rsidRPr="003A4596" w:rsidRDefault="006C205F" w:rsidP="00040851">
      <w:pPr>
        <w:pStyle w:val="tbnormal"/>
        <w:numPr>
          <w:ilvl w:val="0"/>
          <w:numId w:val="7"/>
        </w:numPr>
      </w:pPr>
      <w:r w:rsidRPr="003A4596">
        <w:t>Par tranche de matière première au 50'000 kilogrammes, cela vous coûte 200.- CHF par jour.</w:t>
      </w:r>
    </w:p>
    <w:p w14:paraId="061DE52A" w14:textId="77777777" w:rsidR="006C205F" w:rsidRPr="003A4596" w:rsidRDefault="006C205F" w:rsidP="00040851">
      <w:pPr>
        <w:pStyle w:val="tbnormal"/>
        <w:numPr>
          <w:ilvl w:val="0"/>
          <w:numId w:val="7"/>
        </w:numPr>
      </w:pPr>
      <w:r w:rsidRPr="003A4596">
        <w:t>Par 100'000 unité (vide ou pleine), cela vous coûte 200.- CHF par jour.</w:t>
      </w:r>
    </w:p>
    <w:p w14:paraId="43ED1DAD" w14:textId="77777777" w:rsidR="006C205F" w:rsidRDefault="006C205F" w:rsidP="006C205F">
      <w:pPr>
        <w:pStyle w:val="tbnormal"/>
        <w:spacing w:before="120" w:after="120"/>
      </w:pPr>
      <w:r>
        <w:t>Ces informations peuvent faire partie d’une stratégie d’extension de vos stocks mais prenez garde de ne pas vous retrouver en sous-liquidité.</w:t>
      </w:r>
    </w:p>
    <w:p w14:paraId="7A985022" w14:textId="77777777" w:rsidR="006C205F" w:rsidRDefault="006C205F" w:rsidP="006C205F">
      <w:pPr>
        <w:pStyle w:val="tbtitre4"/>
      </w:pPr>
      <w:bookmarkStart w:id="93" w:name="_Toc453919647"/>
      <w:r>
        <w:t>Matériels de production</w:t>
      </w:r>
      <w:bookmarkEnd w:id="93"/>
    </w:p>
    <w:p w14:paraId="04368969" w14:textId="69EA99A0" w:rsidR="006C205F" w:rsidRDefault="006C205F" w:rsidP="006C205F">
      <w:pPr>
        <w:pStyle w:val="tbnormal"/>
        <w:spacing w:before="120" w:after="120"/>
      </w:pPr>
      <w:r>
        <w:t xml:space="preserve">La fabrication de bière s’effectue selon un ordonnancement </w:t>
      </w:r>
      <w:r w:rsidR="00F2000C">
        <w:t>d’opérations chronologiques. Pour se faire, vous disposez de trois lignes de production indépendantes d’une valeur de 150'000.- chacune. Elles p</w:t>
      </w:r>
      <w:r w:rsidR="00AF4C80">
        <w:t>euvent produire mensuellement 4</w:t>
      </w:r>
      <w:r w:rsidR="00F2000C">
        <w:t xml:space="preserve">'000 </w:t>
      </w:r>
      <w:r w:rsidR="00AF4C80">
        <w:t>litres de bières soit un total de 12'000 litres.</w:t>
      </w:r>
    </w:p>
    <w:p w14:paraId="6319EB5D" w14:textId="77777777" w:rsidR="006C205F" w:rsidRDefault="006C205F" w:rsidP="006C205F">
      <w:pPr>
        <w:pStyle w:val="tbnormal"/>
        <w:spacing w:before="120" w:after="120"/>
      </w:pPr>
      <w:r>
        <w:rPr>
          <w:noProof/>
          <w:lang w:val="fr-FR" w:eastAsia="fr-FR"/>
        </w:rPr>
        <w:drawing>
          <wp:inline distT="0" distB="0" distL="0" distR="0" wp14:anchorId="2755FB21" wp14:editId="288FEE8A">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74672793" w14:textId="5DD7029D" w:rsidR="000C026D" w:rsidRDefault="006C205F" w:rsidP="006C205F">
      <w:pPr>
        <w:pStyle w:val="tbnormal"/>
        <w:spacing w:before="120" w:after="120"/>
      </w:pPr>
      <w:r>
        <w:t xml:space="preserve">Ce qui signifie que vous pouvez produire trois sortes de bière simultanément. Si vous décidez de changer la bière produite dans une ligne, cela impose un nettoyage et une désinfectassions des cuves. Cette opération dure </w:t>
      </w:r>
      <w:r w:rsidR="00F2000C">
        <w:t>1 jours</w:t>
      </w:r>
      <w:r>
        <w:t>. Bien évidemment, votre production s’arrête durant ce laps de temps.</w:t>
      </w:r>
    </w:p>
    <w:p w14:paraId="3466159C" w14:textId="367CBB42" w:rsidR="006C205F" w:rsidRDefault="006C205F" w:rsidP="006C205F">
      <w:pPr>
        <w:pStyle w:val="tbtitre4"/>
      </w:pPr>
      <w:bookmarkStart w:id="94" w:name="_Toc453919648"/>
      <w:r>
        <w:t>Frais fixes</w:t>
      </w:r>
      <w:r w:rsidR="00244F25">
        <w:t xml:space="preserve"> mensuel</w:t>
      </w:r>
      <w:bookmarkEnd w:id="94"/>
    </w:p>
    <w:p w14:paraId="4B57C807" w14:textId="4A05AFB3" w:rsidR="006C205F" w:rsidRDefault="006C205F" w:rsidP="006C205F">
      <w:pPr>
        <w:pStyle w:val="tbnormal"/>
        <w:spacing w:before="120" w:after="120"/>
      </w:pPr>
      <w:r>
        <w:t xml:space="preserve">Votre société doit prendre en compte diverses charges d’exploitation qui pèse sur elle quotidiennement. Vous devez payer </w:t>
      </w:r>
      <w:r w:rsidR="00244F25">
        <w:t xml:space="preserve">la main d’œuvre, </w:t>
      </w:r>
      <w:r>
        <w:t>des frais de bureau, des frais de licences informatiques et toutes les autres charges inhérentes à une entreprise.</w:t>
      </w:r>
    </w:p>
    <w:p w14:paraId="01A1A3E4" w14:textId="77777777" w:rsidR="006C205F" w:rsidRDefault="006C205F" w:rsidP="006C205F">
      <w:pPr>
        <w:pStyle w:val="tbnormal"/>
      </w:pPr>
      <w:r>
        <w:t>Les coûts mensuelles se monte à :</w:t>
      </w:r>
    </w:p>
    <w:p w14:paraId="3AE58936" w14:textId="56EF9AE3" w:rsidR="006C205F" w:rsidRDefault="00244F25" w:rsidP="006C205F">
      <w:pPr>
        <w:pStyle w:val="tbnormal"/>
        <w:numPr>
          <w:ilvl w:val="0"/>
          <w:numId w:val="1"/>
        </w:numPr>
        <w:spacing w:before="120" w:after="120"/>
      </w:pPr>
      <w:r>
        <w:t>10'000.- pour la main d’œuvre.</w:t>
      </w:r>
    </w:p>
    <w:p w14:paraId="4115DB78" w14:textId="43CA193B" w:rsidR="00244F25" w:rsidRDefault="00244F25" w:rsidP="006C205F">
      <w:pPr>
        <w:pStyle w:val="tbnormal"/>
        <w:numPr>
          <w:ilvl w:val="0"/>
          <w:numId w:val="1"/>
        </w:numPr>
        <w:spacing w:before="120" w:after="120"/>
      </w:pPr>
      <w:r>
        <w:t>25'000.- pour les frais généraux et d’administration.</w:t>
      </w:r>
    </w:p>
    <w:p w14:paraId="50FE387E" w14:textId="69C579B1" w:rsidR="00244F25" w:rsidRDefault="00244F25" w:rsidP="006C205F">
      <w:pPr>
        <w:pStyle w:val="tbnormal"/>
        <w:numPr>
          <w:ilvl w:val="0"/>
          <w:numId w:val="1"/>
        </w:numPr>
        <w:spacing w:before="120" w:after="120"/>
      </w:pPr>
      <w:r>
        <w:t>8'500.- pour les frais relatifs à votre emprunt bancaire.</w:t>
      </w:r>
    </w:p>
    <w:p w14:paraId="36A8E585" w14:textId="32365772" w:rsidR="00244F25" w:rsidRDefault="00244F25" w:rsidP="006C205F">
      <w:pPr>
        <w:pStyle w:val="tbnormal"/>
        <w:numPr>
          <w:ilvl w:val="0"/>
          <w:numId w:val="1"/>
        </w:numPr>
        <w:spacing w:before="120" w:after="120"/>
      </w:pPr>
      <w:r>
        <w:lastRenderedPageBreak/>
        <w:t>3'750.- pour les coûts liés à l’amortissement de vos installations de production.</w:t>
      </w:r>
    </w:p>
    <w:p w14:paraId="1AAD75F2" w14:textId="78E36593" w:rsidR="006C205F" w:rsidRDefault="00403A11" w:rsidP="006C205F">
      <w:pPr>
        <w:pStyle w:val="tbtitre4"/>
      </w:pPr>
      <w:bookmarkStart w:id="95" w:name="_Toc453919649"/>
      <w:r>
        <w:t>Coû</w:t>
      </w:r>
      <w:r w:rsidR="007B3CAE">
        <w:t>ts de revient</w:t>
      </w:r>
      <w:bookmarkEnd w:id="95"/>
    </w:p>
    <w:p w14:paraId="0DCDDE3E" w14:textId="0F587DDF" w:rsidR="006C205F" w:rsidRDefault="00DF060B" w:rsidP="00A86568">
      <w:pPr>
        <w:pStyle w:val="tbnormal"/>
        <w:spacing w:before="120" w:after="120"/>
      </w:pPr>
      <w:r>
        <w:t>Le coût de revient d</w:t>
      </w:r>
      <w:r w:rsidR="00F711E6">
        <w:t xml:space="preserve">e vos produits se compose des matières premières, des </w:t>
      </w:r>
      <w:r w:rsidR="00A86568">
        <w:t>réceptacles</w:t>
      </w:r>
      <w:r w:rsidR="00F711E6">
        <w:t>, de la main d’</w:t>
      </w:r>
      <w:r w:rsidR="00A86568">
        <w:t>œuvre directe et indirecte plus l’amortissement des installations de production et le remboursement de votre dette bancaire.</w:t>
      </w:r>
    </w:p>
    <w:p w14:paraId="50E17D26" w14:textId="21E68E77" w:rsidR="00DF060B" w:rsidRDefault="00DF060B" w:rsidP="00A86568">
      <w:pPr>
        <w:pStyle w:val="tbnormal"/>
        <w:spacing w:before="120" w:after="120"/>
      </w:pPr>
      <w:r>
        <w:t>Par exemple, si nous prenons le coût de revient pour le produit BW01 (détails ci-dessous) conditionné au format 0.25 cl, nous obtenons le résultat suivant :</w:t>
      </w:r>
    </w:p>
    <w:tbl>
      <w:tblPr>
        <w:tblStyle w:val="Grilledetableauclaire"/>
        <w:tblW w:w="5000" w:type="pct"/>
        <w:tblLook w:val="04A0" w:firstRow="1" w:lastRow="0" w:firstColumn="1" w:lastColumn="0" w:noHBand="0" w:noVBand="1"/>
      </w:tblPr>
      <w:tblGrid>
        <w:gridCol w:w="696"/>
        <w:gridCol w:w="2492"/>
        <w:gridCol w:w="2907"/>
        <w:gridCol w:w="1265"/>
      </w:tblGrid>
      <w:tr w:rsidR="00CC2307" w:rsidRPr="003A4596" w14:paraId="311A4512" w14:textId="77777777" w:rsidTr="00CC2307">
        <w:trPr>
          <w:trHeight w:val="454"/>
        </w:trPr>
        <w:tc>
          <w:tcPr>
            <w:tcW w:w="696" w:type="dxa"/>
            <w:shd w:val="clear" w:color="auto" w:fill="E7E6E6" w:themeFill="background2"/>
            <w:vAlign w:val="center"/>
          </w:tcPr>
          <w:p w14:paraId="0826CA44" w14:textId="68A7F965" w:rsidR="00CC2307" w:rsidRDefault="00CC2307" w:rsidP="00CC2307">
            <w:pPr>
              <w:pStyle w:val="tbnormal"/>
              <w:jc w:val="left"/>
              <w:rPr>
                <w:b/>
              </w:rPr>
            </w:pPr>
            <w:r>
              <w:rPr>
                <w:b/>
              </w:rPr>
              <w:t>Part</w:t>
            </w:r>
          </w:p>
        </w:tc>
        <w:tc>
          <w:tcPr>
            <w:tcW w:w="2492" w:type="dxa"/>
            <w:shd w:val="clear" w:color="auto" w:fill="E7E6E6" w:themeFill="background2"/>
            <w:vAlign w:val="center"/>
          </w:tcPr>
          <w:p w14:paraId="1D2184AE" w14:textId="104D7FA6" w:rsidR="00CC2307" w:rsidRPr="004576DB" w:rsidRDefault="00CC2307" w:rsidP="00DF060B">
            <w:pPr>
              <w:pStyle w:val="tbnormal"/>
              <w:jc w:val="left"/>
              <w:rPr>
                <w:b/>
              </w:rPr>
            </w:pPr>
            <w:r>
              <w:rPr>
                <w:b/>
              </w:rPr>
              <w:t>Nature des coûts</w:t>
            </w:r>
          </w:p>
        </w:tc>
        <w:tc>
          <w:tcPr>
            <w:tcW w:w="2907" w:type="dxa"/>
            <w:shd w:val="clear" w:color="auto" w:fill="E7E6E6" w:themeFill="background2"/>
            <w:vAlign w:val="center"/>
          </w:tcPr>
          <w:p w14:paraId="29EBB96A" w14:textId="32B74CDA" w:rsidR="00CC2307" w:rsidRPr="00741F67" w:rsidRDefault="00CC2307" w:rsidP="00DF060B">
            <w:pPr>
              <w:pStyle w:val="tbnormal"/>
              <w:jc w:val="left"/>
              <w:rPr>
                <w:b/>
              </w:rPr>
            </w:pPr>
            <w:r>
              <w:rPr>
                <w:b/>
              </w:rPr>
              <w:t>Considérations</w:t>
            </w:r>
          </w:p>
        </w:tc>
        <w:tc>
          <w:tcPr>
            <w:tcW w:w="1265" w:type="dxa"/>
            <w:shd w:val="clear" w:color="auto" w:fill="E7E6E6" w:themeFill="background2"/>
            <w:vAlign w:val="center"/>
          </w:tcPr>
          <w:p w14:paraId="5334F14F" w14:textId="0C517ACF" w:rsidR="00CC2307" w:rsidRDefault="00CC2307" w:rsidP="00DF060B">
            <w:pPr>
              <w:pStyle w:val="tbnormal"/>
              <w:jc w:val="right"/>
              <w:rPr>
                <w:b/>
              </w:rPr>
            </w:pPr>
            <w:r>
              <w:rPr>
                <w:b/>
              </w:rPr>
              <w:t>Montant</w:t>
            </w:r>
          </w:p>
        </w:tc>
      </w:tr>
      <w:tr w:rsidR="00CC2307" w:rsidRPr="003A4596" w14:paraId="044176D9" w14:textId="77777777" w:rsidTr="00CC2307">
        <w:trPr>
          <w:trHeight w:val="454"/>
        </w:trPr>
        <w:tc>
          <w:tcPr>
            <w:tcW w:w="696" w:type="dxa"/>
          </w:tcPr>
          <w:p w14:paraId="17E7437B" w14:textId="0F1780AB" w:rsidR="00CC2307" w:rsidRPr="00CC2307" w:rsidRDefault="00CC2307" w:rsidP="00191ABC">
            <w:pPr>
              <w:pStyle w:val="tbnormal"/>
              <w:jc w:val="left"/>
            </w:pPr>
            <w:r w:rsidRPr="00CC2307">
              <w:t>32%</w:t>
            </w:r>
          </w:p>
        </w:tc>
        <w:tc>
          <w:tcPr>
            <w:tcW w:w="2492" w:type="dxa"/>
          </w:tcPr>
          <w:p w14:paraId="57D88BC5" w14:textId="532A46B4" w:rsidR="00CC2307" w:rsidRPr="004576DB" w:rsidRDefault="00CC2307" w:rsidP="00191ABC">
            <w:pPr>
              <w:pStyle w:val="tbnormal"/>
              <w:jc w:val="left"/>
              <w:rPr>
                <w:b/>
              </w:rPr>
            </w:pPr>
            <w:r>
              <w:rPr>
                <w:b/>
              </w:rPr>
              <w:t>Matières premières</w:t>
            </w:r>
          </w:p>
        </w:tc>
        <w:tc>
          <w:tcPr>
            <w:tcW w:w="2907" w:type="dxa"/>
          </w:tcPr>
          <w:p w14:paraId="2976E24E" w14:textId="57621E52" w:rsidR="00CC2307" w:rsidRPr="00B70F13" w:rsidRDefault="00CC2307" w:rsidP="00191ABC">
            <w:pPr>
              <w:pStyle w:val="tbnormal"/>
              <w:jc w:val="left"/>
            </w:pPr>
            <w:r>
              <w:t>100% de la capacité productive employé (48'000 unités)</w:t>
            </w:r>
          </w:p>
        </w:tc>
        <w:tc>
          <w:tcPr>
            <w:tcW w:w="1265" w:type="dxa"/>
          </w:tcPr>
          <w:p w14:paraId="50D486BA" w14:textId="3C838D62" w:rsidR="00CC2307" w:rsidRDefault="00CC2307" w:rsidP="00191ABC">
            <w:pPr>
              <w:pStyle w:val="tbnormal"/>
              <w:jc w:val="right"/>
            </w:pPr>
            <w:r>
              <w:t>22'080.-</w:t>
            </w:r>
          </w:p>
        </w:tc>
      </w:tr>
      <w:tr w:rsidR="00CC2307" w:rsidRPr="003A4596" w14:paraId="3962486F" w14:textId="77777777" w:rsidTr="00CC2307">
        <w:trPr>
          <w:trHeight w:val="454"/>
        </w:trPr>
        <w:tc>
          <w:tcPr>
            <w:tcW w:w="696" w:type="dxa"/>
          </w:tcPr>
          <w:p w14:paraId="13D4BBEC" w14:textId="13AFE5F5" w:rsidR="00CC2307" w:rsidRPr="00CC2307" w:rsidRDefault="00CC2307" w:rsidP="00191ABC">
            <w:pPr>
              <w:pStyle w:val="tbnormal"/>
              <w:jc w:val="left"/>
            </w:pPr>
            <w:r w:rsidRPr="00CC2307">
              <w:t>50%</w:t>
            </w:r>
          </w:p>
        </w:tc>
        <w:tc>
          <w:tcPr>
            <w:tcW w:w="2492" w:type="dxa"/>
          </w:tcPr>
          <w:p w14:paraId="5E791E2C" w14:textId="1E14823A" w:rsidR="00CC2307" w:rsidRDefault="00CC2307" w:rsidP="00191ABC">
            <w:pPr>
              <w:pStyle w:val="tbnormal"/>
              <w:jc w:val="left"/>
              <w:rPr>
                <w:b/>
              </w:rPr>
            </w:pPr>
            <w:r>
              <w:rPr>
                <w:b/>
              </w:rPr>
              <w:t>Frais fixe d’exploitation</w:t>
            </w:r>
          </w:p>
        </w:tc>
        <w:tc>
          <w:tcPr>
            <w:tcW w:w="2907" w:type="dxa"/>
          </w:tcPr>
          <w:p w14:paraId="678778CA" w14:textId="528BAF4B" w:rsidR="00CC2307" w:rsidRPr="00B70F13" w:rsidRDefault="00CC2307" w:rsidP="00191ABC">
            <w:pPr>
              <w:pStyle w:val="tbnormal"/>
              <w:jc w:val="left"/>
            </w:pPr>
            <w:r>
              <w:t>Salaire MOI/MOD et autres frais généraux</w:t>
            </w:r>
          </w:p>
        </w:tc>
        <w:tc>
          <w:tcPr>
            <w:tcW w:w="1265" w:type="dxa"/>
          </w:tcPr>
          <w:p w14:paraId="5331D26C" w14:textId="1AE0D22E" w:rsidR="00CC2307" w:rsidRDefault="00CC2307" w:rsidP="00191ABC">
            <w:pPr>
              <w:pStyle w:val="tbnormal"/>
              <w:jc w:val="right"/>
            </w:pPr>
            <w:r>
              <w:t>35'000.-</w:t>
            </w:r>
          </w:p>
        </w:tc>
      </w:tr>
      <w:tr w:rsidR="00CC2307" w:rsidRPr="003A4596" w14:paraId="0F6FB3A2" w14:textId="77777777" w:rsidTr="00CC2307">
        <w:trPr>
          <w:trHeight w:val="454"/>
        </w:trPr>
        <w:tc>
          <w:tcPr>
            <w:tcW w:w="696" w:type="dxa"/>
          </w:tcPr>
          <w:p w14:paraId="431889F0" w14:textId="5E15A691" w:rsidR="00CC2307" w:rsidRPr="00CC2307" w:rsidRDefault="00CC2307" w:rsidP="00191ABC">
            <w:pPr>
              <w:pStyle w:val="tbnormal"/>
              <w:jc w:val="left"/>
            </w:pPr>
            <w:r w:rsidRPr="00CC2307">
              <w:t>12%</w:t>
            </w:r>
          </w:p>
        </w:tc>
        <w:tc>
          <w:tcPr>
            <w:tcW w:w="2492" w:type="dxa"/>
          </w:tcPr>
          <w:p w14:paraId="3C0021B5" w14:textId="6339FFD5" w:rsidR="00CC2307" w:rsidRDefault="00CC2307" w:rsidP="00191ABC">
            <w:pPr>
              <w:pStyle w:val="tbnormal"/>
              <w:jc w:val="left"/>
              <w:rPr>
                <w:b/>
              </w:rPr>
            </w:pPr>
            <w:r>
              <w:rPr>
                <w:b/>
              </w:rPr>
              <w:t>Emprunt bancaire</w:t>
            </w:r>
          </w:p>
        </w:tc>
        <w:tc>
          <w:tcPr>
            <w:tcW w:w="2907" w:type="dxa"/>
          </w:tcPr>
          <w:p w14:paraId="6C1A0354" w14:textId="3C6EB8DC" w:rsidR="00CC2307" w:rsidRDefault="00CC2307" w:rsidP="00191ABC">
            <w:pPr>
              <w:pStyle w:val="tbnormal"/>
              <w:jc w:val="left"/>
            </w:pPr>
            <w:r>
              <w:t>Sur la base d’un prêt de 1'200'</w:t>
            </w:r>
            <w:r w:rsidR="00D01491">
              <w:t xml:space="preserve">000.- CHF </w:t>
            </w:r>
            <w:r>
              <w:t>bloqué à 4.50% sur 25 ans</w:t>
            </w:r>
          </w:p>
        </w:tc>
        <w:tc>
          <w:tcPr>
            <w:tcW w:w="1265" w:type="dxa"/>
          </w:tcPr>
          <w:p w14:paraId="3CFEA0E8" w14:textId="6C2C4CD7" w:rsidR="00CC2307" w:rsidRDefault="00CC2307" w:rsidP="00191ABC">
            <w:pPr>
              <w:pStyle w:val="tbnormal"/>
              <w:jc w:val="right"/>
            </w:pPr>
            <w:r>
              <w:t>8'500.-</w:t>
            </w:r>
          </w:p>
        </w:tc>
      </w:tr>
      <w:tr w:rsidR="00CC2307" w:rsidRPr="003A4596" w14:paraId="78950770" w14:textId="77777777" w:rsidTr="00CC2307">
        <w:trPr>
          <w:trHeight w:val="454"/>
        </w:trPr>
        <w:tc>
          <w:tcPr>
            <w:tcW w:w="696" w:type="dxa"/>
          </w:tcPr>
          <w:p w14:paraId="3A7DDBA4" w14:textId="7FA3FC36" w:rsidR="00CC2307" w:rsidRPr="00CC2307" w:rsidRDefault="00CC2307" w:rsidP="00191ABC">
            <w:pPr>
              <w:pStyle w:val="tbnormal"/>
              <w:jc w:val="left"/>
            </w:pPr>
            <w:r w:rsidRPr="00CC2307">
              <w:t>6%</w:t>
            </w:r>
          </w:p>
        </w:tc>
        <w:tc>
          <w:tcPr>
            <w:tcW w:w="2492" w:type="dxa"/>
          </w:tcPr>
          <w:p w14:paraId="4F1399FB" w14:textId="1F7083D2" w:rsidR="00CC2307" w:rsidRDefault="00CC2307" w:rsidP="00191ABC">
            <w:pPr>
              <w:pStyle w:val="tbnormal"/>
              <w:jc w:val="left"/>
              <w:rPr>
                <w:b/>
              </w:rPr>
            </w:pPr>
            <w:r>
              <w:rPr>
                <w:b/>
              </w:rPr>
              <w:t>Amortissement</w:t>
            </w:r>
          </w:p>
        </w:tc>
        <w:tc>
          <w:tcPr>
            <w:tcW w:w="2907" w:type="dxa"/>
          </w:tcPr>
          <w:p w14:paraId="3E07220D" w14:textId="66A2A369" w:rsidR="00CC2307" w:rsidRDefault="00CC2307" w:rsidP="00191ABC">
            <w:pPr>
              <w:pStyle w:val="tbnormal"/>
              <w:jc w:val="left"/>
            </w:pPr>
            <w:r>
              <w:t>450'000.- de machine industrielle à amortir sur 10 ans</w:t>
            </w:r>
          </w:p>
        </w:tc>
        <w:tc>
          <w:tcPr>
            <w:tcW w:w="1265" w:type="dxa"/>
          </w:tcPr>
          <w:p w14:paraId="32B22DD5" w14:textId="16F03F2E" w:rsidR="00CC2307" w:rsidRDefault="00CC2307" w:rsidP="00191ABC">
            <w:pPr>
              <w:pStyle w:val="tbnormal"/>
              <w:jc w:val="right"/>
            </w:pPr>
            <w:r>
              <w:t>3'750.-</w:t>
            </w:r>
          </w:p>
        </w:tc>
      </w:tr>
      <w:tr w:rsidR="00CC2307" w:rsidRPr="003A4596" w14:paraId="0A404C7C" w14:textId="77777777" w:rsidTr="00CC2307">
        <w:trPr>
          <w:trHeight w:val="454"/>
        </w:trPr>
        <w:tc>
          <w:tcPr>
            <w:tcW w:w="696" w:type="dxa"/>
          </w:tcPr>
          <w:p w14:paraId="42EA8077" w14:textId="77777777" w:rsidR="00CC2307" w:rsidRPr="00CC2307" w:rsidRDefault="00CC2307" w:rsidP="00191ABC">
            <w:pPr>
              <w:pStyle w:val="tbnormal"/>
              <w:jc w:val="right"/>
              <w:rPr>
                <w:i/>
              </w:rPr>
            </w:pPr>
          </w:p>
        </w:tc>
        <w:tc>
          <w:tcPr>
            <w:tcW w:w="5399" w:type="dxa"/>
            <w:gridSpan w:val="2"/>
            <w:vAlign w:val="center"/>
          </w:tcPr>
          <w:p w14:paraId="5E86F988" w14:textId="095FFFF1" w:rsidR="00CC2307" w:rsidRPr="00191ABC" w:rsidRDefault="00CC2307" w:rsidP="00191ABC">
            <w:pPr>
              <w:pStyle w:val="tbnormal"/>
              <w:jc w:val="right"/>
              <w:rPr>
                <w:i/>
              </w:rPr>
            </w:pPr>
            <w:r w:rsidRPr="00191ABC">
              <w:rPr>
                <w:i/>
              </w:rPr>
              <w:t>Prix de revient :</w:t>
            </w:r>
          </w:p>
        </w:tc>
        <w:tc>
          <w:tcPr>
            <w:tcW w:w="1265" w:type="dxa"/>
          </w:tcPr>
          <w:p w14:paraId="7B1FB3C3" w14:textId="66A5F365" w:rsidR="00CC2307" w:rsidRPr="00191ABC" w:rsidRDefault="00CC2307" w:rsidP="00191ABC">
            <w:pPr>
              <w:pStyle w:val="tbnormal"/>
              <w:jc w:val="right"/>
              <w:rPr>
                <w:i/>
              </w:rPr>
            </w:pPr>
            <w:r w:rsidRPr="00191ABC">
              <w:rPr>
                <w:i/>
              </w:rPr>
              <w:t>69'330.-</w:t>
            </w:r>
          </w:p>
        </w:tc>
      </w:tr>
      <w:tr w:rsidR="00CC2307" w:rsidRPr="003A4596" w14:paraId="7FBC4225" w14:textId="77777777" w:rsidTr="00CC2307">
        <w:trPr>
          <w:trHeight w:val="454"/>
        </w:trPr>
        <w:tc>
          <w:tcPr>
            <w:tcW w:w="696" w:type="dxa"/>
          </w:tcPr>
          <w:p w14:paraId="2D747B39" w14:textId="77777777" w:rsidR="00CC2307" w:rsidRPr="00CC2307" w:rsidRDefault="00CC2307" w:rsidP="00191ABC">
            <w:pPr>
              <w:pStyle w:val="tbnormal"/>
              <w:jc w:val="right"/>
            </w:pPr>
          </w:p>
        </w:tc>
        <w:tc>
          <w:tcPr>
            <w:tcW w:w="5399" w:type="dxa"/>
            <w:gridSpan w:val="2"/>
            <w:vAlign w:val="center"/>
          </w:tcPr>
          <w:p w14:paraId="02692DCB" w14:textId="394F2CBF" w:rsidR="00CC2307" w:rsidRPr="00191ABC" w:rsidRDefault="00CC2307" w:rsidP="00191ABC">
            <w:pPr>
              <w:pStyle w:val="tbnormal"/>
              <w:jc w:val="right"/>
              <w:rPr>
                <w:b/>
              </w:rPr>
            </w:pPr>
            <w:r w:rsidRPr="00191ABC">
              <w:rPr>
                <w:b/>
              </w:rPr>
              <w:t>Prix de revient unitaire :</w:t>
            </w:r>
          </w:p>
        </w:tc>
        <w:tc>
          <w:tcPr>
            <w:tcW w:w="1265" w:type="dxa"/>
          </w:tcPr>
          <w:p w14:paraId="180E82CA" w14:textId="35E96F98" w:rsidR="00CC2307" w:rsidRPr="00191ABC" w:rsidRDefault="00CC2307" w:rsidP="00191ABC">
            <w:pPr>
              <w:pStyle w:val="tbnormal"/>
              <w:jc w:val="right"/>
              <w:rPr>
                <w:b/>
              </w:rPr>
            </w:pPr>
            <w:r w:rsidRPr="00191ABC">
              <w:rPr>
                <w:b/>
              </w:rPr>
              <w:t>1.444</w:t>
            </w:r>
          </w:p>
        </w:tc>
      </w:tr>
    </w:tbl>
    <w:p w14:paraId="2DD3B8D5" w14:textId="6392DFA4" w:rsidR="000C026D" w:rsidRDefault="006C205F" w:rsidP="006C205F">
      <w:pPr>
        <w:pStyle w:val="tbnormal"/>
        <w:spacing w:before="120" w:after="120"/>
      </w:pPr>
      <w:r>
        <w:t>Le</w:t>
      </w:r>
      <w:r w:rsidR="003461D3">
        <w:t>s chapitres qui suivent présentent les coûts de reviens bruts pour un litre de bière</w:t>
      </w:r>
      <w:r w:rsidR="00A86568">
        <w:t>. Pour connaître le prix de vente de vos produits, il vous suffit de sommer les coûts d’exploitation que nous avons présenté ci-dessus et le coût des matières premières et du conditionnement.</w:t>
      </w:r>
      <w:r w:rsidR="000C026D">
        <w:br w:type="page"/>
      </w:r>
    </w:p>
    <w:p w14:paraId="3B9793AF" w14:textId="0C120527" w:rsidR="006946A5" w:rsidRDefault="006946A5" w:rsidP="006946A5">
      <w:pPr>
        <w:pStyle w:val="tbtitre5"/>
      </w:pPr>
      <w:bookmarkStart w:id="96" w:name="_Toc453919650"/>
      <w:r>
        <w:lastRenderedPageBreak/>
        <w:t>Produit BW01</w:t>
      </w:r>
      <w:bookmarkEnd w:id="96"/>
    </w:p>
    <w:tbl>
      <w:tblPr>
        <w:tblStyle w:val="Grilledetableauclaire"/>
        <w:tblW w:w="5000" w:type="pct"/>
        <w:tblLook w:val="04A0" w:firstRow="1" w:lastRow="0" w:firstColumn="1" w:lastColumn="0" w:noHBand="0" w:noVBand="1"/>
      </w:tblPr>
      <w:tblGrid>
        <w:gridCol w:w="3264"/>
        <w:gridCol w:w="2048"/>
        <w:gridCol w:w="2048"/>
      </w:tblGrid>
      <w:tr w:rsidR="003461D3" w:rsidRPr="003A4596" w14:paraId="3CC0490E" w14:textId="42806F5A" w:rsidTr="003461D3">
        <w:trPr>
          <w:trHeight w:val="454"/>
        </w:trPr>
        <w:tc>
          <w:tcPr>
            <w:tcW w:w="3264" w:type="dxa"/>
            <w:shd w:val="clear" w:color="auto" w:fill="E7E6E6" w:themeFill="background2"/>
          </w:tcPr>
          <w:p w14:paraId="5DCA7185" w14:textId="4599AEEE" w:rsidR="003461D3" w:rsidRPr="004576DB" w:rsidRDefault="003461D3" w:rsidP="005E6F0B">
            <w:pPr>
              <w:pStyle w:val="tbnormal"/>
              <w:rPr>
                <w:b/>
              </w:rPr>
            </w:pPr>
            <w:r>
              <w:rPr>
                <w:b/>
              </w:rPr>
              <w:t>Matières premières</w:t>
            </w:r>
          </w:p>
        </w:tc>
        <w:tc>
          <w:tcPr>
            <w:tcW w:w="2048" w:type="dxa"/>
            <w:shd w:val="clear" w:color="auto" w:fill="E7E6E6" w:themeFill="background2"/>
          </w:tcPr>
          <w:p w14:paraId="3A71D9E0" w14:textId="1A8463C3" w:rsidR="003461D3" w:rsidRPr="00741F67" w:rsidRDefault="003461D3" w:rsidP="00403A11">
            <w:pPr>
              <w:pStyle w:val="tbnormal"/>
              <w:jc w:val="center"/>
              <w:rPr>
                <w:b/>
              </w:rPr>
            </w:pPr>
            <w:r>
              <w:rPr>
                <w:b/>
              </w:rPr>
              <w:t>Quantité</w:t>
            </w:r>
          </w:p>
        </w:tc>
        <w:tc>
          <w:tcPr>
            <w:tcW w:w="2048" w:type="dxa"/>
            <w:shd w:val="clear" w:color="auto" w:fill="E7E6E6" w:themeFill="background2"/>
          </w:tcPr>
          <w:p w14:paraId="543CB6DF" w14:textId="52CA575E" w:rsidR="003461D3" w:rsidRDefault="003461D3" w:rsidP="00403A11">
            <w:pPr>
              <w:pStyle w:val="tbnormal"/>
              <w:jc w:val="center"/>
              <w:rPr>
                <w:b/>
              </w:rPr>
            </w:pPr>
            <w:r>
              <w:rPr>
                <w:b/>
              </w:rPr>
              <w:t>Prix de revient</w:t>
            </w:r>
          </w:p>
        </w:tc>
      </w:tr>
      <w:tr w:rsidR="003461D3" w:rsidRPr="003A4596" w14:paraId="3E9B6C9A" w14:textId="3840676C" w:rsidTr="003461D3">
        <w:trPr>
          <w:trHeight w:val="454"/>
        </w:trPr>
        <w:tc>
          <w:tcPr>
            <w:tcW w:w="3264" w:type="dxa"/>
          </w:tcPr>
          <w:p w14:paraId="37BF8065" w14:textId="413E0A2F" w:rsidR="003461D3" w:rsidRPr="004576DB" w:rsidRDefault="003461D3" w:rsidP="005E6F0B">
            <w:pPr>
              <w:pStyle w:val="tbnormal"/>
              <w:rPr>
                <w:b/>
              </w:rPr>
            </w:pPr>
            <w:r>
              <w:rPr>
                <w:b/>
              </w:rPr>
              <w:t>Eau</w:t>
            </w:r>
          </w:p>
        </w:tc>
        <w:tc>
          <w:tcPr>
            <w:tcW w:w="2048" w:type="dxa"/>
          </w:tcPr>
          <w:p w14:paraId="48AD6228" w14:textId="7B99358A" w:rsidR="003461D3" w:rsidRPr="00B70F13" w:rsidRDefault="003461D3" w:rsidP="00403A11">
            <w:pPr>
              <w:pStyle w:val="tbnormal"/>
              <w:jc w:val="center"/>
            </w:pPr>
            <w:r>
              <w:t>4m</w:t>
            </w:r>
            <w:r w:rsidRPr="00403A11">
              <w:rPr>
                <w:vertAlign w:val="superscript"/>
              </w:rPr>
              <w:t>3</w:t>
            </w:r>
          </w:p>
        </w:tc>
        <w:tc>
          <w:tcPr>
            <w:tcW w:w="2048" w:type="dxa"/>
          </w:tcPr>
          <w:p w14:paraId="19CC6EFB" w14:textId="64CC7AD7" w:rsidR="003461D3" w:rsidRDefault="00403A11" w:rsidP="00403A11">
            <w:pPr>
              <w:pStyle w:val="tbnormal"/>
              <w:jc w:val="center"/>
            </w:pPr>
            <w:r>
              <w:t>6.-</w:t>
            </w:r>
          </w:p>
        </w:tc>
      </w:tr>
      <w:tr w:rsidR="003461D3" w:rsidRPr="003A4596" w14:paraId="3BBF3999" w14:textId="77777777" w:rsidTr="003461D3">
        <w:trPr>
          <w:trHeight w:val="454"/>
        </w:trPr>
        <w:tc>
          <w:tcPr>
            <w:tcW w:w="3264" w:type="dxa"/>
          </w:tcPr>
          <w:p w14:paraId="587DC21F" w14:textId="3DB0943C" w:rsidR="003461D3" w:rsidRDefault="003461D3" w:rsidP="005E6F0B">
            <w:pPr>
              <w:pStyle w:val="tbnormal"/>
              <w:rPr>
                <w:b/>
              </w:rPr>
            </w:pPr>
            <w:r>
              <w:rPr>
                <w:b/>
              </w:rPr>
              <w:t>Malt d’orge</w:t>
            </w:r>
          </w:p>
        </w:tc>
        <w:tc>
          <w:tcPr>
            <w:tcW w:w="2048" w:type="dxa"/>
          </w:tcPr>
          <w:p w14:paraId="6B8CF99F" w14:textId="13916871" w:rsidR="003461D3" w:rsidRPr="00B70F13" w:rsidRDefault="00403A11" w:rsidP="00403A11">
            <w:pPr>
              <w:pStyle w:val="tbnormal"/>
              <w:jc w:val="center"/>
            </w:pPr>
            <w:r>
              <w:t>520kg</w:t>
            </w:r>
          </w:p>
        </w:tc>
        <w:tc>
          <w:tcPr>
            <w:tcW w:w="2048" w:type="dxa"/>
          </w:tcPr>
          <w:p w14:paraId="1A514B37" w14:textId="4C6084D3" w:rsidR="003461D3" w:rsidRDefault="00403A11" w:rsidP="00403A11">
            <w:pPr>
              <w:pStyle w:val="tbnormal"/>
              <w:jc w:val="center"/>
            </w:pPr>
            <w:r>
              <w:t>312.-</w:t>
            </w:r>
          </w:p>
        </w:tc>
      </w:tr>
      <w:tr w:rsidR="003461D3" w:rsidRPr="003A4596" w14:paraId="5EE8BDCD" w14:textId="77777777" w:rsidTr="003461D3">
        <w:trPr>
          <w:trHeight w:val="454"/>
        </w:trPr>
        <w:tc>
          <w:tcPr>
            <w:tcW w:w="3264" w:type="dxa"/>
          </w:tcPr>
          <w:p w14:paraId="721D7957" w14:textId="21C6596F" w:rsidR="003461D3" w:rsidRDefault="003461D3" w:rsidP="005E6F0B">
            <w:pPr>
              <w:pStyle w:val="tbnormal"/>
              <w:rPr>
                <w:b/>
              </w:rPr>
            </w:pPr>
            <w:r>
              <w:rPr>
                <w:b/>
              </w:rPr>
              <w:t>Houblon</w:t>
            </w:r>
          </w:p>
        </w:tc>
        <w:tc>
          <w:tcPr>
            <w:tcW w:w="2048" w:type="dxa"/>
          </w:tcPr>
          <w:p w14:paraId="6FC4E7E1" w14:textId="2DD48153" w:rsidR="003461D3" w:rsidRPr="00B70F13" w:rsidRDefault="00403A11" w:rsidP="00403A11">
            <w:pPr>
              <w:pStyle w:val="tbnormal"/>
              <w:jc w:val="center"/>
            </w:pPr>
            <w:r>
              <w:t>8kg</w:t>
            </w:r>
          </w:p>
        </w:tc>
        <w:tc>
          <w:tcPr>
            <w:tcW w:w="2048" w:type="dxa"/>
          </w:tcPr>
          <w:p w14:paraId="70008484" w14:textId="4C720B7E" w:rsidR="003461D3" w:rsidRDefault="00403A11" w:rsidP="00403A11">
            <w:pPr>
              <w:pStyle w:val="tbnormal"/>
              <w:jc w:val="center"/>
            </w:pPr>
            <w:r>
              <w:t>144.-</w:t>
            </w:r>
          </w:p>
        </w:tc>
      </w:tr>
      <w:tr w:rsidR="003461D3" w:rsidRPr="003A4596" w14:paraId="221E460F" w14:textId="77777777" w:rsidTr="003461D3">
        <w:trPr>
          <w:trHeight w:val="454"/>
        </w:trPr>
        <w:tc>
          <w:tcPr>
            <w:tcW w:w="3264" w:type="dxa"/>
          </w:tcPr>
          <w:p w14:paraId="6F9A1D58" w14:textId="7E726C76" w:rsidR="003461D3" w:rsidRDefault="003461D3" w:rsidP="005E6F0B">
            <w:pPr>
              <w:pStyle w:val="tbnormal"/>
              <w:rPr>
                <w:b/>
              </w:rPr>
            </w:pPr>
            <w:r>
              <w:rPr>
                <w:b/>
              </w:rPr>
              <w:t>Levure à bière</w:t>
            </w:r>
          </w:p>
        </w:tc>
        <w:tc>
          <w:tcPr>
            <w:tcW w:w="2048" w:type="dxa"/>
          </w:tcPr>
          <w:p w14:paraId="0664AE76" w14:textId="4E2FBF68" w:rsidR="003461D3" w:rsidRPr="00B70F13" w:rsidRDefault="00403A11" w:rsidP="00403A11">
            <w:pPr>
              <w:pStyle w:val="tbnormal"/>
              <w:jc w:val="center"/>
            </w:pPr>
            <w:r>
              <w:t>24kg</w:t>
            </w:r>
          </w:p>
        </w:tc>
        <w:tc>
          <w:tcPr>
            <w:tcW w:w="2048" w:type="dxa"/>
          </w:tcPr>
          <w:p w14:paraId="5F859126" w14:textId="35DC2A5D" w:rsidR="003461D3" w:rsidRDefault="00403A11" w:rsidP="00403A11">
            <w:pPr>
              <w:pStyle w:val="tbnormal"/>
              <w:jc w:val="center"/>
            </w:pPr>
            <w:r>
              <w:t>6'000.-</w:t>
            </w:r>
          </w:p>
        </w:tc>
      </w:tr>
      <w:tr w:rsidR="00403A11" w:rsidRPr="003A4596" w14:paraId="18294A02" w14:textId="77777777" w:rsidTr="005E6F0B">
        <w:trPr>
          <w:trHeight w:val="454"/>
        </w:trPr>
        <w:tc>
          <w:tcPr>
            <w:tcW w:w="3264" w:type="dxa"/>
          </w:tcPr>
          <w:p w14:paraId="29965A03" w14:textId="58298DFE" w:rsidR="00403A11" w:rsidRPr="000A25EB" w:rsidRDefault="00403A11" w:rsidP="005E6F0B">
            <w:pPr>
              <w:pStyle w:val="tbnormal"/>
              <w:rPr>
                <w:b/>
                <w:i/>
              </w:rPr>
            </w:pPr>
            <w:r w:rsidRPr="000A25EB">
              <w:rPr>
                <w:b/>
                <w:i/>
              </w:rPr>
              <w:t>Sous-total</w:t>
            </w:r>
          </w:p>
        </w:tc>
        <w:tc>
          <w:tcPr>
            <w:tcW w:w="4096" w:type="dxa"/>
            <w:gridSpan w:val="2"/>
          </w:tcPr>
          <w:p w14:paraId="355BA72D" w14:textId="7B864578" w:rsidR="00403A11" w:rsidRPr="000A25EB" w:rsidRDefault="000A25EB" w:rsidP="00403A11">
            <w:pPr>
              <w:pStyle w:val="tbnormal"/>
              <w:jc w:val="center"/>
              <w:rPr>
                <w:b/>
                <w:i/>
              </w:rPr>
            </w:pPr>
            <w:r w:rsidRPr="000A25EB">
              <w:rPr>
                <w:b/>
                <w:i/>
              </w:rPr>
              <w:t>6'462.- CHF</w:t>
            </w:r>
          </w:p>
        </w:tc>
      </w:tr>
      <w:tr w:rsidR="003461D3" w:rsidRPr="003A4596" w14:paraId="6370A265" w14:textId="77777777" w:rsidTr="003461D3">
        <w:trPr>
          <w:trHeight w:val="454"/>
        </w:trPr>
        <w:tc>
          <w:tcPr>
            <w:tcW w:w="3264" w:type="dxa"/>
          </w:tcPr>
          <w:p w14:paraId="026134DD" w14:textId="486D05CF" w:rsidR="003461D3" w:rsidRDefault="003461D3" w:rsidP="005E6F0B">
            <w:pPr>
              <w:pStyle w:val="tbnormal"/>
              <w:rPr>
                <w:b/>
              </w:rPr>
            </w:pPr>
            <w:r>
              <w:rPr>
                <w:b/>
              </w:rPr>
              <w:t>Conditionnement 0.25 cl</w:t>
            </w:r>
          </w:p>
        </w:tc>
        <w:tc>
          <w:tcPr>
            <w:tcW w:w="2048" w:type="dxa"/>
          </w:tcPr>
          <w:p w14:paraId="6635C27F" w14:textId="28261F0B" w:rsidR="003461D3" w:rsidRPr="00B70F13" w:rsidRDefault="00403A11" w:rsidP="00403A11">
            <w:pPr>
              <w:pStyle w:val="tbnormal"/>
              <w:jc w:val="center"/>
            </w:pPr>
            <w:r>
              <w:t>16'000 unités</w:t>
            </w:r>
          </w:p>
        </w:tc>
        <w:tc>
          <w:tcPr>
            <w:tcW w:w="2048" w:type="dxa"/>
          </w:tcPr>
          <w:p w14:paraId="37737588" w14:textId="5981AF81" w:rsidR="003461D3" w:rsidRDefault="00403A11" w:rsidP="00403A11">
            <w:pPr>
              <w:pStyle w:val="tbnormal"/>
              <w:jc w:val="center"/>
            </w:pPr>
            <w:r>
              <w:t>800.-</w:t>
            </w:r>
          </w:p>
        </w:tc>
      </w:tr>
      <w:tr w:rsidR="00403A11" w:rsidRPr="003A4596" w14:paraId="547B9FCB" w14:textId="77777777" w:rsidTr="00EA50E8">
        <w:trPr>
          <w:trHeight w:val="454"/>
        </w:trPr>
        <w:tc>
          <w:tcPr>
            <w:tcW w:w="3264" w:type="dxa"/>
            <w:shd w:val="clear" w:color="auto" w:fill="E7E6E6" w:themeFill="background2"/>
          </w:tcPr>
          <w:p w14:paraId="16FA549C" w14:textId="25AE176C" w:rsidR="00403A11" w:rsidRDefault="00403A11" w:rsidP="005E6F0B">
            <w:pPr>
              <w:pStyle w:val="tbnormal"/>
              <w:rPr>
                <w:b/>
              </w:rPr>
            </w:pPr>
            <w:r>
              <w:rPr>
                <w:b/>
              </w:rPr>
              <w:t>Total</w:t>
            </w:r>
          </w:p>
        </w:tc>
        <w:tc>
          <w:tcPr>
            <w:tcW w:w="4096" w:type="dxa"/>
            <w:gridSpan w:val="2"/>
            <w:shd w:val="clear" w:color="auto" w:fill="E7E6E6" w:themeFill="background2"/>
          </w:tcPr>
          <w:p w14:paraId="5AA7051A" w14:textId="2978ED27" w:rsidR="00403A11" w:rsidRPr="000A25EB" w:rsidRDefault="000A25EB" w:rsidP="00403A11">
            <w:pPr>
              <w:pStyle w:val="tbnormal"/>
              <w:jc w:val="center"/>
              <w:rPr>
                <w:b/>
              </w:rPr>
            </w:pPr>
            <w:r w:rsidRPr="000A25EB">
              <w:rPr>
                <w:b/>
              </w:rPr>
              <w:t>7'262.- CHF</w:t>
            </w:r>
          </w:p>
        </w:tc>
      </w:tr>
      <w:tr w:rsidR="003461D3" w:rsidRPr="003A4596" w14:paraId="04FCEA90" w14:textId="77777777" w:rsidTr="003461D3">
        <w:trPr>
          <w:trHeight w:val="454"/>
        </w:trPr>
        <w:tc>
          <w:tcPr>
            <w:tcW w:w="3264" w:type="dxa"/>
          </w:tcPr>
          <w:p w14:paraId="77043E38" w14:textId="75BF56AC" w:rsidR="003461D3" w:rsidRDefault="003461D3" w:rsidP="005E6F0B">
            <w:pPr>
              <w:pStyle w:val="tbnormal"/>
              <w:rPr>
                <w:b/>
              </w:rPr>
            </w:pPr>
            <w:r>
              <w:rPr>
                <w:b/>
              </w:rPr>
              <w:t>Conditionnement 0.50 cl</w:t>
            </w:r>
          </w:p>
        </w:tc>
        <w:tc>
          <w:tcPr>
            <w:tcW w:w="2048" w:type="dxa"/>
          </w:tcPr>
          <w:p w14:paraId="78D3CF58" w14:textId="5E41F70E" w:rsidR="003461D3" w:rsidRPr="00B70F13" w:rsidRDefault="000A25EB" w:rsidP="00403A11">
            <w:pPr>
              <w:pStyle w:val="tbnormal"/>
              <w:jc w:val="center"/>
            </w:pPr>
            <w:r>
              <w:t>8'000 unités</w:t>
            </w:r>
          </w:p>
        </w:tc>
        <w:tc>
          <w:tcPr>
            <w:tcW w:w="2048" w:type="dxa"/>
          </w:tcPr>
          <w:p w14:paraId="70C65D79" w14:textId="23AFC7A1" w:rsidR="003461D3" w:rsidRDefault="000A25EB" w:rsidP="00403A11">
            <w:pPr>
              <w:pStyle w:val="tbnormal"/>
              <w:jc w:val="center"/>
            </w:pPr>
            <w:r>
              <w:t>80.-</w:t>
            </w:r>
          </w:p>
        </w:tc>
      </w:tr>
      <w:tr w:rsidR="00403A11" w:rsidRPr="003A4596" w14:paraId="536B61DE" w14:textId="77777777" w:rsidTr="00EA50E8">
        <w:trPr>
          <w:trHeight w:val="454"/>
        </w:trPr>
        <w:tc>
          <w:tcPr>
            <w:tcW w:w="3264" w:type="dxa"/>
            <w:shd w:val="clear" w:color="auto" w:fill="E7E6E6" w:themeFill="background2"/>
          </w:tcPr>
          <w:p w14:paraId="763D3153" w14:textId="599671D1" w:rsidR="00403A11" w:rsidRDefault="00403A11" w:rsidP="005E6F0B">
            <w:pPr>
              <w:pStyle w:val="tbnormal"/>
              <w:rPr>
                <w:b/>
              </w:rPr>
            </w:pPr>
            <w:r>
              <w:rPr>
                <w:b/>
              </w:rPr>
              <w:t>Total</w:t>
            </w:r>
          </w:p>
        </w:tc>
        <w:tc>
          <w:tcPr>
            <w:tcW w:w="4096" w:type="dxa"/>
            <w:gridSpan w:val="2"/>
            <w:shd w:val="clear" w:color="auto" w:fill="E7E6E6" w:themeFill="background2"/>
          </w:tcPr>
          <w:p w14:paraId="48BB45A3" w14:textId="6A5823F2" w:rsidR="00403A11" w:rsidRPr="000A25EB" w:rsidRDefault="000A25EB" w:rsidP="00403A11">
            <w:pPr>
              <w:pStyle w:val="tbnormal"/>
              <w:jc w:val="center"/>
              <w:rPr>
                <w:b/>
              </w:rPr>
            </w:pPr>
            <w:r w:rsidRPr="000A25EB">
              <w:rPr>
                <w:b/>
              </w:rPr>
              <w:t>6'542.- CHF</w:t>
            </w:r>
          </w:p>
        </w:tc>
      </w:tr>
    </w:tbl>
    <w:p w14:paraId="6B0DD0D9" w14:textId="35F8E4FE" w:rsidR="006946A5" w:rsidRDefault="006946A5" w:rsidP="006946A5">
      <w:pPr>
        <w:pStyle w:val="tbtitre5"/>
      </w:pPr>
      <w:bookmarkStart w:id="97" w:name="_Toc453919651"/>
      <w:r>
        <w:t>Produit BW02</w:t>
      </w:r>
      <w:bookmarkEnd w:id="97"/>
    </w:p>
    <w:tbl>
      <w:tblPr>
        <w:tblStyle w:val="Grilledetableauclaire"/>
        <w:tblW w:w="5000" w:type="pct"/>
        <w:tblLook w:val="04A0" w:firstRow="1" w:lastRow="0" w:firstColumn="1" w:lastColumn="0" w:noHBand="0" w:noVBand="1"/>
      </w:tblPr>
      <w:tblGrid>
        <w:gridCol w:w="3264"/>
        <w:gridCol w:w="2048"/>
        <w:gridCol w:w="2048"/>
      </w:tblGrid>
      <w:tr w:rsidR="000A25EB" w:rsidRPr="003A4596" w14:paraId="592F19BC" w14:textId="77777777" w:rsidTr="005E6F0B">
        <w:trPr>
          <w:trHeight w:val="454"/>
        </w:trPr>
        <w:tc>
          <w:tcPr>
            <w:tcW w:w="3264" w:type="dxa"/>
            <w:shd w:val="clear" w:color="auto" w:fill="E7E6E6" w:themeFill="background2"/>
          </w:tcPr>
          <w:p w14:paraId="05878117" w14:textId="77777777" w:rsidR="000A25EB" w:rsidRPr="004576DB" w:rsidRDefault="000A25EB" w:rsidP="005E6F0B">
            <w:pPr>
              <w:pStyle w:val="tbnormal"/>
              <w:rPr>
                <w:b/>
              </w:rPr>
            </w:pPr>
            <w:r>
              <w:rPr>
                <w:b/>
              </w:rPr>
              <w:t>Matières premières</w:t>
            </w:r>
          </w:p>
        </w:tc>
        <w:tc>
          <w:tcPr>
            <w:tcW w:w="2048" w:type="dxa"/>
            <w:shd w:val="clear" w:color="auto" w:fill="E7E6E6" w:themeFill="background2"/>
          </w:tcPr>
          <w:p w14:paraId="3A700109" w14:textId="77777777" w:rsidR="000A25EB" w:rsidRPr="00741F67" w:rsidRDefault="000A25EB" w:rsidP="005E6F0B">
            <w:pPr>
              <w:pStyle w:val="tbnormal"/>
              <w:jc w:val="center"/>
              <w:rPr>
                <w:b/>
              </w:rPr>
            </w:pPr>
            <w:r>
              <w:rPr>
                <w:b/>
              </w:rPr>
              <w:t>Quantité</w:t>
            </w:r>
          </w:p>
        </w:tc>
        <w:tc>
          <w:tcPr>
            <w:tcW w:w="2048" w:type="dxa"/>
            <w:shd w:val="clear" w:color="auto" w:fill="E7E6E6" w:themeFill="background2"/>
          </w:tcPr>
          <w:p w14:paraId="75E47A27" w14:textId="77777777" w:rsidR="000A25EB" w:rsidRDefault="000A25EB" w:rsidP="005E6F0B">
            <w:pPr>
              <w:pStyle w:val="tbnormal"/>
              <w:jc w:val="center"/>
              <w:rPr>
                <w:b/>
              </w:rPr>
            </w:pPr>
            <w:r>
              <w:rPr>
                <w:b/>
              </w:rPr>
              <w:t>Prix de revient</w:t>
            </w:r>
          </w:p>
        </w:tc>
      </w:tr>
      <w:tr w:rsidR="000A25EB" w:rsidRPr="003A4596" w14:paraId="1113AB8C" w14:textId="77777777" w:rsidTr="005E6F0B">
        <w:trPr>
          <w:trHeight w:val="454"/>
        </w:trPr>
        <w:tc>
          <w:tcPr>
            <w:tcW w:w="3264" w:type="dxa"/>
          </w:tcPr>
          <w:p w14:paraId="7EFB2CF7" w14:textId="77777777" w:rsidR="000A25EB" w:rsidRPr="004576DB" w:rsidRDefault="000A25EB" w:rsidP="005E6F0B">
            <w:pPr>
              <w:pStyle w:val="tbnormal"/>
              <w:rPr>
                <w:b/>
              </w:rPr>
            </w:pPr>
            <w:r>
              <w:rPr>
                <w:b/>
              </w:rPr>
              <w:t>Eau</w:t>
            </w:r>
          </w:p>
        </w:tc>
        <w:tc>
          <w:tcPr>
            <w:tcW w:w="2048" w:type="dxa"/>
          </w:tcPr>
          <w:p w14:paraId="04F9009C" w14:textId="77777777" w:rsidR="000A25EB" w:rsidRPr="00B70F13" w:rsidRDefault="000A25EB" w:rsidP="005E6F0B">
            <w:pPr>
              <w:pStyle w:val="tbnormal"/>
              <w:jc w:val="center"/>
            </w:pPr>
            <w:r>
              <w:t>4m</w:t>
            </w:r>
            <w:r w:rsidRPr="00403A11">
              <w:rPr>
                <w:vertAlign w:val="superscript"/>
              </w:rPr>
              <w:t>3</w:t>
            </w:r>
          </w:p>
        </w:tc>
        <w:tc>
          <w:tcPr>
            <w:tcW w:w="2048" w:type="dxa"/>
          </w:tcPr>
          <w:p w14:paraId="5F992455" w14:textId="77777777" w:rsidR="000A25EB" w:rsidRDefault="000A25EB" w:rsidP="005E6F0B">
            <w:pPr>
              <w:pStyle w:val="tbnormal"/>
              <w:jc w:val="center"/>
            </w:pPr>
            <w:r>
              <w:t>6.-</w:t>
            </w:r>
          </w:p>
        </w:tc>
      </w:tr>
      <w:tr w:rsidR="000A25EB" w:rsidRPr="003A4596" w14:paraId="36FBF80D" w14:textId="77777777" w:rsidTr="005E6F0B">
        <w:trPr>
          <w:trHeight w:val="454"/>
        </w:trPr>
        <w:tc>
          <w:tcPr>
            <w:tcW w:w="3264" w:type="dxa"/>
          </w:tcPr>
          <w:p w14:paraId="3AA8C518" w14:textId="7F007588" w:rsidR="000A25EB" w:rsidRDefault="000A25EB" w:rsidP="005E6F0B">
            <w:pPr>
              <w:pStyle w:val="tbnormal"/>
              <w:rPr>
                <w:b/>
              </w:rPr>
            </w:pPr>
            <w:r>
              <w:rPr>
                <w:b/>
              </w:rPr>
              <w:t>Malt de fromant</w:t>
            </w:r>
          </w:p>
        </w:tc>
        <w:tc>
          <w:tcPr>
            <w:tcW w:w="2048" w:type="dxa"/>
          </w:tcPr>
          <w:p w14:paraId="779DFC23" w14:textId="77777777" w:rsidR="000A25EB" w:rsidRPr="00B70F13" w:rsidRDefault="000A25EB" w:rsidP="005E6F0B">
            <w:pPr>
              <w:pStyle w:val="tbnormal"/>
              <w:jc w:val="center"/>
            </w:pPr>
            <w:r>
              <w:t>520kg</w:t>
            </w:r>
          </w:p>
        </w:tc>
        <w:tc>
          <w:tcPr>
            <w:tcW w:w="2048" w:type="dxa"/>
          </w:tcPr>
          <w:p w14:paraId="02DEC36E" w14:textId="6736D909" w:rsidR="000A25EB" w:rsidRDefault="000A25EB" w:rsidP="005E6F0B">
            <w:pPr>
              <w:pStyle w:val="tbnormal"/>
              <w:jc w:val="center"/>
            </w:pPr>
            <w:r>
              <w:t>228.80</w:t>
            </w:r>
          </w:p>
        </w:tc>
      </w:tr>
      <w:tr w:rsidR="000A25EB" w:rsidRPr="003A4596" w14:paraId="367C15B9" w14:textId="77777777" w:rsidTr="005E6F0B">
        <w:trPr>
          <w:trHeight w:val="454"/>
        </w:trPr>
        <w:tc>
          <w:tcPr>
            <w:tcW w:w="3264" w:type="dxa"/>
          </w:tcPr>
          <w:p w14:paraId="7B67E130" w14:textId="77777777" w:rsidR="000A25EB" w:rsidRDefault="000A25EB" w:rsidP="005E6F0B">
            <w:pPr>
              <w:pStyle w:val="tbnormal"/>
              <w:rPr>
                <w:b/>
              </w:rPr>
            </w:pPr>
            <w:r>
              <w:rPr>
                <w:b/>
              </w:rPr>
              <w:t>Houblon</w:t>
            </w:r>
          </w:p>
        </w:tc>
        <w:tc>
          <w:tcPr>
            <w:tcW w:w="2048" w:type="dxa"/>
          </w:tcPr>
          <w:p w14:paraId="5B36F6CE" w14:textId="77777777" w:rsidR="000A25EB" w:rsidRPr="00B70F13" w:rsidRDefault="000A25EB" w:rsidP="005E6F0B">
            <w:pPr>
              <w:pStyle w:val="tbnormal"/>
              <w:jc w:val="center"/>
            </w:pPr>
            <w:r>
              <w:t>8kg</w:t>
            </w:r>
          </w:p>
        </w:tc>
        <w:tc>
          <w:tcPr>
            <w:tcW w:w="2048" w:type="dxa"/>
          </w:tcPr>
          <w:p w14:paraId="66A72D27" w14:textId="77777777" w:rsidR="000A25EB" w:rsidRDefault="000A25EB" w:rsidP="005E6F0B">
            <w:pPr>
              <w:pStyle w:val="tbnormal"/>
              <w:jc w:val="center"/>
            </w:pPr>
            <w:r>
              <w:t>144.-</w:t>
            </w:r>
          </w:p>
        </w:tc>
      </w:tr>
      <w:tr w:rsidR="000A25EB" w:rsidRPr="003A4596" w14:paraId="491F6719" w14:textId="77777777" w:rsidTr="005E6F0B">
        <w:trPr>
          <w:trHeight w:val="454"/>
        </w:trPr>
        <w:tc>
          <w:tcPr>
            <w:tcW w:w="3264" w:type="dxa"/>
          </w:tcPr>
          <w:p w14:paraId="515A2AE7" w14:textId="77777777" w:rsidR="000A25EB" w:rsidRDefault="000A25EB" w:rsidP="005E6F0B">
            <w:pPr>
              <w:pStyle w:val="tbnormal"/>
              <w:rPr>
                <w:b/>
              </w:rPr>
            </w:pPr>
            <w:r>
              <w:rPr>
                <w:b/>
              </w:rPr>
              <w:t>Levure à bière</w:t>
            </w:r>
          </w:p>
        </w:tc>
        <w:tc>
          <w:tcPr>
            <w:tcW w:w="2048" w:type="dxa"/>
          </w:tcPr>
          <w:p w14:paraId="0B2CD1D0" w14:textId="77777777" w:rsidR="000A25EB" w:rsidRPr="00B70F13" w:rsidRDefault="000A25EB" w:rsidP="005E6F0B">
            <w:pPr>
              <w:pStyle w:val="tbnormal"/>
              <w:jc w:val="center"/>
            </w:pPr>
            <w:r>
              <w:t>24kg</w:t>
            </w:r>
          </w:p>
        </w:tc>
        <w:tc>
          <w:tcPr>
            <w:tcW w:w="2048" w:type="dxa"/>
          </w:tcPr>
          <w:p w14:paraId="5179CFA2" w14:textId="77777777" w:rsidR="000A25EB" w:rsidRDefault="000A25EB" w:rsidP="005E6F0B">
            <w:pPr>
              <w:pStyle w:val="tbnormal"/>
              <w:jc w:val="center"/>
            </w:pPr>
            <w:r>
              <w:t>6'000.-</w:t>
            </w:r>
          </w:p>
        </w:tc>
      </w:tr>
      <w:tr w:rsidR="00695ED4" w:rsidRPr="003A4596" w14:paraId="7E8625A7" w14:textId="77777777" w:rsidTr="005E6F0B">
        <w:trPr>
          <w:trHeight w:val="454"/>
        </w:trPr>
        <w:tc>
          <w:tcPr>
            <w:tcW w:w="3264" w:type="dxa"/>
          </w:tcPr>
          <w:p w14:paraId="1B99D5B1" w14:textId="7B5F70AD" w:rsidR="00695ED4" w:rsidRDefault="00695ED4" w:rsidP="005E6F0B">
            <w:pPr>
              <w:pStyle w:val="tbnormal"/>
              <w:rPr>
                <w:b/>
              </w:rPr>
            </w:pPr>
            <w:r>
              <w:rPr>
                <w:b/>
              </w:rPr>
              <w:t>Miel de fleur</w:t>
            </w:r>
          </w:p>
        </w:tc>
        <w:tc>
          <w:tcPr>
            <w:tcW w:w="2048" w:type="dxa"/>
          </w:tcPr>
          <w:p w14:paraId="77A7A351" w14:textId="1772842D" w:rsidR="00695ED4" w:rsidRDefault="00695ED4" w:rsidP="005E6F0B">
            <w:pPr>
              <w:pStyle w:val="tbnormal"/>
              <w:jc w:val="center"/>
            </w:pPr>
            <w:r>
              <w:t>100kg</w:t>
            </w:r>
          </w:p>
        </w:tc>
        <w:tc>
          <w:tcPr>
            <w:tcW w:w="2048" w:type="dxa"/>
          </w:tcPr>
          <w:p w14:paraId="75314738" w14:textId="630E904E" w:rsidR="00695ED4" w:rsidRDefault="00695ED4" w:rsidP="005E6F0B">
            <w:pPr>
              <w:pStyle w:val="tbnormal"/>
              <w:jc w:val="center"/>
            </w:pPr>
            <w:r>
              <w:t>1'000.-</w:t>
            </w:r>
          </w:p>
        </w:tc>
      </w:tr>
      <w:tr w:rsidR="000A25EB" w:rsidRPr="003A4596" w14:paraId="5A444A93" w14:textId="77777777" w:rsidTr="005E6F0B">
        <w:trPr>
          <w:trHeight w:val="454"/>
        </w:trPr>
        <w:tc>
          <w:tcPr>
            <w:tcW w:w="3264" w:type="dxa"/>
          </w:tcPr>
          <w:p w14:paraId="54C2FD7A" w14:textId="77777777" w:rsidR="000A25EB" w:rsidRPr="000A25EB" w:rsidRDefault="000A25EB" w:rsidP="005E6F0B">
            <w:pPr>
              <w:pStyle w:val="tbnormal"/>
              <w:rPr>
                <w:b/>
                <w:i/>
              </w:rPr>
            </w:pPr>
            <w:r w:rsidRPr="000A25EB">
              <w:rPr>
                <w:b/>
                <w:i/>
              </w:rPr>
              <w:t>Sous-total</w:t>
            </w:r>
          </w:p>
        </w:tc>
        <w:tc>
          <w:tcPr>
            <w:tcW w:w="4096" w:type="dxa"/>
            <w:gridSpan w:val="2"/>
          </w:tcPr>
          <w:p w14:paraId="57831187" w14:textId="108047C5" w:rsidR="000A25EB" w:rsidRPr="000A25EB" w:rsidRDefault="00695ED4" w:rsidP="005E6F0B">
            <w:pPr>
              <w:pStyle w:val="tbnormal"/>
              <w:jc w:val="center"/>
              <w:rPr>
                <w:b/>
                <w:i/>
              </w:rPr>
            </w:pPr>
            <w:r>
              <w:rPr>
                <w:b/>
                <w:i/>
              </w:rPr>
              <w:t>7</w:t>
            </w:r>
            <w:r w:rsidR="000A25EB">
              <w:rPr>
                <w:b/>
                <w:i/>
              </w:rPr>
              <w:t>'378.80 CHF</w:t>
            </w:r>
          </w:p>
        </w:tc>
      </w:tr>
      <w:tr w:rsidR="000A25EB" w:rsidRPr="003A4596" w14:paraId="26B19D03" w14:textId="77777777" w:rsidTr="005E6F0B">
        <w:trPr>
          <w:trHeight w:val="454"/>
        </w:trPr>
        <w:tc>
          <w:tcPr>
            <w:tcW w:w="3264" w:type="dxa"/>
          </w:tcPr>
          <w:p w14:paraId="08EDBDC6" w14:textId="77777777" w:rsidR="000A25EB" w:rsidRDefault="000A25EB" w:rsidP="005E6F0B">
            <w:pPr>
              <w:pStyle w:val="tbnormal"/>
              <w:rPr>
                <w:b/>
              </w:rPr>
            </w:pPr>
            <w:r>
              <w:rPr>
                <w:b/>
              </w:rPr>
              <w:t>Conditionnement 0.25 cl</w:t>
            </w:r>
          </w:p>
        </w:tc>
        <w:tc>
          <w:tcPr>
            <w:tcW w:w="2048" w:type="dxa"/>
          </w:tcPr>
          <w:p w14:paraId="23961CA3" w14:textId="77777777" w:rsidR="000A25EB" w:rsidRPr="00B70F13" w:rsidRDefault="000A25EB" w:rsidP="005E6F0B">
            <w:pPr>
              <w:pStyle w:val="tbnormal"/>
              <w:jc w:val="center"/>
            </w:pPr>
            <w:r>
              <w:t>16'000 unités</w:t>
            </w:r>
          </w:p>
        </w:tc>
        <w:tc>
          <w:tcPr>
            <w:tcW w:w="2048" w:type="dxa"/>
          </w:tcPr>
          <w:p w14:paraId="50D56C89" w14:textId="77777777" w:rsidR="000A25EB" w:rsidRDefault="000A25EB" w:rsidP="005E6F0B">
            <w:pPr>
              <w:pStyle w:val="tbnormal"/>
              <w:jc w:val="center"/>
            </w:pPr>
            <w:r>
              <w:t>800.-</w:t>
            </w:r>
          </w:p>
        </w:tc>
      </w:tr>
      <w:tr w:rsidR="000A25EB" w:rsidRPr="003A4596" w14:paraId="77F8AE06" w14:textId="77777777" w:rsidTr="00EA50E8">
        <w:trPr>
          <w:trHeight w:val="454"/>
        </w:trPr>
        <w:tc>
          <w:tcPr>
            <w:tcW w:w="3264" w:type="dxa"/>
            <w:shd w:val="clear" w:color="auto" w:fill="E7E6E6" w:themeFill="background2"/>
          </w:tcPr>
          <w:p w14:paraId="06E13C62" w14:textId="77777777" w:rsidR="000A25EB" w:rsidRDefault="000A25EB" w:rsidP="005E6F0B">
            <w:pPr>
              <w:pStyle w:val="tbnormal"/>
              <w:rPr>
                <w:b/>
              </w:rPr>
            </w:pPr>
            <w:r>
              <w:rPr>
                <w:b/>
              </w:rPr>
              <w:t>Total</w:t>
            </w:r>
          </w:p>
        </w:tc>
        <w:tc>
          <w:tcPr>
            <w:tcW w:w="4096" w:type="dxa"/>
            <w:gridSpan w:val="2"/>
            <w:shd w:val="clear" w:color="auto" w:fill="E7E6E6" w:themeFill="background2"/>
          </w:tcPr>
          <w:p w14:paraId="09D6293D" w14:textId="61093FA4" w:rsidR="000A25EB" w:rsidRPr="000A25EB" w:rsidRDefault="00695ED4" w:rsidP="000A25EB">
            <w:pPr>
              <w:pStyle w:val="tbnormal"/>
              <w:jc w:val="center"/>
              <w:rPr>
                <w:b/>
              </w:rPr>
            </w:pPr>
            <w:r>
              <w:rPr>
                <w:b/>
              </w:rPr>
              <w:t>8</w:t>
            </w:r>
            <w:r w:rsidR="000A25EB" w:rsidRPr="000A25EB">
              <w:rPr>
                <w:b/>
              </w:rPr>
              <w:t>'</w:t>
            </w:r>
            <w:r w:rsidR="000A25EB">
              <w:rPr>
                <w:b/>
              </w:rPr>
              <w:t>178.80</w:t>
            </w:r>
            <w:r w:rsidR="000A25EB" w:rsidRPr="000A25EB">
              <w:rPr>
                <w:b/>
              </w:rPr>
              <w:t xml:space="preserve"> CHF</w:t>
            </w:r>
          </w:p>
        </w:tc>
      </w:tr>
      <w:tr w:rsidR="000A25EB" w:rsidRPr="003A4596" w14:paraId="35EE41B6" w14:textId="77777777" w:rsidTr="005E6F0B">
        <w:trPr>
          <w:trHeight w:val="454"/>
        </w:trPr>
        <w:tc>
          <w:tcPr>
            <w:tcW w:w="3264" w:type="dxa"/>
          </w:tcPr>
          <w:p w14:paraId="1A39041C" w14:textId="77777777" w:rsidR="000A25EB" w:rsidRDefault="000A25EB" w:rsidP="005E6F0B">
            <w:pPr>
              <w:pStyle w:val="tbnormal"/>
              <w:rPr>
                <w:b/>
              </w:rPr>
            </w:pPr>
            <w:r>
              <w:rPr>
                <w:b/>
              </w:rPr>
              <w:t>Conditionnement 0.50 cl</w:t>
            </w:r>
          </w:p>
        </w:tc>
        <w:tc>
          <w:tcPr>
            <w:tcW w:w="2048" w:type="dxa"/>
          </w:tcPr>
          <w:p w14:paraId="185F5741" w14:textId="77777777" w:rsidR="000A25EB" w:rsidRPr="00B70F13" w:rsidRDefault="000A25EB" w:rsidP="005E6F0B">
            <w:pPr>
              <w:pStyle w:val="tbnormal"/>
              <w:jc w:val="center"/>
            </w:pPr>
            <w:r>
              <w:t>8'000 unités</w:t>
            </w:r>
          </w:p>
        </w:tc>
        <w:tc>
          <w:tcPr>
            <w:tcW w:w="2048" w:type="dxa"/>
          </w:tcPr>
          <w:p w14:paraId="1CA30B1E" w14:textId="77777777" w:rsidR="000A25EB" w:rsidRDefault="000A25EB" w:rsidP="005E6F0B">
            <w:pPr>
              <w:pStyle w:val="tbnormal"/>
              <w:jc w:val="center"/>
            </w:pPr>
            <w:r>
              <w:t>80.-</w:t>
            </w:r>
          </w:p>
        </w:tc>
      </w:tr>
      <w:tr w:rsidR="000A25EB" w:rsidRPr="003A4596" w14:paraId="7B837EAD" w14:textId="77777777" w:rsidTr="00EA50E8">
        <w:trPr>
          <w:trHeight w:val="454"/>
        </w:trPr>
        <w:tc>
          <w:tcPr>
            <w:tcW w:w="3264" w:type="dxa"/>
            <w:shd w:val="clear" w:color="auto" w:fill="E7E6E6" w:themeFill="background2"/>
          </w:tcPr>
          <w:p w14:paraId="105BA55B" w14:textId="77777777" w:rsidR="000A25EB" w:rsidRDefault="000A25EB" w:rsidP="005E6F0B">
            <w:pPr>
              <w:pStyle w:val="tbnormal"/>
              <w:rPr>
                <w:b/>
              </w:rPr>
            </w:pPr>
            <w:r>
              <w:rPr>
                <w:b/>
              </w:rPr>
              <w:t>Total</w:t>
            </w:r>
          </w:p>
        </w:tc>
        <w:tc>
          <w:tcPr>
            <w:tcW w:w="4096" w:type="dxa"/>
            <w:gridSpan w:val="2"/>
            <w:shd w:val="clear" w:color="auto" w:fill="E7E6E6" w:themeFill="background2"/>
          </w:tcPr>
          <w:p w14:paraId="26E35D6A" w14:textId="0AA60AAD" w:rsidR="000A25EB" w:rsidRPr="000A25EB" w:rsidRDefault="00695ED4" w:rsidP="000A25EB">
            <w:pPr>
              <w:pStyle w:val="tbnormal"/>
              <w:jc w:val="center"/>
              <w:rPr>
                <w:b/>
              </w:rPr>
            </w:pPr>
            <w:r>
              <w:rPr>
                <w:b/>
              </w:rPr>
              <w:t>7</w:t>
            </w:r>
            <w:r w:rsidR="000A25EB" w:rsidRPr="000A25EB">
              <w:rPr>
                <w:b/>
              </w:rPr>
              <w:t>'</w:t>
            </w:r>
            <w:r w:rsidR="000A25EB">
              <w:rPr>
                <w:b/>
              </w:rPr>
              <w:t>458.80</w:t>
            </w:r>
            <w:r w:rsidR="000A25EB" w:rsidRPr="000A25EB">
              <w:rPr>
                <w:b/>
              </w:rPr>
              <w:t xml:space="preserve"> CHF</w:t>
            </w:r>
          </w:p>
        </w:tc>
      </w:tr>
    </w:tbl>
    <w:p w14:paraId="06FAA3C2" w14:textId="77777777" w:rsidR="000C026D" w:rsidRDefault="000C026D" w:rsidP="000C026D">
      <w:pPr>
        <w:pStyle w:val="tbnormal"/>
      </w:pPr>
      <w:r>
        <w:br w:type="page"/>
      </w:r>
    </w:p>
    <w:p w14:paraId="2A5C676F" w14:textId="56D00FCA" w:rsidR="006946A5" w:rsidRDefault="006946A5" w:rsidP="006946A5">
      <w:pPr>
        <w:pStyle w:val="tbtitre5"/>
      </w:pPr>
      <w:bookmarkStart w:id="98" w:name="_Toc453919652"/>
      <w:r>
        <w:lastRenderedPageBreak/>
        <w:t>Produit BW03</w:t>
      </w:r>
      <w:bookmarkEnd w:id="98"/>
    </w:p>
    <w:tbl>
      <w:tblPr>
        <w:tblStyle w:val="Grilledetableauclaire"/>
        <w:tblW w:w="5000" w:type="pct"/>
        <w:tblLook w:val="04A0" w:firstRow="1" w:lastRow="0" w:firstColumn="1" w:lastColumn="0" w:noHBand="0" w:noVBand="1"/>
      </w:tblPr>
      <w:tblGrid>
        <w:gridCol w:w="3264"/>
        <w:gridCol w:w="2048"/>
        <w:gridCol w:w="2048"/>
      </w:tblGrid>
      <w:tr w:rsidR="000A25EB" w:rsidRPr="003A4596" w14:paraId="4D8F3BD2" w14:textId="77777777" w:rsidTr="005E6F0B">
        <w:trPr>
          <w:trHeight w:val="454"/>
        </w:trPr>
        <w:tc>
          <w:tcPr>
            <w:tcW w:w="3264" w:type="dxa"/>
            <w:shd w:val="clear" w:color="auto" w:fill="E7E6E6" w:themeFill="background2"/>
          </w:tcPr>
          <w:p w14:paraId="4D77248F" w14:textId="77777777" w:rsidR="000A25EB" w:rsidRPr="004576DB" w:rsidRDefault="000A25EB" w:rsidP="005E6F0B">
            <w:pPr>
              <w:pStyle w:val="tbnormal"/>
              <w:rPr>
                <w:b/>
              </w:rPr>
            </w:pPr>
            <w:r>
              <w:rPr>
                <w:b/>
              </w:rPr>
              <w:t>Matières premières</w:t>
            </w:r>
          </w:p>
        </w:tc>
        <w:tc>
          <w:tcPr>
            <w:tcW w:w="2048" w:type="dxa"/>
            <w:shd w:val="clear" w:color="auto" w:fill="E7E6E6" w:themeFill="background2"/>
          </w:tcPr>
          <w:p w14:paraId="6EC25C3C" w14:textId="77777777" w:rsidR="000A25EB" w:rsidRPr="00741F67" w:rsidRDefault="000A25EB" w:rsidP="005E6F0B">
            <w:pPr>
              <w:pStyle w:val="tbnormal"/>
              <w:jc w:val="center"/>
              <w:rPr>
                <w:b/>
              </w:rPr>
            </w:pPr>
            <w:r>
              <w:rPr>
                <w:b/>
              </w:rPr>
              <w:t>Quantité</w:t>
            </w:r>
          </w:p>
        </w:tc>
        <w:tc>
          <w:tcPr>
            <w:tcW w:w="2048" w:type="dxa"/>
            <w:shd w:val="clear" w:color="auto" w:fill="E7E6E6" w:themeFill="background2"/>
          </w:tcPr>
          <w:p w14:paraId="31596548" w14:textId="77777777" w:rsidR="000A25EB" w:rsidRDefault="000A25EB" w:rsidP="005E6F0B">
            <w:pPr>
              <w:pStyle w:val="tbnormal"/>
              <w:jc w:val="center"/>
              <w:rPr>
                <w:b/>
              </w:rPr>
            </w:pPr>
            <w:r>
              <w:rPr>
                <w:b/>
              </w:rPr>
              <w:t>Prix de revient</w:t>
            </w:r>
          </w:p>
        </w:tc>
      </w:tr>
      <w:tr w:rsidR="000A25EB" w:rsidRPr="003A4596" w14:paraId="71D09FE5" w14:textId="77777777" w:rsidTr="005E6F0B">
        <w:trPr>
          <w:trHeight w:val="454"/>
        </w:trPr>
        <w:tc>
          <w:tcPr>
            <w:tcW w:w="3264" w:type="dxa"/>
          </w:tcPr>
          <w:p w14:paraId="0AF6B7C4" w14:textId="77777777" w:rsidR="000A25EB" w:rsidRPr="004576DB" w:rsidRDefault="000A25EB" w:rsidP="005E6F0B">
            <w:pPr>
              <w:pStyle w:val="tbnormal"/>
              <w:rPr>
                <w:b/>
              </w:rPr>
            </w:pPr>
            <w:r>
              <w:rPr>
                <w:b/>
              </w:rPr>
              <w:t>Eau</w:t>
            </w:r>
          </w:p>
        </w:tc>
        <w:tc>
          <w:tcPr>
            <w:tcW w:w="2048" w:type="dxa"/>
          </w:tcPr>
          <w:p w14:paraId="35F490D4" w14:textId="77777777" w:rsidR="000A25EB" w:rsidRPr="00B70F13" w:rsidRDefault="000A25EB" w:rsidP="005E6F0B">
            <w:pPr>
              <w:pStyle w:val="tbnormal"/>
              <w:jc w:val="center"/>
            </w:pPr>
            <w:r>
              <w:t>4m</w:t>
            </w:r>
            <w:r w:rsidRPr="00403A11">
              <w:rPr>
                <w:vertAlign w:val="superscript"/>
              </w:rPr>
              <w:t>3</w:t>
            </w:r>
          </w:p>
        </w:tc>
        <w:tc>
          <w:tcPr>
            <w:tcW w:w="2048" w:type="dxa"/>
          </w:tcPr>
          <w:p w14:paraId="0264D875" w14:textId="77777777" w:rsidR="000A25EB" w:rsidRDefault="000A25EB" w:rsidP="005E6F0B">
            <w:pPr>
              <w:pStyle w:val="tbnormal"/>
              <w:jc w:val="center"/>
            </w:pPr>
            <w:r>
              <w:t>6.-</w:t>
            </w:r>
          </w:p>
        </w:tc>
      </w:tr>
      <w:tr w:rsidR="000A25EB" w:rsidRPr="003A4596" w14:paraId="455A0AEB" w14:textId="77777777" w:rsidTr="005E6F0B">
        <w:trPr>
          <w:trHeight w:val="454"/>
        </w:trPr>
        <w:tc>
          <w:tcPr>
            <w:tcW w:w="3264" w:type="dxa"/>
          </w:tcPr>
          <w:p w14:paraId="6B931884" w14:textId="11519F09" w:rsidR="000A25EB" w:rsidRDefault="000A25EB" w:rsidP="005E6F0B">
            <w:pPr>
              <w:pStyle w:val="tbnormal"/>
              <w:rPr>
                <w:b/>
              </w:rPr>
            </w:pPr>
            <w:r>
              <w:rPr>
                <w:b/>
              </w:rPr>
              <w:t>Malt d’orge</w:t>
            </w:r>
            <w:r w:rsidR="00695ED4">
              <w:rPr>
                <w:b/>
              </w:rPr>
              <w:t xml:space="preserve"> labélisé Bio</w:t>
            </w:r>
          </w:p>
        </w:tc>
        <w:tc>
          <w:tcPr>
            <w:tcW w:w="2048" w:type="dxa"/>
          </w:tcPr>
          <w:p w14:paraId="05206855" w14:textId="77777777" w:rsidR="000A25EB" w:rsidRPr="00B70F13" w:rsidRDefault="000A25EB" w:rsidP="005E6F0B">
            <w:pPr>
              <w:pStyle w:val="tbnormal"/>
              <w:jc w:val="center"/>
            </w:pPr>
            <w:r>
              <w:t>520kg</w:t>
            </w:r>
          </w:p>
        </w:tc>
        <w:tc>
          <w:tcPr>
            <w:tcW w:w="2048" w:type="dxa"/>
          </w:tcPr>
          <w:p w14:paraId="474F3967" w14:textId="304202DE" w:rsidR="000A25EB" w:rsidRDefault="00695ED4" w:rsidP="005E6F0B">
            <w:pPr>
              <w:pStyle w:val="tbnormal"/>
              <w:jc w:val="center"/>
            </w:pPr>
            <w:r>
              <w:t>381.34</w:t>
            </w:r>
          </w:p>
        </w:tc>
      </w:tr>
      <w:tr w:rsidR="000A25EB" w:rsidRPr="003A4596" w14:paraId="6D879DF0" w14:textId="77777777" w:rsidTr="005E6F0B">
        <w:trPr>
          <w:trHeight w:val="454"/>
        </w:trPr>
        <w:tc>
          <w:tcPr>
            <w:tcW w:w="3264" w:type="dxa"/>
          </w:tcPr>
          <w:p w14:paraId="2A61C5CB" w14:textId="6F74BC29" w:rsidR="000A25EB" w:rsidRDefault="000A25EB" w:rsidP="005E6F0B">
            <w:pPr>
              <w:pStyle w:val="tbnormal"/>
              <w:rPr>
                <w:b/>
              </w:rPr>
            </w:pPr>
            <w:r>
              <w:rPr>
                <w:b/>
              </w:rPr>
              <w:t>Houblon</w:t>
            </w:r>
            <w:r w:rsidR="00695ED4">
              <w:rPr>
                <w:b/>
              </w:rPr>
              <w:t xml:space="preserve"> labélisé Bio</w:t>
            </w:r>
          </w:p>
        </w:tc>
        <w:tc>
          <w:tcPr>
            <w:tcW w:w="2048" w:type="dxa"/>
          </w:tcPr>
          <w:p w14:paraId="03EDD038" w14:textId="77777777" w:rsidR="000A25EB" w:rsidRPr="00B70F13" w:rsidRDefault="000A25EB" w:rsidP="005E6F0B">
            <w:pPr>
              <w:pStyle w:val="tbnormal"/>
              <w:jc w:val="center"/>
            </w:pPr>
            <w:r>
              <w:t>8kg</w:t>
            </w:r>
          </w:p>
        </w:tc>
        <w:tc>
          <w:tcPr>
            <w:tcW w:w="2048" w:type="dxa"/>
          </w:tcPr>
          <w:p w14:paraId="5559B528" w14:textId="3EB17559" w:rsidR="000A25EB" w:rsidRDefault="00695ED4" w:rsidP="005E6F0B">
            <w:pPr>
              <w:pStyle w:val="tbnormal"/>
              <w:jc w:val="center"/>
            </w:pPr>
            <w:r>
              <w:t>216.-</w:t>
            </w:r>
          </w:p>
        </w:tc>
      </w:tr>
      <w:tr w:rsidR="000A25EB" w:rsidRPr="003A4596" w14:paraId="60B779A8" w14:textId="77777777" w:rsidTr="005E6F0B">
        <w:trPr>
          <w:trHeight w:val="454"/>
        </w:trPr>
        <w:tc>
          <w:tcPr>
            <w:tcW w:w="3264" w:type="dxa"/>
          </w:tcPr>
          <w:p w14:paraId="06C2FB4C" w14:textId="77777777" w:rsidR="000A25EB" w:rsidRDefault="000A25EB" w:rsidP="005E6F0B">
            <w:pPr>
              <w:pStyle w:val="tbnormal"/>
              <w:rPr>
                <w:b/>
              </w:rPr>
            </w:pPr>
            <w:r>
              <w:rPr>
                <w:b/>
              </w:rPr>
              <w:t>Levure à bière</w:t>
            </w:r>
          </w:p>
        </w:tc>
        <w:tc>
          <w:tcPr>
            <w:tcW w:w="2048" w:type="dxa"/>
          </w:tcPr>
          <w:p w14:paraId="012F56E0" w14:textId="77777777" w:rsidR="000A25EB" w:rsidRPr="00B70F13" w:rsidRDefault="000A25EB" w:rsidP="005E6F0B">
            <w:pPr>
              <w:pStyle w:val="tbnormal"/>
              <w:jc w:val="center"/>
            </w:pPr>
            <w:r>
              <w:t>24kg</w:t>
            </w:r>
          </w:p>
        </w:tc>
        <w:tc>
          <w:tcPr>
            <w:tcW w:w="2048" w:type="dxa"/>
          </w:tcPr>
          <w:p w14:paraId="10246EB3" w14:textId="77777777" w:rsidR="000A25EB" w:rsidRDefault="000A25EB" w:rsidP="005E6F0B">
            <w:pPr>
              <w:pStyle w:val="tbnormal"/>
              <w:jc w:val="center"/>
            </w:pPr>
            <w:r>
              <w:t>6'000.-</w:t>
            </w:r>
          </w:p>
        </w:tc>
      </w:tr>
      <w:tr w:rsidR="000A25EB" w:rsidRPr="003A4596" w14:paraId="5F3D98D8" w14:textId="77777777" w:rsidTr="005E6F0B">
        <w:trPr>
          <w:trHeight w:val="454"/>
        </w:trPr>
        <w:tc>
          <w:tcPr>
            <w:tcW w:w="3264" w:type="dxa"/>
          </w:tcPr>
          <w:p w14:paraId="79C302F3" w14:textId="77777777" w:rsidR="000A25EB" w:rsidRPr="000A25EB" w:rsidRDefault="000A25EB" w:rsidP="005E6F0B">
            <w:pPr>
              <w:pStyle w:val="tbnormal"/>
              <w:rPr>
                <w:b/>
                <w:i/>
              </w:rPr>
            </w:pPr>
            <w:r w:rsidRPr="000A25EB">
              <w:rPr>
                <w:b/>
                <w:i/>
              </w:rPr>
              <w:t>Sous-total</w:t>
            </w:r>
          </w:p>
        </w:tc>
        <w:tc>
          <w:tcPr>
            <w:tcW w:w="4096" w:type="dxa"/>
            <w:gridSpan w:val="2"/>
          </w:tcPr>
          <w:p w14:paraId="49550F6D" w14:textId="367F1F29" w:rsidR="000A25EB" w:rsidRPr="000A25EB" w:rsidRDefault="00695ED4" w:rsidP="005E6F0B">
            <w:pPr>
              <w:pStyle w:val="tbnormal"/>
              <w:jc w:val="center"/>
              <w:rPr>
                <w:b/>
                <w:i/>
              </w:rPr>
            </w:pPr>
            <w:r>
              <w:rPr>
                <w:b/>
                <w:i/>
              </w:rPr>
              <w:t>6'603.34 CHF</w:t>
            </w:r>
          </w:p>
        </w:tc>
      </w:tr>
      <w:tr w:rsidR="000A25EB" w:rsidRPr="003A4596" w14:paraId="63954CE7" w14:textId="77777777" w:rsidTr="005E6F0B">
        <w:trPr>
          <w:trHeight w:val="454"/>
        </w:trPr>
        <w:tc>
          <w:tcPr>
            <w:tcW w:w="3264" w:type="dxa"/>
          </w:tcPr>
          <w:p w14:paraId="591D84E9" w14:textId="77777777" w:rsidR="000A25EB" w:rsidRDefault="000A25EB" w:rsidP="005E6F0B">
            <w:pPr>
              <w:pStyle w:val="tbnormal"/>
              <w:rPr>
                <w:b/>
              </w:rPr>
            </w:pPr>
            <w:r>
              <w:rPr>
                <w:b/>
              </w:rPr>
              <w:t>Conditionnement 0.25 cl</w:t>
            </w:r>
          </w:p>
        </w:tc>
        <w:tc>
          <w:tcPr>
            <w:tcW w:w="2048" w:type="dxa"/>
          </w:tcPr>
          <w:p w14:paraId="5C80D4CE" w14:textId="77777777" w:rsidR="000A25EB" w:rsidRPr="00B70F13" w:rsidRDefault="000A25EB" w:rsidP="005E6F0B">
            <w:pPr>
              <w:pStyle w:val="tbnormal"/>
              <w:jc w:val="center"/>
            </w:pPr>
            <w:r>
              <w:t>16'000 unités</w:t>
            </w:r>
          </w:p>
        </w:tc>
        <w:tc>
          <w:tcPr>
            <w:tcW w:w="2048" w:type="dxa"/>
          </w:tcPr>
          <w:p w14:paraId="5570CDD5" w14:textId="77777777" w:rsidR="000A25EB" w:rsidRDefault="000A25EB" w:rsidP="005E6F0B">
            <w:pPr>
              <w:pStyle w:val="tbnormal"/>
              <w:jc w:val="center"/>
            </w:pPr>
            <w:r>
              <w:t>800.-</w:t>
            </w:r>
          </w:p>
        </w:tc>
      </w:tr>
      <w:tr w:rsidR="000A25EB" w:rsidRPr="003A4596" w14:paraId="4F489A83" w14:textId="77777777" w:rsidTr="00EA50E8">
        <w:trPr>
          <w:trHeight w:val="454"/>
        </w:trPr>
        <w:tc>
          <w:tcPr>
            <w:tcW w:w="3264" w:type="dxa"/>
            <w:shd w:val="clear" w:color="auto" w:fill="E7E6E6" w:themeFill="background2"/>
          </w:tcPr>
          <w:p w14:paraId="71B422AA" w14:textId="77777777" w:rsidR="000A25EB" w:rsidRDefault="000A25EB" w:rsidP="005E6F0B">
            <w:pPr>
              <w:pStyle w:val="tbnormal"/>
              <w:rPr>
                <w:b/>
              </w:rPr>
            </w:pPr>
            <w:r>
              <w:rPr>
                <w:b/>
              </w:rPr>
              <w:t>Total</w:t>
            </w:r>
          </w:p>
        </w:tc>
        <w:tc>
          <w:tcPr>
            <w:tcW w:w="4096" w:type="dxa"/>
            <w:gridSpan w:val="2"/>
            <w:shd w:val="clear" w:color="auto" w:fill="E7E6E6" w:themeFill="background2"/>
          </w:tcPr>
          <w:p w14:paraId="26A2D16A" w14:textId="64135356" w:rsidR="000A25EB" w:rsidRPr="000A25EB" w:rsidRDefault="000A25EB" w:rsidP="00695ED4">
            <w:pPr>
              <w:pStyle w:val="tbnormal"/>
              <w:jc w:val="center"/>
              <w:rPr>
                <w:b/>
              </w:rPr>
            </w:pPr>
            <w:r w:rsidRPr="000A25EB">
              <w:rPr>
                <w:b/>
              </w:rPr>
              <w:t>7'</w:t>
            </w:r>
            <w:r w:rsidR="00695ED4">
              <w:rPr>
                <w:b/>
              </w:rPr>
              <w:t>403.34</w:t>
            </w:r>
            <w:r w:rsidRPr="000A25EB">
              <w:rPr>
                <w:b/>
              </w:rPr>
              <w:t xml:space="preserve"> CHF</w:t>
            </w:r>
          </w:p>
        </w:tc>
      </w:tr>
      <w:tr w:rsidR="000A25EB" w:rsidRPr="003A4596" w14:paraId="2602CC4C" w14:textId="77777777" w:rsidTr="005E6F0B">
        <w:trPr>
          <w:trHeight w:val="454"/>
        </w:trPr>
        <w:tc>
          <w:tcPr>
            <w:tcW w:w="3264" w:type="dxa"/>
          </w:tcPr>
          <w:p w14:paraId="2F5C669D" w14:textId="77777777" w:rsidR="000A25EB" w:rsidRDefault="000A25EB" w:rsidP="005E6F0B">
            <w:pPr>
              <w:pStyle w:val="tbnormal"/>
              <w:rPr>
                <w:b/>
              </w:rPr>
            </w:pPr>
            <w:r>
              <w:rPr>
                <w:b/>
              </w:rPr>
              <w:t>Conditionnement 0.50 cl</w:t>
            </w:r>
          </w:p>
        </w:tc>
        <w:tc>
          <w:tcPr>
            <w:tcW w:w="2048" w:type="dxa"/>
          </w:tcPr>
          <w:p w14:paraId="06D95268" w14:textId="77777777" w:rsidR="000A25EB" w:rsidRPr="00B70F13" w:rsidRDefault="000A25EB" w:rsidP="005E6F0B">
            <w:pPr>
              <w:pStyle w:val="tbnormal"/>
              <w:jc w:val="center"/>
            </w:pPr>
            <w:r>
              <w:t>8'000 unités</w:t>
            </w:r>
          </w:p>
        </w:tc>
        <w:tc>
          <w:tcPr>
            <w:tcW w:w="2048" w:type="dxa"/>
          </w:tcPr>
          <w:p w14:paraId="5A3B0A30" w14:textId="77777777" w:rsidR="000A25EB" w:rsidRDefault="000A25EB" w:rsidP="005E6F0B">
            <w:pPr>
              <w:pStyle w:val="tbnormal"/>
              <w:jc w:val="center"/>
            </w:pPr>
            <w:r>
              <w:t>80.-</w:t>
            </w:r>
          </w:p>
        </w:tc>
      </w:tr>
      <w:tr w:rsidR="000A25EB" w:rsidRPr="003A4596" w14:paraId="2688C9EF" w14:textId="77777777" w:rsidTr="00EA50E8">
        <w:trPr>
          <w:trHeight w:val="454"/>
        </w:trPr>
        <w:tc>
          <w:tcPr>
            <w:tcW w:w="3264" w:type="dxa"/>
            <w:shd w:val="clear" w:color="auto" w:fill="E7E6E6" w:themeFill="background2"/>
          </w:tcPr>
          <w:p w14:paraId="546458EC" w14:textId="77777777" w:rsidR="000A25EB" w:rsidRDefault="000A25EB" w:rsidP="005E6F0B">
            <w:pPr>
              <w:pStyle w:val="tbnormal"/>
              <w:rPr>
                <w:b/>
              </w:rPr>
            </w:pPr>
            <w:r>
              <w:rPr>
                <w:b/>
              </w:rPr>
              <w:t>Total</w:t>
            </w:r>
          </w:p>
        </w:tc>
        <w:tc>
          <w:tcPr>
            <w:tcW w:w="4096" w:type="dxa"/>
            <w:gridSpan w:val="2"/>
            <w:shd w:val="clear" w:color="auto" w:fill="E7E6E6" w:themeFill="background2"/>
          </w:tcPr>
          <w:p w14:paraId="28B4435B" w14:textId="7300B7F7" w:rsidR="000A25EB" w:rsidRPr="000A25EB" w:rsidRDefault="00695ED4" w:rsidP="005E6F0B">
            <w:pPr>
              <w:pStyle w:val="tbnormal"/>
              <w:jc w:val="center"/>
              <w:rPr>
                <w:b/>
              </w:rPr>
            </w:pPr>
            <w:r>
              <w:rPr>
                <w:b/>
              </w:rPr>
              <w:t>6'683.34 CHF</w:t>
            </w:r>
          </w:p>
        </w:tc>
      </w:tr>
    </w:tbl>
    <w:p w14:paraId="2875ABAF" w14:textId="789B7989" w:rsidR="006946A5" w:rsidRDefault="006946A5" w:rsidP="006946A5">
      <w:pPr>
        <w:pStyle w:val="tbtitre5"/>
      </w:pPr>
      <w:bookmarkStart w:id="99" w:name="_Toc453919653"/>
      <w:r>
        <w:t>Produit BW04</w:t>
      </w:r>
      <w:bookmarkEnd w:id="99"/>
    </w:p>
    <w:tbl>
      <w:tblPr>
        <w:tblStyle w:val="Grilledetableauclaire"/>
        <w:tblW w:w="5000" w:type="pct"/>
        <w:tblLook w:val="04A0" w:firstRow="1" w:lastRow="0" w:firstColumn="1" w:lastColumn="0" w:noHBand="0" w:noVBand="1"/>
      </w:tblPr>
      <w:tblGrid>
        <w:gridCol w:w="3264"/>
        <w:gridCol w:w="2048"/>
        <w:gridCol w:w="2048"/>
      </w:tblGrid>
      <w:tr w:rsidR="000A25EB" w:rsidRPr="003A4596" w14:paraId="54D84660" w14:textId="77777777" w:rsidTr="005E6F0B">
        <w:trPr>
          <w:trHeight w:val="454"/>
        </w:trPr>
        <w:tc>
          <w:tcPr>
            <w:tcW w:w="3264" w:type="dxa"/>
            <w:shd w:val="clear" w:color="auto" w:fill="E7E6E6" w:themeFill="background2"/>
          </w:tcPr>
          <w:p w14:paraId="67B8B700" w14:textId="77777777" w:rsidR="000A25EB" w:rsidRPr="004576DB" w:rsidRDefault="000A25EB" w:rsidP="005E6F0B">
            <w:pPr>
              <w:pStyle w:val="tbnormal"/>
              <w:rPr>
                <w:b/>
              </w:rPr>
            </w:pPr>
            <w:r>
              <w:rPr>
                <w:b/>
              </w:rPr>
              <w:t>Matières premières</w:t>
            </w:r>
          </w:p>
        </w:tc>
        <w:tc>
          <w:tcPr>
            <w:tcW w:w="2048" w:type="dxa"/>
            <w:shd w:val="clear" w:color="auto" w:fill="E7E6E6" w:themeFill="background2"/>
          </w:tcPr>
          <w:p w14:paraId="34516420" w14:textId="77777777" w:rsidR="000A25EB" w:rsidRPr="00741F67" w:rsidRDefault="000A25EB" w:rsidP="005E6F0B">
            <w:pPr>
              <w:pStyle w:val="tbnormal"/>
              <w:jc w:val="center"/>
              <w:rPr>
                <w:b/>
              </w:rPr>
            </w:pPr>
            <w:r>
              <w:rPr>
                <w:b/>
              </w:rPr>
              <w:t>Quantité</w:t>
            </w:r>
          </w:p>
        </w:tc>
        <w:tc>
          <w:tcPr>
            <w:tcW w:w="2048" w:type="dxa"/>
            <w:shd w:val="clear" w:color="auto" w:fill="E7E6E6" w:themeFill="background2"/>
          </w:tcPr>
          <w:p w14:paraId="317AF365" w14:textId="77777777" w:rsidR="000A25EB" w:rsidRDefault="000A25EB" w:rsidP="005E6F0B">
            <w:pPr>
              <w:pStyle w:val="tbnormal"/>
              <w:jc w:val="center"/>
              <w:rPr>
                <w:b/>
              </w:rPr>
            </w:pPr>
            <w:r>
              <w:rPr>
                <w:b/>
              </w:rPr>
              <w:t>Prix de revient</w:t>
            </w:r>
          </w:p>
        </w:tc>
      </w:tr>
      <w:tr w:rsidR="000A25EB" w:rsidRPr="003A4596" w14:paraId="58EF20C0" w14:textId="77777777" w:rsidTr="005E6F0B">
        <w:trPr>
          <w:trHeight w:val="454"/>
        </w:trPr>
        <w:tc>
          <w:tcPr>
            <w:tcW w:w="3264" w:type="dxa"/>
          </w:tcPr>
          <w:p w14:paraId="0810C52B" w14:textId="77777777" w:rsidR="000A25EB" w:rsidRPr="004576DB" w:rsidRDefault="000A25EB" w:rsidP="005E6F0B">
            <w:pPr>
              <w:pStyle w:val="tbnormal"/>
              <w:rPr>
                <w:b/>
              </w:rPr>
            </w:pPr>
            <w:r>
              <w:rPr>
                <w:b/>
              </w:rPr>
              <w:t>Eau</w:t>
            </w:r>
          </w:p>
        </w:tc>
        <w:tc>
          <w:tcPr>
            <w:tcW w:w="2048" w:type="dxa"/>
          </w:tcPr>
          <w:p w14:paraId="0668B281" w14:textId="77777777" w:rsidR="000A25EB" w:rsidRPr="00B70F13" w:rsidRDefault="000A25EB" w:rsidP="005E6F0B">
            <w:pPr>
              <w:pStyle w:val="tbnormal"/>
              <w:jc w:val="center"/>
            </w:pPr>
            <w:r>
              <w:t>4m</w:t>
            </w:r>
            <w:r w:rsidRPr="00403A11">
              <w:rPr>
                <w:vertAlign w:val="superscript"/>
              </w:rPr>
              <w:t>3</w:t>
            </w:r>
          </w:p>
        </w:tc>
        <w:tc>
          <w:tcPr>
            <w:tcW w:w="2048" w:type="dxa"/>
          </w:tcPr>
          <w:p w14:paraId="7994B4F5" w14:textId="77777777" w:rsidR="000A25EB" w:rsidRDefault="000A25EB" w:rsidP="005E6F0B">
            <w:pPr>
              <w:pStyle w:val="tbnormal"/>
              <w:jc w:val="center"/>
            </w:pPr>
            <w:r>
              <w:t>6.-</w:t>
            </w:r>
          </w:p>
        </w:tc>
      </w:tr>
      <w:tr w:rsidR="000A25EB" w:rsidRPr="003A4596" w14:paraId="5666697A" w14:textId="77777777" w:rsidTr="005E6F0B">
        <w:trPr>
          <w:trHeight w:val="454"/>
        </w:trPr>
        <w:tc>
          <w:tcPr>
            <w:tcW w:w="3264" w:type="dxa"/>
          </w:tcPr>
          <w:p w14:paraId="68C8486E" w14:textId="77777777" w:rsidR="000A25EB" w:rsidRDefault="000A25EB" w:rsidP="005E6F0B">
            <w:pPr>
              <w:pStyle w:val="tbnormal"/>
              <w:rPr>
                <w:b/>
              </w:rPr>
            </w:pPr>
            <w:r>
              <w:rPr>
                <w:b/>
              </w:rPr>
              <w:t>Malt d’orge</w:t>
            </w:r>
          </w:p>
        </w:tc>
        <w:tc>
          <w:tcPr>
            <w:tcW w:w="2048" w:type="dxa"/>
          </w:tcPr>
          <w:p w14:paraId="668F8644" w14:textId="77777777" w:rsidR="000A25EB" w:rsidRPr="00B70F13" w:rsidRDefault="000A25EB" w:rsidP="005E6F0B">
            <w:pPr>
              <w:pStyle w:val="tbnormal"/>
              <w:jc w:val="center"/>
            </w:pPr>
            <w:r>
              <w:t>520kg</w:t>
            </w:r>
          </w:p>
        </w:tc>
        <w:tc>
          <w:tcPr>
            <w:tcW w:w="2048" w:type="dxa"/>
          </w:tcPr>
          <w:p w14:paraId="2B1EC488" w14:textId="77777777" w:rsidR="000A25EB" w:rsidRDefault="000A25EB" w:rsidP="005E6F0B">
            <w:pPr>
              <w:pStyle w:val="tbnormal"/>
              <w:jc w:val="center"/>
            </w:pPr>
            <w:r>
              <w:t>312.-</w:t>
            </w:r>
          </w:p>
        </w:tc>
      </w:tr>
      <w:tr w:rsidR="000A25EB" w:rsidRPr="003A4596" w14:paraId="51B6B2B8" w14:textId="77777777" w:rsidTr="005E6F0B">
        <w:trPr>
          <w:trHeight w:val="454"/>
        </w:trPr>
        <w:tc>
          <w:tcPr>
            <w:tcW w:w="3264" w:type="dxa"/>
          </w:tcPr>
          <w:p w14:paraId="31E93F85" w14:textId="77777777" w:rsidR="000A25EB" w:rsidRDefault="000A25EB" w:rsidP="005E6F0B">
            <w:pPr>
              <w:pStyle w:val="tbnormal"/>
              <w:rPr>
                <w:b/>
              </w:rPr>
            </w:pPr>
            <w:r>
              <w:rPr>
                <w:b/>
              </w:rPr>
              <w:t>Houblon</w:t>
            </w:r>
          </w:p>
        </w:tc>
        <w:tc>
          <w:tcPr>
            <w:tcW w:w="2048" w:type="dxa"/>
          </w:tcPr>
          <w:p w14:paraId="5C368EC2" w14:textId="77777777" w:rsidR="000A25EB" w:rsidRPr="00B70F13" w:rsidRDefault="000A25EB" w:rsidP="005E6F0B">
            <w:pPr>
              <w:pStyle w:val="tbnormal"/>
              <w:jc w:val="center"/>
            </w:pPr>
            <w:r>
              <w:t>8kg</w:t>
            </w:r>
          </w:p>
        </w:tc>
        <w:tc>
          <w:tcPr>
            <w:tcW w:w="2048" w:type="dxa"/>
          </w:tcPr>
          <w:p w14:paraId="340F8038" w14:textId="77777777" w:rsidR="000A25EB" w:rsidRDefault="000A25EB" w:rsidP="005E6F0B">
            <w:pPr>
              <w:pStyle w:val="tbnormal"/>
              <w:jc w:val="center"/>
            </w:pPr>
            <w:r>
              <w:t>144.-</w:t>
            </w:r>
          </w:p>
        </w:tc>
      </w:tr>
      <w:tr w:rsidR="000A25EB" w:rsidRPr="003A4596" w14:paraId="2C49C49D" w14:textId="77777777" w:rsidTr="005E6F0B">
        <w:trPr>
          <w:trHeight w:val="454"/>
        </w:trPr>
        <w:tc>
          <w:tcPr>
            <w:tcW w:w="3264" w:type="dxa"/>
          </w:tcPr>
          <w:p w14:paraId="68F31688" w14:textId="77777777" w:rsidR="000A25EB" w:rsidRDefault="000A25EB" w:rsidP="005E6F0B">
            <w:pPr>
              <w:pStyle w:val="tbnormal"/>
              <w:rPr>
                <w:b/>
              </w:rPr>
            </w:pPr>
            <w:r>
              <w:rPr>
                <w:b/>
              </w:rPr>
              <w:t>Levure à bière</w:t>
            </w:r>
          </w:p>
        </w:tc>
        <w:tc>
          <w:tcPr>
            <w:tcW w:w="2048" w:type="dxa"/>
          </w:tcPr>
          <w:p w14:paraId="50B44981" w14:textId="77777777" w:rsidR="000A25EB" w:rsidRPr="00B70F13" w:rsidRDefault="000A25EB" w:rsidP="005E6F0B">
            <w:pPr>
              <w:pStyle w:val="tbnormal"/>
              <w:jc w:val="center"/>
            </w:pPr>
            <w:r>
              <w:t>24kg</w:t>
            </w:r>
          </w:p>
        </w:tc>
        <w:tc>
          <w:tcPr>
            <w:tcW w:w="2048" w:type="dxa"/>
          </w:tcPr>
          <w:p w14:paraId="2F74BB7F" w14:textId="77777777" w:rsidR="000A25EB" w:rsidRDefault="000A25EB" w:rsidP="005E6F0B">
            <w:pPr>
              <w:pStyle w:val="tbnormal"/>
              <w:jc w:val="center"/>
            </w:pPr>
            <w:r>
              <w:t>6'000.-</w:t>
            </w:r>
          </w:p>
        </w:tc>
      </w:tr>
      <w:tr w:rsidR="000776BF" w:rsidRPr="003A4596" w14:paraId="4C0EF96B" w14:textId="77777777" w:rsidTr="005E6F0B">
        <w:trPr>
          <w:trHeight w:val="454"/>
        </w:trPr>
        <w:tc>
          <w:tcPr>
            <w:tcW w:w="3264" w:type="dxa"/>
          </w:tcPr>
          <w:p w14:paraId="3C94C516" w14:textId="63DBF910" w:rsidR="000776BF" w:rsidRDefault="000776BF" w:rsidP="000776BF">
            <w:pPr>
              <w:pStyle w:val="tbnormal"/>
              <w:rPr>
                <w:b/>
              </w:rPr>
            </w:pPr>
            <w:r>
              <w:rPr>
                <w:b/>
              </w:rPr>
              <w:t>Epices</w:t>
            </w:r>
          </w:p>
        </w:tc>
        <w:tc>
          <w:tcPr>
            <w:tcW w:w="2048" w:type="dxa"/>
          </w:tcPr>
          <w:p w14:paraId="3259A78C" w14:textId="62E76C5B" w:rsidR="000776BF" w:rsidRDefault="000776BF" w:rsidP="005E6F0B">
            <w:pPr>
              <w:pStyle w:val="tbnormal"/>
              <w:jc w:val="center"/>
            </w:pPr>
            <w:r>
              <w:t>2’000kg</w:t>
            </w:r>
          </w:p>
        </w:tc>
        <w:tc>
          <w:tcPr>
            <w:tcW w:w="2048" w:type="dxa"/>
          </w:tcPr>
          <w:p w14:paraId="347D756F" w14:textId="35F73551" w:rsidR="000776BF" w:rsidRDefault="000776BF" w:rsidP="005E6F0B">
            <w:pPr>
              <w:pStyle w:val="tbnormal"/>
              <w:jc w:val="center"/>
            </w:pPr>
            <w:r>
              <w:t>1'600.-</w:t>
            </w:r>
          </w:p>
        </w:tc>
      </w:tr>
      <w:tr w:rsidR="000A25EB" w:rsidRPr="003A4596" w14:paraId="34BFEF07" w14:textId="77777777" w:rsidTr="005E6F0B">
        <w:trPr>
          <w:trHeight w:val="454"/>
        </w:trPr>
        <w:tc>
          <w:tcPr>
            <w:tcW w:w="3264" w:type="dxa"/>
          </w:tcPr>
          <w:p w14:paraId="25088DD5" w14:textId="77777777" w:rsidR="000A25EB" w:rsidRPr="000A25EB" w:rsidRDefault="000A25EB" w:rsidP="005E6F0B">
            <w:pPr>
              <w:pStyle w:val="tbnormal"/>
              <w:rPr>
                <w:b/>
                <w:i/>
              </w:rPr>
            </w:pPr>
            <w:r w:rsidRPr="000A25EB">
              <w:rPr>
                <w:b/>
                <w:i/>
              </w:rPr>
              <w:t>Sous-total</w:t>
            </w:r>
          </w:p>
        </w:tc>
        <w:tc>
          <w:tcPr>
            <w:tcW w:w="4096" w:type="dxa"/>
            <w:gridSpan w:val="2"/>
          </w:tcPr>
          <w:p w14:paraId="5435F334" w14:textId="646622BC" w:rsidR="000A25EB" w:rsidRPr="000A25EB" w:rsidRDefault="000776BF" w:rsidP="005E6F0B">
            <w:pPr>
              <w:pStyle w:val="tbnormal"/>
              <w:jc w:val="center"/>
              <w:rPr>
                <w:b/>
                <w:i/>
              </w:rPr>
            </w:pPr>
            <w:r>
              <w:rPr>
                <w:b/>
                <w:i/>
              </w:rPr>
              <w:t>8’062</w:t>
            </w:r>
            <w:r w:rsidR="000A25EB" w:rsidRPr="000A25EB">
              <w:rPr>
                <w:b/>
                <w:i/>
              </w:rPr>
              <w:t>.- CHF</w:t>
            </w:r>
          </w:p>
        </w:tc>
      </w:tr>
      <w:tr w:rsidR="000A25EB" w:rsidRPr="003A4596" w14:paraId="69610399" w14:textId="77777777" w:rsidTr="005E6F0B">
        <w:trPr>
          <w:trHeight w:val="454"/>
        </w:trPr>
        <w:tc>
          <w:tcPr>
            <w:tcW w:w="3264" w:type="dxa"/>
          </w:tcPr>
          <w:p w14:paraId="4241B0EA" w14:textId="77777777" w:rsidR="000A25EB" w:rsidRDefault="000A25EB" w:rsidP="005E6F0B">
            <w:pPr>
              <w:pStyle w:val="tbnormal"/>
              <w:rPr>
                <w:b/>
              </w:rPr>
            </w:pPr>
            <w:r>
              <w:rPr>
                <w:b/>
              </w:rPr>
              <w:t>Conditionnement 0.25 cl</w:t>
            </w:r>
          </w:p>
        </w:tc>
        <w:tc>
          <w:tcPr>
            <w:tcW w:w="2048" w:type="dxa"/>
          </w:tcPr>
          <w:p w14:paraId="6D2CE4E3" w14:textId="77777777" w:rsidR="000A25EB" w:rsidRPr="00B70F13" w:rsidRDefault="000A25EB" w:rsidP="005E6F0B">
            <w:pPr>
              <w:pStyle w:val="tbnormal"/>
              <w:jc w:val="center"/>
            </w:pPr>
            <w:r>
              <w:t>16'000 unités</w:t>
            </w:r>
          </w:p>
        </w:tc>
        <w:tc>
          <w:tcPr>
            <w:tcW w:w="2048" w:type="dxa"/>
          </w:tcPr>
          <w:p w14:paraId="6E55B72C" w14:textId="77777777" w:rsidR="000A25EB" w:rsidRDefault="000A25EB" w:rsidP="005E6F0B">
            <w:pPr>
              <w:pStyle w:val="tbnormal"/>
              <w:jc w:val="center"/>
            </w:pPr>
            <w:r>
              <w:t>800.-</w:t>
            </w:r>
          </w:p>
        </w:tc>
      </w:tr>
      <w:tr w:rsidR="000A25EB" w:rsidRPr="003A4596" w14:paraId="0CE55B42" w14:textId="77777777" w:rsidTr="00EA50E8">
        <w:trPr>
          <w:trHeight w:val="454"/>
        </w:trPr>
        <w:tc>
          <w:tcPr>
            <w:tcW w:w="3264" w:type="dxa"/>
            <w:shd w:val="clear" w:color="auto" w:fill="E7E6E6" w:themeFill="background2"/>
          </w:tcPr>
          <w:p w14:paraId="49D40515" w14:textId="77777777" w:rsidR="000A25EB" w:rsidRDefault="000A25EB" w:rsidP="005E6F0B">
            <w:pPr>
              <w:pStyle w:val="tbnormal"/>
              <w:rPr>
                <w:b/>
              </w:rPr>
            </w:pPr>
            <w:r>
              <w:rPr>
                <w:b/>
              </w:rPr>
              <w:t>Total</w:t>
            </w:r>
          </w:p>
        </w:tc>
        <w:tc>
          <w:tcPr>
            <w:tcW w:w="4096" w:type="dxa"/>
            <w:gridSpan w:val="2"/>
            <w:shd w:val="clear" w:color="auto" w:fill="E7E6E6" w:themeFill="background2"/>
          </w:tcPr>
          <w:p w14:paraId="65D3E42C" w14:textId="3C05418F" w:rsidR="000A25EB" w:rsidRPr="000A25EB" w:rsidRDefault="000776BF" w:rsidP="005E6F0B">
            <w:pPr>
              <w:pStyle w:val="tbnormal"/>
              <w:jc w:val="center"/>
              <w:rPr>
                <w:b/>
              </w:rPr>
            </w:pPr>
            <w:r>
              <w:rPr>
                <w:b/>
              </w:rPr>
              <w:t>8’8</w:t>
            </w:r>
            <w:r w:rsidR="000A25EB" w:rsidRPr="000A25EB">
              <w:rPr>
                <w:b/>
              </w:rPr>
              <w:t>62.- CHF</w:t>
            </w:r>
          </w:p>
        </w:tc>
      </w:tr>
      <w:tr w:rsidR="000A25EB" w:rsidRPr="003A4596" w14:paraId="3A2AD07E" w14:textId="77777777" w:rsidTr="005E6F0B">
        <w:trPr>
          <w:trHeight w:val="454"/>
        </w:trPr>
        <w:tc>
          <w:tcPr>
            <w:tcW w:w="3264" w:type="dxa"/>
          </w:tcPr>
          <w:p w14:paraId="55EA9C56" w14:textId="77777777" w:rsidR="000A25EB" w:rsidRDefault="000A25EB" w:rsidP="005E6F0B">
            <w:pPr>
              <w:pStyle w:val="tbnormal"/>
              <w:rPr>
                <w:b/>
              </w:rPr>
            </w:pPr>
            <w:r>
              <w:rPr>
                <w:b/>
              </w:rPr>
              <w:t>Conditionnement 0.50 cl</w:t>
            </w:r>
          </w:p>
        </w:tc>
        <w:tc>
          <w:tcPr>
            <w:tcW w:w="2048" w:type="dxa"/>
          </w:tcPr>
          <w:p w14:paraId="247C7346" w14:textId="77777777" w:rsidR="000A25EB" w:rsidRPr="00B70F13" w:rsidRDefault="000A25EB" w:rsidP="005E6F0B">
            <w:pPr>
              <w:pStyle w:val="tbnormal"/>
              <w:jc w:val="center"/>
            </w:pPr>
            <w:r>
              <w:t>8'000 unités</w:t>
            </w:r>
          </w:p>
        </w:tc>
        <w:tc>
          <w:tcPr>
            <w:tcW w:w="2048" w:type="dxa"/>
          </w:tcPr>
          <w:p w14:paraId="555F0AB6" w14:textId="77777777" w:rsidR="000A25EB" w:rsidRDefault="000A25EB" w:rsidP="005E6F0B">
            <w:pPr>
              <w:pStyle w:val="tbnormal"/>
              <w:jc w:val="center"/>
            </w:pPr>
            <w:r>
              <w:t>80.-</w:t>
            </w:r>
          </w:p>
        </w:tc>
      </w:tr>
      <w:tr w:rsidR="000A25EB" w:rsidRPr="003A4596" w14:paraId="394E34B9" w14:textId="77777777" w:rsidTr="00EA50E8">
        <w:trPr>
          <w:trHeight w:val="454"/>
        </w:trPr>
        <w:tc>
          <w:tcPr>
            <w:tcW w:w="3264" w:type="dxa"/>
            <w:shd w:val="clear" w:color="auto" w:fill="E7E6E6" w:themeFill="background2"/>
          </w:tcPr>
          <w:p w14:paraId="178D4C97" w14:textId="77777777" w:rsidR="000A25EB" w:rsidRDefault="000A25EB" w:rsidP="005E6F0B">
            <w:pPr>
              <w:pStyle w:val="tbnormal"/>
              <w:rPr>
                <w:b/>
              </w:rPr>
            </w:pPr>
            <w:r>
              <w:rPr>
                <w:b/>
              </w:rPr>
              <w:t>Total</w:t>
            </w:r>
          </w:p>
        </w:tc>
        <w:tc>
          <w:tcPr>
            <w:tcW w:w="4096" w:type="dxa"/>
            <w:gridSpan w:val="2"/>
            <w:shd w:val="clear" w:color="auto" w:fill="E7E6E6" w:themeFill="background2"/>
          </w:tcPr>
          <w:p w14:paraId="22BFF607" w14:textId="6AE2E9FA" w:rsidR="000A25EB" w:rsidRPr="000A25EB" w:rsidRDefault="000776BF" w:rsidP="005E6F0B">
            <w:pPr>
              <w:pStyle w:val="tbnormal"/>
              <w:jc w:val="center"/>
              <w:rPr>
                <w:b/>
              </w:rPr>
            </w:pPr>
            <w:r>
              <w:rPr>
                <w:b/>
              </w:rPr>
              <w:t>8’1</w:t>
            </w:r>
            <w:r w:rsidR="000A25EB" w:rsidRPr="000A25EB">
              <w:rPr>
                <w:b/>
              </w:rPr>
              <w:t>42.- CHF</w:t>
            </w:r>
          </w:p>
        </w:tc>
      </w:tr>
    </w:tbl>
    <w:p w14:paraId="5869081E" w14:textId="700AEE28" w:rsidR="000C026D" w:rsidRDefault="000C026D" w:rsidP="000C026D">
      <w:pPr>
        <w:pStyle w:val="tbnormal"/>
      </w:pPr>
      <w:r>
        <w:br w:type="page"/>
      </w:r>
    </w:p>
    <w:p w14:paraId="281E7024" w14:textId="77777777" w:rsidR="00C10F06" w:rsidRDefault="00C10F06" w:rsidP="00C10F06">
      <w:pPr>
        <w:pStyle w:val="tbtitre4"/>
      </w:pPr>
      <w:bookmarkStart w:id="100" w:name="_Toc453919654"/>
      <w:r>
        <w:lastRenderedPageBreak/>
        <w:t>Exemple de rendement optimum</w:t>
      </w:r>
      <w:bookmarkEnd w:id="100"/>
    </w:p>
    <w:p w14:paraId="32C0D272" w14:textId="1FA33175" w:rsidR="00C10F06" w:rsidRDefault="00CE21A0" w:rsidP="00C10F06">
      <w:pPr>
        <w:pStyle w:val="tbnormal"/>
        <w:spacing w:before="120" w:after="120"/>
      </w:pPr>
      <w:r>
        <w:t xml:space="preserve">Reprenons le coût de revient du produit BW01. </w:t>
      </w:r>
      <w:r w:rsidR="00C10F06">
        <w:t>Si vous arrivez atteindre un niveau de gestion optimal, vous pouvez prétendre une rentabilité de XXX%.</w:t>
      </w:r>
    </w:p>
    <w:p w14:paraId="2A563030" w14:textId="1FB11BCD" w:rsidR="00C10F06" w:rsidRDefault="00C10F06" w:rsidP="00C10F06">
      <w:pPr>
        <w:pStyle w:val="tbnormal"/>
        <w:spacing w:before="120" w:after="120"/>
      </w:pPr>
      <w:r>
        <w:t xml:space="preserve">En prenant en considération votre capacité de production de 12'000 litres, une activité sans interruption, une marge sur </w:t>
      </w:r>
      <w:r w:rsidR="00CE21A0">
        <w:t xml:space="preserve">le produit de 35% (1.95 la bouteille) et l’ensemble de vos stocks vendus sur la période, </w:t>
      </w:r>
      <w:r>
        <w:t xml:space="preserve">vous pouvez atteindre un chiffre d’affaires de </w:t>
      </w:r>
      <w:r w:rsidR="00CE21A0">
        <w:t>93’600</w:t>
      </w:r>
      <w:r>
        <w:t>.- de CHF.</w:t>
      </w:r>
      <w:r w:rsidR="00CE21A0">
        <w:t xml:space="preserve"> Cela signifie que vous pouvez obtenir des bénéfices à hauteur de 24'270.- CHF mensuellement.</w:t>
      </w:r>
    </w:p>
    <w:p w14:paraId="07DC43B7" w14:textId="281AE832" w:rsidR="00C10F06" w:rsidRDefault="00C10F06" w:rsidP="00CE21A0">
      <w:pPr>
        <w:pStyle w:val="tbnormal"/>
        <w:spacing w:before="120" w:after="120"/>
      </w:pPr>
      <w:r>
        <w:t>Le montant articulé reste hypothétique. D’autres facteurs externes doivent être pris en compte. Typiquement, la demande fluctue</w:t>
      </w:r>
      <w:r w:rsidR="00CE21A0">
        <w:t>.</w:t>
      </w:r>
    </w:p>
    <w:p w14:paraId="63C31347" w14:textId="77777777" w:rsidR="006C205F" w:rsidRDefault="006C205F" w:rsidP="006C205F">
      <w:pPr>
        <w:pStyle w:val="tbtitre3"/>
      </w:pPr>
      <w:bookmarkStart w:id="101" w:name="_Toc453919655"/>
      <w:r>
        <w:t>L’environnement</w:t>
      </w:r>
      <w:bookmarkEnd w:id="101"/>
    </w:p>
    <w:p w14:paraId="4DC770FF" w14:textId="77777777" w:rsidR="006C205F" w:rsidRDefault="006C205F" w:rsidP="006C205F">
      <w:pPr>
        <w:pStyle w:val="tbnormal"/>
        <w:spacing w:before="120" w:after="120"/>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7746B72E" w14:textId="77777777" w:rsidR="006C205F" w:rsidRDefault="006C205F" w:rsidP="006C205F">
      <w:pPr>
        <w:pStyle w:val="tbtitre4"/>
      </w:pPr>
      <w:bookmarkStart w:id="102" w:name="_Toc453919656"/>
      <w:r>
        <w:t>Le marché</w:t>
      </w:r>
      <w:bookmarkEnd w:id="102"/>
    </w:p>
    <w:p w14:paraId="6EEE6A07" w14:textId="77777777" w:rsidR="006C205F" w:rsidRDefault="006C205F" w:rsidP="006C205F">
      <w:pPr>
        <w:pStyle w:val="tbnormal"/>
        <w:spacing w:before="120" w:after="120"/>
      </w:pPr>
      <w:r>
        <w:t xml:space="preserve">Vous évoluez dans un marché concurrentiel « Un marché concurrentiel est un marché sur lequel il y a de nombreux acheteurs et de nombreux vendeurs d’un produit identique, de sorte que chacun a un impact négligeable sur le prix de marché.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B66745F" w14:textId="77777777" w:rsidR="006C205F" w:rsidRDefault="006C205F" w:rsidP="006C205F">
      <w:pPr>
        <w:pStyle w:val="tbnormal"/>
        <w:spacing w:before="120" w:after="120"/>
      </w:pPr>
      <w:r>
        <w:t xml:space="preserve">Cependant, vous n’êtes pas toute à fait sur un marché parfaitement concurrentiel. On dit volontiers que vous êtes à mi-chemin sur un marché dit de type oligopole. C’est donc vers ce type de marché que le simulateur tend. En effet, sur ce type de marché, « on trouve des vendeurs peu nombreux qui ne se concurrencent pas toujours de manière agressive.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5FEE57F4" w14:textId="07BB1CDA" w:rsidR="000C026D" w:rsidRDefault="000C026D" w:rsidP="006C205F">
      <w:pPr>
        <w:pStyle w:val="tbnormal"/>
        <w:spacing w:before="120" w:after="120"/>
      </w:pPr>
      <w:r>
        <w:br w:type="page"/>
      </w:r>
    </w:p>
    <w:p w14:paraId="348B34A8" w14:textId="77777777" w:rsidR="006C205F" w:rsidRDefault="006C205F" w:rsidP="006C205F">
      <w:pPr>
        <w:pStyle w:val="tbtitre4"/>
      </w:pPr>
      <w:bookmarkStart w:id="103" w:name="_Toc453919657"/>
      <w:r>
        <w:lastRenderedPageBreak/>
        <w:t>Les matières premières</w:t>
      </w:r>
      <w:bookmarkEnd w:id="103"/>
    </w:p>
    <w:p w14:paraId="402F3942" w14:textId="77777777" w:rsidR="004E4AB8" w:rsidRDefault="006C205F" w:rsidP="006C205F">
      <w:pPr>
        <w:pStyle w:val="tbnormal"/>
        <w:spacing w:before="120" w:after="120"/>
      </w:pPr>
      <w:r>
        <w:t xml:space="preserve">Dans le but de créer vos produits, vous êtes dépendant du marché de l’approvisionnement. Pour faciliter le management des ressources utiles à la fabrication de vos bières, nous avons pris la décision de définir </w:t>
      </w:r>
      <w:r w:rsidR="004E4AB8">
        <w:t>ce marché comme étant illimité.</w:t>
      </w:r>
    </w:p>
    <w:p w14:paraId="5B6FEA32" w14:textId="6EB47AFB" w:rsidR="006C205F" w:rsidRDefault="006C205F" w:rsidP="006C205F">
      <w:pPr>
        <w:pStyle w:val="tbnormal"/>
        <w:spacing w:before="120" w:after="120"/>
      </w:pPr>
      <w:r>
        <w:t>Ce qui supprime le risque de ne pas pouvoir s’approvisionner. Ci-dessous, voici les prix</w:t>
      </w:r>
      <w:r>
        <w:rPr>
          <w:rStyle w:val="Appelnotedebasdep"/>
        </w:rPr>
        <w:footnoteReference w:id="14"/>
      </w:r>
      <w:r>
        <w:t xml:space="preserve"> des matières premières utilisées dans vos recettes :</w:t>
      </w:r>
    </w:p>
    <w:tbl>
      <w:tblPr>
        <w:tblStyle w:val="Grilledetableauclaire"/>
        <w:tblW w:w="5000" w:type="pct"/>
        <w:tblLook w:val="04A0" w:firstRow="1" w:lastRow="0" w:firstColumn="1" w:lastColumn="0" w:noHBand="0" w:noVBand="1"/>
      </w:tblPr>
      <w:tblGrid>
        <w:gridCol w:w="4522"/>
        <w:gridCol w:w="2838"/>
      </w:tblGrid>
      <w:tr w:rsidR="004E4AB8" w:rsidRPr="003A4596" w14:paraId="27400106" w14:textId="77777777" w:rsidTr="004E4AB8">
        <w:trPr>
          <w:trHeight w:val="454"/>
        </w:trPr>
        <w:tc>
          <w:tcPr>
            <w:tcW w:w="4522" w:type="dxa"/>
            <w:shd w:val="clear" w:color="auto" w:fill="E7E6E6" w:themeFill="background2"/>
          </w:tcPr>
          <w:p w14:paraId="469C3566" w14:textId="77777777" w:rsidR="004E4AB8" w:rsidRPr="004576DB" w:rsidRDefault="004E4AB8" w:rsidP="004E4AB8">
            <w:pPr>
              <w:pStyle w:val="tbnormal"/>
              <w:jc w:val="left"/>
              <w:rPr>
                <w:b/>
              </w:rPr>
            </w:pPr>
            <w:r>
              <w:rPr>
                <w:b/>
              </w:rPr>
              <w:t>Matières premières</w:t>
            </w:r>
          </w:p>
        </w:tc>
        <w:tc>
          <w:tcPr>
            <w:tcW w:w="2838" w:type="dxa"/>
            <w:shd w:val="clear" w:color="auto" w:fill="E7E6E6" w:themeFill="background2"/>
          </w:tcPr>
          <w:p w14:paraId="71B96923" w14:textId="63C1743A" w:rsidR="004E4AB8" w:rsidRPr="00741F67" w:rsidRDefault="004E4AB8" w:rsidP="004E4AB8">
            <w:pPr>
              <w:pStyle w:val="tbnormal"/>
              <w:jc w:val="right"/>
              <w:rPr>
                <w:b/>
              </w:rPr>
            </w:pPr>
            <w:r>
              <w:rPr>
                <w:b/>
              </w:rPr>
              <w:t>Prix au kilo</w:t>
            </w:r>
          </w:p>
        </w:tc>
      </w:tr>
      <w:tr w:rsidR="004E4AB8" w:rsidRPr="003A4596" w14:paraId="7509B49F" w14:textId="77777777" w:rsidTr="004E4AB8">
        <w:trPr>
          <w:trHeight w:val="454"/>
        </w:trPr>
        <w:tc>
          <w:tcPr>
            <w:tcW w:w="4522" w:type="dxa"/>
            <w:vAlign w:val="center"/>
          </w:tcPr>
          <w:p w14:paraId="5D740557" w14:textId="0DA834CB" w:rsidR="004E4AB8" w:rsidRPr="004576DB" w:rsidRDefault="004E4AB8" w:rsidP="004E4AB8">
            <w:pPr>
              <w:pStyle w:val="tbnormal"/>
              <w:jc w:val="left"/>
              <w:rPr>
                <w:b/>
              </w:rPr>
            </w:pPr>
            <w:r>
              <w:rPr>
                <w:b/>
              </w:rPr>
              <w:t>Eau (m</w:t>
            </w:r>
            <w:r w:rsidRPr="004E4AB8">
              <w:rPr>
                <w:b/>
                <w:vertAlign w:val="superscript"/>
              </w:rPr>
              <w:t>3</w:t>
            </w:r>
            <w:r>
              <w:rPr>
                <w:b/>
              </w:rPr>
              <w:t>)</w:t>
            </w:r>
          </w:p>
        </w:tc>
        <w:tc>
          <w:tcPr>
            <w:tcW w:w="2838" w:type="dxa"/>
            <w:vAlign w:val="center"/>
          </w:tcPr>
          <w:p w14:paraId="46FDC35B" w14:textId="346D4A05" w:rsidR="004E4AB8" w:rsidRPr="00B70F13" w:rsidRDefault="004E4AB8" w:rsidP="004E4AB8">
            <w:pPr>
              <w:pStyle w:val="tbnormal"/>
              <w:jc w:val="right"/>
            </w:pPr>
            <w:r>
              <w:t>1.50</w:t>
            </w:r>
          </w:p>
        </w:tc>
      </w:tr>
      <w:tr w:rsidR="004E4AB8" w:rsidRPr="003A4596" w14:paraId="6FD81001" w14:textId="77777777" w:rsidTr="004E4AB8">
        <w:trPr>
          <w:trHeight w:val="454"/>
        </w:trPr>
        <w:tc>
          <w:tcPr>
            <w:tcW w:w="4522" w:type="dxa"/>
            <w:vAlign w:val="center"/>
          </w:tcPr>
          <w:p w14:paraId="10632A2E" w14:textId="77777777" w:rsidR="004E4AB8" w:rsidRDefault="004E4AB8" w:rsidP="004E4AB8">
            <w:pPr>
              <w:pStyle w:val="tbnormal"/>
              <w:jc w:val="left"/>
              <w:rPr>
                <w:b/>
              </w:rPr>
            </w:pPr>
            <w:r>
              <w:rPr>
                <w:b/>
              </w:rPr>
              <w:t>Malt d’orge</w:t>
            </w:r>
          </w:p>
        </w:tc>
        <w:tc>
          <w:tcPr>
            <w:tcW w:w="2838" w:type="dxa"/>
            <w:vAlign w:val="center"/>
          </w:tcPr>
          <w:p w14:paraId="4755E846" w14:textId="00918C7D" w:rsidR="004E4AB8" w:rsidRPr="00B70F13" w:rsidRDefault="004E4AB8" w:rsidP="004E4AB8">
            <w:pPr>
              <w:pStyle w:val="tbnormal"/>
              <w:jc w:val="right"/>
            </w:pPr>
            <w:r>
              <w:t>0.60</w:t>
            </w:r>
          </w:p>
        </w:tc>
      </w:tr>
      <w:tr w:rsidR="004E4AB8" w:rsidRPr="003A4596" w14:paraId="3392A514" w14:textId="77777777" w:rsidTr="004E4AB8">
        <w:trPr>
          <w:trHeight w:val="454"/>
        </w:trPr>
        <w:tc>
          <w:tcPr>
            <w:tcW w:w="4522" w:type="dxa"/>
            <w:vAlign w:val="center"/>
          </w:tcPr>
          <w:p w14:paraId="3C2AD55D" w14:textId="07FD7660" w:rsidR="004E4AB8" w:rsidRDefault="004E4AB8" w:rsidP="004E4AB8">
            <w:pPr>
              <w:pStyle w:val="tbnormal"/>
              <w:jc w:val="left"/>
              <w:rPr>
                <w:b/>
              </w:rPr>
            </w:pPr>
            <w:r>
              <w:rPr>
                <w:b/>
              </w:rPr>
              <w:t>Malt d’orge Bio</w:t>
            </w:r>
          </w:p>
        </w:tc>
        <w:tc>
          <w:tcPr>
            <w:tcW w:w="2838" w:type="dxa"/>
            <w:vAlign w:val="center"/>
          </w:tcPr>
          <w:p w14:paraId="52481D23" w14:textId="6AC739CD" w:rsidR="004E4AB8" w:rsidRDefault="004E4AB8" w:rsidP="004E4AB8">
            <w:pPr>
              <w:pStyle w:val="tbnormal"/>
              <w:jc w:val="right"/>
            </w:pPr>
            <w:r>
              <w:t>0.7333</w:t>
            </w:r>
          </w:p>
        </w:tc>
      </w:tr>
      <w:tr w:rsidR="004E4AB8" w:rsidRPr="003A4596" w14:paraId="62A973F8" w14:textId="77777777" w:rsidTr="004E4AB8">
        <w:trPr>
          <w:trHeight w:val="454"/>
        </w:trPr>
        <w:tc>
          <w:tcPr>
            <w:tcW w:w="4522" w:type="dxa"/>
            <w:vAlign w:val="center"/>
          </w:tcPr>
          <w:p w14:paraId="4EEAE4A8" w14:textId="77777777" w:rsidR="004E4AB8" w:rsidRDefault="004E4AB8" w:rsidP="004E4AB8">
            <w:pPr>
              <w:pStyle w:val="tbnormal"/>
              <w:jc w:val="left"/>
              <w:rPr>
                <w:b/>
              </w:rPr>
            </w:pPr>
            <w:r>
              <w:rPr>
                <w:b/>
              </w:rPr>
              <w:t>Houblon</w:t>
            </w:r>
          </w:p>
        </w:tc>
        <w:tc>
          <w:tcPr>
            <w:tcW w:w="2838" w:type="dxa"/>
            <w:vAlign w:val="center"/>
          </w:tcPr>
          <w:p w14:paraId="2452E942" w14:textId="663EAC92" w:rsidR="004E4AB8" w:rsidRPr="00B70F13" w:rsidRDefault="004E4AB8" w:rsidP="004E4AB8">
            <w:pPr>
              <w:pStyle w:val="tbnormal"/>
              <w:jc w:val="right"/>
            </w:pPr>
            <w:r>
              <w:t>18.-</w:t>
            </w:r>
          </w:p>
        </w:tc>
      </w:tr>
      <w:tr w:rsidR="004E4AB8" w:rsidRPr="003A4596" w14:paraId="2ACE734D" w14:textId="77777777" w:rsidTr="004E4AB8">
        <w:trPr>
          <w:trHeight w:val="454"/>
        </w:trPr>
        <w:tc>
          <w:tcPr>
            <w:tcW w:w="4522" w:type="dxa"/>
            <w:vAlign w:val="center"/>
          </w:tcPr>
          <w:p w14:paraId="7672B904" w14:textId="4D2A1874" w:rsidR="004E4AB8" w:rsidRDefault="004E4AB8" w:rsidP="004E4AB8">
            <w:pPr>
              <w:pStyle w:val="tbnormal"/>
              <w:jc w:val="left"/>
              <w:rPr>
                <w:b/>
              </w:rPr>
            </w:pPr>
            <w:r>
              <w:rPr>
                <w:b/>
              </w:rPr>
              <w:t>Houblon Bio</w:t>
            </w:r>
          </w:p>
        </w:tc>
        <w:tc>
          <w:tcPr>
            <w:tcW w:w="2838" w:type="dxa"/>
            <w:vAlign w:val="center"/>
          </w:tcPr>
          <w:p w14:paraId="2A30BCF9" w14:textId="0D6F47F7" w:rsidR="004E4AB8" w:rsidRDefault="004E4AB8" w:rsidP="004E4AB8">
            <w:pPr>
              <w:pStyle w:val="tbnormal"/>
              <w:jc w:val="right"/>
            </w:pPr>
            <w:r>
              <w:t>27.-</w:t>
            </w:r>
          </w:p>
        </w:tc>
      </w:tr>
      <w:tr w:rsidR="004E4AB8" w:rsidRPr="003A4596" w14:paraId="432AB5AE" w14:textId="77777777" w:rsidTr="004E4AB8">
        <w:trPr>
          <w:trHeight w:val="454"/>
        </w:trPr>
        <w:tc>
          <w:tcPr>
            <w:tcW w:w="4522" w:type="dxa"/>
            <w:vAlign w:val="center"/>
          </w:tcPr>
          <w:p w14:paraId="19D2E0E4" w14:textId="77777777" w:rsidR="004E4AB8" w:rsidRDefault="004E4AB8" w:rsidP="004E4AB8">
            <w:pPr>
              <w:pStyle w:val="tbnormal"/>
              <w:jc w:val="left"/>
              <w:rPr>
                <w:b/>
              </w:rPr>
            </w:pPr>
            <w:r>
              <w:rPr>
                <w:b/>
              </w:rPr>
              <w:t>Levure à bière</w:t>
            </w:r>
          </w:p>
        </w:tc>
        <w:tc>
          <w:tcPr>
            <w:tcW w:w="2838" w:type="dxa"/>
            <w:vAlign w:val="center"/>
          </w:tcPr>
          <w:p w14:paraId="4A0A3E9A" w14:textId="0B400F9C" w:rsidR="004E4AB8" w:rsidRPr="00B70F13" w:rsidRDefault="004E4AB8" w:rsidP="004E4AB8">
            <w:pPr>
              <w:pStyle w:val="tbnormal"/>
              <w:jc w:val="right"/>
            </w:pPr>
            <w:r>
              <w:t>250.-</w:t>
            </w:r>
          </w:p>
        </w:tc>
      </w:tr>
      <w:tr w:rsidR="004E4AB8" w:rsidRPr="003A4596" w14:paraId="369EC0BB" w14:textId="77777777" w:rsidTr="004E4AB8">
        <w:trPr>
          <w:trHeight w:val="454"/>
        </w:trPr>
        <w:tc>
          <w:tcPr>
            <w:tcW w:w="4522" w:type="dxa"/>
            <w:vAlign w:val="center"/>
          </w:tcPr>
          <w:p w14:paraId="46E595F7" w14:textId="62F8FEEB" w:rsidR="004E4AB8" w:rsidRDefault="004E4AB8" w:rsidP="004E4AB8">
            <w:pPr>
              <w:pStyle w:val="tbnormal"/>
              <w:jc w:val="left"/>
              <w:rPr>
                <w:b/>
              </w:rPr>
            </w:pPr>
            <w:r>
              <w:rPr>
                <w:b/>
              </w:rPr>
              <w:t>Levure à bière Bio</w:t>
            </w:r>
          </w:p>
        </w:tc>
        <w:tc>
          <w:tcPr>
            <w:tcW w:w="2838" w:type="dxa"/>
            <w:vAlign w:val="center"/>
          </w:tcPr>
          <w:p w14:paraId="70B6F9EC" w14:textId="33A3843A" w:rsidR="004E4AB8" w:rsidRDefault="004E4AB8" w:rsidP="004E4AB8">
            <w:pPr>
              <w:pStyle w:val="tbnormal"/>
              <w:jc w:val="right"/>
            </w:pPr>
            <w:r>
              <w:t>275.-</w:t>
            </w:r>
          </w:p>
        </w:tc>
      </w:tr>
      <w:tr w:rsidR="004E4AB8" w:rsidRPr="003A4596" w14:paraId="2C4B7E7B" w14:textId="77777777" w:rsidTr="004E4AB8">
        <w:trPr>
          <w:trHeight w:val="454"/>
        </w:trPr>
        <w:tc>
          <w:tcPr>
            <w:tcW w:w="4522" w:type="dxa"/>
            <w:vAlign w:val="center"/>
          </w:tcPr>
          <w:p w14:paraId="5888A3EF" w14:textId="010CD51C" w:rsidR="004E4AB8" w:rsidRDefault="004E4AB8" w:rsidP="004E4AB8">
            <w:pPr>
              <w:pStyle w:val="tbnormal"/>
              <w:jc w:val="left"/>
              <w:rPr>
                <w:b/>
              </w:rPr>
            </w:pPr>
            <w:r>
              <w:rPr>
                <w:b/>
              </w:rPr>
              <w:t>Miel de fleur</w:t>
            </w:r>
          </w:p>
        </w:tc>
        <w:tc>
          <w:tcPr>
            <w:tcW w:w="2838" w:type="dxa"/>
            <w:vAlign w:val="center"/>
          </w:tcPr>
          <w:p w14:paraId="0D05EBDB" w14:textId="23147F06" w:rsidR="004E4AB8" w:rsidRDefault="004E4AB8" w:rsidP="004E4AB8">
            <w:pPr>
              <w:pStyle w:val="tbnormal"/>
              <w:jc w:val="right"/>
            </w:pPr>
            <w:r>
              <w:t>10.-</w:t>
            </w:r>
          </w:p>
        </w:tc>
      </w:tr>
      <w:tr w:rsidR="004E4AB8" w:rsidRPr="003A4596" w14:paraId="198A0AAC" w14:textId="77777777" w:rsidTr="004E4AB8">
        <w:trPr>
          <w:trHeight w:val="454"/>
        </w:trPr>
        <w:tc>
          <w:tcPr>
            <w:tcW w:w="4522" w:type="dxa"/>
            <w:vAlign w:val="center"/>
          </w:tcPr>
          <w:p w14:paraId="4CCF10FB" w14:textId="64DED5A6" w:rsidR="004E4AB8" w:rsidRDefault="004E4AB8" w:rsidP="004E4AB8">
            <w:pPr>
              <w:pStyle w:val="tbnormal"/>
              <w:jc w:val="left"/>
              <w:rPr>
                <w:b/>
              </w:rPr>
            </w:pPr>
            <w:r>
              <w:rPr>
                <w:b/>
              </w:rPr>
              <w:t>Bouquet d’épices (sachet de 25 grammes)</w:t>
            </w:r>
          </w:p>
        </w:tc>
        <w:tc>
          <w:tcPr>
            <w:tcW w:w="2838" w:type="dxa"/>
            <w:vAlign w:val="center"/>
          </w:tcPr>
          <w:p w14:paraId="3ECB5509" w14:textId="53B7367E" w:rsidR="004E4AB8" w:rsidRDefault="004E4AB8" w:rsidP="004E4AB8">
            <w:pPr>
              <w:pStyle w:val="tbnormal"/>
              <w:jc w:val="right"/>
            </w:pPr>
            <w:r>
              <w:t>0.20</w:t>
            </w:r>
          </w:p>
        </w:tc>
      </w:tr>
      <w:tr w:rsidR="00AD3597" w:rsidRPr="003A4596" w14:paraId="770AB151" w14:textId="77777777" w:rsidTr="004E4AB8">
        <w:trPr>
          <w:trHeight w:val="454"/>
        </w:trPr>
        <w:tc>
          <w:tcPr>
            <w:tcW w:w="4522" w:type="dxa"/>
            <w:vAlign w:val="center"/>
          </w:tcPr>
          <w:p w14:paraId="197CD050" w14:textId="1838DDB0" w:rsidR="00AD3597" w:rsidRDefault="00AD3597" w:rsidP="004E4AB8">
            <w:pPr>
              <w:pStyle w:val="tbnormal"/>
              <w:jc w:val="left"/>
              <w:rPr>
                <w:b/>
              </w:rPr>
            </w:pPr>
            <w:r>
              <w:rPr>
                <w:b/>
              </w:rPr>
              <w:t>Réceptacle en verre de contenance 0.25cl</w:t>
            </w:r>
          </w:p>
        </w:tc>
        <w:tc>
          <w:tcPr>
            <w:tcW w:w="2838" w:type="dxa"/>
            <w:vAlign w:val="center"/>
          </w:tcPr>
          <w:p w14:paraId="645048EE" w14:textId="589D6EFF" w:rsidR="00AD3597" w:rsidRDefault="00AD3597" w:rsidP="004E4AB8">
            <w:pPr>
              <w:pStyle w:val="tbnormal"/>
              <w:jc w:val="right"/>
            </w:pPr>
            <w:r>
              <w:t>0.05</w:t>
            </w:r>
          </w:p>
        </w:tc>
      </w:tr>
      <w:tr w:rsidR="00AD3597" w:rsidRPr="003A4596" w14:paraId="54052BEF" w14:textId="77777777" w:rsidTr="004E4AB8">
        <w:trPr>
          <w:trHeight w:val="454"/>
        </w:trPr>
        <w:tc>
          <w:tcPr>
            <w:tcW w:w="4522" w:type="dxa"/>
            <w:vAlign w:val="center"/>
          </w:tcPr>
          <w:p w14:paraId="56BE8BF5" w14:textId="329509FD" w:rsidR="00AD3597" w:rsidRDefault="00AD3597" w:rsidP="004E4AB8">
            <w:pPr>
              <w:pStyle w:val="tbnormal"/>
              <w:jc w:val="left"/>
              <w:rPr>
                <w:b/>
              </w:rPr>
            </w:pPr>
            <w:r>
              <w:rPr>
                <w:b/>
              </w:rPr>
              <w:t>Réceptacle en aluminium de contenance 0.50 cl</w:t>
            </w:r>
          </w:p>
        </w:tc>
        <w:tc>
          <w:tcPr>
            <w:tcW w:w="2838" w:type="dxa"/>
            <w:vAlign w:val="center"/>
          </w:tcPr>
          <w:p w14:paraId="670C0ABF" w14:textId="1AACF319" w:rsidR="00AD3597" w:rsidRDefault="00AD3597" w:rsidP="004E4AB8">
            <w:pPr>
              <w:pStyle w:val="tbnormal"/>
              <w:jc w:val="right"/>
            </w:pPr>
            <w:r>
              <w:t>0.01</w:t>
            </w:r>
          </w:p>
        </w:tc>
      </w:tr>
    </w:tbl>
    <w:p w14:paraId="6029CFB6" w14:textId="77777777" w:rsidR="006C205F" w:rsidRDefault="006C205F" w:rsidP="006C205F">
      <w:pPr>
        <w:pStyle w:val="tbtitre4"/>
      </w:pPr>
      <w:bookmarkStart w:id="104" w:name="_Toc453919658"/>
      <w:r>
        <w:t>Les fournisseurs</w:t>
      </w:r>
      <w:bookmarkEnd w:id="104"/>
    </w:p>
    <w:p w14:paraId="3F12628B" w14:textId="77777777" w:rsidR="006C205F" w:rsidRDefault="006C205F" w:rsidP="006C205F">
      <w:pPr>
        <w:pStyle w:val="tbnormal"/>
        <w:spacing w:before="120" w:after="120"/>
      </w:pPr>
      <w:r>
        <w:t>Vous traitez principalement avec trois fournisseurs. Vous n’avez pas la possibilité de changer ces partenaires durant votre mandat.</w:t>
      </w:r>
    </w:p>
    <w:p w14:paraId="3F5B37C7" w14:textId="7D82D459" w:rsidR="000C026D" w:rsidRDefault="006C205F" w:rsidP="006C205F">
      <w:pPr>
        <w:pStyle w:val="tbnormal"/>
        <w:spacing w:before="120" w:after="120"/>
      </w:pPr>
      <w:r>
        <w:t>Les matières premières telles que le houblon, les différents malts et la levure ainsi que les récipients s’obtiennent chez Maltlonne SA. L’eau s’obtient par la société cantonale Ourseau SA. Pour les aliments plus artisanaux comme le miel et les épices, ceux-ci, s’obtiennent chez l’artisant Monsieur Ture.</w:t>
      </w:r>
      <w:r w:rsidR="000C026D">
        <w:br w:type="page"/>
      </w:r>
    </w:p>
    <w:p w14:paraId="2977997F" w14:textId="2A6E3F48" w:rsidR="006C205F" w:rsidRDefault="006C205F" w:rsidP="006C205F">
      <w:pPr>
        <w:pStyle w:val="tbnormal"/>
        <w:spacing w:before="120" w:after="120"/>
      </w:pPr>
      <w:r>
        <w:lastRenderedPageBreak/>
        <w:t xml:space="preserve">Tous ces partenaires se situent en Suisse. Ce qui facilite les échanges et évite de devoir travailler dans </w:t>
      </w:r>
      <w:r w:rsidR="007A042A">
        <w:t>des</w:t>
      </w:r>
      <w:r>
        <w:t xml:space="preserve"> devises différentes. L’une des informations très importantes, est celle des délais de livraison et des conditions de paiement :</w:t>
      </w:r>
    </w:p>
    <w:p w14:paraId="6C486C8F" w14:textId="2E83362A" w:rsidR="006C205F" w:rsidRDefault="006C205F" w:rsidP="00040851">
      <w:pPr>
        <w:pStyle w:val="tbnormal"/>
        <w:numPr>
          <w:ilvl w:val="0"/>
          <w:numId w:val="2"/>
        </w:numPr>
        <w:spacing w:before="120" w:after="120"/>
      </w:pPr>
      <w:r>
        <w:t xml:space="preserve">Maltlonne SA : </w:t>
      </w:r>
      <w:r w:rsidR="00BA20BE">
        <w:t>15</w:t>
      </w:r>
      <w:r>
        <w:t xml:space="preserve"> jours et payable à 30 jours.</w:t>
      </w:r>
    </w:p>
    <w:p w14:paraId="31799878" w14:textId="25ECAF4D" w:rsidR="006C205F" w:rsidRDefault="006C205F" w:rsidP="00040851">
      <w:pPr>
        <w:pStyle w:val="tbnormal"/>
        <w:numPr>
          <w:ilvl w:val="0"/>
          <w:numId w:val="2"/>
        </w:numPr>
        <w:spacing w:before="120" w:after="120"/>
      </w:pPr>
      <w:r>
        <w:t xml:space="preserve">Ourseau SA : </w:t>
      </w:r>
      <w:r w:rsidR="00BA20BE">
        <w:t>livraison à 15 jours et payable en autant de jours.</w:t>
      </w:r>
    </w:p>
    <w:p w14:paraId="20DB0A70" w14:textId="77777777" w:rsidR="006C205F" w:rsidRDefault="006C205F" w:rsidP="00040851">
      <w:pPr>
        <w:pStyle w:val="tbnormal"/>
        <w:numPr>
          <w:ilvl w:val="0"/>
          <w:numId w:val="2"/>
        </w:numPr>
        <w:spacing w:before="120" w:after="120"/>
      </w:pPr>
      <w:r>
        <w:t>Monsieur Ture : Minimum à 10 jours et payable dès réception des marchandises.</w:t>
      </w:r>
    </w:p>
    <w:p w14:paraId="0E2C322C" w14:textId="77777777" w:rsidR="006C205F" w:rsidRDefault="006C205F" w:rsidP="006C205F">
      <w:pPr>
        <w:pStyle w:val="tbtitre4"/>
      </w:pPr>
      <w:bookmarkStart w:id="105" w:name="_Toc453919659"/>
      <w:r>
        <w:t>Les revendeurs</w:t>
      </w:r>
      <w:bookmarkEnd w:id="105"/>
    </w:p>
    <w:p w14:paraId="508D8066" w14:textId="7E6DCAB9" w:rsidR="006C205F" w:rsidRDefault="006C205F" w:rsidP="006C205F">
      <w:pPr>
        <w:pStyle w:val="tbnormal"/>
        <w:spacing w:before="120" w:after="120"/>
      </w:pPr>
      <w:r>
        <w:t xml:space="preserve">Vous ne travaillez pas directement avec le consommateur final. Vous passez par 220 revendeurs agréés afin de distribuer vos produits. Ces revendeurs sont atteignables par le biais de </w:t>
      </w:r>
      <w:r w:rsidR="00AB28CF">
        <w:t xml:space="preserve">divers </w:t>
      </w:r>
      <w:r>
        <w:t>canaux de distribution. Chacun d’eux ont leurs spécificités et leurs clients avec des profils variés et des préférences différentes. Il s’agit là, de les prendre en considération afin d’augmenter vos ventes et donc votre bénéfice.</w:t>
      </w:r>
    </w:p>
    <w:p w14:paraId="5F83AEA8" w14:textId="77777777" w:rsidR="006C205F" w:rsidRDefault="006C205F" w:rsidP="006C205F">
      <w:pPr>
        <w:pStyle w:val="tbnormal"/>
        <w:spacing w:before="120" w:after="120"/>
      </w:pPr>
      <w:r>
        <w:t>De plus, ces revendeurs se situent dans trois zones géographiques différentes. Encore une fois, ces zones ont leurs préférences.</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6C205F" w14:paraId="0CBAD8DD" w14:textId="77777777" w:rsidTr="00E034E1">
        <w:trPr>
          <w:trHeight w:val="454"/>
        </w:trPr>
        <w:tc>
          <w:tcPr>
            <w:tcW w:w="1472" w:type="dxa"/>
            <w:vAlign w:val="center"/>
          </w:tcPr>
          <w:p w14:paraId="59D0488F" w14:textId="77777777" w:rsidR="006C205F" w:rsidRPr="00741F67" w:rsidRDefault="006C205F" w:rsidP="00E034E1">
            <w:pPr>
              <w:pStyle w:val="tbnormal"/>
              <w:rPr>
                <w:b/>
              </w:rPr>
            </w:pPr>
          </w:p>
        </w:tc>
        <w:tc>
          <w:tcPr>
            <w:tcW w:w="1473" w:type="dxa"/>
            <w:vAlign w:val="center"/>
          </w:tcPr>
          <w:p w14:paraId="267C7483" w14:textId="77777777" w:rsidR="006C205F" w:rsidRPr="00741F67" w:rsidRDefault="006C205F" w:rsidP="00E034E1">
            <w:pPr>
              <w:pStyle w:val="tbnormal"/>
              <w:rPr>
                <w:b/>
              </w:rPr>
            </w:pPr>
            <w:r w:rsidRPr="00741F67">
              <w:rPr>
                <w:b/>
              </w:rPr>
              <w:t>Détaillant</w:t>
            </w:r>
          </w:p>
        </w:tc>
        <w:tc>
          <w:tcPr>
            <w:tcW w:w="1728" w:type="dxa"/>
            <w:vAlign w:val="center"/>
          </w:tcPr>
          <w:p w14:paraId="0F8E81E9" w14:textId="77777777" w:rsidR="006C205F" w:rsidRPr="00741F67" w:rsidRDefault="006C205F" w:rsidP="00E034E1">
            <w:pPr>
              <w:pStyle w:val="tbnormal"/>
              <w:rPr>
                <w:b/>
              </w:rPr>
            </w:pPr>
            <w:r w:rsidRPr="00741F67">
              <w:rPr>
                <w:b/>
              </w:rPr>
              <w:t>Supermarché</w:t>
            </w:r>
          </w:p>
        </w:tc>
        <w:tc>
          <w:tcPr>
            <w:tcW w:w="1218" w:type="dxa"/>
            <w:vAlign w:val="center"/>
          </w:tcPr>
          <w:p w14:paraId="691A8396" w14:textId="77777777" w:rsidR="006C205F" w:rsidRPr="00741F67" w:rsidRDefault="006C205F" w:rsidP="00E034E1">
            <w:pPr>
              <w:pStyle w:val="tbnormal"/>
              <w:rPr>
                <w:b/>
              </w:rPr>
            </w:pPr>
            <w:r w:rsidRPr="00741F67">
              <w:rPr>
                <w:b/>
              </w:rPr>
              <w:t>Autres</w:t>
            </w:r>
            <w:r w:rsidRPr="00741F67">
              <w:rPr>
                <w:rStyle w:val="Appelnotedebasdep"/>
                <w:b/>
              </w:rPr>
              <w:footnoteReference w:id="15"/>
            </w:r>
          </w:p>
        </w:tc>
        <w:tc>
          <w:tcPr>
            <w:tcW w:w="1473" w:type="dxa"/>
            <w:shd w:val="clear" w:color="auto" w:fill="E7E6E6" w:themeFill="background2"/>
            <w:vAlign w:val="center"/>
          </w:tcPr>
          <w:p w14:paraId="3936F752" w14:textId="77777777" w:rsidR="006C205F" w:rsidRPr="00741F67" w:rsidRDefault="006C205F" w:rsidP="00E034E1">
            <w:pPr>
              <w:pStyle w:val="tbnormal"/>
              <w:rPr>
                <w:b/>
              </w:rPr>
            </w:pPr>
            <w:r w:rsidRPr="00741F67">
              <w:rPr>
                <w:b/>
              </w:rPr>
              <w:t>Totaux</w:t>
            </w:r>
          </w:p>
        </w:tc>
      </w:tr>
      <w:tr w:rsidR="006C205F" w14:paraId="2F5CCA27" w14:textId="77777777" w:rsidTr="00E034E1">
        <w:trPr>
          <w:trHeight w:val="454"/>
        </w:trPr>
        <w:tc>
          <w:tcPr>
            <w:tcW w:w="1472" w:type="dxa"/>
            <w:vAlign w:val="center"/>
          </w:tcPr>
          <w:p w14:paraId="771E421D" w14:textId="77777777" w:rsidR="006C205F" w:rsidRPr="00741F67" w:rsidRDefault="006C205F" w:rsidP="00E034E1">
            <w:pPr>
              <w:pStyle w:val="tbnormal"/>
              <w:rPr>
                <w:b/>
              </w:rPr>
            </w:pPr>
            <w:r w:rsidRPr="00741F67">
              <w:rPr>
                <w:b/>
              </w:rPr>
              <w:t>Ouest</w:t>
            </w:r>
          </w:p>
        </w:tc>
        <w:tc>
          <w:tcPr>
            <w:tcW w:w="1473" w:type="dxa"/>
            <w:vAlign w:val="center"/>
          </w:tcPr>
          <w:p w14:paraId="5EDB5CB4" w14:textId="77777777" w:rsidR="006C205F" w:rsidRDefault="006C205F" w:rsidP="00E034E1">
            <w:pPr>
              <w:pStyle w:val="tbnormal"/>
            </w:pPr>
            <w:r>
              <w:t>23</w:t>
            </w:r>
          </w:p>
        </w:tc>
        <w:tc>
          <w:tcPr>
            <w:tcW w:w="1728" w:type="dxa"/>
            <w:vAlign w:val="center"/>
          </w:tcPr>
          <w:p w14:paraId="20803D22" w14:textId="77777777" w:rsidR="006C205F" w:rsidRDefault="006C205F" w:rsidP="00E034E1">
            <w:pPr>
              <w:pStyle w:val="tbnormal"/>
            </w:pPr>
            <w:r>
              <w:t>11</w:t>
            </w:r>
          </w:p>
        </w:tc>
        <w:tc>
          <w:tcPr>
            <w:tcW w:w="1218" w:type="dxa"/>
            <w:vAlign w:val="center"/>
          </w:tcPr>
          <w:p w14:paraId="72B60FB9" w14:textId="77777777" w:rsidR="006C205F" w:rsidRDefault="006C205F" w:rsidP="00E034E1">
            <w:pPr>
              <w:pStyle w:val="tbnormal"/>
            </w:pPr>
            <w:r>
              <w:t>49</w:t>
            </w:r>
          </w:p>
        </w:tc>
        <w:tc>
          <w:tcPr>
            <w:tcW w:w="1473" w:type="dxa"/>
            <w:shd w:val="clear" w:color="auto" w:fill="E7E6E6" w:themeFill="background2"/>
            <w:vAlign w:val="center"/>
          </w:tcPr>
          <w:p w14:paraId="4D862C42" w14:textId="77777777" w:rsidR="006C205F" w:rsidRPr="00741F67" w:rsidRDefault="006C205F" w:rsidP="00E034E1">
            <w:pPr>
              <w:pStyle w:val="tbnormal"/>
              <w:rPr>
                <w:b/>
              </w:rPr>
            </w:pPr>
            <w:r w:rsidRPr="00741F67">
              <w:rPr>
                <w:b/>
              </w:rPr>
              <w:t>37.72%</w:t>
            </w:r>
          </w:p>
        </w:tc>
      </w:tr>
      <w:tr w:rsidR="006C205F" w14:paraId="081E7F47" w14:textId="77777777" w:rsidTr="00E034E1">
        <w:trPr>
          <w:trHeight w:val="454"/>
        </w:trPr>
        <w:tc>
          <w:tcPr>
            <w:tcW w:w="1472" w:type="dxa"/>
            <w:vAlign w:val="center"/>
          </w:tcPr>
          <w:p w14:paraId="15C3FC68" w14:textId="77777777" w:rsidR="006C205F" w:rsidRPr="00741F67" w:rsidRDefault="006C205F" w:rsidP="00E034E1">
            <w:pPr>
              <w:pStyle w:val="tbnormal"/>
              <w:rPr>
                <w:b/>
              </w:rPr>
            </w:pPr>
            <w:r w:rsidRPr="00741F67">
              <w:rPr>
                <w:b/>
              </w:rPr>
              <w:t>Centrale</w:t>
            </w:r>
          </w:p>
        </w:tc>
        <w:tc>
          <w:tcPr>
            <w:tcW w:w="1473" w:type="dxa"/>
            <w:vAlign w:val="center"/>
          </w:tcPr>
          <w:p w14:paraId="1AB6EB23" w14:textId="77777777" w:rsidR="006C205F" w:rsidRDefault="006C205F" w:rsidP="00E034E1">
            <w:pPr>
              <w:pStyle w:val="tbnormal"/>
            </w:pPr>
            <w:r>
              <w:t>12</w:t>
            </w:r>
          </w:p>
        </w:tc>
        <w:tc>
          <w:tcPr>
            <w:tcW w:w="1728" w:type="dxa"/>
            <w:vAlign w:val="center"/>
          </w:tcPr>
          <w:p w14:paraId="766770E2" w14:textId="77777777" w:rsidR="006C205F" w:rsidRDefault="006C205F" w:rsidP="00E034E1">
            <w:pPr>
              <w:pStyle w:val="tbnormal"/>
            </w:pPr>
            <w:r>
              <w:t>17</w:t>
            </w:r>
          </w:p>
        </w:tc>
        <w:tc>
          <w:tcPr>
            <w:tcW w:w="1218" w:type="dxa"/>
            <w:vAlign w:val="center"/>
          </w:tcPr>
          <w:p w14:paraId="79627FC4" w14:textId="77777777" w:rsidR="006C205F" w:rsidRDefault="006C205F" w:rsidP="00E034E1">
            <w:pPr>
              <w:pStyle w:val="tbnormal"/>
            </w:pPr>
            <w:r>
              <w:t>58</w:t>
            </w:r>
          </w:p>
        </w:tc>
        <w:tc>
          <w:tcPr>
            <w:tcW w:w="1473" w:type="dxa"/>
            <w:shd w:val="clear" w:color="auto" w:fill="E7E6E6" w:themeFill="background2"/>
            <w:vAlign w:val="center"/>
          </w:tcPr>
          <w:p w14:paraId="52CC712C" w14:textId="77777777" w:rsidR="006C205F" w:rsidRPr="00741F67" w:rsidRDefault="006C205F" w:rsidP="00E034E1">
            <w:pPr>
              <w:pStyle w:val="tbnormal"/>
              <w:rPr>
                <w:b/>
              </w:rPr>
            </w:pPr>
            <w:r w:rsidRPr="00741F67">
              <w:rPr>
                <w:b/>
              </w:rPr>
              <w:t>39.55%</w:t>
            </w:r>
          </w:p>
        </w:tc>
      </w:tr>
      <w:tr w:rsidR="006C205F" w14:paraId="27F45BC8" w14:textId="77777777" w:rsidTr="00E034E1">
        <w:trPr>
          <w:trHeight w:val="454"/>
        </w:trPr>
        <w:tc>
          <w:tcPr>
            <w:tcW w:w="1472" w:type="dxa"/>
            <w:vAlign w:val="center"/>
          </w:tcPr>
          <w:p w14:paraId="1505758D" w14:textId="77777777" w:rsidR="006C205F" w:rsidRPr="00741F67" w:rsidRDefault="006C205F" w:rsidP="00E034E1">
            <w:pPr>
              <w:pStyle w:val="tbnormal"/>
              <w:rPr>
                <w:b/>
              </w:rPr>
            </w:pPr>
            <w:r w:rsidRPr="00741F67">
              <w:rPr>
                <w:b/>
              </w:rPr>
              <w:t>Est</w:t>
            </w:r>
          </w:p>
        </w:tc>
        <w:tc>
          <w:tcPr>
            <w:tcW w:w="1473" w:type="dxa"/>
            <w:vAlign w:val="center"/>
          </w:tcPr>
          <w:p w14:paraId="0D7B62E4" w14:textId="77777777" w:rsidR="006C205F" w:rsidRDefault="006C205F" w:rsidP="00E034E1">
            <w:pPr>
              <w:pStyle w:val="tbnormal"/>
            </w:pPr>
            <w:r>
              <w:t>8</w:t>
            </w:r>
          </w:p>
        </w:tc>
        <w:tc>
          <w:tcPr>
            <w:tcW w:w="1728" w:type="dxa"/>
            <w:vAlign w:val="center"/>
          </w:tcPr>
          <w:p w14:paraId="518D6EF0" w14:textId="77777777" w:rsidR="006C205F" w:rsidRDefault="006C205F" w:rsidP="00E034E1">
            <w:pPr>
              <w:pStyle w:val="tbnormal"/>
            </w:pPr>
            <w:r>
              <w:t>15</w:t>
            </w:r>
          </w:p>
        </w:tc>
        <w:tc>
          <w:tcPr>
            <w:tcW w:w="1218" w:type="dxa"/>
            <w:vAlign w:val="center"/>
          </w:tcPr>
          <w:p w14:paraId="39E5CA2D" w14:textId="77777777" w:rsidR="006C205F" w:rsidRDefault="006C205F" w:rsidP="00E034E1">
            <w:pPr>
              <w:pStyle w:val="tbnormal"/>
            </w:pPr>
            <w:r>
              <w:t>27</w:t>
            </w:r>
          </w:p>
        </w:tc>
        <w:tc>
          <w:tcPr>
            <w:tcW w:w="1473" w:type="dxa"/>
            <w:shd w:val="clear" w:color="auto" w:fill="E7E6E6" w:themeFill="background2"/>
            <w:vAlign w:val="center"/>
          </w:tcPr>
          <w:p w14:paraId="3F89E3C9" w14:textId="77777777" w:rsidR="006C205F" w:rsidRPr="00741F67" w:rsidRDefault="006C205F" w:rsidP="00E034E1">
            <w:pPr>
              <w:pStyle w:val="tbnormal"/>
              <w:rPr>
                <w:b/>
              </w:rPr>
            </w:pPr>
            <w:r w:rsidRPr="00741F67">
              <w:rPr>
                <w:b/>
              </w:rPr>
              <w:t>22.73%</w:t>
            </w:r>
          </w:p>
        </w:tc>
      </w:tr>
      <w:tr w:rsidR="006C205F" w14:paraId="41278B56" w14:textId="77777777" w:rsidTr="00E034E1">
        <w:trPr>
          <w:trHeight w:val="454"/>
        </w:trPr>
        <w:tc>
          <w:tcPr>
            <w:tcW w:w="1472" w:type="dxa"/>
            <w:shd w:val="clear" w:color="auto" w:fill="E7E6E6" w:themeFill="background2"/>
            <w:vAlign w:val="center"/>
          </w:tcPr>
          <w:p w14:paraId="6471BF40" w14:textId="77777777" w:rsidR="006C205F" w:rsidRPr="00741F67" w:rsidRDefault="006C205F" w:rsidP="00E034E1">
            <w:pPr>
              <w:pStyle w:val="tbnormal"/>
              <w:rPr>
                <w:b/>
              </w:rPr>
            </w:pPr>
            <w:r w:rsidRPr="00741F67">
              <w:rPr>
                <w:b/>
              </w:rPr>
              <w:t>Totaux</w:t>
            </w:r>
          </w:p>
        </w:tc>
        <w:tc>
          <w:tcPr>
            <w:tcW w:w="1473" w:type="dxa"/>
            <w:shd w:val="clear" w:color="auto" w:fill="E7E6E6" w:themeFill="background2"/>
            <w:vAlign w:val="center"/>
          </w:tcPr>
          <w:p w14:paraId="7AC2F1E8" w14:textId="77777777" w:rsidR="006C205F" w:rsidRPr="00741F67" w:rsidRDefault="006C205F" w:rsidP="00E034E1">
            <w:pPr>
              <w:pStyle w:val="tbnormal"/>
              <w:rPr>
                <w:b/>
              </w:rPr>
            </w:pPr>
            <w:r w:rsidRPr="00741F67">
              <w:rPr>
                <w:b/>
              </w:rPr>
              <w:t>19.55%</w:t>
            </w:r>
          </w:p>
        </w:tc>
        <w:tc>
          <w:tcPr>
            <w:tcW w:w="1728" w:type="dxa"/>
            <w:shd w:val="clear" w:color="auto" w:fill="E7E6E6" w:themeFill="background2"/>
            <w:vAlign w:val="center"/>
          </w:tcPr>
          <w:p w14:paraId="23C7548F" w14:textId="77777777" w:rsidR="006C205F" w:rsidRPr="00741F67" w:rsidRDefault="006C205F" w:rsidP="00E034E1">
            <w:pPr>
              <w:pStyle w:val="tbnormal"/>
              <w:rPr>
                <w:b/>
              </w:rPr>
            </w:pPr>
            <w:r w:rsidRPr="00741F67">
              <w:rPr>
                <w:b/>
              </w:rPr>
              <w:t>19.55%</w:t>
            </w:r>
          </w:p>
        </w:tc>
        <w:tc>
          <w:tcPr>
            <w:tcW w:w="1218" w:type="dxa"/>
            <w:shd w:val="clear" w:color="auto" w:fill="E7E6E6" w:themeFill="background2"/>
            <w:vAlign w:val="center"/>
          </w:tcPr>
          <w:p w14:paraId="3103AE6B" w14:textId="77777777" w:rsidR="006C205F" w:rsidRPr="00741F67" w:rsidRDefault="006C205F" w:rsidP="00E034E1">
            <w:pPr>
              <w:pStyle w:val="tbnormal"/>
              <w:rPr>
                <w:b/>
              </w:rPr>
            </w:pPr>
            <w:r w:rsidRPr="00741F67">
              <w:rPr>
                <w:rFonts w:ascii="environ" w:hAnsi="environ"/>
                <w:b/>
              </w:rPr>
              <w:t>60.90%</w:t>
            </w:r>
          </w:p>
        </w:tc>
        <w:tc>
          <w:tcPr>
            <w:tcW w:w="1473" w:type="dxa"/>
            <w:shd w:val="clear" w:color="auto" w:fill="E7E6E6" w:themeFill="background2"/>
            <w:vAlign w:val="center"/>
          </w:tcPr>
          <w:p w14:paraId="754708BF" w14:textId="77777777" w:rsidR="006C205F" w:rsidRPr="00741F67" w:rsidRDefault="006C205F" w:rsidP="00E034E1">
            <w:pPr>
              <w:pStyle w:val="tbnormal"/>
              <w:rPr>
                <w:b/>
              </w:rPr>
            </w:pPr>
            <w:r w:rsidRPr="00741F67">
              <w:rPr>
                <w:b/>
              </w:rPr>
              <w:t>220</w:t>
            </w:r>
          </w:p>
        </w:tc>
      </w:tr>
    </w:tbl>
    <w:p w14:paraId="25193723" w14:textId="77777777" w:rsidR="006C205F" w:rsidRDefault="006C205F" w:rsidP="006C205F">
      <w:pPr>
        <w:pStyle w:val="tbnormal"/>
        <w:spacing w:before="120" w:after="120"/>
      </w:pPr>
      <w:r>
        <w:t>Cette matrice vous présente l’importance des régions ainsi que celle des canaux de distribution.</w:t>
      </w:r>
    </w:p>
    <w:p w14:paraId="55071D22" w14:textId="039DD0A1" w:rsidR="00AB28CF" w:rsidRDefault="00AB28CF" w:rsidP="00AB28CF">
      <w:pPr>
        <w:pStyle w:val="tbtitre5"/>
      </w:pPr>
      <w:bookmarkStart w:id="106" w:name="_Toc453919660"/>
      <w:r>
        <w:t>Les parts de marchés</w:t>
      </w:r>
      <w:r w:rsidR="00F607EB">
        <w:t xml:space="preserve"> et les préférences</w:t>
      </w:r>
      <w:bookmarkEnd w:id="106"/>
    </w:p>
    <w:p w14:paraId="4900CEF1" w14:textId="1AB7BF62" w:rsidR="00AB28CF" w:rsidRDefault="00AB28CF" w:rsidP="00AB28CF">
      <w:pPr>
        <w:pStyle w:val="tbnormal"/>
      </w:pPr>
      <w:r>
        <w:t>Vos canaux de distributions ne possèdent pas tous les mêmes parts de marchés. Il est important de prendre en considération les informations ci-dessous pour vos prévisions de vente.</w:t>
      </w:r>
    </w:p>
    <w:p w14:paraId="328B07D2" w14:textId="725F0CD4" w:rsidR="00AB28CF" w:rsidRDefault="00F607EB" w:rsidP="00AB28CF">
      <w:pPr>
        <w:pStyle w:val="tbnormal"/>
      </w:pPr>
      <w:r>
        <w:rPr>
          <w:noProof/>
          <w:lang w:val="fr-FR" w:eastAsia="fr-FR"/>
        </w:rPr>
        <w:drawing>
          <wp:inline distT="0" distB="0" distL="0" distR="0" wp14:anchorId="437C1BD3" wp14:editId="5318B30D">
            <wp:extent cx="4679950" cy="1899285"/>
            <wp:effectExtent l="0" t="0" r="0" b="571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 d’écran 2016-06-16 à 16.53.03.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679950" cy="1899285"/>
                    </a:xfrm>
                    <a:prstGeom prst="rect">
                      <a:avLst/>
                    </a:prstGeom>
                  </pic:spPr>
                </pic:pic>
              </a:graphicData>
            </a:graphic>
          </wp:inline>
        </w:drawing>
      </w:r>
    </w:p>
    <w:p w14:paraId="5A3AF0DE" w14:textId="27AE4034" w:rsidR="00891BA2" w:rsidRPr="00AB28CF" w:rsidRDefault="00891BA2" w:rsidP="00AB28CF">
      <w:pPr>
        <w:pStyle w:val="tbnormal"/>
      </w:pPr>
      <w:r>
        <w:lastRenderedPageBreak/>
        <w:t>Les trois régions Ouest, Centrale et Est ont des parts de marchés différentes. La Suisse Ouest possède 45% de la demande, la Suisse Centrale 30% et la Suisse de l’Est 20%. Ensuite, ces parts sont encore repartagés par type de revendeur.</w:t>
      </w:r>
    </w:p>
    <w:p w14:paraId="53650BD6" w14:textId="77777777" w:rsidR="006C205F" w:rsidRDefault="006C205F" w:rsidP="006C205F">
      <w:pPr>
        <w:pStyle w:val="tbtitre5"/>
      </w:pPr>
      <w:bookmarkStart w:id="107" w:name="_Toc453919661"/>
      <w:r>
        <w:t>Détaillant</w:t>
      </w:r>
      <w:bookmarkEnd w:id="107"/>
    </w:p>
    <w:p w14:paraId="6683ED94" w14:textId="77777777" w:rsidR="006C205F" w:rsidRDefault="006C205F" w:rsidP="006C205F">
      <w:pPr>
        <w:pStyle w:val="tbnormal"/>
        <w:spacing w:before="120" w:after="120"/>
      </w:pPr>
      <w:r>
        <w:t>Les détaillants sont le plus faible des canaux de distribution. Avec un total de vente de 20%, il se place derrière les deux autres.</w:t>
      </w:r>
    </w:p>
    <w:p w14:paraId="6E3E22A0" w14:textId="4DAFAECB" w:rsidR="006C205F" w:rsidRDefault="006C205F" w:rsidP="006C205F">
      <w:pPr>
        <w:pStyle w:val="tbnormal"/>
        <w:spacing w:before="120" w:after="120"/>
      </w:pPr>
      <w:r>
        <w:t>Ces revendeurs apprécient de pouvoir proposer à leurs clients, une variété restreinte en terme de quantité mais plutôt de bonne qualité. Ils ont une préférence sur les produits de type premium. La bière Bio, au miel ou encore la spécialité au</w:t>
      </w:r>
      <w:r w:rsidR="008F04B5">
        <w:t>x épices sont leurs préférences.</w:t>
      </w:r>
    </w:p>
    <w:p w14:paraId="60C3487D" w14:textId="77777777" w:rsidR="006C205F" w:rsidRDefault="006C205F" w:rsidP="006C205F">
      <w:pPr>
        <w:pStyle w:val="tbnormal"/>
        <w:spacing w:before="120" w:after="120"/>
      </w:pPr>
      <w:r>
        <w:t>Ils vendent uniquement dans le format en bouteille de 25 cl et ils ne sont donc catégoriquement pas intéressés par les canettes au format 50 cl.</w:t>
      </w:r>
    </w:p>
    <w:p w14:paraId="3EC0C0B2" w14:textId="77777777" w:rsidR="006C205F" w:rsidRDefault="006C205F" w:rsidP="006C205F">
      <w:pPr>
        <w:pStyle w:val="tbnormal"/>
        <w:spacing w:before="120" w:after="120"/>
      </w:pPr>
      <w:r>
        <w:t>Leurs clients sont peu sensibles aux prix pratiqués. Les produits se vendent généralement 15% plus cher que dans les supermarchés.</w:t>
      </w:r>
    </w:p>
    <w:p w14:paraId="03AD4BFA" w14:textId="4640D604" w:rsidR="006C205F" w:rsidRDefault="006C205F" w:rsidP="006C205F">
      <w:pPr>
        <w:pStyle w:val="tbnormal"/>
        <w:spacing w:before="120" w:after="120"/>
      </w:pPr>
      <w:r>
        <w:t>Les détaillants paient généralement les factures ouvertes en</w:t>
      </w:r>
      <w:r w:rsidR="008F04B5">
        <w:t>tre 5 et</w:t>
      </w:r>
      <w:r>
        <w:t xml:space="preserve"> 10 jours. Cependant, gardez en tête que vous leur accordez un délai de paiement à 15 jours.</w:t>
      </w:r>
    </w:p>
    <w:p w14:paraId="2A486B19" w14:textId="77777777" w:rsidR="006C205F" w:rsidRDefault="006C205F" w:rsidP="006C205F">
      <w:pPr>
        <w:pStyle w:val="tbtitre5"/>
      </w:pPr>
      <w:bookmarkStart w:id="108" w:name="_Toc453919662"/>
      <w:r>
        <w:t>Supermarché</w:t>
      </w:r>
      <w:bookmarkEnd w:id="108"/>
    </w:p>
    <w:p w14:paraId="3741572E" w14:textId="77777777" w:rsidR="006C205F" w:rsidRDefault="006C205F" w:rsidP="006C205F">
      <w:pPr>
        <w:pStyle w:val="tbnormal"/>
        <w:spacing w:before="120" w:after="120"/>
      </w:pPr>
      <w:r>
        <w:t>En terme de quantité vendue, ce canal de distribution représente le plus important avec des parts de vente grimpant à 55%.</w:t>
      </w:r>
    </w:p>
    <w:p w14:paraId="60BA42EC" w14:textId="77777777" w:rsidR="006C205F" w:rsidRDefault="006C205F" w:rsidP="006C205F">
      <w:pPr>
        <w:pStyle w:val="tbnormal"/>
        <w:spacing w:before="120" w:after="120"/>
      </w:pPr>
      <w:r>
        <w:t>L’éventail de l’offre qu’ils proposent est large. Ils vendent toutes vos bières dans le format en canette de 50cl.</w:t>
      </w:r>
    </w:p>
    <w:p w14:paraId="64A62EF3" w14:textId="77777777" w:rsidR="006C205F" w:rsidRDefault="006C205F" w:rsidP="006C205F">
      <w:pPr>
        <w:pStyle w:val="tbnormal"/>
        <w:spacing w:before="120" w:after="120"/>
      </w:pPr>
      <w:r>
        <w:t>Les clients de ces établissements sont très sensibles aux prix. Ils veulent acheter au prix le plus bas possible.</w:t>
      </w:r>
    </w:p>
    <w:p w14:paraId="56640A99" w14:textId="11F91FA2" w:rsidR="006C205F" w:rsidRDefault="006C205F" w:rsidP="006C205F">
      <w:pPr>
        <w:pStyle w:val="tbnormal"/>
        <w:spacing w:before="120" w:after="120"/>
      </w:pPr>
      <w:r>
        <w:t xml:space="preserve">Les supermarchés attendent la fin de leur droit en terme de conditions de paiement. </w:t>
      </w:r>
      <w:r w:rsidR="008F04B5">
        <w:t>De ce fait</w:t>
      </w:r>
      <w:r>
        <w:t xml:space="preserve">, vous recevez leurs paiements après </w:t>
      </w:r>
      <w:r w:rsidR="008F04B5">
        <w:t>15</w:t>
      </w:r>
      <w:r>
        <w:t xml:space="preserve"> jours.</w:t>
      </w:r>
    </w:p>
    <w:p w14:paraId="56F7861E" w14:textId="77777777" w:rsidR="006C205F" w:rsidRDefault="006C205F" w:rsidP="006C205F">
      <w:pPr>
        <w:pStyle w:val="tbtitre5"/>
      </w:pPr>
      <w:bookmarkStart w:id="109" w:name="_Toc453919663"/>
      <w:r>
        <w:t>Établissement public</w:t>
      </w:r>
      <w:bookmarkEnd w:id="109"/>
    </w:p>
    <w:p w14:paraId="70E1145F" w14:textId="77777777" w:rsidR="006C205F" w:rsidRDefault="006C205F" w:rsidP="006C205F">
      <w:pPr>
        <w:pStyle w:val="tbnormal"/>
        <w:spacing w:before="120" w:after="120"/>
      </w:pPr>
      <w:r>
        <w:t>Les établissements publics où les gens se rencontrent pour échanger et boire un verre sont aussi très rentable pour Brewery &amp; Co. Ils représentent 25% de la demande totale.</w:t>
      </w:r>
    </w:p>
    <w:p w14:paraId="05D77ACC" w14:textId="1378423A" w:rsidR="006C205F" w:rsidRDefault="006C205F" w:rsidP="006C205F">
      <w:pPr>
        <w:pStyle w:val="tbnormal"/>
        <w:spacing w:before="120" w:after="120"/>
      </w:pPr>
      <w:r>
        <w:t>Le produit proposé est uniquement le standard, soit l</w:t>
      </w:r>
      <w:r w:rsidR="008F04B5">
        <w:t>a bière BW01. De plus, ils ne la</w:t>
      </w:r>
      <w:r>
        <w:t xml:space="preserve"> proposent </w:t>
      </w:r>
      <w:r w:rsidR="008F04B5">
        <w:t xml:space="preserve">que </w:t>
      </w:r>
      <w:r>
        <w:t xml:space="preserve">dans le format bouteille </w:t>
      </w:r>
      <w:r w:rsidR="008F04B5">
        <w:t xml:space="preserve">en verre </w:t>
      </w:r>
      <w:r>
        <w:t>de 25cl.</w:t>
      </w:r>
    </w:p>
    <w:p w14:paraId="368EA85F" w14:textId="77777777" w:rsidR="006C205F" w:rsidRDefault="006C205F" w:rsidP="006C205F">
      <w:pPr>
        <w:pStyle w:val="tbnormal"/>
        <w:spacing w:before="120" w:after="120"/>
      </w:pPr>
      <w:r>
        <w:t>Les clients ne sont pas regardant quant aux prix pratiqués. Il n’est pas rare de voir des ventes avec des marges d’environ 50% par rapport aux ventes effectuées dans les supermarchés.</w:t>
      </w:r>
    </w:p>
    <w:p w14:paraId="19DE0A33" w14:textId="77777777" w:rsidR="006C205F" w:rsidRDefault="006C205F" w:rsidP="006C205F">
      <w:pPr>
        <w:pStyle w:val="tbnormal"/>
        <w:spacing w:before="120" w:after="120"/>
      </w:pPr>
      <w:r>
        <w:t>Ces revendeurs paient généralement dans les 10 jours vos factures. Ce qui représente un avantage. Vous obtenez rapidement des liquidités en retour.</w:t>
      </w:r>
    </w:p>
    <w:p w14:paraId="7639F727" w14:textId="77777777" w:rsidR="006C205F" w:rsidRDefault="006C205F" w:rsidP="006C205F">
      <w:pPr>
        <w:pStyle w:val="tbtitre4"/>
      </w:pPr>
      <w:bookmarkStart w:id="110" w:name="_Toc453919664"/>
      <w:r>
        <w:lastRenderedPageBreak/>
        <w:t>Les bailleurs de fonds</w:t>
      </w:r>
      <w:bookmarkEnd w:id="110"/>
    </w:p>
    <w:p w14:paraId="21F8850D" w14:textId="77777777" w:rsidR="008F04B5" w:rsidRDefault="008F04B5" w:rsidP="006C205F">
      <w:pPr>
        <w:pStyle w:val="tbnormal"/>
        <w:spacing w:before="120" w:after="120"/>
      </w:pPr>
      <w:r>
        <w:t>L’acquisition de votre entreprise et ses installations vous ont contraint à trouver des investisseurs et un établissement bancaire vous octroyant un crédit</w:t>
      </w:r>
      <w:r w:rsidR="006C205F">
        <w:t xml:space="preserve">. </w:t>
      </w:r>
      <w:r>
        <w:t>Votre structure financière se compose de la manière suivante :</w:t>
      </w:r>
    </w:p>
    <w:tbl>
      <w:tblPr>
        <w:tblStyle w:val="Grilledetableauclaire"/>
        <w:tblW w:w="5000" w:type="pct"/>
        <w:tblLook w:val="04A0" w:firstRow="1" w:lastRow="0" w:firstColumn="1" w:lastColumn="0" w:noHBand="0" w:noVBand="1"/>
      </w:tblPr>
      <w:tblGrid>
        <w:gridCol w:w="2313"/>
        <w:gridCol w:w="1367"/>
        <w:gridCol w:w="1285"/>
        <w:gridCol w:w="2395"/>
      </w:tblGrid>
      <w:tr w:rsidR="008F04B5" w:rsidRPr="003A4596" w14:paraId="7DC22CBA" w14:textId="77777777" w:rsidTr="00346B3D">
        <w:trPr>
          <w:trHeight w:val="454"/>
        </w:trPr>
        <w:tc>
          <w:tcPr>
            <w:tcW w:w="3680" w:type="dxa"/>
            <w:gridSpan w:val="2"/>
            <w:tcBorders>
              <w:bottom w:val="single" w:sz="4" w:space="0" w:color="BFBFBF" w:themeColor="background1" w:themeShade="BF"/>
            </w:tcBorders>
            <w:shd w:val="clear" w:color="auto" w:fill="E7E6E6" w:themeFill="background2"/>
            <w:vAlign w:val="center"/>
          </w:tcPr>
          <w:p w14:paraId="10DB1149" w14:textId="623CED68" w:rsidR="008F04B5" w:rsidRPr="004576DB" w:rsidRDefault="008F04B5" w:rsidP="008F04B5">
            <w:pPr>
              <w:pStyle w:val="tbnormal"/>
              <w:jc w:val="center"/>
              <w:rPr>
                <w:b/>
              </w:rPr>
            </w:pPr>
            <w:r>
              <w:rPr>
                <w:b/>
              </w:rPr>
              <w:t>ACTIF</w:t>
            </w:r>
          </w:p>
        </w:tc>
        <w:tc>
          <w:tcPr>
            <w:tcW w:w="3680" w:type="dxa"/>
            <w:gridSpan w:val="2"/>
            <w:tcBorders>
              <w:bottom w:val="single" w:sz="4" w:space="0" w:color="BFBFBF" w:themeColor="background1" w:themeShade="BF"/>
            </w:tcBorders>
            <w:shd w:val="clear" w:color="auto" w:fill="E7E6E6" w:themeFill="background2"/>
            <w:vAlign w:val="center"/>
          </w:tcPr>
          <w:p w14:paraId="3F32D4AB" w14:textId="1DBC222F" w:rsidR="008F04B5" w:rsidRPr="00741F67" w:rsidRDefault="008F04B5" w:rsidP="008F04B5">
            <w:pPr>
              <w:pStyle w:val="tbnormal"/>
              <w:jc w:val="center"/>
              <w:rPr>
                <w:b/>
              </w:rPr>
            </w:pPr>
            <w:r>
              <w:rPr>
                <w:b/>
              </w:rPr>
              <w:t>PASSIF</w:t>
            </w:r>
          </w:p>
        </w:tc>
      </w:tr>
      <w:tr w:rsidR="00346B3D" w:rsidRPr="003A4596" w14:paraId="6752D29B" w14:textId="77777777" w:rsidTr="0060164D">
        <w:trPr>
          <w:trHeight w:val="454"/>
        </w:trPr>
        <w:tc>
          <w:tcPr>
            <w:tcW w:w="2313" w:type="dxa"/>
            <w:tcBorders>
              <w:bottom w:val="single" w:sz="4" w:space="0" w:color="BFBFBF" w:themeColor="background1" w:themeShade="BF"/>
              <w:right w:val="nil"/>
            </w:tcBorders>
            <w:vAlign w:val="center"/>
          </w:tcPr>
          <w:p w14:paraId="63AA630C" w14:textId="32E2873E" w:rsidR="00346B3D" w:rsidRDefault="00346B3D" w:rsidP="008F04B5">
            <w:pPr>
              <w:pStyle w:val="tbnormal"/>
              <w:rPr>
                <w:b/>
              </w:rPr>
            </w:pPr>
            <w:r>
              <w:rPr>
                <w:b/>
              </w:rPr>
              <w:t>Circulants</w:t>
            </w:r>
          </w:p>
          <w:p w14:paraId="54F13A3D" w14:textId="77777777" w:rsidR="00346B3D" w:rsidRDefault="00346B3D" w:rsidP="008F04B5">
            <w:pPr>
              <w:pStyle w:val="tbnormal"/>
              <w:rPr>
                <w:i/>
              </w:rPr>
            </w:pPr>
            <w:r w:rsidRPr="008F04B5">
              <w:rPr>
                <w:i/>
              </w:rPr>
              <w:t>Compte VUBS SA</w:t>
            </w:r>
          </w:p>
          <w:p w14:paraId="447DE71B" w14:textId="77777777" w:rsidR="00346B3D" w:rsidRPr="00346B3D" w:rsidRDefault="00346B3D" w:rsidP="008F04B5">
            <w:pPr>
              <w:pStyle w:val="tbnormal"/>
              <w:rPr>
                <w:b/>
              </w:rPr>
            </w:pPr>
            <w:r w:rsidRPr="00346B3D">
              <w:rPr>
                <w:b/>
              </w:rPr>
              <w:t>Immobilisés</w:t>
            </w:r>
          </w:p>
          <w:p w14:paraId="76020932" w14:textId="77777777" w:rsidR="00346B3D" w:rsidRDefault="00346B3D" w:rsidP="008F04B5">
            <w:pPr>
              <w:pStyle w:val="tbnormal"/>
              <w:rPr>
                <w:i/>
              </w:rPr>
            </w:pPr>
            <w:r>
              <w:rPr>
                <w:i/>
              </w:rPr>
              <w:t>Machines</w:t>
            </w:r>
          </w:p>
          <w:p w14:paraId="2DA876CE" w14:textId="77777777" w:rsidR="00346B3D" w:rsidRDefault="00346B3D" w:rsidP="008F04B5">
            <w:pPr>
              <w:pStyle w:val="tbnormal"/>
              <w:rPr>
                <w:i/>
              </w:rPr>
            </w:pPr>
            <w:r>
              <w:rPr>
                <w:i/>
              </w:rPr>
              <w:t>Bâtiments</w:t>
            </w:r>
          </w:p>
          <w:p w14:paraId="5AC21B9E" w14:textId="376B1729" w:rsidR="00346B3D" w:rsidRPr="008F04B5" w:rsidRDefault="00346B3D" w:rsidP="008F04B5">
            <w:pPr>
              <w:pStyle w:val="tbnormal"/>
              <w:rPr>
                <w:i/>
              </w:rPr>
            </w:pPr>
            <w:r>
              <w:rPr>
                <w:i/>
              </w:rPr>
              <w:t>Terrain</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2A71D9A" w14:textId="77777777" w:rsidR="00346B3D" w:rsidRDefault="00346B3D" w:rsidP="00346B3D">
            <w:pPr>
              <w:pStyle w:val="tbnormal"/>
              <w:jc w:val="right"/>
              <w:rPr>
                <w:b/>
              </w:rPr>
            </w:pPr>
          </w:p>
          <w:p w14:paraId="5B5DE513" w14:textId="77777777" w:rsidR="00346B3D" w:rsidRDefault="00346B3D" w:rsidP="00346B3D">
            <w:pPr>
              <w:pStyle w:val="tbnormal"/>
              <w:jc w:val="right"/>
              <w:rPr>
                <w:b/>
              </w:rPr>
            </w:pPr>
            <w:r>
              <w:rPr>
                <w:b/>
              </w:rPr>
              <w:t>150’000</w:t>
            </w:r>
          </w:p>
          <w:p w14:paraId="28B8E337" w14:textId="77777777" w:rsidR="00346B3D" w:rsidRDefault="00346B3D" w:rsidP="00346B3D">
            <w:pPr>
              <w:pStyle w:val="tbnormal"/>
              <w:jc w:val="right"/>
              <w:rPr>
                <w:b/>
              </w:rPr>
            </w:pPr>
          </w:p>
          <w:p w14:paraId="3C29EC95" w14:textId="66C80BCE" w:rsidR="00346B3D" w:rsidRDefault="00346B3D" w:rsidP="00346B3D">
            <w:pPr>
              <w:pStyle w:val="tbnormal"/>
              <w:jc w:val="right"/>
              <w:rPr>
                <w:b/>
              </w:rPr>
            </w:pPr>
            <w:r>
              <w:rPr>
                <w:b/>
              </w:rPr>
              <w:t>450’000</w:t>
            </w:r>
          </w:p>
          <w:p w14:paraId="2F65F270" w14:textId="21904D2C" w:rsidR="00346B3D" w:rsidRDefault="00346B3D" w:rsidP="00346B3D">
            <w:pPr>
              <w:pStyle w:val="tbnormal"/>
              <w:jc w:val="right"/>
              <w:rPr>
                <w:b/>
              </w:rPr>
            </w:pPr>
            <w:r>
              <w:rPr>
                <w:b/>
              </w:rPr>
              <w:t>725’000</w:t>
            </w:r>
          </w:p>
          <w:p w14:paraId="1D3AE285" w14:textId="2C62FC48" w:rsidR="00346B3D" w:rsidRPr="004576DB" w:rsidRDefault="00346B3D" w:rsidP="00346B3D">
            <w:pPr>
              <w:pStyle w:val="tbnormal"/>
              <w:jc w:val="right"/>
              <w:rPr>
                <w:b/>
              </w:rPr>
            </w:pPr>
            <w:r>
              <w:rPr>
                <w:b/>
              </w:rPr>
              <w:t>275’000</w:t>
            </w:r>
          </w:p>
        </w:tc>
        <w:tc>
          <w:tcPr>
            <w:tcW w:w="1285" w:type="dxa"/>
            <w:tcBorders>
              <w:left w:val="single" w:sz="4" w:space="0" w:color="BFBFBF" w:themeColor="background1" w:themeShade="BF"/>
              <w:bottom w:val="single" w:sz="4" w:space="0" w:color="BFBFBF" w:themeColor="background1" w:themeShade="BF"/>
            </w:tcBorders>
            <w:vAlign w:val="center"/>
          </w:tcPr>
          <w:p w14:paraId="6BDAA4BD" w14:textId="77777777" w:rsidR="00346B3D" w:rsidRPr="00346B3D" w:rsidRDefault="00346B3D" w:rsidP="00346B3D">
            <w:pPr>
              <w:pStyle w:val="tbnormal"/>
              <w:jc w:val="right"/>
              <w:rPr>
                <w:b/>
              </w:rPr>
            </w:pPr>
          </w:p>
          <w:p w14:paraId="3DEED0D6" w14:textId="1EE84D15" w:rsidR="00346B3D" w:rsidRPr="00346B3D" w:rsidRDefault="00346B3D" w:rsidP="00346B3D">
            <w:pPr>
              <w:pStyle w:val="tbnormal"/>
              <w:jc w:val="right"/>
              <w:rPr>
                <w:b/>
              </w:rPr>
            </w:pPr>
            <w:r w:rsidRPr="00346B3D">
              <w:rPr>
                <w:b/>
              </w:rPr>
              <w:t>0</w:t>
            </w:r>
          </w:p>
          <w:p w14:paraId="0DCE640F" w14:textId="77777777" w:rsidR="00346B3D" w:rsidRPr="00346B3D" w:rsidRDefault="00346B3D" w:rsidP="00346B3D">
            <w:pPr>
              <w:pStyle w:val="tbnormal"/>
              <w:jc w:val="right"/>
              <w:rPr>
                <w:b/>
              </w:rPr>
            </w:pPr>
          </w:p>
          <w:p w14:paraId="41E13D69" w14:textId="31CFE156" w:rsidR="00346B3D" w:rsidRPr="00346B3D" w:rsidRDefault="00346B3D" w:rsidP="00346B3D">
            <w:pPr>
              <w:pStyle w:val="tbnormal"/>
              <w:jc w:val="right"/>
              <w:rPr>
                <w:b/>
              </w:rPr>
            </w:pPr>
            <w:r w:rsidRPr="00346B3D">
              <w:rPr>
                <w:b/>
              </w:rPr>
              <w:t>1'200'000</w:t>
            </w:r>
          </w:p>
          <w:p w14:paraId="78FDB431" w14:textId="02A142C0" w:rsidR="00346B3D" w:rsidRPr="00346B3D" w:rsidRDefault="00346B3D" w:rsidP="00346B3D">
            <w:pPr>
              <w:pStyle w:val="tbnormal"/>
              <w:jc w:val="right"/>
              <w:rPr>
                <w:b/>
              </w:rPr>
            </w:pPr>
            <w:r w:rsidRPr="00346B3D">
              <w:rPr>
                <w:b/>
              </w:rPr>
              <w:t>400’000</w:t>
            </w:r>
          </w:p>
          <w:p w14:paraId="74B4E3E0" w14:textId="77777777" w:rsidR="00346B3D" w:rsidRPr="00B70F13" w:rsidRDefault="00346B3D" w:rsidP="00346B3D">
            <w:pPr>
              <w:pStyle w:val="tbnormal"/>
              <w:jc w:val="left"/>
            </w:pPr>
          </w:p>
        </w:tc>
        <w:tc>
          <w:tcPr>
            <w:tcW w:w="2395" w:type="dxa"/>
            <w:tcBorders>
              <w:left w:val="single" w:sz="4" w:space="0" w:color="BFBFBF" w:themeColor="background1" w:themeShade="BF"/>
              <w:bottom w:val="single" w:sz="4" w:space="0" w:color="BFBFBF" w:themeColor="background1" w:themeShade="BF"/>
            </w:tcBorders>
            <w:vAlign w:val="center"/>
          </w:tcPr>
          <w:p w14:paraId="45567498" w14:textId="77777777" w:rsidR="00346B3D" w:rsidRPr="00346B3D" w:rsidRDefault="00346B3D" w:rsidP="00346B3D">
            <w:pPr>
              <w:pStyle w:val="tbnormal"/>
              <w:jc w:val="right"/>
              <w:rPr>
                <w:b/>
              </w:rPr>
            </w:pPr>
            <w:r w:rsidRPr="00346B3D">
              <w:rPr>
                <w:b/>
              </w:rPr>
              <w:t>A court terme</w:t>
            </w:r>
          </w:p>
          <w:p w14:paraId="11D03D99" w14:textId="77777777" w:rsidR="00346B3D" w:rsidRPr="00346B3D" w:rsidRDefault="00346B3D" w:rsidP="00346B3D">
            <w:pPr>
              <w:pStyle w:val="tbnormal"/>
              <w:jc w:val="right"/>
              <w:rPr>
                <w:i/>
              </w:rPr>
            </w:pPr>
            <w:r w:rsidRPr="00346B3D">
              <w:rPr>
                <w:i/>
              </w:rPr>
              <w:t>Dettes fournisseurs</w:t>
            </w:r>
          </w:p>
          <w:p w14:paraId="1706570B" w14:textId="77777777" w:rsidR="00346B3D" w:rsidRPr="00346B3D" w:rsidRDefault="00346B3D" w:rsidP="00346B3D">
            <w:pPr>
              <w:pStyle w:val="tbnormal"/>
              <w:jc w:val="right"/>
              <w:rPr>
                <w:b/>
              </w:rPr>
            </w:pPr>
            <w:r w:rsidRPr="00346B3D">
              <w:rPr>
                <w:b/>
              </w:rPr>
              <w:t>A long terme</w:t>
            </w:r>
          </w:p>
          <w:p w14:paraId="7ABD3326" w14:textId="77777777" w:rsidR="00346B3D" w:rsidRPr="00346B3D" w:rsidRDefault="00346B3D" w:rsidP="00346B3D">
            <w:pPr>
              <w:pStyle w:val="tbnormal"/>
              <w:jc w:val="right"/>
              <w:rPr>
                <w:i/>
              </w:rPr>
            </w:pPr>
            <w:r w:rsidRPr="00346B3D">
              <w:rPr>
                <w:i/>
              </w:rPr>
              <w:t>Dette bancaire</w:t>
            </w:r>
          </w:p>
          <w:p w14:paraId="4DD47D60" w14:textId="77777777" w:rsidR="00346B3D" w:rsidRDefault="00346B3D" w:rsidP="00346B3D">
            <w:pPr>
              <w:pStyle w:val="tbnormal"/>
              <w:jc w:val="right"/>
              <w:rPr>
                <w:i/>
              </w:rPr>
            </w:pPr>
            <w:r w:rsidRPr="00346B3D">
              <w:rPr>
                <w:i/>
              </w:rPr>
              <w:t>Capital</w:t>
            </w:r>
          </w:p>
          <w:p w14:paraId="7710C109" w14:textId="476020BB" w:rsidR="00346B3D" w:rsidRPr="00B70F13" w:rsidRDefault="00346B3D" w:rsidP="00346B3D">
            <w:pPr>
              <w:pStyle w:val="tbnormal"/>
              <w:jc w:val="right"/>
            </w:pPr>
          </w:p>
        </w:tc>
      </w:tr>
      <w:tr w:rsidR="00346B3D" w:rsidRPr="003A4596" w14:paraId="72230891" w14:textId="77777777" w:rsidTr="0060164D">
        <w:trPr>
          <w:trHeight w:val="454"/>
        </w:trPr>
        <w:tc>
          <w:tcPr>
            <w:tcW w:w="2313" w:type="dxa"/>
            <w:tcBorders>
              <w:bottom w:val="single" w:sz="4" w:space="0" w:color="BFBFBF" w:themeColor="background1" w:themeShade="BF"/>
              <w:right w:val="nil"/>
            </w:tcBorders>
            <w:vAlign w:val="center"/>
          </w:tcPr>
          <w:p w14:paraId="4BA82C58" w14:textId="5BD43B8E" w:rsidR="00346B3D" w:rsidRDefault="00346B3D" w:rsidP="00346B3D">
            <w:pPr>
              <w:pStyle w:val="tbnormal"/>
              <w:jc w:val="right"/>
              <w:rPr>
                <w:b/>
              </w:rPr>
            </w:pPr>
            <w:r>
              <w:rPr>
                <w:b/>
              </w:rPr>
              <w:t>Total :</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0DBA0EA7" w14:textId="7521AF45" w:rsidR="00346B3D" w:rsidRDefault="00346B3D" w:rsidP="00346B3D">
            <w:pPr>
              <w:pStyle w:val="tbnormal"/>
              <w:jc w:val="right"/>
              <w:rPr>
                <w:b/>
              </w:rPr>
            </w:pPr>
            <w:r>
              <w:rPr>
                <w:b/>
              </w:rPr>
              <w:t>1'600'000</w:t>
            </w:r>
          </w:p>
        </w:tc>
        <w:tc>
          <w:tcPr>
            <w:tcW w:w="1285" w:type="dxa"/>
            <w:tcBorders>
              <w:left w:val="single" w:sz="4" w:space="0" w:color="BFBFBF" w:themeColor="background1" w:themeShade="BF"/>
              <w:bottom w:val="single" w:sz="4" w:space="0" w:color="BFBFBF" w:themeColor="background1" w:themeShade="BF"/>
            </w:tcBorders>
            <w:vAlign w:val="center"/>
          </w:tcPr>
          <w:p w14:paraId="35D0D89D" w14:textId="552712E0" w:rsidR="00346B3D" w:rsidRPr="00346B3D" w:rsidRDefault="00346B3D" w:rsidP="00346B3D">
            <w:pPr>
              <w:pStyle w:val="tbnormal"/>
              <w:jc w:val="right"/>
              <w:rPr>
                <w:b/>
              </w:rPr>
            </w:pPr>
            <w:r>
              <w:rPr>
                <w:b/>
              </w:rPr>
              <w:t>1'600’000</w:t>
            </w:r>
          </w:p>
        </w:tc>
        <w:tc>
          <w:tcPr>
            <w:tcW w:w="2395" w:type="dxa"/>
            <w:tcBorders>
              <w:left w:val="single" w:sz="4" w:space="0" w:color="BFBFBF" w:themeColor="background1" w:themeShade="BF"/>
              <w:bottom w:val="single" w:sz="4" w:space="0" w:color="BFBFBF" w:themeColor="background1" w:themeShade="BF"/>
            </w:tcBorders>
            <w:vAlign w:val="center"/>
          </w:tcPr>
          <w:p w14:paraId="2812BE80" w14:textId="570BF48A" w:rsidR="00346B3D" w:rsidRPr="00346B3D" w:rsidRDefault="00346B3D" w:rsidP="00346B3D">
            <w:pPr>
              <w:pStyle w:val="tbnormal"/>
              <w:jc w:val="left"/>
              <w:rPr>
                <w:b/>
              </w:rPr>
            </w:pPr>
            <w:r>
              <w:rPr>
                <w:b/>
              </w:rPr>
              <w:t>: Total</w:t>
            </w:r>
          </w:p>
        </w:tc>
      </w:tr>
    </w:tbl>
    <w:p w14:paraId="2437DCD1" w14:textId="77777777" w:rsidR="006C205F" w:rsidRDefault="006C205F" w:rsidP="006C205F">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0E1EFDEB" w14:textId="098E2460" w:rsidR="006C205F" w:rsidRDefault="006C205F" w:rsidP="006C205F">
      <w:pPr>
        <w:pStyle w:val="tbnormal"/>
        <w:spacing w:before="120" w:after="120"/>
      </w:pPr>
      <w:r>
        <w:t xml:space="preserve">Vous débutez votre mission avec un solde de liquidité de </w:t>
      </w:r>
      <w:r w:rsidR="00FB19DA">
        <w:t>150’000</w:t>
      </w:r>
      <w:r>
        <w:t>.- CHF pour effectuer vos approvisionnements et payer les charges inhérentes à l</w:t>
      </w:r>
      <w:r w:rsidR="00FB19DA">
        <w:t>’exploitation de votre business</w:t>
      </w:r>
    </w:p>
    <w:p w14:paraId="55FFD87E" w14:textId="77777777" w:rsidR="006C205F" w:rsidRDefault="006C205F" w:rsidP="006C205F">
      <w:pPr>
        <w:pStyle w:val="tbtitre4"/>
      </w:pPr>
      <w:bookmarkStart w:id="111" w:name="_Toc453919665"/>
      <w:r>
        <w:t>La fluctuation de la demande</w:t>
      </w:r>
      <w:bookmarkEnd w:id="111"/>
    </w:p>
    <w:p w14:paraId="5321357C" w14:textId="77777777" w:rsidR="006C205F" w:rsidRDefault="006C205F" w:rsidP="006C205F">
      <w:pPr>
        <w:pStyle w:val="tbnormal"/>
        <w:spacing w:before="120" w:after="120"/>
      </w:pPr>
      <w:r>
        <w:t>Durant l’année, les ventes fluctuent à diverses périodes. La demande pour vos produits diffère entre les saisons chaudes et les saisons froides.</w:t>
      </w:r>
    </w:p>
    <w:p w14:paraId="3C0DBC79" w14:textId="77777777" w:rsidR="006C205F" w:rsidRDefault="006C205F" w:rsidP="006C205F">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aphique illustrant ces propos :</w:t>
      </w:r>
    </w:p>
    <w:tbl>
      <w:tblPr>
        <w:tblStyle w:val="Grilledetableauclaire"/>
        <w:tblW w:w="5000" w:type="pct"/>
        <w:tblLook w:val="04A0" w:firstRow="1" w:lastRow="0" w:firstColumn="1" w:lastColumn="0" w:noHBand="0" w:noVBand="1"/>
      </w:tblPr>
      <w:tblGrid>
        <w:gridCol w:w="1079"/>
        <w:gridCol w:w="1570"/>
        <w:gridCol w:w="1570"/>
        <w:gridCol w:w="1570"/>
        <w:gridCol w:w="1571"/>
      </w:tblGrid>
      <w:tr w:rsidR="00A86CD3" w:rsidRPr="003A4596" w14:paraId="2D56A844" w14:textId="77777777" w:rsidTr="00FE686B">
        <w:trPr>
          <w:trHeight w:val="454"/>
        </w:trPr>
        <w:tc>
          <w:tcPr>
            <w:tcW w:w="1079" w:type="dxa"/>
            <w:shd w:val="clear" w:color="auto" w:fill="E7E6E6" w:themeFill="background2"/>
            <w:vAlign w:val="center"/>
          </w:tcPr>
          <w:p w14:paraId="4637DF15" w14:textId="50196347" w:rsidR="00A86CD3" w:rsidRPr="004576DB" w:rsidRDefault="00A86CD3" w:rsidP="00FE686B">
            <w:pPr>
              <w:pStyle w:val="tbnormal"/>
              <w:jc w:val="left"/>
              <w:rPr>
                <w:b/>
              </w:rPr>
            </w:pPr>
            <w:r>
              <w:rPr>
                <w:b/>
              </w:rPr>
              <w:t>Article</w:t>
            </w:r>
          </w:p>
        </w:tc>
        <w:tc>
          <w:tcPr>
            <w:tcW w:w="1570" w:type="dxa"/>
            <w:shd w:val="clear" w:color="auto" w:fill="E7E6E6" w:themeFill="background2"/>
          </w:tcPr>
          <w:p w14:paraId="7C0ACF24" w14:textId="77777777" w:rsidR="00A86CD3" w:rsidRDefault="00A86CD3" w:rsidP="005E6F0B">
            <w:pPr>
              <w:pStyle w:val="tbnormal"/>
              <w:jc w:val="center"/>
              <w:rPr>
                <w:b/>
              </w:rPr>
            </w:pPr>
            <w:r>
              <w:rPr>
                <w:b/>
              </w:rPr>
              <w:t>Round 1</w:t>
            </w:r>
          </w:p>
          <w:p w14:paraId="68760A09" w14:textId="7B1F7EF8" w:rsidR="00A86CD3" w:rsidRPr="00741F67" w:rsidRDefault="00A86CD3" w:rsidP="005E6F0B">
            <w:pPr>
              <w:pStyle w:val="tbnormal"/>
              <w:jc w:val="center"/>
              <w:rPr>
                <w:b/>
              </w:rPr>
            </w:pPr>
            <w:r>
              <w:rPr>
                <w:b/>
              </w:rPr>
              <w:t>(hiver)</w:t>
            </w:r>
          </w:p>
        </w:tc>
        <w:tc>
          <w:tcPr>
            <w:tcW w:w="1570" w:type="dxa"/>
            <w:shd w:val="clear" w:color="auto" w:fill="E7E6E6" w:themeFill="background2"/>
          </w:tcPr>
          <w:p w14:paraId="0256DC72" w14:textId="77777777" w:rsidR="00A86CD3" w:rsidRDefault="00A86CD3" w:rsidP="005E6F0B">
            <w:pPr>
              <w:pStyle w:val="tbnormal"/>
              <w:jc w:val="center"/>
              <w:rPr>
                <w:b/>
              </w:rPr>
            </w:pPr>
            <w:r>
              <w:rPr>
                <w:b/>
              </w:rPr>
              <w:t>Round 2</w:t>
            </w:r>
          </w:p>
          <w:p w14:paraId="575559C2" w14:textId="79557743" w:rsidR="00A86CD3" w:rsidRDefault="00A86CD3" w:rsidP="005E6F0B">
            <w:pPr>
              <w:pStyle w:val="tbnormal"/>
              <w:jc w:val="center"/>
              <w:rPr>
                <w:b/>
              </w:rPr>
            </w:pPr>
            <w:r>
              <w:rPr>
                <w:b/>
              </w:rPr>
              <w:t>(printemps)</w:t>
            </w:r>
          </w:p>
        </w:tc>
        <w:tc>
          <w:tcPr>
            <w:tcW w:w="1570" w:type="dxa"/>
            <w:shd w:val="clear" w:color="auto" w:fill="E7E6E6" w:themeFill="background2"/>
          </w:tcPr>
          <w:p w14:paraId="010938AB" w14:textId="77777777" w:rsidR="00A86CD3" w:rsidRDefault="00A86CD3" w:rsidP="005E6F0B">
            <w:pPr>
              <w:pStyle w:val="tbnormal"/>
              <w:jc w:val="center"/>
              <w:rPr>
                <w:b/>
              </w:rPr>
            </w:pPr>
            <w:r>
              <w:rPr>
                <w:b/>
              </w:rPr>
              <w:t>Round 3</w:t>
            </w:r>
          </w:p>
          <w:p w14:paraId="3BFD89D6" w14:textId="59CFA454" w:rsidR="00A86CD3" w:rsidRDefault="00A86CD3" w:rsidP="005E6F0B">
            <w:pPr>
              <w:pStyle w:val="tbnormal"/>
              <w:jc w:val="center"/>
              <w:rPr>
                <w:b/>
              </w:rPr>
            </w:pPr>
            <w:r>
              <w:rPr>
                <w:b/>
              </w:rPr>
              <w:t>(été)</w:t>
            </w:r>
          </w:p>
        </w:tc>
        <w:tc>
          <w:tcPr>
            <w:tcW w:w="1571" w:type="dxa"/>
            <w:shd w:val="clear" w:color="auto" w:fill="E7E6E6" w:themeFill="background2"/>
          </w:tcPr>
          <w:p w14:paraId="670B2912" w14:textId="77777777" w:rsidR="00A86CD3" w:rsidRDefault="00A86CD3" w:rsidP="005E6F0B">
            <w:pPr>
              <w:pStyle w:val="tbnormal"/>
              <w:jc w:val="center"/>
              <w:rPr>
                <w:b/>
              </w:rPr>
            </w:pPr>
            <w:r>
              <w:rPr>
                <w:b/>
              </w:rPr>
              <w:t>Round 4</w:t>
            </w:r>
          </w:p>
          <w:p w14:paraId="136BE5AC" w14:textId="7DADA415" w:rsidR="00A86CD3" w:rsidRDefault="00A86CD3" w:rsidP="005E6F0B">
            <w:pPr>
              <w:pStyle w:val="tbnormal"/>
              <w:jc w:val="center"/>
              <w:rPr>
                <w:b/>
              </w:rPr>
            </w:pPr>
            <w:r>
              <w:rPr>
                <w:b/>
              </w:rPr>
              <w:t>(automne)</w:t>
            </w:r>
          </w:p>
        </w:tc>
      </w:tr>
      <w:tr w:rsidR="00A86CD3" w:rsidRPr="003A4596" w14:paraId="7E03721E" w14:textId="77777777" w:rsidTr="00A86CD3">
        <w:trPr>
          <w:trHeight w:val="454"/>
        </w:trPr>
        <w:tc>
          <w:tcPr>
            <w:tcW w:w="1079" w:type="dxa"/>
          </w:tcPr>
          <w:p w14:paraId="7081F5B1" w14:textId="32338622" w:rsidR="00A86CD3" w:rsidRPr="004576DB" w:rsidRDefault="00A86CD3" w:rsidP="005E6F0B">
            <w:pPr>
              <w:pStyle w:val="tbnormal"/>
              <w:rPr>
                <w:b/>
              </w:rPr>
            </w:pPr>
            <w:r>
              <w:rPr>
                <w:b/>
              </w:rPr>
              <w:t>BW01</w:t>
            </w:r>
          </w:p>
        </w:tc>
        <w:tc>
          <w:tcPr>
            <w:tcW w:w="1570" w:type="dxa"/>
          </w:tcPr>
          <w:p w14:paraId="44BB81F5" w14:textId="026060AD" w:rsidR="00A86CD3" w:rsidRPr="00B70F13" w:rsidRDefault="00A86CD3" w:rsidP="005E6F0B">
            <w:pPr>
              <w:pStyle w:val="tbnormal"/>
              <w:jc w:val="center"/>
            </w:pPr>
            <w:r>
              <w:t>+0%</w:t>
            </w:r>
          </w:p>
        </w:tc>
        <w:tc>
          <w:tcPr>
            <w:tcW w:w="1570" w:type="dxa"/>
          </w:tcPr>
          <w:p w14:paraId="3215C3EE" w14:textId="466975FC" w:rsidR="00A86CD3" w:rsidRDefault="00A86CD3" w:rsidP="005E6F0B">
            <w:pPr>
              <w:pStyle w:val="tbnormal"/>
              <w:jc w:val="center"/>
            </w:pPr>
            <w:r>
              <w:t>+5%</w:t>
            </w:r>
          </w:p>
        </w:tc>
        <w:tc>
          <w:tcPr>
            <w:tcW w:w="1570" w:type="dxa"/>
          </w:tcPr>
          <w:p w14:paraId="22E2A8F1" w14:textId="56E013AC" w:rsidR="00A86CD3" w:rsidRDefault="00A86CD3" w:rsidP="005E6F0B">
            <w:pPr>
              <w:pStyle w:val="tbnormal"/>
              <w:jc w:val="center"/>
            </w:pPr>
            <w:r>
              <w:t>+20%</w:t>
            </w:r>
          </w:p>
        </w:tc>
        <w:tc>
          <w:tcPr>
            <w:tcW w:w="1571" w:type="dxa"/>
          </w:tcPr>
          <w:p w14:paraId="68757B2E" w14:textId="0735D18A" w:rsidR="00A86CD3" w:rsidRDefault="00A86CD3" w:rsidP="005E6F0B">
            <w:pPr>
              <w:pStyle w:val="tbnormal"/>
              <w:jc w:val="center"/>
            </w:pPr>
            <w:r>
              <w:t>-5%</w:t>
            </w:r>
          </w:p>
        </w:tc>
      </w:tr>
      <w:tr w:rsidR="00A86CD3" w:rsidRPr="003A4596" w14:paraId="14EE3537" w14:textId="77777777" w:rsidTr="00A86CD3">
        <w:trPr>
          <w:trHeight w:val="454"/>
        </w:trPr>
        <w:tc>
          <w:tcPr>
            <w:tcW w:w="1079" w:type="dxa"/>
          </w:tcPr>
          <w:p w14:paraId="653DE401" w14:textId="74C733D5" w:rsidR="00A86CD3" w:rsidRDefault="00A86CD3" w:rsidP="005E6F0B">
            <w:pPr>
              <w:pStyle w:val="tbnormal"/>
              <w:rPr>
                <w:b/>
              </w:rPr>
            </w:pPr>
            <w:r>
              <w:rPr>
                <w:b/>
              </w:rPr>
              <w:t>BW02</w:t>
            </w:r>
          </w:p>
        </w:tc>
        <w:tc>
          <w:tcPr>
            <w:tcW w:w="1570" w:type="dxa"/>
          </w:tcPr>
          <w:p w14:paraId="1260E4FD" w14:textId="4015B2E0" w:rsidR="00A86CD3" w:rsidRPr="00B70F13" w:rsidRDefault="00A86CD3" w:rsidP="005E6F0B">
            <w:pPr>
              <w:pStyle w:val="tbnormal"/>
              <w:jc w:val="center"/>
            </w:pPr>
            <w:r>
              <w:t>+8%</w:t>
            </w:r>
          </w:p>
        </w:tc>
        <w:tc>
          <w:tcPr>
            <w:tcW w:w="1570" w:type="dxa"/>
          </w:tcPr>
          <w:p w14:paraId="0E49B0F6" w14:textId="1B7C1B36" w:rsidR="00A86CD3" w:rsidRDefault="00A86CD3" w:rsidP="005E6F0B">
            <w:pPr>
              <w:pStyle w:val="tbnormal"/>
              <w:jc w:val="center"/>
            </w:pPr>
            <w:r>
              <w:t>-3%</w:t>
            </w:r>
          </w:p>
        </w:tc>
        <w:tc>
          <w:tcPr>
            <w:tcW w:w="1570" w:type="dxa"/>
          </w:tcPr>
          <w:p w14:paraId="51E6B880" w14:textId="032CA64F" w:rsidR="00A86CD3" w:rsidRDefault="00A86CD3" w:rsidP="005E6F0B">
            <w:pPr>
              <w:pStyle w:val="tbnormal"/>
              <w:jc w:val="center"/>
            </w:pPr>
            <w:r>
              <w:t>-3%</w:t>
            </w:r>
          </w:p>
        </w:tc>
        <w:tc>
          <w:tcPr>
            <w:tcW w:w="1571" w:type="dxa"/>
          </w:tcPr>
          <w:p w14:paraId="2A3D8398" w14:textId="685AADE5" w:rsidR="00A86CD3" w:rsidRDefault="00A86CD3" w:rsidP="005E6F0B">
            <w:pPr>
              <w:pStyle w:val="tbnormal"/>
              <w:jc w:val="center"/>
            </w:pPr>
            <w:r>
              <w:t>+5%</w:t>
            </w:r>
          </w:p>
        </w:tc>
      </w:tr>
      <w:tr w:rsidR="00A86CD3" w:rsidRPr="003A4596" w14:paraId="04DE23ED" w14:textId="77777777" w:rsidTr="00A86CD3">
        <w:trPr>
          <w:trHeight w:val="454"/>
        </w:trPr>
        <w:tc>
          <w:tcPr>
            <w:tcW w:w="1079" w:type="dxa"/>
          </w:tcPr>
          <w:p w14:paraId="117C2E0A" w14:textId="70C9ADE0" w:rsidR="00A86CD3" w:rsidRDefault="00A86CD3" w:rsidP="005E6F0B">
            <w:pPr>
              <w:pStyle w:val="tbnormal"/>
              <w:rPr>
                <w:b/>
              </w:rPr>
            </w:pPr>
            <w:r>
              <w:rPr>
                <w:b/>
              </w:rPr>
              <w:t>BW03</w:t>
            </w:r>
          </w:p>
        </w:tc>
        <w:tc>
          <w:tcPr>
            <w:tcW w:w="1570" w:type="dxa"/>
          </w:tcPr>
          <w:p w14:paraId="63FEEBCE" w14:textId="74995DBB" w:rsidR="00A86CD3" w:rsidRPr="00B70F13" w:rsidRDefault="00A86CD3" w:rsidP="005E6F0B">
            <w:pPr>
              <w:pStyle w:val="tbnormal"/>
              <w:jc w:val="center"/>
            </w:pPr>
            <w:r>
              <w:t>+0%</w:t>
            </w:r>
          </w:p>
        </w:tc>
        <w:tc>
          <w:tcPr>
            <w:tcW w:w="1570" w:type="dxa"/>
          </w:tcPr>
          <w:p w14:paraId="44D5A19A" w14:textId="3AADD37B" w:rsidR="00A86CD3" w:rsidRDefault="00A86CD3" w:rsidP="005E6F0B">
            <w:pPr>
              <w:pStyle w:val="tbnormal"/>
              <w:jc w:val="center"/>
            </w:pPr>
            <w:r>
              <w:t>+0%</w:t>
            </w:r>
          </w:p>
        </w:tc>
        <w:tc>
          <w:tcPr>
            <w:tcW w:w="1570" w:type="dxa"/>
          </w:tcPr>
          <w:p w14:paraId="242D2CCB" w14:textId="3996FBF6" w:rsidR="00A86CD3" w:rsidRDefault="00A86CD3" w:rsidP="005E6F0B">
            <w:pPr>
              <w:pStyle w:val="tbnormal"/>
              <w:jc w:val="center"/>
            </w:pPr>
            <w:r>
              <w:t>+0%</w:t>
            </w:r>
          </w:p>
        </w:tc>
        <w:tc>
          <w:tcPr>
            <w:tcW w:w="1571" w:type="dxa"/>
          </w:tcPr>
          <w:p w14:paraId="45A92430" w14:textId="50CF34EF" w:rsidR="00A86CD3" w:rsidRDefault="00A86CD3" w:rsidP="005E6F0B">
            <w:pPr>
              <w:pStyle w:val="tbnormal"/>
              <w:jc w:val="center"/>
            </w:pPr>
            <w:r>
              <w:t>+0%</w:t>
            </w:r>
          </w:p>
        </w:tc>
      </w:tr>
      <w:tr w:rsidR="00A86CD3" w:rsidRPr="003A4596" w14:paraId="4795918A" w14:textId="77777777" w:rsidTr="00A86CD3">
        <w:trPr>
          <w:trHeight w:val="454"/>
        </w:trPr>
        <w:tc>
          <w:tcPr>
            <w:tcW w:w="1079" w:type="dxa"/>
          </w:tcPr>
          <w:p w14:paraId="5914F072" w14:textId="6B2C9B82" w:rsidR="00A86CD3" w:rsidRDefault="00A86CD3" w:rsidP="005E6F0B">
            <w:pPr>
              <w:pStyle w:val="tbnormal"/>
              <w:rPr>
                <w:b/>
              </w:rPr>
            </w:pPr>
            <w:r>
              <w:rPr>
                <w:b/>
              </w:rPr>
              <w:t>BW04</w:t>
            </w:r>
          </w:p>
        </w:tc>
        <w:tc>
          <w:tcPr>
            <w:tcW w:w="1570" w:type="dxa"/>
          </w:tcPr>
          <w:p w14:paraId="13592BD8" w14:textId="6EFB4C38" w:rsidR="00A86CD3" w:rsidRPr="00B70F13" w:rsidRDefault="00A86CD3" w:rsidP="005E6F0B">
            <w:pPr>
              <w:pStyle w:val="tbnormal"/>
              <w:jc w:val="center"/>
            </w:pPr>
            <w:r>
              <w:t>+15%</w:t>
            </w:r>
          </w:p>
        </w:tc>
        <w:tc>
          <w:tcPr>
            <w:tcW w:w="1570" w:type="dxa"/>
          </w:tcPr>
          <w:p w14:paraId="2C103472" w14:textId="39A7E86B" w:rsidR="00A86CD3" w:rsidRDefault="00A86CD3" w:rsidP="005E6F0B">
            <w:pPr>
              <w:pStyle w:val="tbnormal"/>
              <w:jc w:val="center"/>
            </w:pPr>
            <w:r>
              <w:t>-20%</w:t>
            </w:r>
          </w:p>
        </w:tc>
        <w:tc>
          <w:tcPr>
            <w:tcW w:w="1570" w:type="dxa"/>
          </w:tcPr>
          <w:p w14:paraId="7ACDAC02" w14:textId="798C363F" w:rsidR="00A86CD3" w:rsidRDefault="00A86CD3" w:rsidP="005E6F0B">
            <w:pPr>
              <w:pStyle w:val="tbnormal"/>
              <w:jc w:val="center"/>
            </w:pPr>
            <w:r>
              <w:t>-30%</w:t>
            </w:r>
          </w:p>
        </w:tc>
        <w:tc>
          <w:tcPr>
            <w:tcW w:w="1571" w:type="dxa"/>
          </w:tcPr>
          <w:p w14:paraId="5EF3BC8F" w14:textId="029026F0" w:rsidR="00A86CD3" w:rsidRDefault="00A86CD3" w:rsidP="005E6F0B">
            <w:pPr>
              <w:pStyle w:val="tbnormal"/>
              <w:jc w:val="center"/>
            </w:pPr>
            <w:r>
              <w:t>+45%</w:t>
            </w:r>
          </w:p>
        </w:tc>
      </w:tr>
    </w:tbl>
    <w:p w14:paraId="0AB37FB2" w14:textId="77777777" w:rsidR="00F2000C" w:rsidRDefault="006C205F" w:rsidP="006C205F">
      <w:pPr>
        <w:pStyle w:val="tbnormal"/>
        <w:spacing w:before="120" w:after="120"/>
      </w:pPr>
      <w:r>
        <w:t>C’est donc de votre ressort de prendre en considération ces éléments et de planifier</w:t>
      </w:r>
      <w:r w:rsidR="000134BE">
        <w:t xml:space="preserve"> la demande et</w:t>
      </w:r>
      <w:r>
        <w:t xml:space="preserve"> vos l</w:t>
      </w:r>
      <w:r w:rsidR="000134BE">
        <w:t>ots de production</w:t>
      </w:r>
      <w:r>
        <w:t>.</w:t>
      </w:r>
    </w:p>
    <w:p w14:paraId="65E9DAAD" w14:textId="038DD069" w:rsidR="00EF2613" w:rsidRDefault="00EF2613" w:rsidP="00EF2613">
      <w:pPr>
        <w:pStyle w:val="tbtitre3"/>
      </w:pPr>
      <w:bookmarkStart w:id="112" w:name="_Toc453919666"/>
      <w:r>
        <w:lastRenderedPageBreak/>
        <w:t>Les modalités de jeu</w:t>
      </w:r>
      <w:bookmarkEnd w:id="112"/>
    </w:p>
    <w:p w14:paraId="72810144" w14:textId="53658853" w:rsidR="00EF2613" w:rsidRDefault="00EF2613" w:rsidP="00EF2613">
      <w:pPr>
        <w:pStyle w:val="tbtitre4"/>
      </w:pPr>
      <w:bookmarkStart w:id="113" w:name="_Toc453919667"/>
      <w:r>
        <w:t>Simulation du temps</w:t>
      </w:r>
      <w:bookmarkEnd w:id="113"/>
    </w:p>
    <w:p w14:paraId="705D1F25" w14:textId="474012D5" w:rsidR="00EF2613" w:rsidRDefault="00EF2613" w:rsidP="00EF2613">
      <w:pPr>
        <w:pStyle w:val="tbtitre4"/>
      </w:pPr>
      <w:bookmarkStart w:id="114" w:name="_Toc453919668"/>
      <w:r>
        <w:t>Les contraintes</w:t>
      </w:r>
      <w:bookmarkEnd w:id="114"/>
    </w:p>
    <w:p w14:paraId="3F80B22C" w14:textId="001F4ED9" w:rsidR="00EF2613" w:rsidRPr="00EF2613" w:rsidRDefault="00EF2613" w:rsidP="00EF2613">
      <w:pPr>
        <w:pStyle w:val="tbtitre4"/>
      </w:pPr>
      <w:bookmarkStart w:id="115" w:name="_Toc453919669"/>
      <w:r>
        <w:t>Les décisions</w:t>
      </w:r>
      <w:bookmarkEnd w:id="115"/>
    </w:p>
    <w:p w14:paraId="0AC4C59F" w14:textId="1EF0C37F" w:rsidR="003F4AAD" w:rsidRDefault="003F4AAD" w:rsidP="006C205F">
      <w:pPr>
        <w:pStyle w:val="tbnormal"/>
        <w:spacing w:before="120" w:after="120"/>
      </w:pPr>
      <w:r>
        <w:br w:type="page"/>
      </w:r>
    </w:p>
    <w:p w14:paraId="088527F8" w14:textId="775AFE87" w:rsidR="00F23A9B" w:rsidRDefault="00F23A9B" w:rsidP="003D4537">
      <w:pPr>
        <w:pStyle w:val="tbtitre1"/>
      </w:pPr>
      <w:bookmarkStart w:id="116" w:name="_Toc453919670"/>
      <w:r>
        <w:lastRenderedPageBreak/>
        <w:t>Spécifications du jeu sérieux</w:t>
      </w:r>
      <w:bookmarkEnd w:id="116"/>
    </w:p>
    <w:p w14:paraId="1F346FE8" w14:textId="276397D4" w:rsidR="00ED076A" w:rsidRDefault="00ED076A" w:rsidP="00ED076A">
      <w:pPr>
        <w:pStyle w:val="tbnormal"/>
      </w:pPr>
      <w:r>
        <w:t xml:space="preserve">Cette seconde partie </w:t>
      </w:r>
      <w:r w:rsidR="00137634">
        <w:t>propose une analyse des différents processus d’une société de production. Chacun d’eux sont analysés de manière indépendante tout en gardant le lien avec le scénario.</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137634" w14:paraId="38C05BA5" w14:textId="77777777" w:rsidTr="00D826A4">
        <w:trPr>
          <w:trHeight w:hRule="exact" w:val="113"/>
        </w:trPr>
        <w:tc>
          <w:tcPr>
            <w:tcW w:w="597" w:type="dxa"/>
            <w:tcBorders>
              <w:bottom w:val="single" w:sz="2" w:space="0" w:color="D0CECE" w:themeColor="background2" w:themeShade="E6"/>
            </w:tcBorders>
            <w:shd w:val="clear" w:color="auto" w:fill="auto"/>
            <w:vAlign w:val="center"/>
          </w:tcPr>
          <w:p w14:paraId="7A326874" w14:textId="77777777" w:rsidR="00137634" w:rsidRPr="00025F11" w:rsidRDefault="00137634" w:rsidP="00D826A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ADE2F0F" w14:textId="77777777" w:rsidR="00137634" w:rsidRPr="00025F11" w:rsidRDefault="00137634" w:rsidP="00D826A4">
            <w:pPr>
              <w:pStyle w:val="tbnormal"/>
              <w:jc w:val="left"/>
              <w:rPr>
                <w:b/>
                <w:sz w:val="2"/>
                <w:szCs w:val="2"/>
              </w:rPr>
            </w:pPr>
          </w:p>
        </w:tc>
      </w:tr>
      <w:tr w:rsidR="00137634" w14:paraId="45AA3E85" w14:textId="77777777" w:rsidTr="00D826A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68892E5" w14:textId="77777777" w:rsidR="00137634" w:rsidRPr="000353ED" w:rsidRDefault="00137634" w:rsidP="00D826A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0783FC0" w14:textId="6FD452BC" w:rsidR="00137634" w:rsidRDefault="00137634" w:rsidP="00D826A4">
            <w:pPr>
              <w:pStyle w:val="tbnormal"/>
            </w:pPr>
            <w:r>
              <w:rPr>
                <w:b/>
              </w:rPr>
              <w:t>Informations</w:t>
            </w:r>
            <w:r w:rsidRPr="000353ED">
              <w:rPr>
                <w:b/>
              </w:rPr>
              <w:t> :</w:t>
            </w:r>
          </w:p>
          <w:p w14:paraId="20325316" w14:textId="381201AA" w:rsidR="00137634" w:rsidRPr="00025F11" w:rsidRDefault="00137634" w:rsidP="00137634">
            <w:pPr>
              <w:pStyle w:val="tbnormal"/>
              <w:rPr>
                <w:i/>
              </w:rPr>
            </w:pPr>
            <w:r>
              <w:rPr>
                <w:i/>
              </w:rPr>
              <w:t>Les spécifications pour les processus planification, approvisionnement et production se basent sur des hypothèses qui n’ont pas toutes étés vérifiées ou du moins, pas complétement. Nous sensibilisons le lecteur que seule la partie des ventes a débouché sur un artéfact logiciel fonctionnel.</w:t>
            </w:r>
          </w:p>
        </w:tc>
      </w:tr>
      <w:tr w:rsidR="00137634" w14:paraId="37603B2F" w14:textId="77777777" w:rsidTr="00D826A4">
        <w:trPr>
          <w:trHeight w:hRule="exact" w:val="113"/>
        </w:trPr>
        <w:tc>
          <w:tcPr>
            <w:tcW w:w="597" w:type="dxa"/>
            <w:tcBorders>
              <w:top w:val="single" w:sz="2" w:space="0" w:color="D0CECE" w:themeColor="background2" w:themeShade="E6"/>
            </w:tcBorders>
            <w:shd w:val="clear" w:color="auto" w:fill="auto"/>
            <w:vAlign w:val="center"/>
          </w:tcPr>
          <w:p w14:paraId="2F2D5D41" w14:textId="77777777" w:rsidR="00137634" w:rsidRPr="00025F11" w:rsidRDefault="00137634" w:rsidP="00D826A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A5F5C2E" w14:textId="77777777" w:rsidR="00137634" w:rsidRPr="00025F11" w:rsidRDefault="00137634" w:rsidP="00D826A4">
            <w:pPr>
              <w:pStyle w:val="tbnormal"/>
              <w:jc w:val="left"/>
              <w:rPr>
                <w:b/>
                <w:sz w:val="2"/>
                <w:szCs w:val="2"/>
              </w:rPr>
            </w:pPr>
          </w:p>
        </w:tc>
      </w:tr>
    </w:tbl>
    <w:p w14:paraId="22C2D49F" w14:textId="119B59D0" w:rsidR="00137634" w:rsidRDefault="00137634" w:rsidP="00ED076A">
      <w:pPr>
        <w:pStyle w:val="tbnormal"/>
      </w:pPr>
      <w:r>
        <w:t>Cependant, nous proposons une démarche commune que nous explorons dans le chapitre qui suit. Elle peut être appliquée uniformément à tous les processus ce qui est d’ailleurs la stratégie que nous avons utilisée afin d’obtenir nos résultats.</w:t>
      </w:r>
    </w:p>
    <w:p w14:paraId="78E36C0A" w14:textId="47B4A428" w:rsidR="00F23A9B" w:rsidRDefault="00F23A9B" w:rsidP="00F23A9B">
      <w:pPr>
        <w:pStyle w:val="tbtitre2"/>
      </w:pPr>
      <w:bookmarkStart w:id="117" w:name="_Toc453919671"/>
      <w:r>
        <w:t>Démarche utilisée</w:t>
      </w:r>
      <w:bookmarkEnd w:id="117"/>
    </w:p>
    <w:p w14:paraId="6662EEB5" w14:textId="46F84DF7" w:rsidR="00640203" w:rsidRDefault="00640203" w:rsidP="00640203">
      <w:pPr>
        <w:pStyle w:val="tbnormal"/>
      </w:pPr>
      <w:r>
        <w:t xml:space="preserve">Les résultats qui sont présentés dans les chapitres </w:t>
      </w:r>
      <w:r w:rsidR="005F655E">
        <w:t>qui suivent</w:t>
      </w:r>
      <w:r>
        <w:t xml:space="preserve"> sont obtenus en appliquant une démarche commune.</w:t>
      </w:r>
    </w:p>
    <w:p w14:paraId="3986697F" w14:textId="4E6A272F" w:rsidR="00640203" w:rsidRDefault="00640203" w:rsidP="00640203">
      <w:pPr>
        <w:pStyle w:val="tbnormal"/>
      </w:pPr>
      <w:r>
        <w:t>Pour chacun des processus analysés, nous travaillons de la manière suivante :</w:t>
      </w:r>
    </w:p>
    <w:p w14:paraId="708D3CD9" w14:textId="1D5305A1" w:rsidR="00640203" w:rsidRDefault="00640203" w:rsidP="00040851">
      <w:pPr>
        <w:pStyle w:val="tbnormal"/>
        <w:numPr>
          <w:ilvl w:val="0"/>
          <w:numId w:val="39"/>
        </w:numPr>
      </w:pPr>
      <w:r>
        <w:t>Compréhension des objectifs opérationnels</w:t>
      </w:r>
      <w:r w:rsidR="005F655E">
        <w:t>.</w:t>
      </w:r>
    </w:p>
    <w:p w14:paraId="3ED3D898" w14:textId="12E95AF4" w:rsidR="005F655E" w:rsidRDefault="005F655E" w:rsidP="00040851">
      <w:pPr>
        <w:pStyle w:val="tbnormal"/>
        <w:numPr>
          <w:ilvl w:val="0"/>
          <w:numId w:val="39"/>
        </w:numPr>
      </w:pPr>
      <w:r>
        <w:t>Analyse des alternatives métiers (s’il y en a) pour le scénario.</w:t>
      </w:r>
    </w:p>
    <w:p w14:paraId="6B8F8A7B" w14:textId="150BB3CE" w:rsidR="00640203" w:rsidRDefault="00640203" w:rsidP="00040851">
      <w:pPr>
        <w:pStyle w:val="tbnormal"/>
        <w:numPr>
          <w:ilvl w:val="0"/>
          <w:numId w:val="39"/>
        </w:numPr>
      </w:pPr>
      <w:r>
        <w:t>Mises-en œuvre de manière manuelle de tout le processus</w:t>
      </w:r>
      <w:r w:rsidR="005F655E">
        <w:t>.</w:t>
      </w:r>
    </w:p>
    <w:p w14:paraId="5626C58A" w14:textId="7CFD8FCB" w:rsidR="00640203" w:rsidRDefault="00640203" w:rsidP="00040851">
      <w:pPr>
        <w:pStyle w:val="tbnormal"/>
        <w:numPr>
          <w:ilvl w:val="0"/>
          <w:numId w:val="39"/>
        </w:numPr>
      </w:pPr>
      <w:r>
        <w:t>Listings des objets générés et/ou exploités</w:t>
      </w:r>
      <w:r w:rsidR="005F655E">
        <w:t>.</w:t>
      </w:r>
    </w:p>
    <w:p w14:paraId="56BAB019" w14:textId="4FECAF11" w:rsidR="00640203" w:rsidRDefault="00640203" w:rsidP="00040851">
      <w:pPr>
        <w:pStyle w:val="tbnormal"/>
        <w:numPr>
          <w:ilvl w:val="0"/>
          <w:numId w:val="39"/>
        </w:numPr>
      </w:pPr>
      <w:r>
        <w:t>Recherche d’informations sur les objets et sur les relations qu’ils possèdent entre eux dans le modèle Odoo®.</w:t>
      </w:r>
    </w:p>
    <w:p w14:paraId="247C4EED" w14:textId="279A5898" w:rsidR="00640203" w:rsidRDefault="00640203" w:rsidP="00040851">
      <w:pPr>
        <w:pStyle w:val="tbnormal"/>
        <w:numPr>
          <w:ilvl w:val="0"/>
          <w:numId w:val="39"/>
        </w:numPr>
      </w:pPr>
      <w:r>
        <w:t>Schématisation à la main de toutes les opérations</w:t>
      </w:r>
      <w:r w:rsidR="005F655E">
        <w:t>.</w:t>
      </w:r>
    </w:p>
    <w:p w14:paraId="47B5216B" w14:textId="261102BC" w:rsidR="00640203" w:rsidRDefault="00313FB3" w:rsidP="00040851">
      <w:pPr>
        <w:pStyle w:val="tbnormal"/>
        <w:numPr>
          <w:ilvl w:val="0"/>
          <w:numId w:val="39"/>
        </w:numPr>
      </w:pPr>
      <w:r>
        <w:t>Sélection des opérations à automatisées (jouée par le simulateur) et celles à laisser à la charge des participants avec un œil critique au niveau pédagogique.</w:t>
      </w:r>
    </w:p>
    <w:p w14:paraId="09CA043B" w14:textId="060D400A" w:rsidR="00313FB3" w:rsidRDefault="00313FB3" w:rsidP="00040851">
      <w:pPr>
        <w:pStyle w:val="tbnormal"/>
        <w:numPr>
          <w:ilvl w:val="0"/>
          <w:numId w:val="39"/>
        </w:numPr>
      </w:pPr>
      <w:r>
        <w:t>Mises-en œuvre des opérations par le biais de l’API grâce à l’artéfact logiciel, le simulateu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312BB3" w14:paraId="2F8C2072" w14:textId="77777777" w:rsidTr="00D826A4">
        <w:trPr>
          <w:trHeight w:hRule="exact" w:val="113"/>
        </w:trPr>
        <w:tc>
          <w:tcPr>
            <w:tcW w:w="597" w:type="dxa"/>
            <w:tcBorders>
              <w:bottom w:val="single" w:sz="2" w:space="0" w:color="D0CECE" w:themeColor="background2" w:themeShade="E6"/>
            </w:tcBorders>
            <w:shd w:val="clear" w:color="auto" w:fill="auto"/>
            <w:vAlign w:val="center"/>
          </w:tcPr>
          <w:p w14:paraId="5C06BC68" w14:textId="77777777" w:rsidR="00312BB3" w:rsidRPr="00025F11" w:rsidRDefault="00312BB3" w:rsidP="00D826A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976D9BF" w14:textId="77777777" w:rsidR="00312BB3" w:rsidRPr="00025F11" w:rsidRDefault="00312BB3" w:rsidP="00D826A4">
            <w:pPr>
              <w:pStyle w:val="tbnormal"/>
              <w:jc w:val="left"/>
              <w:rPr>
                <w:b/>
                <w:sz w:val="2"/>
                <w:szCs w:val="2"/>
              </w:rPr>
            </w:pPr>
          </w:p>
        </w:tc>
      </w:tr>
      <w:tr w:rsidR="00312BB3" w14:paraId="67B77B97" w14:textId="77777777" w:rsidTr="00D826A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DC587C3" w14:textId="77777777" w:rsidR="00312BB3" w:rsidRPr="000353ED" w:rsidRDefault="00312BB3" w:rsidP="00D826A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DF60F39" w14:textId="1077F086" w:rsidR="00312BB3" w:rsidRDefault="00312BB3" w:rsidP="00D826A4">
            <w:pPr>
              <w:pStyle w:val="tbnormal"/>
            </w:pPr>
            <w:r>
              <w:rPr>
                <w:b/>
              </w:rPr>
              <w:t>Considérations</w:t>
            </w:r>
            <w:r w:rsidRPr="000353ED">
              <w:rPr>
                <w:b/>
              </w:rPr>
              <w:t> :</w:t>
            </w:r>
          </w:p>
          <w:p w14:paraId="33B2A6D8" w14:textId="7C58CCBD" w:rsidR="00312BB3" w:rsidRPr="00025F11" w:rsidRDefault="00312BB3" w:rsidP="00727B61">
            <w:pPr>
              <w:pStyle w:val="tbnormal"/>
              <w:rPr>
                <w:i/>
              </w:rPr>
            </w:pPr>
            <w:r>
              <w:rPr>
                <w:i/>
              </w:rPr>
              <w:t>La dernière étape de portabilité des opérations sur le simulateur n’a été effectuée uniquement pour le processus de vente.</w:t>
            </w:r>
          </w:p>
        </w:tc>
      </w:tr>
      <w:tr w:rsidR="00312BB3" w14:paraId="4D2CC626" w14:textId="77777777" w:rsidTr="00D826A4">
        <w:trPr>
          <w:trHeight w:hRule="exact" w:val="113"/>
        </w:trPr>
        <w:tc>
          <w:tcPr>
            <w:tcW w:w="597" w:type="dxa"/>
            <w:tcBorders>
              <w:top w:val="single" w:sz="2" w:space="0" w:color="D0CECE" w:themeColor="background2" w:themeShade="E6"/>
            </w:tcBorders>
            <w:shd w:val="clear" w:color="auto" w:fill="auto"/>
            <w:vAlign w:val="center"/>
          </w:tcPr>
          <w:p w14:paraId="050D48DE" w14:textId="77777777" w:rsidR="00312BB3" w:rsidRPr="00025F11" w:rsidRDefault="00312BB3" w:rsidP="00D826A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9B12D89" w14:textId="77777777" w:rsidR="00312BB3" w:rsidRPr="00025F11" w:rsidRDefault="00312BB3" w:rsidP="00D826A4">
            <w:pPr>
              <w:pStyle w:val="tbnormal"/>
              <w:jc w:val="left"/>
              <w:rPr>
                <w:b/>
                <w:sz w:val="2"/>
                <w:szCs w:val="2"/>
              </w:rPr>
            </w:pPr>
          </w:p>
        </w:tc>
      </w:tr>
    </w:tbl>
    <w:p w14:paraId="17C80CAA" w14:textId="728CE01B" w:rsidR="006F1D20" w:rsidRDefault="006F1D20" w:rsidP="006F1D20">
      <w:pPr>
        <w:pStyle w:val="tbnormal"/>
      </w:pPr>
      <w:bookmarkStart w:id="118" w:name="_Toc453919672"/>
      <w:r>
        <w:br w:type="page"/>
      </w:r>
    </w:p>
    <w:p w14:paraId="67458B1E" w14:textId="3007AB41" w:rsidR="005F655E" w:rsidRDefault="005F655E" w:rsidP="005F655E">
      <w:pPr>
        <w:pStyle w:val="tbtitre3"/>
      </w:pPr>
      <w:r>
        <w:lastRenderedPageBreak/>
        <w:t>Compréhension opérationnels</w:t>
      </w:r>
    </w:p>
    <w:p w14:paraId="4CACA558" w14:textId="5B9C2C44" w:rsidR="006F1D20" w:rsidRPr="00161FAB" w:rsidRDefault="00161FAB" w:rsidP="00161FAB">
      <w:pPr>
        <w:pStyle w:val="tbnormal"/>
      </w:pPr>
      <w:r>
        <w:t xml:space="preserve">Cette opération consiste à comprendre </w:t>
      </w:r>
      <w:r w:rsidR="006F1D20">
        <w:t>l’impact du processus analysé sur la chaîne globale de création de valeur. Ici, nous faisons complétement abstraction du PGI. Nous gardons uniquement un œil métier et nous schématisons le résultat grâce à un diagramme de haut niveau d’abstraction.</w:t>
      </w:r>
    </w:p>
    <w:p w14:paraId="2B81DCFD" w14:textId="7C608A89" w:rsidR="005F655E" w:rsidRDefault="005F655E" w:rsidP="005F655E">
      <w:pPr>
        <w:pStyle w:val="tbtitre3"/>
      </w:pPr>
      <w:r>
        <w:t xml:space="preserve">Analyse </w:t>
      </w:r>
      <w:r w:rsidR="006B25EE">
        <w:t>de l’impact du scénario</w:t>
      </w:r>
    </w:p>
    <w:p w14:paraId="115B0C77" w14:textId="1EAF9359" w:rsidR="006F1D20" w:rsidRPr="006F1D20" w:rsidRDefault="006F1D20" w:rsidP="006F1D20">
      <w:pPr>
        <w:pStyle w:val="tbnormal"/>
      </w:pPr>
      <w:r>
        <w:t>Certain processus possède plusieurs stratégies possibles afin d’arriver aux objectifs qui lui incombe. L’idée de cette étape est d’en choisir une qui correspond au besoin du scénario Brewery &amp; Co.</w:t>
      </w:r>
    </w:p>
    <w:p w14:paraId="3141B22F" w14:textId="5AEA4B20" w:rsidR="005F655E" w:rsidRDefault="005F655E" w:rsidP="005F655E">
      <w:pPr>
        <w:pStyle w:val="tbtitre3"/>
      </w:pPr>
      <w:r>
        <w:t>Mises-en œuvre manuelle</w:t>
      </w:r>
    </w:p>
    <w:p w14:paraId="5B5B54B0" w14:textId="77777777" w:rsidR="006F1D20" w:rsidRDefault="006F1D20" w:rsidP="006F1D20">
      <w:pPr>
        <w:pStyle w:val="tbnormal"/>
      </w:pPr>
      <w:r>
        <w:t>Une fois que nous sommes d’accord sur ce que fait le processus et comment il doit le faire, nous basculons sur Odoo® pour tenter d’effectuer les opérations. Le but est de pouvoir :</w:t>
      </w:r>
    </w:p>
    <w:p w14:paraId="272A67BC" w14:textId="77777777" w:rsidR="006F1D20" w:rsidRDefault="006F1D20" w:rsidP="00040851">
      <w:pPr>
        <w:pStyle w:val="tbnormal"/>
        <w:numPr>
          <w:ilvl w:val="0"/>
          <w:numId w:val="40"/>
        </w:numPr>
      </w:pPr>
      <w:r>
        <w:t>Mettre en œuvre l’alternative choisie dans le PGI.</w:t>
      </w:r>
    </w:p>
    <w:p w14:paraId="5423548C" w14:textId="16A673C3" w:rsidR="006F1D20" w:rsidRDefault="006F1D20" w:rsidP="00040851">
      <w:pPr>
        <w:pStyle w:val="tbnormal"/>
        <w:numPr>
          <w:ilvl w:val="0"/>
          <w:numId w:val="40"/>
        </w:numPr>
      </w:pPr>
      <w:r>
        <w:t>Visualiser l’impact de chacune des opérations qui sont menées.</w:t>
      </w:r>
    </w:p>
    <w:p w14:paraId="7163A464" w14:textId="1DED35D9" w:rsidR="006F1D20" w:rsidRDefault="006F1D20" w:rsidP="006F1D20">
      <w:pPr>
        <w:pStyle w:val="tbnormal"/>
      </w:pPr>
      <w:r>
        <w:t xml:space="preserve">Ainsi, nous disposons d’informations solides pour composer un référentiel des workflows, des objets et des interactions qu’ils ont </w:t>
      </w:r>
      <w:r w:rsidR="00210436">
        <w:t>entre eux</w:t>
      </w:r>
      <w:r>
        <w:t>. Ceci est inévitable pour se rendre à l’étape qui sui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1D20" w14:paraId="1AC8BD8C" w14:textId="77777777" w:rsidTr="00D826A4">
        <w:trPr>
          <w:trHeight w:hRule="exact" w:val="113"/>
        </w:trPr>
        <w:tc>
          <w:tcPr>
            <w:tcW w:w="597" w:type="dxa"/>
            <w:tcBorders>
              <w:bottom w:val="single" w:sz="2" w:space="0" w:color="D0CECE" w:themeColor="background2" w:themeShade="E6"/>
            </w:tcBorders>
            <w:shd w:val="clear" w:color="auto" w:fill="auto"/>
            <w:vAlign w:val="center"/>
          </w:tcPr>
          <w:p w14:paraId="22173430" w14:textId="77777777" w:rsidR="006F1D20" w:rsidRPr="00025F11" w:rsidRDefault="006F1D20" w:rsidP="00D826A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F39E310" w14:textId="77777777" w:rsidR="006F1D20" w:rsidRPr="00025F11" w:rsidRDefault="006F1D20" w:rsidP="00D826A4">
            <w:pPr>
              <w:pStyle w:val="tbnormal"/>
              <w:jc w:val="left"/>
              <w:rPr>
                <w:b/>
                <w:sz w:val="2"/>
                <w:szCs w:val="2"/>
              </w:rPr>
            </w:pPr>
          </w:p>
        </w:tc>
      </w:tr>
      <w:tr w:rsidR="006F1D20" w14:paraId="7528542F" w14:textId="77777777" w:rsidTr="00D826A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21C6A85" w14:textId="77777777" w:rsidR="006F1D20" w:rsidRPr="000353ED" w:rsidRDefault="006F1D20" w:rsidP="00D826A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72F2ECF" w14:textId="72A65DF4" w:rsidR="006F1D20" w:rsidRDefault="006F1D20" w:rsidP="00D826A4">
            <w:pPr>
              <w:pStyle w:val="tbnormal"/>
            </w:pPr>
            <w:r>
              <w:rPr>
                <w:b/>
              </w:rPr>
              <w:t>Informations</w:t>
            </w:r>
            <w:r w:rsidRPr="000353ED">
              <w:rPr>
                <w:b/>
              </w:rPr>
              <w:t> :</w:t>
            </w:r>
          </w:p>
          <w:p w14:paraId="28238169" w14:textId="7B035242" w:rsidR="006F1D20" w:rsidRPr="00025F11" w:rsidRDefault="006F1D20" w:rsidP="00D826A4">
            <w:pPr>
              <w:pStyle w:val="tbnormal"/>
              <w:rPr>
                <w:i/>
              </w:rPr>
            </w:pPr>
            <w:r>
              <w:rPr>
                <w:i/>
              </w:rPr>
              <w:t>Pour effectuer cette étape, nous disposons d’une base de données Odoo® comportant la configuration finale (modules) et le master data rempli.</w:t>
            </w:r>
          </w:p>
        </w:tc>
      </w:tr>
      <w:tr w:rsidR="006F1D20" w14:paraId="03FE770F" w14:textId="77777777" w:rsidTr="00D826A4">
        <w:trPr>
          <w:trHeight w:hRule="exact" w:val="113"/>
        </w:trPr>
        <w:tc>
          <w:tcPr>
            <w:tcW w:w="597" w:type="dxa"/>
            <w:tcBorders>
              <w:top w:val="single" w:sz="2" w:space="0" w:color="D0CECE" w:themeColor="background2" w:themeShade="E6"/>
            </w:tcBorders>
            <w:shd w:val="clear" w:color="auto" w:fill="auto"/>
            <w:vAlign w:val="center"/>
          </w:tcPr>
          <w:p w14:paraId="27329460" w14:textId="77777777" w:rsidR="006F1D20" w:rsidRPr="00025F11" w:rsidRDefault="006F1D20" w:rsidP="00D826A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A72DFBF" w14:textId="77777777" w:rsidR="006F1D20" w:rsidRPr="00025F11" w:rsidRDefault="006F1D20" w:rsidP="00D826A4">
            <w:pPr>
              <w:pStyle w:val="tbnormal"/>
              <w:jc w:val="left"/>
              <w:rPr>
                <w:b/>
                <w:sz w:val="2"/>
                <w:szCs w:val="2"/>
              </w:rPr>
            </w:pPr>
          </w:p>
        </w:tc>
      </w:tr>
    </w:tbl>
    <w:p w14:paraId="237EC7AA" w14:textId="1A86CD1C" w:rsidR="00F37FDE" w:rsidRDefault="00F37FDE" w:rsidP="00F37FDE">
      <w:pPr>
        <w:pStyle w:val="tbnormal"/>
      </w:pPr>
      <w:r>
        <w:t>Afin d’obtenir des résultats, nous travaillons en mode développeur sur la base de données. Ce qui nous permet d’avoir accès aux informations voulu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F37FDE" w14:paraId="4A61176C" w14:textId="77777777" w:rsidTr="00D826A4">
        <w:trPr>
          <w:trHeight w:hRule="exact" w:val="113"/>
        </w:trPr>
        <w:tc>
          <w:tcPr>
            <w:tcW w:w="597" w:type="dxa"/>
            <w:tcBorders>
              <w:bottom w:val="single" w:sz="2" w:space="0" w:color="D0CECE" w:themeColor="background2" w:themeShade="E6"/>
            </w:tcBorders>
            <w:shd w:val="clear" w:color="auto" w:fill="auto"/>
            <w:vAlign w:val="center"/>
          </w:tcPr>
          <w:p w14:paraId="445E1EAE" w14:textId="77777777" w:rsidR="00F37FDE" w:rsidRPr="00025F11" w:rsidRDefault="00F37FDE" w:rsidP="00D826A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9CBCC14" w14:textId="77777777" w:rsidR="00F37FDE" w:rsidRPr="00025F11" w:rsidRDefault="00F37FDE" w:rsidP="00D826A4">
            <w:pPr>
              <w:pStyle w:val="tbnormal"/>
              <w:jc w:val="left"/>
              <w:rPr>
                <w:b/>
                <w:sz w:val="2"/>
                <w:szCs w:val="2"/>
              </w:rPr>
            </w:pPr>
          </w:p>
        </w:tc>
      </w:tr>
      <w:tr w:rsidR="00F37FDE" w14:paraId="70BB95BD" w14:textId="77777777" w:rsidTr="00D826A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9CC6341" w14:textId="77777777" w:rsidR="00F37FDE" w:rsidRPr="000353ED" w:rsidRDefault="00F37FDE" w:rsidP="00D826A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1086000" w14:textId="77777777" w:rsidR="00F37FDE" w:rsidRDefault="00F37FDE" w:rsidP="00D826A4">
            <w:pPr>
              <w:pStyle w:val="tbnormal"/>
            </w:pPr>
            <w:r>
              <w:rPr>
                <w:b/>
              </w:rPr>
              <w:t>Informations</w:t>
            </w:r>
            <w:r w:rsidRPr="000353ED">
              <w:rPr>
                <w:b/>
              </w:rPr>
              <w:t> :</w:t>
            </w:r>
          </w:p>
          <w:p w14:paraId="6E092F49" w14:textId="77777777" w:rsidR="00F37FDE" w:rsidRDefault="00F37FDE" w:rsidP="00D826A4">
            <w:pPr>
              <w:pStyle w:val="tbnormal"/>
              <w:rPr>
                <w:i/>
              </w:rPr>
            </w:pPr>
            <w:r>
              <w:rPr>
                <w:i/>
              </w:rPr>
              <w:t>Le mode développeur s’active directement sur l’IHM Web. Pour se faire aller dans le menu supérieur droit / About :</w:t>
            </w:r>
          </w:p>
          <w:p w14:paraId="395799FF" w14:textId="3E862067" w:rsidR="00F37FDE" w:rsidRPr="00025F11" w:rsidRDefault="00F37FDE" w:rsidP="00D826A4">
            <w:pPr>
              <w:pStyle w:val="tbnormal"/>
              <w:rPr>
                <w:i/>
              </w:rPr>
            </w:pPr>
            <w:r>
              <w:rPr>
                <w:i/>
                <w:noProof/>
                <w:lang w:eastAsia="fr-FR"/>
              </w:rPr>
              <w:drawing>
                <wp:inline distT="0" distB="0" distL="0" distR="0" wp14:anchorId="3A95E4C3" wp14:editId="02A498D8">
                  <wp:extent cx="1472728" cy="180000"/>
                  <wp:effectExtent l="0" t="0" r="635"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6-17 à 10.36.43.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72728" cy="180000"/>
                          </a:xfrm>
                          <a:prstGeom prst="rect">
                            <a:avLst/>
                          </a:prstGeom>
                        </pic:spPr>
                      </pic:pic>
                    </a:graphicData>
                  </a:graphic>
                </wp:inline>
              </w:drawing>
            </w:r>
          </w:p>
        </w:tc>
      </w:tr>
      <w:tr w:rsidR="00F37FDE" w14:paraId="722B258B" w14:textId="77777777" w:rsidTr="00D826A4">
        <w:trPr>
          <w:trHeight w:hRule="exact" w:val="113"/>
        </w:trPr>
        <w:tc>
          <w:tcPr>
            <w:tcW w:w="597" w:type="dxa"/>
            <w:tcBorders>
              <w:top w:val="single" w:sz="2" w:space="0" w:color="D0CECE" w:themeColor="background2" w:themeShade="E6"/>
            </w:tcBorders>
            <w:shd w:val="clear" w:color="auto" w:fill="auto"/>
            <w:vAlign w:val="center"/>
          </w:tcPr>
          <w:p w14:paraId="676C719D" w14:textId="77777777" w:rsidR="00F37FDE" w:rsidRPr="00025F11" w:rsidRDefault="00F37FDE" w:rsidP="00D826A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64F7AE9" w14:textId="77777777" w:rsidR="00F37FDE" w:rsidRPr="00025F11" w:rsidRDefault="00F37FDE" w:rsidP="00D826A4">
            <w:pPr>
              <w:pStyle w:val="tbnormal"/>
              <w:jc w:val="left"/>
              <w:rPr>
                <w:b/>
                <w:sz w:val="2"/>
                <w:szCs w:val="2"/>
              </w:rPr>
            </w:pPr>
          </w:p>
        </w:tc>
      </w:tr>
    </w:tbl>
    <w:p w14:paraId="633244D0" w14:textId="3A027BF0" w:rsidR="00F37FDE" w:rsidRDefault="00F37FDE" w:rsidP="00F37FDE">
      <w:pPr>
        <w:pStyle w:val="tbnormal"/>
      </w:pPr>
      <w:r>
        <w:t>Par exemple, pour récupérer les informations relatives à l’objet manipulé lors de l’ajout d’une nouvelle vente, il suffit de créer la vente et de survoler les champs qui nous intéresse et que nous voulons manipuler au travers du scénario. Voici comment, nous récupérons le nom de l’attribut nécessaire à renseigner le client :</w:t>
      </w:r>
    </w:p>
    <w:p w14:paraId="0C597E02" w14:textId="1AD60DA3" w:rsidR="00F37FDE" w:rsidRDefault="001D09C8" w:rsidP="00F37FDE">
      <w:pPr>
        <w:pStyle w:val="tbnormal"/>
      </w:pPr>
      <w:r>
        <w:rPr>
          <w:noProof/>
          <w:lang w:val="fr-FR" w:eastAsia="fr-FR"/>
        </w:rPr>
        <w:lastRenderedPageBreak/>
        <w:drawing>
          <wp:inline distT="0" distB="0" distL="0" distR="0" wp14:anchorId="20D5E635" wp14:editId="6C1815EB">
            <wp:extent cx="4679950" cy="28041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6-06-17 à 10.41.2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679950" cy="2804160"/>
                    </a:xfrm>
                    <a:prstGeom prst="rect">
                      <a:avLst/>
                    </a:prstGeom>
                  </pic:spPr>
                </pic:pic>
              </a:graphicData>
            </a:graphic>
          </wp:inline>
        </w:drawing>
      </w:r>
    </w:p>
    <w:p w14:paraId="3D167B6F" w14:textId="228A19B5" w:rsidR="00D54D2B" w:rsidRDefault="001D09C8" w:rsidP="00F37FDE">
      <w:pPr>
        <w:pStyle w:val="tbnormal"/>
      </w:pPr>
      <w:r>
        <w:t xml:space="preserve">Le résultat obtenu est que dans le modèle Odoo®, l’objet se nomme </w:t>
      </w:r>
      <w:r w:rsidRPr="00D54D2B">
        <w:rPr>
          <w:b/>
        </w:rPr>
        <w:t>sale.order</w:t>
      </w:r>
      <w:r>
        <w:t xml:space="preserve"> et que l’attribut </w:t>
      </w:r>
      <w:r w:rsidR="00D54D2B" w:rsidRPr="00D54D2B">
        <w:rPr>
          <w:b/>
        </w:rPr>
        <w:t>Field</w:t>
      </w:r>
      <w:r w:rsidR="00D54D2B">
        <w:t xml:space="preserve"> permettant de renseigner le client se nomme </w:t>
      </w:r>
      <w:r w:rsidR="00D54D2B" w:rsidRPr="00D54D2B">
        <w:rPr>
          <w:b/>
        </w:rPr>
        <w:t>partner_id</w:t>
      </w:r>
      <w:r w:rsidR="00D54D2B">
        <w:t xml:space="preserve"> et qu’il est du type </w:t>
      </w:r>
      <w:r w:rsidR="00D54D2B" w:rsidRPr="00D54D2B">
        <w:rPr>
          <w:b/>
        </w:rPr>
        <w:t>many2one</w:t>
      </w:r>
      <w:r w:rsidR="00D54D2B">
        <w:t>.</w:t>
      </w:r>
    </w:p>
    <w:p w14:paraId="5CFEDE2F" w14:textId="73675DFF" w:rsidR="005F655E" w:rsidRDefault="002B10DF" w:rsidP="005F655E">
      <w:pPr>
        <w:pStyle w:val="tbtitre3"/>
      </w:pPr>
      <w:r>
        <w:t>Audit de la structure</w:t>
      </w:r>
    </w:p>
    <w:p w14:paraId="738D063A" w14:textId="5F8E06CE" w:rsidR="00F92B68" w:rsidRDefault="00F92B68" w:rsidP="00F92B68">
      <w:pPr>
        <w:pStyle w:val="tbnormal"/>
      </w:pPr>
      <w:r>
        <w:t xml:space="preserve">La simulation manuelle permet d’obtenir un référentiel des objets </w:t>
      </w:r>
      <w:r w:rsidR="002B10DF">
        <w:t xml:space="preserve">et autres workflows </w:t>
      </w:r>
      <w:r>
        <w:t>qui sont utilisés pour obtenir les résultats opérationnels voulus.</w:t>
      </w:r>
      <w:r w:rsidR="008F67C0">
        <w:t xml:space="preserve"> Sur cette base, nous pouvons utiliser divers outils pour obtenir des informations supplémentaires comme les relations qui </w:t>
      </w:r>
      <w:r w:rsidR="002E00C7">
        <w:t>existent</w:t>
      </w:r>
      <w:r w:rsidR="008F67C0">
        <w:t xml:space="preserve"> entre les objets ainsi que le type (many2many/one2many/many2one). Mais aussi les attributs avec leur type et les contraintes qui y sont apposées.</w:t>
      </w:r>
    </w:p>
    <w:p w14:paraId="48CF2E52" w14:textId="0B0B39A6" w:rsidR="00413DAA" w:rsidRDefault="00413DAA" w:rsidP="00F92B68">
      <w:pPr>
        <w:pStyle w:val="tbnormal"/>
      </w:pPr>
      <w:r>
        <w:t>Pour se faire, les outils suivants sont proposés par l’éditeur :</w:t>
      </w:r>
    </w:p>
    <w:p w14:paraId="4D721B9B" w14:textId="5597A4A3" w:rsidR="00413DAA" w:rsidRDefault="00413DAA" w:rsidP="00040851">
      <w:pPr>
        <w:pStyle w:val="tbnormal"/>
        <w:numPr>
          <w:ilvl w:val="0"/>
          <w:numId w:val="41"/>
        </w:numPr>
      </w:pPr>
      <w:r>
        <w:t xml:space="preserve">La barre </w:t>
      </w:r>
      <w:r w:rsidRPr="00413DAA">
        <w:rPr>
          <w:b/>
        </w:rPr>
        <w:t>Developer Tools</w:t>
      </w:r>
      <w:r>
        <w:t xml:space="preserve"> (figure nX) pour un audit simple. Elle nous est utile grâce aux menus </w:t>
      </w:r>
      <w:r w:rsidRPr="00413DAA">
        <w:rPr>
          <w:b/>
        </w:rPr>
        <w:t>Action</w:t>
      </w:r>
      <w:r>
        <w:t xml:space="preserve"> pour tous ce qui touche à la visualisation des attributs et des workflows (s’il y en a) et </w:t>
      </w:r>
      <w:r w:rsidRPr="00413DAA">
        <w:rPr>
          <w:b/>
        </w:rPr>
        <w:t>View</w:t>
      </w:r>
      <w:r>
        <w:t xml:space="preserve"> pour obtenir des informations sur les métadonnées.</w:t>
      </w:r>
    </w:p>
    <w:p w14:paraId="2BA27ED5" w14:textId="6BC94518" w:rsidR="00413DAA" w:rsidRDefault="00413DAA" w:rsidP="00040851">
      <w:pPr>
        <w:pStyle w:val="tbnormal"/>
        <w:numPr>
          <w:ilvl w:val="0"/>
          <w:numId w:val="41"/>
        </w:numPr>
      </w:pPr>
      <w:r>
        <w:t xml:space="preserve">Plus poussé, dans les paramètres techniques. Pour s’y rendre Menu principal / Paramètres / Technique / Structure de base de données et à partir de là, les modèles, les attributs, les contraintes et les relations many2many sont accessibles. Principalement, nous utilisons le Modèle qui nous donne accès à la liste exhaustive de tous les objets (tables) Odoo®. Ensuite, nous </w:t>
      </w:r>
      <w:r w:rsidR="00D826A4">
        <w:t>choisissons</w:t>
      </w:r>
      <w:r>
        <w:t xml:space="preserve"> l’objet que nous voulons explorer et nous pouvons même en extraire un PDF très utile qui montre de manière claire et précise les</w:t>
      </w:r>
      <w:r w:rsidR="0017242C">
        <w:t xml:space="preserve"> caractéristiques plus poussées (voir la figure nX).</w:t>
      </w:r>
    </w:p>
    <w:p w14:paraId="4C6E1528" w14:textId="2E45599D" w:rsidR="00E7772D" w:rsidRDefault="00E7772D" w:rsidP="00040851">
      <w:pPr>
        <w:pStyle w:val="tbnormal"/>
        <w:numPr>
          <w:ilvl w:val="0"/>
          <w:numId w:val="41"/>
        </w:numPr>
      </w:pPr>
      <w:r>
        <w:t>De la même manière, les workflows peuvent être exporté sous forme PDF. Cependant, dans la version actuelle d’Odoo® les workflows sont gentiment abandonnés. De ce fait, la plus part des opérations se font uniquement grâce à des états sur les objets plutôt que par l’orchestration d’un workflow comme c’était le cas auparava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17242C" w14:paraId="7D204820" w14:textId="77777777" w:rsidTr="00CE2BD8">
        <w:trPr>
          <w:trHeight w:hRule="exact" w:val="113"/>
        </w:trPr>
        <w:tc>
          <w:tcPr>
            <w:tcW w:w="597" w:type="dxa"/>
            <w:tcBorders>
              <w:bottom w:val="single" w:sz="2" w:space="0" w:color="D0CECE" w:themeColor="background2" w:themeShade="E6"/>
            </w:tcBorders>
            <w:shd w:val="clear" w:color="auto" w:fill="auto"/>
            <w:vAlign w:val="center"/>
          </w:tcPr>
          <w:p w14:paraId="3221D96B" w14:textId="77777777" w:rsidR="0017242C" w:rsidRPr="00025F11" w:rsidRDefault="0017242C" w:rsidP="00CE2BD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79EAB59" w14:textId="77777777" w:rsidR="0017242C" w:rsidRPr="00025F11" w:rsidRDefault="0017242C" w:rsidP="00CE2BD8">
            <w:pPr>
              <w:pStyle w:val="tbnormal"/>
              <w:jc w:val="left"/>
              <w:rPr>
                <w:b/>
                <w:sz w:val="2"/>
                <w:szCs w:val="2"/>
              </w:rPr>
            </w:pPr>
          </w:p>
        </w:tc>
      </w:tr>
      <w:tr w:rsidR="0017242C" w14:paraId="740090EE" w14:textId="77777777" w:rsidTr="00CE2BD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A7BE8D0" w14:textId="77777777" w:rsidR="0017242C" w:rsidRPr="000353ED" w:rsidRDefault="0017242C" w:rsidP="00CE2BD8">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E9F50B2" w14:textId="77777777" w:rsidR="0017242C" w:rsidRDefault="0017242C" w:rsidP="00CE2BD8">
            <w:pPr>
              <w:pStyle w:val="tbnormal"/>
            </w:pPr>
            <w:r>
              <w:rPr>
                <w:b/>
              </w:rPr>
              <w:t>Informations</w:t>
            </w:r>
            <w:r w:rsidRPr="000353ED">
              <w:rPr>
                <w:b/>
              </w:rPr>
              <w:t> :</w:t>
            </w:r>
          </w:p>
          <w:p w14:paraId="3A3B8A60" w14:textId="672174C1" w:rsidR="0017242C" w:rsidRDefault="0017242C" w:rsidP="00CE2BD8">
            <w:pPr>
              <w:pStyle w:val="tbnormal"/>
              <w:rPr>
                <w:i/>
              </w:rPr>
            </w:pPr>
            <w:r>
              <w:rPr>
                <w:i/>
              </w:rPr>
              <w:t>Ce n’est qu’après plusieurs semaines que nous avons trouvés ces outils proposés par l’éditeur. Avant cela, nous avions mis en place un bout de code qui</w:t>
            </w:r>
            <w:r w:rsidR="006B1AAD">
              <w:rPr>
                <w:i/>
              </w:rPr>
              <w:t xml:space="preserve"> nous </w:t>
            </w:r>
            <w:r>
              <w:rPr>
                <w:i/>
              </w:rPr>
              <w:t>permet</w:t>
            </w:r>
            <w:r w:rsidR="006B1AAD">
              <w:rPr>
                <w:i/>
              </w:rPr>
              <w:t>ait</w:t>
            </w:r>
            <w:r>
              <w:rPr>
                <w:i/>
              </w:rPr>
              <w:t xml:space="preserve"> d’interroger la structure d’</w:t>
            </w:r>
            <w:r w:rsidR="006B1AAD">
              <w:rPr>
                <w:i/>
              </w:rPr>
              <w:t>un modèle par le biais de l’API</w:t>
            </w:r>
            <w:r>
              <w:rPr>
                <w:i/>
              </w:rPr>
              <w:t>. Voici le code</w:t>
            </w:r>
            <w:r w:rsidR="00E7772D">
              <w:rPr>
                <w:rStyle w:val="Appelnotedebasdep"/>
                <w:i/>
              </w:rPr>
              <w:footnoteReference w:id="16"/>
            </w:r>
            <w:r w:rsidR="00E7772D">
              <w:rPr>
                <w:i/>
              </w:rPr>
              <w:t xml:space="preserve"> </w:t>
            </w:r>
            <w:r w:rsidR="006B1AAD">
              <w:rPr>
                <w:i/>
              </w:rPr>
              <w:t xml:space="preserve">à partir duquel nous nous sommes inspirés </w:t>
            </w:r>
            <w:r w:rsidR="00E7772D">
              <w:rPr>
                <w:i/>
              </w:rPr>
              <w:t xml:space="preserve">(dans cet exemple c’est le modèle </w:t>
            </w:r>
            <w:r w:rsidR="00E7772D" w:rsidRPr="006B1AAD">
              <w:rPr>
                <w:b/>
                <w:i/>
              </w:rPr>
              <w:t>res.partner</w:t>
            </w:r>
            <w:r w:rsidR="00E7772D">
              <w:rPr>
                <w:i/>
              </w:rPr>
              <w:t xml:space="preserve"> qui est inspecté) :</w:t>
            </w:r>
          </w:p>
          <w:p w14:paraId="20E7B467" w14:textId="07A70DB2" w:rsidR="0017242C" w:rsidRPr="00025F11" w:rsidRDefault="00E7772D" w:rsidP="00CE2BD8">
            <w:pPr>
              <w:pStyle w:val="tbnormal"/>
              <w:rPr>
                <w:i/>
              </w:rPr>
            </w:pPr>
            <w:r>
              <w:rPr>
                <w:i/>
                <w:noProof/>
                <w:lang w:eastAsia="fr-FR"/>
              </w:rPr>
              <w:drawing>
                <wp:inline distT="0" distB="0" distL="0" distR="0" wp14:anchorId="3201EB5F" wp14:editId="79F19205">
                  <wp:extent cx="4140000" cy="736994"/>
                  <wp:effectExtent l="0" t="0" r="63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 d’écran 2016-06-17 à 11.00.27.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140000" cy="736994"/>
                          </a:xfrm>
                          <a:prstGeom prst="rect">
                            <a:avLst/>
                          </a:prstGeom>
                        </pic:spPr>
                      </pic:pic>
                    </a:graphicData>
                  </a:graphic>
                </wp:inline>
              </w:drawing>
            </w:r>
          </w:p>
        </w:tc>
      </w:tr>
      <w:tr w:rsidR="0017242C" w14:paraId="2843C13F" w14:textId="77777777" w:rsidTr="00CE2BD8">
        <w:trPr>
          <w:trHeight w:hRule="exact" w:val="113"/>
        </w:trPr>
        <w:tc>
          <w:tcPr>
            <w:tcW w:w="597" w:type="dxa"/>
            <w:tcBorders>
              <w:top w:val="single" w:sz="2" w:space="0" w:color="D0CECE" w:themeColor="background2" w:themeShade="E6"/>
            </w:tcBorders>
            <w:shd w:val="clear" w:color="auto" w:fill="auto"/>
            <w:vAlign w:val="center"/>
          </w:tcPr>
          <w:p w14:paraId="54C4FF88" w14:textId="77777777" w:rsidR="0017242C" w:rsidRPr="00025F11" w:rsidRDefault="0017242C" w:rsidP="00CE2BD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9EED5C1" w14:textId="77777777" w:rsidR="0017242C" w:rsidRDefault="0017242C" w:rsidP="00CE2BD8">
            <w:pPr>
              <w:pStyle w:val="tbnormal"/>
              <w:jc w:val="left"/>
              <w:rPr>
                <w:b/>
                <w:sz w:val="2"/>
                <w:szCs w:val="2"/>
              </w:rPr>
            </w:pPr>
          </w:p>
          <w:p w14:paraId="248BF507" w14:textId="77777777" w:rsidR="00E7772D" w:rsidRPr="00025F11" w:rsidRDefault="00E7772D" w:rsidP="00CE2BD8">
            <w:pPr>
              <w:pStyle w:val="tbnormal"/>
              <w:jc w:val="left"/>
              <w:rPr>
                <w:b/>
                <w:sz w:val="2"/>
                <w:szCs w:val="2"/>
              </w:rPr>
            </w:pPr>
          </w:p>
        </w:tc>
      </w:tr>
    </w:tbl>
    <w:p w14:paraId="5CD4B558" w14:textId="5A9BC36B" w:rsidR="005F655E" w:rsidRDefault="005F655E" w:rsidP="005F655E">
      <w:pPr>
        <w:pStyle w:val="tbtitre3"/>
      </w:pPr>
      <w:r>
        <w:t>Diagramme du processus d’affaire</w:t>
      </w:r>
    </w:p>
    <w:p w14:paraId="627E0246" w14:textId="13D76F02" w:rsidR="002C5E85" w:rsidRPr="002C5E85" w:rsidRDefault="002C5E85" w:rsidP="002C5E85">
      <w:pPr>
        <w:pStyle w:val="tbnormal"/>
      </w:pPr>
      <w:r>
        <w:t>La représentation des étapes à réaliser dans le PGI sont modélisée afin de disposer d’une base visuelle les représentant et permettant d’atteindre les objectifs opérationnels en s’appuyant sur Odoo®. Couplé aux résultats obtenus dans la phase précédente et à ceux de la phase qui suit, les futurs développeurs disposent de tous ce qu’il faut pour démarrer une nouvelle itération du projet.</w:t>
      </w:r>
    </w:p>
    <w:p w14:paraId="71D02EAE" w14:textId="5FF0BBB7" w:rsidR="005F655E" w:rsidRDefault="005F655E" w:rsidP="005F655E">
      <w:pPr>
        <w:pStyle w:val="tbtitre3"/>
      </w:pPr>
      <w:r>
        <w:t>Choix pédagogique</w:t>
      </w:r>
    </w:p>
    <w:p w14:paraId="46682E57" w14:textId="50470416" w:rsidR="001902B7" w:rsidRDefault="001902B7" w:rsidP="001902B7">
      <w:pPr>
        <w:pStyle w:val="tbnormal"/>
      </w:pPr>
      <w:r>
        <w:t>Pour les besoins du scénario, nous proposons de catégoriser les différentes étapes en deux types :</w:t>
      </w:r>
    </w:p>
    <w:p w14:paraId="4F74A4FF" w14:textId="0541CF56" w:rsidR="001902B7" w:rsidRDefault="001902B7" w:rsidP="00040851">
      <w:pPr>
        <w:pStyle w:val="tbnormal"/>
        <w:numPr>
          <w:ilvl w:val="0"/>
          <w:numId w:val="42"/>
        </w:numPr>
      </w:pPr>
      <w:r>
        <w:t>Les étapes automatiques, c’est-à-dire jouée par le simulateur.</w:t>
      </w:r>
    </w:p>
    <w:p w14:paraId="6127F2A5" w14:textId="459F2F6C" w:rsidR="001902B7" w:rsidRDefault="001902B7" w:rsidP="00040851">
      <w:pPr>
        <w:pStyle w:val="tbnormal"/>
        <w:numPr>
          <w:ilvl w:val="0"/>
          <w:numId w:val="42"/>
        </w:numPr>
      </w:pPr>
      <w:r>
        <w:t>Les étapes manuelles, c’est-à-dire jouée par les participants.</w:t>
      </w:r>
    </w:p>
    <w:p w14:paraId="06013EC1" w14:textId="69BD5986" w:rsidR="001902B7" w:rsidRDefault="001902B7" w:rsidP="001902B7">
      <w:pPr>
        <w:pStyle w:val="tbnormal"/>
      </w:pPr>
      <w:r>
        <w:t>Pour effectuer ces choix, nous nous basons sur des hypothèses et effectuons ces choix de manière très subjectives. Nous recommandons de faire valider par des personnes adéquates ces résultats afin d’être sûr que ces choix sont réellement sujet à l’apport de valeur pédagogiqu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54072F" w14:paraId="5067DBC4" w14:textId="77777777" w:rsidTr="00CE2BD8">
        <w:trPr>
          <w:trHeight w:hRule="exact" w:val="113"/>
        </w:trPr>
        <w:tc>
          <w:tcPr>
            <w:tcW w:w="597" w:type="dxa"/>
            <w:tcBorders>
              <w:bottom w:val="single" w:sz="2" w:space="0" w:color="D0CECE" w:themeColor="background2" w:themeShade="E6"/>
            </w:tcBorders>
            <w:shd w:val="clear" w:color="auto" w:fill="auto"/>
            <w:vAlign w:val="center"/>
          </w:tcPr>
          <w:p w14:paraId="33023C2D" w14:textId="77777777" w:rsidR="0054072F" w:rsidRPr="00025F11" w:rsidRDefault="0054072F" w:rsidP="00CE2BD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7CB617C" w14:textId="77777777" w:rsidR="0054072F" w:rsidRPr="00025F11" w:rsidRDefault="0054072F" w:rsidP="00CE2BD8">
            <w:pPr>
              <w:pStyle w:val="tbnormal"/>
              <w:jc w:val="left"/>
              <w:rPr>
                <w:b/>
                <w:sz w:val="2"/>
                <w:szCs w:val="2"/>
              </w:rPr>
            </w:pPr>
          </w:p>
        </w:tc>
      </w:tr>
      <w:tr w:rsidR="0054072F" w14:paraId="2B6059FC" w14:textId="77777777" w:rsidTr="00CE2BD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B66C2A6" w14:textId="77777777" w:rsidR="0054072F" w:rsidRPr="000353ED" w:rsidRDefault="0054072F" w:rsidP="00CE2BD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04628FA" w14:textId="77777777" w:rsidR="0054072F" w:rsidRDefault="0054072F" w:rsidP="00CE2BD8">
            <w:pPr>
              <w:pStyle w:val="tbnormal"/>
            </w:pPr>
            <w:r>
              <w:rPr>
                <w:b/>
              </w:rPr>
              <w:t>Informations</w:t>
            </w:r>
            <w:r w:rsidRPr="000353ED">
              <w:rPr>
                <w:b/>
              </w:rPr>
              <w:t> :</w:t>
            </w:r>
          </w:p>
          <w:p w14:paraId="43122D4A" w14:textId="77AC6AEE" w:rsidR="0054072F" w:rsidRPr="00025F11" w:rsidRDefault="0054072F" w:rsidP="0054072F">
            <w:pPr>
              <w:pStyle w:val="tbnormal"/>
              <w:rPr>
                <w:i/>
              </w:rPr>
            </w:pPr>
            <w:r>
              <w:rPr>
                <w:i/>
              </w:rPr>
              <w:t xml:space="preserve">Il est important de faire la distinction entre les étapes automatisées pour rendre le contexte fluide et interactif des étapes automatisées pour des raisons techniques. Nous le verrons plus loin dans cet article mais l’étape de calcul des besoins est une étape que nous recommandons d’automatiser pour des problématiques de date </w:t>
            </w:r>
            <w:r w:rsidR="00F66A62">
              <w:rPr>
                <w:i/>
              </w:rPr>
              <w:t>que nous n’avons pu résoudre dans l’état actuel de l’analyse.</w:t>
            </w:r>
          </w:p>
        </w:tc>
      </w:tr>
      <w:tr w:rsidR="0054072F" w14:paraId="23D23037" w14:textId="77777777" w:rsidTr="00CE2BD8">
        <w:trPr>
          <w:trHeight w:hRule="exact" w:val="113"/>
        </w:trPr>
        <w:tc>
          <w:tcPr>
            <w:tcW w:w="597" w:type="dxa"/>
            <w:tcBorders>
              <w:top w:val="single" w:sz="2" w:space="0" w:color="D0CECE" w:themeColor="background2" w:themeShade="E6"/>
            </w:tcBorders>
            <w:shd w:val="clear" w:color="auto" w:fill="auto"/>
            <w:vAlign w:val="center"/>
          </w:tcPr>
          <w:p w14:paraId="2A68D3D1" w14:textId="77777777" w:rsidR="0054072F" w:rsidRPr="00025F11" w:rsidRDefault="0054072F" w:rsidP="00CE2BD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292C668" w14:textId="77777777" w:rsidR="0054072F" w:rsidRPr="00025F11" w:rsidRDefault="0054072F" w:rsidP="00CE2BD8">
            <w:pPr>
              <w:pStyle w:val="tbnormal"/>
              <w:jc w:val="left"/>
              <w:rPr>
                <w:b/>
                <w:sz w:val="2"/>
                <w:szCs w:val="2"/>
              </w:rPr>
            </w:pPr>
          </w:p>
        </w:tc>
      </w:tr>
    </w:tbl>
    <w:p w14:paraId="24A4C39A" w14:textId="20819D33" w:rsidR="005F655E" w:rsidRDefault="005F655E" w:rsidP="005F655E">
      <w:pPr>
        <w:pStyle w:val="tbtitre3"/>
      </w:pPr>
      <w:r>
        <w:t>Mises-en œuvre par l’API</w:t>
      </w:r>
    </w:p>
    <w:p w14:paraId="78876C50" w14:textId="68E18BC9" w:rsidR="00727B61" w:rsidRDefault="004D6667" w:rsidP="00727B61">
      <w:pPr>
        <w:pStyle w:val="tbnormal"/>
      </w:pPr>
      <w:r>
        <w:t>Cette étape de la démarche fait office de concrétisation finale d’un processus dans le simulateur. Elle débouche sur un résultat fonctionnel de ce que doit être la réalisation d’un processus dans le simulateur et plus loin dans le jeu.</w:t>
      </w:r>
    </w:p>
    <w:p w14:paraId="2F5B9EA2" w14:textId="21EE791B" w:rsidR="004D6667" w:rsidRDefault="004D6667" w:rsidP="00727B61">
      <w:pPr>
        <w:pStyle w:val="tbnormal"/>
      </w:pPr>
      <w:r>
        <w:lastRenderedPageBreak/>
        <w:t xml:space="preserve">Nous l’avons effectuée uniquement pour le processus des ventes. Lequel, </w:t>
      </w:r>
      <w:r w:rsidR="00611330">
        <w:t>rappelons-le</w:t>
      </w:r>
      <w:r>
        <w:t xml:space="preserve"> sert de support à la réalisation du proof of concept.</w:t>
      </w:r>
    </w:p>
    <w:p w14:paraId="54A8C31F" w14:textId="0AC191F6" w:rsidR="00611330" w:rsidRPr="00727B61" w:rsidRDefault="00611330" w:rsidP="00727B61">
      <w:pPr>
        <w:pStyle w:val="tbnormal"/>
      </w:pPr>
      <w:r>
        <w:t>Pour les autres processus, nous proposons des recommandations sur la base des hypothèses que nous formulons grâce aux compétences que nous avons accumulés durant la réalisation de ce travail.</w:t>
      </w:r>
    </w:p>
    <w:p w14:paraId="506A5320" w14:textId="1F91416C" w:rsidR="00380412" w:rsidRDefault="00494A06" w:rsidP="00F23A9B">
      <w:pPr>
        <w:pStyle w:val="tbtitre2"/>
      </w:pPr>
      <w:r>
        <w:t>La chaîne de valeur</w:t>
      </w:r>
      <w:bookmarkEnd w:id="118"/>
    </w:p>
    <w:p w14:paraId="2FE7C9E2" w14:textId="39B28133" w:rsidR="00494A06" w:rsidRDefault="00494A06" w:rsidP="00494A06">
      <w:pPr>
        <w:pStyle w:val="tbnormal"/>
      </w:pPr>
      <w:r>
        <w:t xml:space="preserve">Pour simuler Brewery &amp; Co., nous avons découpé les deux grandes parties </w:t>
      </w:r>
      <w:r w:rsidR="00DF667C">
        <w:t xml:space="preserve">opérationnelles de la société de manière à représenter </w:t>
      </w:r>
      <w:r>
        <w:t>la logi</w:t>
      </w:r>
      <w:r w:rsidR="00DE2159">
        <w:t xml:space="preserve">stique et </w:t>
      </w:r>
      <w:r w:rsidR="00DF667C">
        <w:t>les ventes.</w:t>
      </w:r>
    </w:p>
    <w:p w14:paraId="6A389D78" w14:textId="7DED0AB0" w:rsidR="00494A06" w:rsidRDefault="00494A06" w:rsidP="00494A06">
      <w:pPr>
        <w:pStyle w:val="tbnormal"/>
      </w:pPr>
      <w:r>
        <w:t xml:space="preserve">Nous avons volontairement divisé ces deux parties car elles ne sont </w:t>
      </w:r>
      <w:r w:rsidR="002F2291">
        <w:t xml:space="preserve">– </w:t>
      </w:r>
      <w:r w:rsidR="00DE2159">
        <w:t xml:space="preserve">à notre sens </w:t>
      </w:r>
      <w:r w:rsidR="002F2291">
        <w:t>–</w:t>
      </w:r>
      <w:r w:rsidR="00DE2159">
        <w:t xml:space="preserve"> </w:t>
      </w:r>
      <w:r>
        <w:t>liées qu’indirectement dans leur séquencement. Bien évidemment, les forces de ventes ont besoin de produits disponibles pour conclure des affaires mais l’activité logistique n’entre pas directement dans la même séquence d’opérations.</w:t>
      </w:r>
    </w:p>
    <w:p w14:paraId="4267FFAD" w14:textId="5189AFAB" w:rsidR="00494A06" w:rsidRDefault="00494A06" w:rsidP="00494A06">
      <w:pPr>
        <w:pStyle w:val="tbnormal"/>
      </w:pPr>
      <w:r>
        <w:t>La chaine de valeur de Brewery &amp; Co. est la suivante :</w:t>
      </w:r>
    </w:p>
    <w:p w14:paraId="2A2515E1" w14:textId="1FC9464B" w:rsidR="00494A06" w:rsidRDefault="002F2291" w:rsidP="00494A06">
      <w:pPr>
        <w:pStyle w:val="tbnormal"/>
      </w:pPr>
      <w:r>
        <w:rPr>
          <w:noProof/>
          <w:lang w:val="fr-FR" w:eastAsia="fr-FR"/>
        </w:rPr>
        <w:drawing>
          <wp:inline distT="0" distB="0" distL="0" distR="0" wp14:anchorId="079A6A1D" wp14:editId="49FC3C09">
            <wp:extent cx="4679950" cy="74549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 d’écran 2016-06-17 à 11.29.36.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679950" cy="745490"/>
                    </a:xfrm>
                    <a:prstGeom prst="rect">
                      <a:avLst/>
                    </a:prstGeom>
                  </pic:spPr>
                </pic:pic>
              </a:graphicData>
            </a:graphic>
          </wp:inline>
        </w:drawing>
      </w:r>
    </w:p>
    <w:p w14:paraId="0B727191" w14:textId="2BA975A3" w:rsidR="00327F71" w:rsidRPr="00442016" w:rsidRDefault="00327F71" w:rsidP="00494A06">
      <w:pPr>
        <w:pStyle w:val="tbnormal"/>
      </w:pPr>
      <w:r>
        <w:t xml:space="preserve">Sur ce diagramme, l’accent est mis sur la différentiation dont nous avons fait état ci-dessus. On voit que le cycle opérationnel comprend à la fois la partie logistique et celle des ventes. </w:t>
      </w:r>
      <w:r w:rsidR="002F2291">
        <w:t>De ce fait,</w:t>
      </w:r>
      <w:r>
        <w:t xml:space="preserve"> nous admettons que le rythme des ventes peut être différent que celui de la logistique.</w:t>
      </w:r>
    </w:p>
    <w:p w14:paraId="18FDF18B" w14:textId="7B2B9D13" w:rsidR="00494A06" w:rsidRDefault="00A955CE" w:rsidP="00F01725">
      <w:pPr>
        <w:pStyle w:val="tbtitre3"/>
      </w:pPr>
      <w:bookmarkStart w:id="119" w:name="_Toc453919673"/>
      <w:r>
        <w:t>Partie l</w:t>
      </w:r>
      <w:r w:rsidR="00D6539F">
        <w:t>ogistique</w:t>
      </w:r>
      <w:bookmarkEnd w:id="119"/>
    </w:p>
    <w:p w14:paraId="61281904" w14:textId="1E21576E" w:rsidR="00494A06" w:rsidRDefault="00494A06" w:rsidP="00494A06">
      <w:pPr>
        <w:pStyle w:val="tbnormal"/>
      </w:pPr>
      <w:r>
        <w:t xml:space="preserve">Cette partie </w:t>
      </w:r>
      <w:r w:rsidR="002E5A9E">
        <w:t>a</w:t>
      </w:r>
      <w:r>
        <w:t xml:space="preserve"> pour but de mettre à disposition des forces de ventes</w:t>
      </w:r>
      <w:r w:rsidR="002E5A9E">
        <w:t>,</w:t>
      </w:r>
      <w:r>
        <w:t xml:space="preserve"> les produits finis ou plus communément appelé, les articles qu’elles ont à vendre.</w:t>
      </w:r>
    </w:p>
    <w:p w14:paraId="56BCCF8A" w14:textId="77777777" w:rsidR="00C2373B" w:rsidRDefault="00494A06" w:rsidP="00494A06">
      <w:pPr>
        <w:pStyle w:val="tbnormal"/>
      </w:pPr>
      <w:r>
        <w:t>Sur la base des prévisions de vente toute la logistique se met en place</w:t>
      </w:r>
      <w:r w:rsidR="00C2373B">
        <w:t xml:space="preserve"> afin d’acheter et de produire en conséquence</w:t>
      </w:r>
      <w:r>
        <w:t>.</w:t>
      </w:r>
    </w:p>
    <w:p w14:paraId="622AE0BA" w14:textId="646F68E0" w:rsidR="00C2373B" w:rsidRDefault="00C2373B" w:rsidP="00C2373B">
      <w:pPr>
        <w:pStyle w:val="tbtitre3"/>
      </w:pPr>
      <w:r>
        <w:t>Partie des ventes</w:t>
      </w:r>
    </w:p>
    <w:p w14:paraId="21FC3AFB" w14:textId="7685E301" w:rsidR="00C2373B" w:rsidRDefault="00C2373B" w:rsidP="00494A06">
      <w:pPr>
        <w:pStyle w:val="tbnormal"/>
      </w:pPr>
      <w:r>
        <w:t xml:space="preserve">Cette partie est en charge de distribuer les produits en les vendant aux clients ciblés. Elle représente la génératrice de revenue. Elle doit pouvoir compter sur les résultats de la chaîne logistique pour disposer de </w:t>
      </w:r>
      <w:r w:rsidR="00FA0F67">
        <w:t>disponibilité</w:t>
      </w:r>
      <w:r>
        <w:t xml:space="preserve"> pour les produits qu’elle propose.</w:t>
      </w:r>
    </w:p>
    <w:p w14:paraId="2B39143E" w14:textId="77777777" w:rsidR="00C2373B" w:rsidRPr="00FA0F67" w:rsidRDefault="00C2373B" w:rsidP="00494A06">
      <w:pPr>
        <w:pStyle w:val="tbnormal"/>
        <w:rPr>
          <w:color w:val="FF0000"/>
        </w:rPr>
      </w:pPr>
    </w:p>
    <w:p w14:paraId="5A549F25" w14:textId="2472C637" w:rsidR="00494A06" w:rsidRPr="00FA0F67" w:rsidRDefault="00494A06" w:rsidP="00494A06">
      <w:pPr>
        <w:pStyle w:val="tbnormal"/>
        <w:rPr>
          <w:color w:val="FF0000"/>
        </w:rPr>
      </w:pPr>
      <w:r w:rsidRPr="00FA0F67">
        <w:rPr>
          <w:color w:val="FF0000"/>
        </w:rPr>
        <w:t xml:space="preserve"> Brewery &amp; Co. qui travaille en flux poussé doit atteindre des objectifs de stock prédéfinis. Cela signifie que les responsables logistiques doivent fixer de</w:t>
      </w:r>
      <w:r w:rsidR="002E5A9E" w:rsidRPr="00FA0F67">
        <w:rPr>
          <w:color w:val="FF0000"/>
        </w:rPr>
        <w:t>s règles d’approvisionnement de stock</w:t>
      </w:r>
      <w:r w:rsidRPr="00FA0F67">
        <w:rPr>
          <w:color w:val="FF0000"/>
        </w:rPr>
        <w:t xml:space="preserve"> pour</w:t>
      </w:r>
      <w:r w:rsidR="002E5A9E" w:rsidRPr="00FA0F67">
        <w:rPr>
          <w:color w:val="FF0000"/>
        </w:rPr>
        <w:t xml:space="preserve"> chacun de leurs produits </w:t>
      </w:r>
      <w:r w:rsidRPr="00FA0F67">
        <w:rPr>
          <w:color w:val="FF0000"/>
        </w:rPr>
        <w:t>fabriqués. Ces règles se créés sur la base de deux informations : un stock maximal et un stock minimal. Suite à cela, des paramètres spécifiques dans le PGI doivent être configurés (voir chapitre #ref).</w:t>
      </w:r>
    </w:p>
    <w:p w14:paraId="7B6A2F78" w14:textId="1D39CE11" w:rsidR="00494A06" w:rsidRPr="00FA0F67" w:rsidRDefault="00494A06" w:rsidP="00494A06">
      <w:pPr>
        <w:pStyle w:val="tbnormal"/>
        <w:rPr>
          <w:color w:val="FF0000"/>
        </w:rPr>
      </w:pPr>
      <w:r w:rsidRPr="00FA0F67">
        <w:rPr>
          <w:color w:val="FF0000"/>
        </w:rPr>
        <w:lastRenderedPageBreak/>
        <w:t xml:space="preserve">Ces règles d’approvisionnement de stock sont utilisées par le moteur de calcul des besoins, le MRP. À chaque fois qu’il est lancé, le MRP calcul les besoins de </w:t>
      </w:r>
      <w:r w:rsidR="00D6539F" w:rsidRPr="00FA0F67">
        <w:rPr>
          <w:color w:val="FF0000"/>
        </w:rPr>
        <w:t>production</w:t>
      </w:r>
      <w:r w:rsidRPr="00FA0F67">
        <w:rPr>
          <w:color w:val="FF0000"/>
        </w:rPr>
        <w:t xml:space="preserve"> sur la base des articles en stock et de la</w:t>
      </w:r>
      <w:r w:rsidR="00D6539F" w:rsidRPr="00FA0F67">
        <w:rPr>
          <w:color w:val="FF0000"/>
        </w:rPr>
        <w:t xml:space="preserve"> limite de</w:t>
      </w:r>
      <w:r w:rsidRPr="00FA0F67">
        <w:rPr>
          <w:color w:val="FF0000"/>
        </w:rPr>
        <w:t xml:space="preserve"> sécurité (stock minimal). Si le produit est en dessous de la limite alors un ordre d’approvisionnement est créé. Cet ordre comprend :</w:t>
      </w:r>
    </w:p>
    <w:p w14:paraId="33AC176A" w14:textId="5907F356" w:rsidR="00494A06" w:rsidRPr="00FA0F67" w:rsidRDefault="002E5A9E" w:rsidP="00040851">
      <w:pPr>
        <w:pStyle w:val="tbnormal"/>
        <w:numPr>
          <w:ilvl w:val="0"/>
          <w:numId w:val="34"/>
        </w:numPr>
        <w:rPr>
          <w:color w:val="FF0000"/>
        </w:rPr>
      </w:pPr>
      <w:r w:rsidRPr="00FA0F67">
        <w:rPr>
          <w:color w:val="FF0000"/>
        </w:rPr>
        <w:t>Un ordre de fabrication par produits finis.</w:t>
      </w:r>
    </w:p>
    <w:p w14:paraId="6C0B0B0E" w14:textId="4AADBE25" w:rsidR="00494A06" w:rsidRDefault="00494A06" w:rsidP="00040851">
      <w:pPr>
        <w:pStyle w:val="tbnormal"/>
        <w:numPr>
          <w:ilvl w:val="0"/>
          <w:numId w:val="34"/>
        </w:numPr>
        <w:rPr>
          <w:color w:val="FF0000"/>
        </w:rPr>
      </w:pPr>
      <w:r w:rsidRPr="00FA0F67">
        <w:rPr>
          <w:color w:val="FF0000"/>
        </w:rPr>
        <w:t>Des demandes d’achats en</w:t>
      </w:r>
      <w:r w:rsidR="00D6539F" w:rsidRPr="00FA0F67">
        <w:rPr>
          <w:color w:val="FF0000"/>
        </w:rPr>
        <w:t xml:space="preserve"> matières premières. Ces demandes d’achats sont calculées g</w:t>
      </w:r>
      <w:r w:rsidRPr="00FA0F67">
        <w:rPr>
          <w:color w:val="FF0000"/>
        </w:rPr>
        <w:t xml:space="preserve">râce à </w:t>
      </w:r>
      <w:r w:rsidR="00D6539F" w:rsidRPr="00FA0F67">
        <w:rPr>
          <w:color w:val="FF0000"/>
        </w:rPr>
        <w:t>la nomenclature du produit fini. L</w:t>
      </w:r>
      <w:r w:rsidRPr="00FA0F67">
        <w:rPr>
          <w:color w:val="FF0000"/>
        </w:rPr>
        <w:t>e MRP est capable d’aller vérifier si les quantités nécessaires en composants sont disponible. Si ce n’est pas le cas, le MRP créé automatiquement des demandes d’achats.</w:t>
      </w:r>
    </w:p>
    <w:p w14:paraId="0DB3C0CA" w14:textId="11398492" w:rsidR="00E22A1D" w:rsidRDefault="00E22A1D" w:rsidP="00E22A1D">
      <w:pPr>
        <w:pStyle w:val="tbnormal"/>
      </w:pPr>
      <w:r>
        <w:br w:type="page"/>
      </w:r>
    </w:p>
    <w:p w14:paraId="1F1F0BDD" w14:textId="795CD357" w:rsidR="00D6539F" w:rsidRDefault="005618D9" w:rsidP="00C2373B">
      <w:pPr>
        <w:pStyle w:val="tbtitre2"/>
      </w:pPr>
      <w:r>
        <w:lastRenderedPageBreak/>
        <w:t>Planification</w:t>
      </w:r>
    </w:p>
    <w:p w14:paraId="7C5B37A9" w14:textId="016E7685" w:rsidR="00602E01" w:rsidRPr="00602E01" w:rsidRDefault="00602E01" w:rsidP="00602E01">
      <w:pPr>
        <w:pStyle w:val="tbnormal"/>
      </w:pPr>
      <w:r>
        <w:t>La planification telle qu’elle est présentée ci-dessous s’opère uniquement en flux poussé. En effet, les besoins du scénario</w:t>
      </w:r>
      <w:r w:rsidR="00C2373B">
        <w:t xml:space="preserve"> Brewery &amp; Co.</w:t>
      </w:r>
      <w:r>
        <w:t xml:space="preserve"> </w:t>
      </w:r>
      <w:r w:rsidR="00FE612A">
        <w:t>impliquent</w:t>
      </w:r>
      <w:r>
        <w:t xml:space="preserve"> la mise en place d’une stratégie logistique basée sur la constitution de stock.</w:t>
      </w:r>
    </w:p>
    <w:p w14:paraId="3369B944" w14:textId="666A0916" w:rsidR="00171C92" w:rsidRDefault="005618D9" w:rsidP="00171C92">
      <w:pPr>
        <w:pStyle w:val="tbnormal"/>
      </w:pPr>
      <w:r>
        <w:t>En s’abstenant de toute influence informatique, le processus de planification ressemble à cela :</w:t>
      </w:r>
    </w:p>
    <w:p w14:paraId="0CEB873C" w14:textId="2BED7583" w:rsidR="005618D9" w:rsidRDefault="005618D9" w:rsidP="00171C92">
      <w:pPr>
        <w:pStyle w:val="tbnormal"/>
      </w:pPr>
      <w:r>
        <w:rPr>
          <w:noProof/>
          <w:lang w:val="fr-FR" w:eastAsia="fr-FR"/>
        </w:rPr>
        <w:drawing>
          <wp:inline distT="0" distB="0" distL="0" distR="0" wp14:anchorId="4FC1E9C5" wp14:editId="739D1742">
            <wp:extent cx="4679950" cy="544195"/>
            <wp:effectExtent l="0" t="0" r="0" b="0"/>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e d’écran 2016-06-17 à 11.43.30.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679950" cy="544195"/>
                    </a:xfrm>
                    <a:prstGeom prst="rect">
                      <a:avLst/>
                    </a:prstGeom>
                  </pic:spPr>
                </pic:pic>
              </a:graphicData>
            </a:graphic>
          </wp:inline>
        </w:drawing>
      </w:r>
    </w:p>
    <w:p w14:paraId="6C922B9F" w14:textId="57C1BCC8" w:rsidR="005618D9" w:rsidRDefault="005618D9" w:rsidP="00171C92">
      <w:pPr>
        <w:pStyle w:val="tbnormal"/>
      </w:pPr>
      <w:r>
        <w:t>La prévision de la demande s’effectue en consolidant des données de vente des précédents exercices ou alors, lors du lancement d’une activité</w:t>
      </w:r>
      <w:r w:rsidR="00C2373B">
        <w:t xml:space="preserve">, sur la base d’une </w:t>
      </w:r>
      <w:r>
        <w:t>étude de m</w:t>
      </w:r>
      <w:r w:rsidR="00C2373B">
        <w:t xml:space="preserve">arché qui s’effectue </w:t>
      </w:r>
      <w:r>
        <w:t>en amont. En output, les requis indépendants sont générés, ils correspondent aux produits finis qui doivent être produit.</w:t>
      </w:r>
    </w:p>
    <w:p w14:paraId="1F9AAF9F" w14:textId="09892D60" w:rsidR="00CD51F0" w:rsidRDefault="00A82A71" w:rsidP="00171C92">
      <w:pPr>
        <w:pStyle w:val="tbnormal"/>
      </w:pPr>
      <w:r>
        <w:t xml:space="preserve">Le calcul des besoins appelé MRP se base sur les requis indépendants pour créer des demandes d’approvisionnements. Ces dernières sont </w:t>
      </w:r>
      <w:r w:rsidR="00DD55E7">
        <w:t>composées d’un ordre de f</w:t>
      </w:r>
      <w:r w:rsidR="00C2373B">
        <w:t>abrication par produit fini et de</w:t>
      </w:r>
      <w:r w:rsidR="00DD55E7">
        <w:t xml:space="preserve"> demandes d’achats </w:t>
      </w:r>
      <w:r w:rsidR="00C2373B">
        <w:t xml:space="preserve">relatives aux </w:t>
      </w:r>
      <w:r w:rsidR="00602E01">
        <w:t>requis dépendant (les matières premières ou les composants du composé)</w:t>
      </w:r>
      <w:r w:rsidR="00DD55E7">
        <w:t xml:space="preserve"> nécessaires à la fabrication du produit fini. Les demandes d’achats ne sont pas toujours générées car les composants peuvent déjà être disponible dans les stocks de la société.</w:t>
      </w:r>
    </w:p>
    <w:p w14:paraId="59A66325" w14:textId="278E84A2" w:rsidR="009854C5" w:rsidRDefault="00F1666C" w:rsidP="003649C9">
      <w:pPr>
        <w:pStyle w:val="tbtitre3"/>
      </w:pPr>
      <w:r>
        <w:t>Implantation dans Odoo®</w:t>
      </w:r>
    </w:p>
    <w:p w14:paraId="4C8237E1" w14:textId="77777777" w:rsidR="00D47EB9" w:rsidRDefault="00917DBA" w:rsidP="00A652AF">
      <w:pPr>
        <w:pStyle w:val="tbnormal"/>
      </w:pPr>
      <w:r>
        <w:t>La concrétisation de ce processus correspond exactement</w:t>
      </w:r>
      <w:r w:rsidR="00E22A1D">
        <w:t xml:space="preserve"> au séquencement présenté ci-dessus (figure nX). De ce fa</w:t>
      </w:r>
      <w:r w:rsidR="00D47EB9">
        <w:t xml:space="preserve">it, nous nous abstenons de </w:t>
      </w:r>
      <w:r w:rsidR="00E22A1D">
        <w:t>représenter le diagramme.</w:t>
      </w:r>
    </w:p>
    <w:p w14:paraId="1D61BB31" w14:textId="3AA68AC8" w:rsidR="00A652AF" w:rsidRDefault="002A0EB2" w:rsidP="00A652AF">
      <w:pPr>
        <w:pStyle w:val="tbnormal"/>
      </w:pPr>
      <w:r>
        <w:t>Ci-dessous, les tableaux présentent le détail de chacune des activités du processus :</w:t>
      </w:r>
    </w:p>
    <w:tbl>
      <w:tblPr>
        <w:tblStyle w:val="Grilledetableauclaire"/>
        <w:tblW w:w="5000" w:type="pct"/>
        <w:tblLook w:val="04A0" w:firstRow="1" w:lastRow="0" w:firstColumn="1" w:lastColumn="0" w:noHBand="0" w:noVBand="1"/>
      </w:tblPr>
      <w:tblGrid>
        <w:gridCol w:w="2046"/>
        <w:gridCol w:w="5314"/>
      </w:tblGrid>
      <w:tr w:rsidR="00E22A1D" w:rsidRPr="003A4596" w14:paraId="35CBA5D4" w14:textId="77777777" w:rsidTr="00CE2BD8">
        <w:trPr>
          <w:trHeight w:val="454"/>
        </w:trPr>
        <w:tc>
          <w:tcPr>
            <w:tcW w:w="2046" w:type="dxa"/>
            <w:shd w:val="clear" w:color="auto" w:fill="E7E6E6" w:themeFill="background2"/>
          </w:tcPr>
          <w:p w14:paraId="13E8833D" w14:textId="483443B3" w:rsidR="00E22A1D" w:rsidRPr="004576DB" w:rsidRDefault="00D47EB9" w:rsidP="00CE2BD8">
            <w:pPr>
              <w:pStyle w:val="tbnormal"/>
              <w:rPr>
                <w:b/>
              </w:rPr>
            </w:pPr>
            <w:r>
              <w:rPr>
                <w:b/>
              </w:rPr>
              <w:t>Activité</w:t>
            </w:r>
          </w:p>
        </w:tc>
        <w:tc>
          <w:tcPr>
            <w:tcW w:w="5314" w:type="dxa"/>
            <w:shd w:val="clear" w:color="auto" w:fill="E7E6E6" w:themeFill="background2"/>
          </w:tcPr>
          <w:p w14:paraId="59FF64D2" w14:textId="22486EAC" w:rsidR="00E22A1D" w:rsidRPr="00741F67" w:rsidRDefault="00D47EB9" w:rsidP="00CE2BD8">
            <w:pPr>
              <w:pStyle w:val="tbnormal"/>
              <w:rPr>
                <w:b/>
              </w:rPr>
            </w:pPr>
            <w:r>
              <w:rPr>
                <w:b/>
              </w:rPr>
              <w:t>Prévision de la demande</w:t>
            </w:r>
          </w:p>
        </w:tc>
      </w:tr>
      <w:tr w:rsidR="00E22A1D" w:rsidRPr="003A4596" w14:paraId="764F7FFC" w14:textId="77777777" w:rsidTr="00CE2BD8">
        <w:trPr>
          <w:trHeight w:val="454"/>
        </w:trPr>
        <w:tc>
          <w:tcPr>
            <w:tcW w:w="7360" w:type="dxa"/>
            <w:gridSpan w:val="2"/>
          </w:tcPr>
          <w:p w14:paraId="492A496C" w14:textId="60CE8225" w:rsidR="00E22A1D" w:rsidRPr="009666DC" w:rsidRDefault="00E22A1D" w:rsidP="001C570E">
            <w:pPr>
              <w:pStyle w:val="tbnormal"/>
              <w:rPr>
                <w:b/>
              </w:rPr>
            </w:pPr>
            <w:r>
              <w:rPr>
                <w:b/>
              </w:rPr>
              <w:t>But :</w:t>
            </w:r>
            <w:r w:rsidRPr="008C58D8">
              <w:t xml:space="preserve"> </w:t>
            </w:r>
            <w:r>
              <w:t>Définition des règles d’approvisionnement pour les produits manufacturés. Ces règles doivent prendre en considération la demande de chacun des produits, c’est-à-dire, les préférences des consommateurs et la capacité de stockage de vos entrepôts.</w:t>
            </w:r>
          </w:p>
        </w:tc>
      </w:tr>
      <w:tr w:rsidR="00E22A1D" w:rsidRPr="003A4596" w14:paraId="541DEC2A" w14:textId="77777777" w:rsidTr="00CE2BD8">
        <w:trPr>
          <w:trHeight w:val="454"/>
        </w:trPr>
        <w:tc>
          <w:tcPr>
            <w:tcW w:w="2046" w:type="dxa"/>
          </w:tcPr>
          <w:p w14:paraId="21183A3C" w14:textId="669E4460" w:rsidR="00E22A1D" w:rsidRPr="004576DB" w:rsidRDefault="00E22A1D" w:rsidP="00CE2BD8">
            <w:pPr>
              <w:pStyle w:val="tbnormal"/>
              <w:rPr>
                <w:b/>
              </w:rPr>
            </w:pPr>
            <w:r w:rsidRPr="004576DB">
              <w:rPr>
                <w:b/>
              </w:rPr>
              <w:t>Contrainte</w:t>
            </w:r>
            <w:r>
              <w:rPr>
                <w:b/>
              </w:rPr>
              <w:t>s scénaristiques</w:t>
            </w:r>
          </w:p>
        </w:tc>
        <w:tc>
          <w:tcPr>
            <w:tcW w:w="5314" w:type="dxa"/>
          </w:tcPr>
          <w:p w14:paraId="397EE4D7" w14:textId="29DBDB12" w:rsidR="00E22A1D" w:rsidRDefault="00E22A1D" w:rsidP="00040851">
            <w:pPr>
              <w:pStyle w:val="tbnormal"/>
              <w:numPr>
                <w:ilvl w:val="0"/>
                <w:numId w:val="20"/>
              </w:numPr>
              <w:jc w:val="left"/>
            </w:pPr>
            <w:r>
              <w:t>Capacité des stocks de produits finis</w:t>
            </w:r>
          </w:p>
        </w:tc>
      </w:tr>
      <w:tr w:rsidR="00E22A1D" w:rsidRPr="003A4596" w14:paraId="6B26212A" w14:textId="77777777" w:rsidTr="00CE2BD8">
        <w:trPr>
          <w:trHeight w:val="454"/>
        </w:trPr>
        <w:tc>
          <w:tcPr>
            <w:tcW w:w="2046" w:type="dxa"/>
          </w:tcPr>
          <w:p w14:paraId="7DFFC3ED" w14:textId="1B5E2675" w:rsidR="00E22A1D" w:rsidRPr="004576DB" w:rsidRDefault="00E22A1D" w:rsidP="00CE2BD8">
            <w:pPr>
              <w:pStyle w:val="tbnormal"/>
              <w:rPr>
                <w:b/>
              </w:rPr>
            </w:pPr>
            <w:r>
              <w:rPr>
                <w:b/>
              </w:rPr>
              <w:t>Décisions</w:t>
            </w:r>
          </w:p>
        </w:tc>
        <w:tc>
          <w:tcPr>
            <w:tcW w:w="5314" w:type="dxa"/>
          </w:tcPr>
          <w:p w14:paraId="05F60BEF" w14:textId="77777777" w:rsidR="00E22A1D" w:rsidRDefault="00E22A1D" w:rsidP="00040851">
            <w:pPr>
              <w:pStyle w:val="tbnormal"/>
              <w:numPr>
                <w:ilvl w:val="0"/>
                <w:numId w:val="20"/>
              </w:numPr>
              <w:jc w:val="left"/>
            </w:pPr>
            <w:r>
              <w:t>Quantité minimale et maximale pour chacun des produits.</w:t>
            </w:r>
          </w:p>
          <w:p w14:paraId="580C4E56" w14:textId="6CBD4A9A" w:rsidR="00E22A1D" w:rsidRDefault="00E22A1D" w:rsidP="00040851">
            <w:pPr>
              <w:pStyle w:val="tbnormal"/>
              <w:numPr>
                <w:ilvl w:val="0"/>
                <w:numId w:val="20"/>
              </w:numPr>
              <w:jc w:val="left"/>
            </w:pPr>
            <w:r>
              <w:t>Priorisation des produits. Est-ce que l’on baisse la quantité en stock d’un produit au profit d’un autre.</w:t>
            </w:r>
          </w:p>
        </w:tc>
      </w:tr>
      <w:tr w:rsidR="00C11DD4" w:rsidRPr="003A4596" w14:paraId="65FDBF7C" w14:textId="77777777" w:rsidTr="00A13A9C">
        <w:trPr>
          <w:trHeight w:val="454"/>
        </w:trPr>
        <w:tc>
          <w:tcPr>
            <w:tcW w:w="7360" w:type="dxa"/>
            <w:gridSpan w:val="2"/>
          </w:tcPr>
          <w:p w14:paraId="6E1CE803" w14:textId="4A21F0B8" w:rsidR="00C11DD4" w:rsidRPr="00C11DD4" w:rsidRDefault="00C11DD4" w:rsidP="00C11DD4">
            <w:pPr>
              <w:pStyle w:val="tbnormal"/>
              <w:jc w:val="left"/>
              <w:rPr>
                <w:b/>
              </w:rPr>
            </w:pPr>
            <w:r w:rsidRPr="00C11DD4">
              <w:rPr>
                <w:b/>
              </w:rPr>
              <w:t>Vue</w:t>
            </w:r>
          </w:p>
        </w:tc>
      </w:tr>
      <w:tr w:rsidR="00C11DD4" w:rsidRPr="003A4596" w14:paraId="33218426" w14:textId="77777777" w:rsidTr="00A13A9C">
        <w:trPr>
          <w:trHeight w:val="454"/>
        </w:trPr>
        <w:tc>
          <w:tcPr>
            <w:tcW w:w="7360" w:type="dxa"/>
            <w:gridSpan w:val="2"/>
          </w:tcPr>
          <w:p w14:paraId="4A2CC8D6" w14:textId="0DA83864" w:rsidR="00C11DD4" w:rsidRDefault="00C11DD4" w:rsidP="00C11DD4">
            <w:pPr>
              <w:pStyle w:val="tbnormal"/>
              <w:jc w:val="center"/>
            </w:pPr>
            <w:r>
              <w:rPr>
                <w:noProof/>
                <w:lang w:eastAsia="fr-FR"/>
              </w:rPr>
              <w:lastRenderedPageBreak/>
              <w:drawing>
                <wp:inline distT="0" distB="0" distL="0" distR="0" wp14:anchorId="0987FBBE" wp14:editId="33D00C67">
                  <wp:extent cx="4320000" cy="2305371"/>
                  <wp:effectExtent l="0" t="0" r="0" b="6350"/>
                  <wp:docPr id="63" name="Imag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Capture d’écran 2016-06-17 à 14.16.29.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320000" cy="2305371"/>
                          </a:xfrm>
                          <a:prstGeom prst="rect">
                            <a:avLst/>
                          </a:prstGeom>
                        </pic:spPr>
                      </pic:pic>
                    </a:graphicData>
                  </a:graphic>
                </wp:inline>
              </w:drawing>
            </w:r>
          </w:p>
        </w:tc>
      </w:tr>
    </w:tbl>
    <w:p w14:paraId="2182F393" w14:textId="77777777" w:rsidR="00F1666C" w:rsidRDefault="00F1666C" w:rsidP="00F1666C">
      <w:pPr>
        <w:pStyle w:val="tbnormal"/>
      </w:pPr>
    </w:p>
    <w:tbl>
      <w:tblPr>
        <w:tblStyle w:val="Grilledetableauclaire"/>
        <w:tblW w:w="5000" w:type="pct"/>
        <w:tblLook w:val="04A0" w:firstRow="1" w:lastRow="0" w:firstColumn="1" w:lastColumn="0" w:noHBand="0" w:noVBand="1"/>
      </w:tblPr>
      <w:tblGrid>
        <w:gridCol w:w="2046"/>
        <w:gridCol w:w="5314"/>
      </w:tblGrid>
      <w:tr w:rsidR="00F1666C" w:rsidRPr="003A4596" w14:paraId="0BDF55CA" w14:textId="77777777" w:rsidTr="00A13A9C">
        <w:trPr>
          <w:trHeight w:val="454"/>
        </w:trPr>
        <w:tc>
          <w:tcPr>
            <w:tcW w:w="2046" w:type="dxa"/>
            <w:shd w:val="clear" w:color="auto" w:fill="E7E6E6" w:themeFill="background2"/>
          </w:tcPr>
          <w:p w14:paraId="5B3FC47A" w14:textId="5A336480" w:rsidR="00F1666C" w:rsidRPr="004576DB" w:rsidRDefault="00D47EB9" w:rsidP="00A13A9C">
            <w:pPr>
              <w:pStyle w:val="tbnormal"/>
              <w:rPr>
                <w:b/>
              </w:rPr>
            </w:pPr>
            <w:r>
              <w:rPr>
                <w:b/>
              </w:rPr>
              <w:t>Activité</w:t>
            </w:r>
          </w:p>
        </w:tc>
        <w:tc>
          <w:tcPr>
            <w:tcW w:w="5314" w:type="dxa"/>
            <w:shd w:val="clear" w:color="auto" w:fill="E7E6E6" w:themeFill="background2"/>
          </w:tcPr>
          <w:p w14:paraId="386167FE" w14:textId="34B054BF" w:rsidR="00F1666C" w:rsidRPr="00741F67" w:rsidRDefault="00D47EB9" w:rsidP="00A13A9C">
            <w:pPr>
              <w:pStyle w:val="tbnormal"/>
              <w:rPr>
                <w:b/>
              </w:rPr>
            </w:pPr>
            <w:r>
              <w:rPr>
                <w:b/>
              </w:rPr>
              <w:t>Calcul des besoins (MRP)</w:t>
            </w:r>
          </w:p>
        </w:tc>
      </w:tr>
      <w:tr w:rsidR="00F1666C" w:rsidRPr="003A4596" w14:paraId="5149AF36" w14:textId="77777777" w:rsidTr="00A13A9C">
        <w:trPr>
          <w:trHeight w:val="454"/>
        </w:trPr>
        <w:tc>
          <w:tcPr>
            <w:tcW w:w="7360" w:type="dxa"/>
            <w:gridSpan w:val="2"/>
          </w:tcPr>
          <w:p w14:paraId="18DF804C" w14:textId="4F094FF6" w:rsidR="00F1666C" w:rsidRPr="009666DC" w:rsidRDefault="00F1666C" w:rsidP="001C570E">
            <w:pPr>
              <w:pStyle w:val="tbnormal"/>
              <w:rPr>
                <w:b/>
              </w:rPr>
            </w:pPr>
            <w:bookmarkStart w:id="120" w:name="_GoBack"/>
            <w:bookmarkEnd w:id="120"/>
            <w:r>
              <w:rPr>
                <w:b/>
              </w:rPr>
              <w:t>But :</w:t>
            </w:r>
            <w:r w:rsidRPr="008C58D8">
              <w:t xml:space="preserve"> </w:t>
            </w:r>
            <w:r w:rsidR="001C570E">
              <w:t>Lancer le calcul des besoins afin de cibler les quantités de produits finis à produire. Si les matières premières composant l’article (via sa nomenclature) ne sont pas disponibles, des demandes d’achats auprès des fournisseurs son créée dans le statut brouillon. Ces demandes d’achat doivent ensuite être validée.</w:t>
            </w:r>
          </w:p>
        </w:tc>
      </w:tr>
      <w:tr w:rsidR="00F1666C" w:rsidRPr="003A4596" w14:paraId="1FC54053" w14:textId="77777777" w:rsidTr="00A13A9C">
        <w:trPr>
          <w:trHeight w:val="454"/>
        </w:trPr>
        <w:tc>
          <w:tcPr>
            <w:tcW w:w="2046" w:type="dxa"/>
          </w:tcPr>
          <w:p w14:paraId="12D38F06" w14:textId="77777777" w:rsidR="00F1666C" w:rsidRPr="004576DB" w:rsidRDefault="00F1666C" w:rsidP="00A13A9C">
            <w:pPr>
              <w:pStyle w:val="tbnormal"/>
              <w:rPr>
                <w:b/>
              </w:rPr>
            </w:pPr>
            <w:r w:rsidRPr="004576DB">
              <w:rPr>
                <w:b/>
              </w:rPr>
              <w:t>Contrainte</w:t>
            </w:r>
            <w:r>
              <w:rPr>
                <w:b/>
              </w:rPr>
              <w:t>s scénaristiques</w:t>
            </w:r>
          </w:p>
        </w:tc>
        <w:tc>
          <w:tcPr>
            <w:tcW w:w="5314" w:type="dxa"/>
          </w:tcPr>
          <w:p w14:paraId="59229BF1" w14:textId="3B74AA7D" w:rsidR="00F1666C" w:rsidRDefault="001C570E" w:rsidP="00040851">
            <w:pPr>
              <w:pStyle w:val="tbnormal"/>
              <w:numPr>
                <w:ilvl w:val="0"/>
                <w:numId w:val="20"/>
              </w:numPr>
              <w:jc w:val="left"/>
            </w:pPr>
            <w:r>
              <w:t>Aucunes</w:t>
            </w:r>
          </w:p>
        </w:tc>
      </w:tr>
      <w:tr w:rsidR="00F1666C" w:rsidRPr="003A4596" w14:paraId="3550DD74" w14:textId="77777777" w:rsidTr="00A13A9C">
        <w:trPr>
          <w:trHeight w:val="454"/>
        </w:trPr>
        <w:tc>
          <w:tcPr>
            <w:tcW w:w="2046" w:type="dxa"/>
          </w:tcPr>
          <w:p w14:paraId="6D416679" w14:textId="77777777" w:rsidR="00F1666C" w:rsidRPr="004576DB" w:rsidRDefault="00F1666C" w:rsidP="00A13A9C">
            <w:pPr>
              <w:pStyle w:val="tbnormal"/>
              <w:rPr>
                <w:b/>
              </w:rPr>
            </w:pPr>
            <w:r>
              <w:rPr>
                <w:b/>
              </w:rPr>
              <w:t>Décisions</w:t>
            </w:r>
          </w:p>
        </w:tc>
        <w:tc>
          <w:tcPr>
            <w:tcW w:w="5314" w:type="dxa"/>
          </w:tcPr>
          <w:p w14:paraId="3D4C5B21" w14:textId="3A597CFD" w:rsidR="00F1666C" w:rsidRDefault="006A4934" w:rsidP="00040851">
            <w:pPr>
              <w:pStyle w:val="tbnormal"/>
              <w:numPr>
                <w:ilvl w:val="0"/>
                <w:numId w:val="20"/>
              </w:numPr>
              <w:jc w:val="left"/>
            </w:pPr>
            <w:r>
              <w:t>A quelle fréquence les besoins doivent être calculés</w:t>
            </w:r>
          </w:p>
        </w:tc>
      </w:tr>
      <w:tr w:rsidR="00C11DD4" w:rsidRPr="003A4596" w14:paraId="604C8AC1" w14:textId="77777777" w:rsidTr="00A13A9C">
        <w:trPr>
          <w:trHeight w:val="454"/>
        </w:trPr>
        <w:tc>
          <w:tcPr>
            <w:tcW w:w="7360" w:type="dxa"/>
            <w:gridSpan w:val="2"/>
          </w:tcPr>
          <w:p w14:paraId="5EE05C94" w14:textId="31FEEC91" w:rsidR="00C11DD4" w:rsidRPr="00C11DD4" w:rsidRDefault="00C11DD4" w:rsidP="00C11DD4">
            <w:pPr>
              <w:pStyle w:val="tbnormal"/>
              <w:jc w:val="left"/>
              <w:rPr>
                <w:b/>
              </w:rPr>
            </w:pPr>
            <w:r w:rsidRPr="00C11DD4">
              <w:rPr>
                <w:b/>
              </w:rPr>
              <w:t>Vue</w:t>
            </w:r>
          </w:p>
        </w:tc>
      </w:tr>
      <w:tr w:rsidR="00C11DD4" w:rsidRPr="003A4596" w14:paraId="48B34439" w14:textId="77777777" w:rsidTr="00A13A9C">
        <w:trPr>
          <w:trHeight w:val="454"/>
        </w:trPr>
        <w:tc>
          <w:tcPr>
            <w:tcW w:w="7360" w:type="dxa"/>
            <w:gridSpan w:val="2"/>
          </w:tcPr>
          <w:p w14:paraId="1ECA0F22" w14:textId="52698D48" w:rsidR="00C11DD4" w:rsidRDefault="00C11DD4" w:rsidP="00C11DD4">
            <w:pPr>
              <w:pStyle w:val="tbnormal"/>
              <w:jc w:val="left"/>
            </w:pPr>
            <w:r>
              <w:t xml:space="preserve">Le calcul des besoins diffère quelque peu des autres activités car il n’est pas présenté dans une vue qu’il lui est propre. Cette un appel à une action qui s’exécute à partir du menu supérieur </w:t>
            </w:r>
            <w:r w:rsidRPr="003F722C">
              <w:rPr>
                <w:b/>
              </w:rPr>
              <w:t>Schedulers</w:t>
            </w:r>
            <w:r>
              <w:t xml:space="preserve"> / </w:t>
            </w:r>
            <w:r w:rsidRPr="003F722C">
              <w:rPr>
                <w:b/>
              </w:rPr>
              <w:t>Run Schedulers</w:t>
            </w:r>
            <w:r>
              <w:t xml:space="preserve"> et/ou </w:t>
            </w:r>
            <w:r w:rsidRPr="003F722C">
              <w:rPr>
                <w:b/>
              </w:rPr>
              <w:t>Run Reordering Rules</w:t>
            </w:r>
            <w:r>
              <w:rPr>
                <w:rStyle w:val="Appelnotedebasdep"/>
              </w:rPr>
              <w:footnoteReference w:id="17"/>
            </w:r>
            <w:r w:rsidR="003F722C">
              <w:t>.</w:t>
            </w:r>
          </w:p>
        </w:tc>
      </w:tr>
    </w:tbl>
    <w:p w14:paraId="2C323E6D" w14:textId="1E91A88D" w:rsidR="00CD51F0" w:rsidRDefault="00CD51F0" w:rsidP="00CD51F0">
      <w:pPr>
        <w:pStyle w:val="tbtitre3"/>
      </w:pPr>
      <w:r>
        <w:t>Choix pédagogiques</w:t>
      </w:r>
    </w:p>
    <w:tbl>
      <w:tblPr>
        <w:tblStyle w:val="Grilledetableauclaire"/>
        <w:tblW w:w="5000" w:type="pct"/>
        <w:tblLook w:val="04A0" w:firstRow="1" w:lastRow="0" w:firstColumn="1" w:lastColumn="0" w:noHBand="0" w:noVBand="1"/>
      </w:tblPr>
      <w:tblGrid>
        <w:gridCol w:w="1487"/>
        <w:gridCol w:w="1630"/>
        <w:gridCol w:w="4243"/>
      </w:tblGrid>
      <w:tr w:rsidR="00AC005B" w:rsidRPr="003A4596" w14:paraId="6DB90D11" w14:textId="2DEC185D" w:rsidTr="00AC005B">
        <w:trPr>
          <w:trHeight w:val="454"/>
        </w:trPr>
        <w:tc>
          <w:tcPr>
            <w:tcW w:w="1487" w:type="dxa"/>
            <w:shd w:val="clear" w:color="auto" w:fill="E7E6E6" w:themeFill="background2"/>
          </w:tcPr>
          <w:p w14:paraId="33FC3FCA" w14:textId="63618F83" w:rsidR="00AC005B" w:rsidRPr="004576DB" w:rsidRDefault="00AC005B" w:rsidP="00A13A9C">
            <w:pPr>
              <w:pStyle w:val="tbnormal"/>
              <w:rPr>
                <w:b/>
              </w:rPr>
            </w:pPr>
            <w:r>
              <w:rPr>
                <w:b/>
              </w:rPr>
              <w:t>Activité</w:t>
            </w:r>
          </w:p>
        </w:tc>
        <w:tc>
          <w:tcPr>
            <w:tcW w:w="1630" w:type="dxa"/>
            <w:shd w:val="clear" w:color="auto" w:fill="E7E6E6" w:themeFill="background2"/>
          </w:tcPr>
          <w:p w14:paraId="6F28079D" w14:textId="68B7160A" w:rsidR="00AC005B" w:rsidRPr="00741F67" w:rsidRDefault="00AC005B" w:rsidP="00A13A9C">
            <w:pPr>
              <w:pStyle w:val="tbnormal"/>
              <w:rPr>
                <w:b/>
              </w:rPr>
            </w:pPr>
            <w:r>
              <w:rPr>
                <w:b/>
              </w:rPr>
              <w:t>Responsable</w:t>
            </w:r>
          </w:p>
        </w:tc>
        <w:tc>
          <w:tcPr>
            <w:tcW w:w="4243" w:type="dxa"/>
            <w:shd w:val="clear" w:color="auto" w:fill="E7E6E6" w:themeFill="background2"/>
          </w:tcPr>
          <w:p w14:paraId="556F8419" w14:textId="7095086C" w:rsidR="00AC005B" w:rsidRDefault="001B0FB3" w:rsidP="00A13A9C">
            <w:pPr>
              <w:pStyle w:val="tbnormal"/>
              <w:rPr>
                <w:b/>
              </w:rPr>
            </w:pPr>
            <w:r>
              <w:rPr>
                <w:b/>
              </w:rPr>
              <w:t>Explications</w:t>
            </w:r>
          </w:p>
        </w:tc>
      </w:tr>
      <w:tr w:rsidR="00AC005B" w:rsidRPr="003A4596" w14:paraId="6E4F5486" w14:textId="322B8488" w:rsidTr="00AC005B">
        <w:trPr>
          <w:trHeight w:val="454"/>
        </w:trPr>
        <w:tc>
          <w:tcPr>
            <w:tcW w:w="1487" w:type="dxa"/>
          </w:tcPr>
          <w:p w14:paraId="6F3728E7" w14:textId="23BF18F7" w:rsidR="00AC005B" w:rsidRPr="00AC005B" w:rsidRDefault="00AC005B" w:rsidP="00A13A9C">
            <w:pPr>
              <w:pStyle w:val="tbnormal"/>
            </w:pPr>
            <w:r>
              <w:t>Prévision de la demande</w:t>
            </w:r>
          </w:p>
        </w:tc>
        <w:tc>
          <w:tcPr>
            <w:tcW w:w="1630" w:type="dxa"/>
          </w:tcPr>
          <w:p w14:paraId="32291D21" w14:textId="6D96D8D3" w:rsidR="00AC005B" w:rsidRDefault="00AC005B" w:rsidP="00A13A9C">
            <w:pPr>
              <w:pStyle w:val="tbnormal"/>
              <w:jc w:val="left"/>
            </w:pPr>
            <w:r>
              <w:t>Participants</w:t>
            </w:r>
          </w:p>
        </w:tc>
        <w:tc>
          <w:tcPr>
            <w:tcW w:w="4243" w:type="dxa"/>
          </w:tcPr>
          <w:p w14:paraId="5F65CA63" w14:textId="0F5FFB82" w:rsidR="00AC005B" w:rsidRDefault="00AC005B" w:rsidP="00AC005B">
            <w:pPr>
              <w:pStyle w:val="tbnormal"/>
            </w:pPr>
            <w:r>
              <w:t>Prévoir les ventes et donc le besoin de production nous semble être un exercice important dans l’apprentissage de la gestion d’entreprise. Si les données de ventes ou l’étude de marché est bien faite, les prévisions sont un des éléments clés de succès.</w:t>
            </w:r>
          </w:p>
          <w:p w14:paraId="4A8819E4" w14:textId="3D65EE3D" w:rsidR="00AC005B" w:rsidRDefault="00AC005B" w:rsidP="00AC005B">
            <w:pPr>
              <w:pStyle w:val="tbnormal"/>
            </w:pPr>
            <w:r>
              <w:t xml:space="preserve">Pour autant qu’il y en aille, les étudiants ont accès aux données de leurs parties précédentes ou aux supports du scénario </w:t>
            </w:r>
            <w:r>
              <w:lastRenderedPageBreak/>
              <w:t>qui permettent d’effectuer une première étude de marché.</w:t>
            </w:r>
          </w:p>
        </w:tc>
      </w:tr>
      <w:tr w:rsidR="00AC005B" w:rsidRPr="003A4596" w14:paraId="2F4D4759" w14:textId="77777777" w:rsidTr="00AC005B">
        <w:trPr>
          <w:trHeight w:val="454"/>
        </w:trPr>
        <w:tc>
          <w:tcPr>
            <w:tcW w:w="1487" w:type="dxa"/>
          </w:tcPr>
          <w:p w14:paraId="6CEC41D0" w14:textId="5F121F97" w:rsidR="00AC005B" w:rsidRDefault="00AC005B" w:rsidP="00A13A9C">
            <w:pPr>
              <w:pStyle w:val="tbnormal"/>
              <w:rPr>
                <w:b/>
              </w:rPr>
            </w:pPr>
            <w:r>
              <w:lastRenderedPageBreak/>
              <w:t>Calcul des des besoins (MRP)</w:t>
            </w:r>
          </w:p>
        </w:tc>
        <w:tc>
          <w:tcPr>
            <w:tcW w:w="1630" w:type="dxa"/>
          </w:tcPr>
          <w:p w14:paraId="3EA5B7D5" w14:textId="4F090FF6" w:rsidR="00AC005B" w:rsidRDefault="00AC005B" w:rsidP="00A13A9C">
            <w:pPr>
              <w:pStyle w:val="tbnormal"/>
              <w:jc w:val="left"/>
            </w:pPr>
            <w:r>
              <w:t>Simulateur</w:t>
            </w:r>
          </w:p>
        </w:tc>
        <w:tc>
          <w:tcPr>
            <w:tcW w:w="4243" w:type="dxa"/>
          </w:tcPr>
          <w:p w14:paraId="715F6BA9" w14:textId="77777777" w:rsidR="00AC005B" w:rsidRDefault="00AC005B" w:rsidP="00AC005B">
            <w:pPr>
              <w:pStyle w:val="tbnormal"/>
            </w:pPr>
            <w:r>
              <w:t>Cette activité ne nous semble pas apporter de plus-value pédagogique. Par contre, le choix qui doivent être fait en aval sur les objets qu’il crée (Ordre de fabrication et au besoin les demandes d’achats) eux sont plus important dans une vision de pédagogue.</w:t>
            </w:r>
          </w:p>
          <w:p w14:paraId="20710FA5" w14:textId="77777777" w:rsidR="00AC005B" w:rsidRDefault="00AC005B" w:rsidP="00AC005B">
            <w:pPr>
              <w:pStyle w:val="tbnormal"/>
            </w:pPr>
            <w:r>
              <w:t>De plus, une problématique technique s’est posée quant aux éléments qui sont créés par la réalisation de cette action. En effet, les ordres de fabrications et les demandes d’achats qui sont générés sont datés au jour réel</w:t>
            </w:r>
            <w:r w:rsidR="001B0FB3">
              <w:t>. Ceci pose un problème majeur dans le sens donné au jeu.</w:t>
            </w:r>
          </w:p>
          <w:p w14:paraId="768A362D" w14:textId="6E7A90CA" w:rsidR="001B0FB3" w:rsidRDefault="001B0FB3" w:rsidP="00AC005B">
            <w:pPr>
              <w:pStyle w:val="tbnormal"/>
            </w:pPr>
            <w:r>
              <w:t>En rendant automatique cette étape, le simulateur demande l’exécution du MRP et récupère les éléments générés pour mettre à jour leur date. Ainsi, lorsque le participants prennent acte des opérations, ils voient les OF et DA daté correctement par rapport au scénario.</w:t>
            </w:r>
          </w:p>
        </w:tc>
      </w:tr>
    </w:tbl>
    <w:p w14:paraId="1664F1C7" w14:textId="0D78DF7B" w:rsidR="00495D4D" w:rsidRDefault="00495D4D" w:rsidP="006A4934">
      <w:pPr>
        <w:pStyle w:val="tbtitre2"/>
      </w:pPr>
      <w:r>
        <w:t>Approvisionnement</w:t>
      </w:r>
    </w:p>
    <w:p w14:paraId="1B545D16" w14:textId="1ECBC51C" w:rsidR="005E4F03" w:rsidRDefault="005E4F03" w:rsidP="005E4F03">
      <w:pPr>
        <w:pStyle w:val="tbnormal"/>
      </w:pPr>
      <w:r>
        <w:t>L’approvisionnement des matières premières se fait en rapport avec les besoins de produire des produits fini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5E4F03" w14:paraId="140AAF3F" w14:textId="77777777" w:rsidTr="005F3950">
        <w:trPr>
          <w:trHeight w:hRule="exact" w:val="113"/>
        </w:trPr>
        <w:tc>
          <w:tcPr>
            <w:tcW w:w="597" w:type="dxa"/>
            <w:tcBorders>
              <w:bottom w:val="single" w:sz="2" w:space="0" w:color="D0CECE" w:themeColor="background2" w:themeShade="E6"/>
            </w:tcBorders>
            <w:shd w:val="clear" w:color="auto" w:fill="auto"/>
            <w:vAlign w:val="center"/>
          </w:tcPr>
          <w:p w14:paraId="256C02CE" w14:textId="77777777" w:rsidR="005E4F03" w:rsidRPr="00025F11" w:rsidRDefault="005E4F03" w:rsidP="005F395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B46EC7" w14:textId="77777777" w:rsidR="005E4F03" w:rsidRPr="00025F11" w:rsidRDefault="005E4F03" w:rsidP="005F3950">
            <w:pPr>
              <w:pStyle w:val="tbnormal"/>
              <w:jc w:val="left"/>
              <w:rPr>
                <w:b/>
                <w:sz w:val="2"/>
                <w:szCs w:val="2"/>
              </w:rPr>
            </w:pPr>
          </w:p>
        </w:tc>
      </w:tr>
      <w:tr w:rsidR="005E4F03" w14:paraId="5171941B" w14:textId="77777777" w:rsidTr="005F3950">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8F1CD63" w14:textId="77777777" w:rsidR="005E4F03" w:rsidRPr="000353ED" w:rsidRDefault="005E4F03" w:rsidP="005F395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F61566F" w14:textId="3630B962" w:rsidR="005E4F03" w:rsidRDefault="005E4F03" w:rsidP="005F3950">
            <w:pPr>
              <w:pStyle w:val="tbnormal"/>
            </w:pPr>
            <w:r>
              <w:rPr>
                <w:b/>
              </w:rPr>
              <w:t>Rappel</w:t>
            </w:r>
            <w:r w:rsidRPr="000353ED">
              <w:rPr>
                <w:b/>
              </w:rPr>
              <w:t> :</w:t>
            </w:r>
          </w:p>
          <w:p w14:paraId="043DC9C1" w14:textId="0A557BAC" w:rsidR="005E4F03" w:rsidRPr="00025F11" w:rsidRDefault="005E4F03" w:rsidP="005E4F03">
            <w:pPr>
              <w:pStyle w:val="tbnormal"/>
              <w:rPr>
                <w:i/>
              </w:rPr>
            </w:pPr>
            <w:r>
              <w:rPr>
                <w:i/>
              </w:rPr>
              <w:t>Un produit finis manufacturé se compose de composants. Ces composants sont des matières premières qui sont liées au composé par une nomenclature.</w:t>
            </w:r>
          </w:p>
        </w:tc>
      </w:tr>
      <w:tr w:rsidR="005E4F03" w14:paraId="1CDB7DF1" w14:textId="77777777" w:rsidTr="005F3950">
        <w:trPr>
          <w:trHeight w:hRule="exact" w:val="113"/>
        </w:trPr>
        <w:tc>
          <w:tcPr>
            <w:tcW w:w="597" w:type="dxa"/>
            <w:tcBorders>
              <w:top w:val="single" w:sz="2" w:space="0" w:color="D0CECE" w:themeColor="background2" w:themeShade="E6"/>
            </w:tcBorders>
            <w:shd w:val="clear" w:color="auto" w:fill="auto"/>
            <w:vAlign w:val="center"/>
          </w:tcPr>
          <w:p w14:paraId="0D4BA2FB" w14:textId="77777777" w:rsidR="005E4F03" w:rsidRPr="00025F11" w:rsidRDefault="005E4F03" w:rsidP="005F395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9B8427D" w14:textId="77777777" w:rsidR="005E4F03" w:rsidRPr="00025F11" w:rsidRDefault="005E4F03" w:rsidP="005F3950">
            <w:pPr>
              <w:pStyle w:val="tbnormal"/>
              <w:jc w:val="left"/>
              <w:rPr>
                <w:b/>
                <w:sz w:val="2"/>
                <w:szCs w:val="2"/>
              </w:rPr>
            </w:pPr>
          </w:p>
        </w:tc>
      </w:tr>
    </w:tbl>
    <w:p w14:paraId="70077E6D" w14:textId="4D5B7A8B" w:rsidR="005E4F03" w:rsidRPr="005E4F03" w:rsidRDefault="00C65791" w:rsidP="005E4F03">
      <w:pPr>
        <w:pStyle w:val="tbnormal"/>
      </w:pPr>
      <w:r>
        <w:t>Lorsqu’on se trouve dans une stratégie logistique en flux poussé, les demandes d’achat sont dans la majeur partie du temps générées par le calcul des besoins. Ci-dessous, le diagramme qui correspond à l’exécution d’un processus d’approvisionnement.</w:t>
      </w:r>
    </w:p>
    <w:p w14:paraId="4E7D22C0" w14:textId="32C0348F" w:rsidR="00996E60" w:rsidRDefault="00AA6679" w:rsidP="00996E60">
      <w:pPr>
        <w:pStyle w:val="tbnormal"/>
      </w:pPr>
      <w:r>
        <w:rPr>
          <w:noProof/>
          <w:lang w:val="fr-FR" w:eastAsia="fr-FR"/>
        </w:rPr>
        <w:drawing>
          <wp:inline distT="0" distB="0" distL="0" distR="0" wp14:anchorId="12AD2C9E" wp14:editId="318A58C7">
            <wp:extent cx="4679950" cy="918210"/>
            <wp:effectExtent l="0" t="0" r="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 d’écran 2016-06-17 à 17.20.43.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679950" cy="918210"/>
                    </a:xfrm>
                    <a:prstGeom prst="rect">
                      <a:avLst/>
                    </a:prstGeom>
                  </pic:spPr>
                </pic:pic>
              </a:graphicData>
            </a:graphic>
          </wp:inline>
        </w:drawing>
      </w:r>
    </w:p>
    <w:p w14:paraId="3CFEF045" w14:textId="51F0922D" w:rsidR="005E4F03" w:rsidRDefault="00AA6679" w:rsidP="00996E60">
      <w:pPr>
        <w:pStyle w:val="tbnormal"/>
      </w:pPr>
      <w:r>
        <w:t>Dans Odoo® cela s’équivaut. Nous retrouvons le processus tel que nous l’avons schématisé :</w:t>
      </w:r>
    </w:p>
    <w:p w14:paraId="1524A436" w14:textId="0E927F9D" w:rsidR="00AA6679" w:rsidRDefault="00AA6679" w:rsidP="00040851">
      <w:pPr>
        <w:pStyle w:val="tbnormal"/>
        <w:jc w:val="center"/>
      </w:pPr>
      <w:r>
        <w:rPr>
          <w:noProof/>
          <w:lang w:val="fr-FR" w:eastAsia="fr-FR"/>
        </w:rPr>
        <w:drawing>
          <wp:inline distT="0" distB="0" distL="0" distR="0" wp14:anchorId="25365C04" wp14:editId="6B91C06A">
            <wp:extent cx="3185053" cy="331038"/>
            <wp:effectExtent l="0" t="0" r="0" b="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e d’écran 2016-06-17 à 17.23.27.png"/>
                    <pic:cNvPicPr/>
                  </pic:nvPicPr>
                  <pic:blipFill>
                    <a:blip r:embed="rId44">
                      <a:extLst>
                        <a:ext uri="{28A0092B-C50C-407E-A947-70E740481C1C}">
                          <a14:useLocalDpi xmlns:a14="http://schemas.microsoft.com/office/drawing/2010/main" val="0"/>
                        </a:ext>
                      </a:extLst>
                    </a:blip>
                    <a:stretch>
                      <a:fillRect/>
                    </a:stretch>
                  </pic:blipFill>
                  <pic:spPr>
                    <a:xfrm>
                      <a:off x="0" y="0"/>
                      <a:ext cx="3372429" cy="350513"/>
                    </a:xfrm>
                    <a:prstGeom prst="rect">
                      <a:avLst/>
                    </a:prstGeom>
                  </pic:spPr>
                </pic:pic>
              </a:graphicData>
            </a:graphic>
          </wp:inline>
        </w:drawing>
      </w:r>
    </w:p>
    <w:p w14:paraId="16A58845" w14:textId="316A5501" w:rsidR="00AA6679" w:rsidRDefault="00AA6679" w:rsidP="00996E60">
      <w:pPr>
        <w:pStyle w:val="tbnormal"/>
      </w:pPr>
      <w:r>
        <w:lastRenderedPageBreak/>
        <w:t>Draft PO signifie que la commande d’achat est dans le statut de brouillon juste après avoir été créée. RFQ Sent correspond à une demande de devis. Purchase order veut dire que la commande a été validée et qu’elle est encours de traitement chez le fournisseur. Elle reste dans cet état tant que les produits n’arrivent pas sur le quai de livraison de l’entreprise.</w:t>
      </w:r>
    </w:p>
    <w:p w14:paraId="4610AB6C" w14:textId="5AB3FA75" w:rsidR="00040851" w:rsidRPr="00996E60" w:rsidRDefault="00AA6679" w:rsidP="00040851">
      <w:pPr>
        <w:pStyle w:val="tbnormal"/>
      </w:pPr>
      <w:r>
        <w:t xml:space="preserve">Une fois que les produits sont livrés, le département réception marchandises </w:t>
      </w:r>
      <w:r w:rsidR="00040851">
        <w:t>procède</w:t>
      </w:r>
      <w:r>
        <w:t xml:space="preserve"> à la vérification des quantités reçues et font une entrée de stock. Ce qui donne lieu à un mouvement de stock. Dans Odoo®, cela se passe exactement de la même manière. Les employés peuvent à tout moment enregistrer la livraison en appuyant sur le bouton</w:t>
      </w:r>
      <w:r w:rsidR="00040851">
        <w:t xml:space="preserve"> </w:t>
      </w:r>
      <w:r w:rsidR="00040851" w:rsidRPr="00040851">
        <w:rPr>
          <w:b/>
        </w:rPr>
        <w:t>Receive products</w:t>
      </w:r>
      <w:r w:rsidR="00040851">
        <w:t xml:space="preserve"> qui se trouve directement dans le formulaire de détails d’une demande d’achat. Lorsqu’un bon de réception est créé, Odoo® génère une entrée en stock selon les quantités reçues et validées.</w:t>
      </w:r>
    </w:p>
    <w:p w14:paraId="6BFABEDC" w14:textId="1918262C" w:rsidR="00495D4D" w:rsidRPr="00495D4D" w:rsidRDefault="00996E60" w:rsidP="00996E60">
      <w:pPr>
        <w:pStyle w:val="tbtitre2"/>
      </w:pPr>
      <w:r>
        <w:t>Production</w:t>
      </w:r>
    </w:p>
    <w:p w14:paraId="5756533C" w14:textId="2C7202E3" w:rsidR="00A652AF" w:rsidRDefault="00A652AF" w:rsidP="006A4934">
      <w:pPr>
        <w:pStyle w:val="tbtitre2"/>
      </w:pPr>
      <w:r>
        <w:t>Master data</w:t>
      </w:r>
    </w:p>
    <w:p w14:paraId="6407024B" w14:textId="2E6224F6" w:rsidR="00641F11" w:rsidRDefault="001321A6" w:rsidP="001321A6">
      <w:pPr>
        <w:pStyle w:val="tbtitre2"/>
      </w:pPr>
      <w:r>
        <w:t>Hypothèses liés à OdooSIM</w:t>
      </w:r>
    </w:p>
    <w:p w14:paraId="0630AF09" w14:textId="65361767" w:rsidR="001321A6" w:rsidRDefault="001321A6" w:rsidP="001321A6">
      <w:pPr>
        <w:pStyle w:val="tbnormal"/>
      </w:pPr>
      <w:r>
        <w:t>N’ayant pas testé les recommandations qu’y sont faites dans ce chapitre, nous qualifions ce que nous avançons comme étant des hypothèses qui sont à vérifier lors d’une prochaine itération du travail.</w:t>
      </w:r>
    </w:p>
    <w:p w14:paraId="415594D8" w14:textId="4EA950D1" w:rsidR="0067240D" w:rsidRDefault="0060742C" w:rsidP="001321A6">
      <w:pPr>
        <w:pStyle w:val="tbnormal"/>
      </w:pPr>
      <w:r>
        <w:t xml:space="preserve">Pour gérer la partie logistique, le simulateur va devoir effectuer les opérations que nous avons choisies d’automatisées dans les chapitres précédents. Pour se faire, certaines opérations ont des prérequis à remplir. Principalement liés aux contraintes que nous avons </w:t>
      </w:r>
      <w:r w:rsidR="00EA36B5">
        <w:t>créées</w:t>
      </w:r>
      <w:r>
        <w:t xml:space="preserve"> pour le scénario Brewery &amp; Co.</w:t>
      </w:r>
    </w:p>
    <w:p w14:paraId="0DDB3735" w14:textId="554C2508" w:rsidR="00EA36B5" w:rsidRDefault="00EA36B5" w:rsidP="001321A6">
      <w:pPr>
        <w:pStyle w:val="tbnormal"/>
      </w:pPr>
      <w:r>
        <w:t>Nous proposons de reprendre chacune d’elles et d’</w:t>
      </w:r>
      <w:r w:rsidR="000E0E9E">
        <w:t>en donner les spécifications pour les mettre en œuvre dans le simulateur.</w:t>
      </w:r>
    </w:p>
    <w:tbl>
      <w:tblPr>
        <w:tblStyle w:val="Grilledetableauclaire"/>
        <w:tblW w:w="5000" w:type="pct"/>
        <w:tblLook w:val="04A0" w:firstRow="1" w:lastRow="0" w:firstColumn="1" w:lastColumn="0" w:noHBand="0" w:noVBand="1"/>
      </w:tblPr>
      <w:tblGrid>
        <w:gridCol w:w="2046"/>
        <w:gridCol w:w="5314"/>
      </w:tblGrid>
      <w:tr w:rsidR="00F6167E" w:rsidRPr="003A4596" w14:paraId="11064EAA" w14:textId="77777777" w:rsidTr="00A13A9C">
        <w:trPr>
          <w:trHeight w:val="454"/>
        </w:trPr>
        <w:tc>
          <w:tcPr>
            <w:tcW w:w="7360" w:type="dxa"/>
            <w:gridSpan w:val="2"/>
            <w:shd w:val="clear" w:color="auto" w:fill="E7E6E6" w:themeFill="background2"/>
          </w:tcPr>
          <w:p w14:paraId="3AEF7FCA" w14:textId="5B7BABA5" w:rsidR="00F6167E" w:rsidRPr="00741F67" w:rsidRDefault="0023629E" w:rsidP="00A13A9C">
            <w:pPr>
              <w:pStyle w:val="tbnormal"/>
              <w:rPr>
                <w:b/>
              </w:rPr>
            </w:pPr>
            <w:r>
              <w:rPr>
                <w:b/>
              </w:rPr>
              <w:t>P</w:t>
            </w:r>
            <w:r w:rsidR="00A0430C">
              <w:rPr>
                <w:b/>
              </w:rPr>
              <w:t xml:space="preserve">lanification : </w:t>
            </w:r>
            <w:r w:rsidR="00F6167E">
              <w:rPr>
                <w:b/>
              </w:rPr>
              <w:t>Exécution du calcul des besoins</w:t>
            </w:r>
          </w:p>
        </w:tc>
      </w:tr>
      <w:tr w:rsidR="006256EA" w:rsidRPr="003A4596" w14:paraId="7380105F" w14:textId="77777777" w:rsidTr="00A13A9C">
        <w:trPr>
          <w:trHeight w:val="454"/>
        </w:trPr>
        <w:tc>
          <w:tcPr>
            <w:tcW w:w="2046" w:type="dxa"/>
          </w:tcPr>
          <w:p w14:paraId="3A0480E9" w14:textId="6BCBF529" w:rsidR="006256EA" w:rsidRPr="004576DB" w:rsidRDefault="00F6167E" w:rsidP="0023629E">
            <w:pPr>
              <w:pStyle w:val="tbnormal"/>
              <w:jc w:val="left"/>
              <w:rPr>
                <w:b/>
              </w:rPr>
            </w:pPr>
            <w:r>
              <w:rPr>
                <w:b/>
              </w:rPr>
              <w:t>Modèle</w:t>
            </w:r>
          </w:p>
        </w:tc>
        <w:tc>
          <w:tcPr>
            <w:tcW w:w="5314" w:type="dxa"/>
          </w:tcPr>
          <w:p w14:paraId="59D24A7A" w14:textId="76805279" w:rsidR="006256EA" w:rsidRPr="00B70F13" w:rsidRDefault="007D1DF0" w:rsidP="00A13A9C">
            <w:pPr>
              <w:pStyle w:val="tbnormal"/>
              <w:jc w:val="left"/>
            </w:pPr>
            <w:r w:rsidRPr="007D1DF0">
              <w:t>procurement.order</w:t>
            </w:r>
          </w:p>
        </w:tc>
      </w:tr>
      <w:tr w:rsidR="006256EA" w:rsidRPr="003A4596" w14:paraId="0E524953" w14:textId="77777777" w:rsidTr="00A13A9C">
        <w:trPr>
          <w:trHeight w:val="454"/>
        </w:trPr>
        <w:tc>
          <w:tcPr>
            <w:tcW w:w="2046" w:type="dxa"/>
          </w:tcPr>
          <w:p w14:paraId="1300F57D" w14:textId="43DDE897" w:rsidR="006256EA" w:rsidRPr="004576DB" w:rsidRDefault="00F6167E" w:rsidP="0023629E">
            <w:pPr>
              <w:pStyle w:val="tbnormal"/>
              <w:jc w:val="left"/>
              <w:rPr>
                <w:b/>
              </w:rPr>
            </w:pPr>
            <w:r>
              <w:rPr>
                <w:b/>
              </w:rPr>
              <w:t>Fonction RPC</w:t>
            </w:r>
          </w:p>
        </w:tc>
        <w:tc>
          <w:tcPr>
            <w:tcW w:w="5314" w:type="dxa"/>
          </w:tcPr>
          <w:p w14:paraId="26D68252" w14:textId="64E5264B" w:rsidR="006256EA" w:rsidRDefault="00F6167E" w:rsidP="00A13A9C">
            <w:pPr>
              <w:pStyle w:val="tbnormal"/>
              <w:jc w:val="left"/>
            </w:pPr>
            <w:r>
              <w:t>execute_kw</w:t>
            </w:r>
          </w:p>
        </w:tc>
      </w:tr>
      <w:tr w:rsidR="006256EA" w:rsidRPr="003A4596" w14:paraId="7C8C0B68" w14:textId="77777777" w:rsidTr="00A13A9C">
        <w:trPr>
          <w:trHeight w:val="454"/>
        </w:trPr>
        <w:tc>
          <w:tcPr>
            <w:tcW w:w="2046" w:type="dxa"/>
          </w:tcPr>
          <w:p w14:paraId="30D8F0CC" w14:textId="2498FE28" w:rsidR="006256EA" w:rsidRDefault="00F6167E" w:rsidP="0023629E">
            <w:pPr>
              <w:pStyle w:val="tbnormal"/>
              <w:jc w:val="left"/>
              <w:rPr>
                <w:b/>
              </w:rPr>
            </w:pPr>
            <w:r>
              <w:rPr>
                <w:b/>
              </w:rPr>
              <w:t>Méthode</w:t>
            </w:r>
          </w:p>
        </w:tc>
        <w:tc>
          <w:tcPr>
            <w:tcW w:w="5314" w:type="dxa"/>
          </w:tcPr>
          <w:p w14:paraId="0D9A8925" w14:textId="4F4F04BC" w:rsidR="006256EA" w:rsidRPr="007279F5" w:rsidRDefault="007D1DF0" w:rsidP="00A13A9C">
            <w:pPr>
              <w:pStyle w:val="tbnormal"/>
              <w:jc w:val="left"/>
            </w:pPr>
            <w:r w:rsidRPr="007D1DF0">
              <w:t>run_scheduler</w:t>
            </w:r>
          </w:p>
        </w:tc>
      </w:tr>
      <w:tr w:rsidR="006256EA" w:rsidRPr="003A4596" w14:paraId="07221862" w14:textId="77777777" w:rsidTr="00A13A9C">
        <w:trPr>
          <w:trHeight w:val="454"/>
        </w:trPr>
        <w:tc>
          <w:tcPr>
            <w:tcW w:w="2046" w:type="dxa"/>
          </w:tcPr>
          <w:p w14:paraId="1278033D" w14:textId="0ABB1D68" w:rsidR="006256EA" w:rsidRPr="004576DB" w:rsidRDefault="007D1DF0" w:rsidP="0023629E">
            <w:pPr>
              <w:pStyle w:val="tbnormal"/>
              <w:jc w:val="left"/>
              <w:rPr>
                <w:b/>
              </w:rPr>
            </w:pPr>
            <w:r>
              <w:rPr>
                <w:b/>
              </w:rPr>
              <w:t>Précondition</w:t>
            </w:r>
          </w:p>
        </w:tc>
        <w:tc>
          <w:tcPr>
            <w:tcW w:w="5314" w:type="dxa"/>
          </w:tcPr>
          <w:p w14:paraId="2120EC9D" w14:textId="57E20F8D" w:rsidR="006256EA" w:rsidRDefault="007D1DF0" w:rsidP="00D4373A">
            <w:pPr>
              <w:pStyle w:val="tbnormal"/>
              <w:tabs>
                <w:tab w:val="left" w:pos="1213"/>
              </w:tabs>
              <w:jc w:val="left"/>
            </w:pPr>
            <w:r>
              <w:t>Aucune</w:t>
            </w:r>
          </w:p>
        </w:tc>
      </w:tr>
      <w:tr w:rsidR="007D1DF0" w:rsidRPr="003A4596" w14:paraId="0E6226FF" w14:textId="77777777" w:rsidTr="00A13A9C">
        <w:trPr>
          <w:trHeight w:val="454"/>
        </w:trPr>
        <w:tc>
          <w:tcPr>
            <w:tcW w:w="2046" w:type="dxa"/>
          </w:tcPr>
          <w:p w14:paraId="1B621F07" w14:textId="7359F213" w:rsidR="007D1DF0" w:rsidRDefault="007D1DF0" w:rsidP="0023629E">
            <w:pPr>
              <w:pStyle w:val="tbnormal"/>
              <w:jc w:val="left"/>
              <w:rPr>
                <w:b/>
              </w:rPr>
            </w:pPr>
            <w:r>
              <w:rPr>
                <w:b/>
              </w:rPr>
              <w:t>Contrainte</w:t>
            </w:r>
            <w:r w:rsidR="00A0430C">
              <w:rPr>
                <w:b/>
              </w:rPr>
              <w:t xml:space="preserve"> scénaristique</w:t>
            </w:r>
          </w:p>
        </w:tc>
        <w:tc>
          <w:tcPr>
            <w:tcW w:w="5314" w:type="dxa"/>
          </w:tcPr>
          <w:p w14:paraId="1E4D166D" w14:textId="275E5737" w:rsidR="007D1DF0" w:rsidRDefault="007D1DF0" w:rsidP="007D1DF0">
            <w:pPr>
              <w:pStyle w:val="tbnormal"/>
              <w:jc w:val="left"/>
            </w:pPr>
            <w:r>
              <w:t>Aucune</w:t>
            </w:r>
          </w:p>
        </w:tc>
      </w:tr>
      <w:tr w:rsidR="0023629E" w:rsidRPr="003A4596" w14:paraId="5D9677AB" w14:textId="77777777" w:rsidTr="00A13A9C">
        <w:trPr>
          <w:trHeight w:val="454"/>
        </w:trPr>
        <w:tc>
          <w:tcPr>
            <w:tcW w:w="2046" w:type="dxa"/>
          </w:tcPr>
          <w:p w14:paraId="102A518D" w14:textId="7079B7E1" w:rsidR="0023629E" w:rsidRDefault="0023629E" w:rsidP="0023629E">
            <w:pPr>
              <w:pStyle w:val="tbnormal"/>
              <w:jc w:val="left"/>
              <w:rPr>
                <w:b/>
              </w:rPr>
            </w:pPr>
            <w:r>
              <w:rPr>
                <w:b/>
              </w:rPr>
              <w:t>Implication des dates</w:t>
            </w:r>
          </w:p>
        </w:tc>
        <w:tc>
          <w:tcPr>
            <w:tcW w:w="5314" w:type="dxa"/>
          </w:tcPr>
          <w:p w14:paraId="0A1777F6" w14:textId="77777777" w:rsidR="00BB7D2C" w:rsidRDefault="0023629E" w:rsidP="00040851">
            <w:pPr>
              <w:pStyle w:val="tbnormal"/>
              <w:numPr>
                <w:ilvl w:val="0"/>
                <w:numId w:val="20"/>
              </w:numPr>
              <w:jc w:val="left"/>
            </w:pPr>
            <w:r>
              <w:t>Si un ordre d’approvisionnement est créé, i</w:t>
            </w:r>
            <w:r w:rsidR="00BB7D2C">
              <w:t>l faut le récupérer et modifier :</w:t>
            </w:r>
          </w:p>
          <w:p w14:paraId="639B9441" w14:textId="3C8C18B0" w:rsidR="0023629E" w:rsidRDefault="0023629E" w:rsidP="00040851">
            <w:pPr>
              <w:pStyle w:val="tbnormal"/>
              <w:numPr>
                <w:ilvl w:val="1"/>
                <w:numId w:val="20"/>
              </w:numPr>
              <w:jc w:val="left"/>
            </w:pPr>
            <w:r w:rsidRPr="00EE44B6">
              <w:rPr>
                <w:b/>
              </w:rPr>
              <w:t>procurement.order.</w:t>
            </w:r>
            <w:r w:rsidR="00EE44B6" w:rsidRPr="00EE44B6">
              <w:rPr>
                <w:color w:val="FF0000"/>
              </w:rPr>
              <w:t>date_planned</w:t>
            </w:r>
          </w:p>
          <w:p w14:paraId="0FA2A054" w14:textId="77777777" w:rsidR="00BB7D2C" w:rsidRDefault="0023629E" w:rsidP="00040851">
            <w:pPr>
              <w:pStyle w:val="tbnormal"/>
              <w:numPr>
                <w:ilvl w:val="0"/>
                <w:numId w:val="20"/>
              </w:numPr>
              <w:jc w:val="left"/>
            </w:pPr>
            <w:r>
              <w:t xml:space="preserve">Si un ordre de fabrication est créé, il faut </w:t>
            </w:r>
            <w:r w:rsidR="00EE44B6">
              <w:t xml:space="preserve">le récupérer et </w:t>
            </w:r>
            <w:r w:rsidR="00BB7D2C">
              <w:t>modifier :</w:t>
            </w:r>
          </w:p>
          <w:p w14:paraId="1E4161D6" w14:textId="659BDD8B" w:rsidR="0023629E" w:rsidRDefault="0023629E" w:rsidP="00040851">
            <w:pPr>
              <w:pStyle w:val="tbnormal"/>
              <w:numPr>
                <w:ilvl w:val="1"/>
                <w:numId w:val="20"/>
              </w:numPr>
              <w:jc w:val="left"/>
            </w:pPr>
            <w:r w:rsidRPr="00EE44B6">
              <w:rPr>
                <w:b/>
              </w:rPr>
              <w:t>mrp.production.</w:t>
            </w:r>
            <w:r w:rsidR="00EE44B6" w:rsidRPr="00EE44B6">
              <w:rPr>
                <w:color w:val="FF0000"/>
              </w:rPr>
              <w:t>date_planned</w:t>
            </w:r>
          </w:p>
          <w:p w14:paraId="46B67CE8" w14:textId="77777777" w:rsidR="00BB7D2C" w:rsidRDefault="0023629E" w:rsidP="00040851">
            <w:pPr>
              <w:pStyle w:val="tbnormal"/>
              <w:numPr>
                <w:ilvl w:val="0"/>
                <w:numId w:val="20"/>
              </w:numPr>
              <w:jc w:val="left"/>
            </w:pPr>
            <w:r>
              <w:lastRenderedPageBreak/>
              <w:t xml:space="preserve">Si une ou des demandes d’achats sont créés, il faut </w:t>
            </w:r>
            <w:r w:rsidR="00BB7D2C">
              <w:t>récupérer et modifier :</w:t>
            </w:r>
          </w:p>
          <w:p w14:paraId="300C4933" w14:textId="36FA9EA4" w:rsidR="00BB7D2C" w:rsidRDefault="00BB7D2C" w:rsidP="00040851">
            <w:pPr>
              <w:pStyle w:val="tbnormal"/>
              <w:numPr>
                <w:ilvl w:val="1"/>
                <w:numId w:val="20"/>
              </w:numPr>
              <w:jc w:val="left"/>
            </w:pPr>
            <w:r w:rsidRPr="00BB7D2C">
              <w:rPr>
                <w:b/>
              </w:rPr>
              <w:t>purchase.ordre.</w:t>
            </w:r>
            <w:r w:rsidRPr="00BB7D2C">
              <w:rPr>
                <w:color w:val="FF0000"/>
              </w:rPr>
              <w:t>date_order</w:t>
            </w:r>
          </w:p>
          <w:p w14:paraId="42875A0D" w14:textId="47A4D5BD" w:rsidR="0023629E" w:rsidRDefault="009165EC" w:rsidP="00040851">
            <w:pPr>
              <w:pStyle w:val="tbnormal"/>
              <w:numPr>
                <w:ilvl w:val="1"/>
                <w:numId w:val="20"/>
              </w:numPr>
              <w:jc w:val="left"/>
            </w:pPr>
            <w:r w:rsidRPr="00BB7D2C">
              <w:rPr>
                <w:b/>
              </w:rPr>
              <w:t>purchase.order.</w:t>
            </w:r>
            <w:r w:rsidR="00BB7D2C" w:rsidRPr="00BB7D2C">
              <w:rPr>
                <w:color w:val="FF0000"/>
              </w:rPr>
              <w:t>date_planned</w:t>
            </w:r>
          </w:p>
        </w:tc>
      </w:tr>
    </w:tbl>
    <w:p w14:paraId="040BD738" w14:textId="6260F461" w:rsidR="000E0E9E" w:rsidRDefault="000E0E9E" w:rsidP="001321A6">
      <w:pPr>
        <w:pStyle w:val="tbnormal"/>
      </w:pPr>
    </w:p>
    <w:tbl>
      <w:tblPr>
        <w:tblStyle w:val="Grilledetableauclaire"/>
        <w:tblW w:w="5000" w:type="pct"/>
        <w:tblLook w:val="04A0" w:firstRow="1" w:lastRow="0" w:firstColumn="1" w:lastColumn="0" w:noHBand="0" w:noVBand="1"/>
      </w:tblPr>
      <w:tblGrid>
        <w:gridCol w:w="2046"/>
        <w:gridCol w:w="5314"/>
      </w:tblGrid>
      <w:tr w:rsidR="00A0430C" w:rsidRPr="003A4596" w14:paraId="10A51B60" w14:textId="77777777" w:rsidTr="00A13A9C">
        <w:trPr>
          <w:trHeight w:val="454"/>
        </w:trPr>
        <w:tc>
          <w:tcPr>
            <w:tcW w:w="7360" w:type="dxa"/>
            <w:gridSpan w:val="2"/>
            <w:shd w:val="clear" w:color="auto" w:fill="E7E6E6" w:themeFill="background2"/>
          </w:tcPr>
          <w:p w14:paraId="2A01584C" w14:textId="41BF170B" w:rsidR="00A0430C" w:rsidRPr="00741F67" w:rsidRDefault="0023629E" w:rsidP="00A13A9C">
            <w:pPr>
              <w:pStyle w:val="tbnormal"/>
              <w:rPr>
                <w:b/>
              </w:rPr>
            </w:pPr>
            <w:r>
              <w:rPr>
                <w:b/>
              </w:rPr>
              <w:t>A</w:t>
            </w:r>
            <w:r w:rsidR="00A0430C">
              <w:rPr>
                <w:b/>
              </w:rPr>
              <w:t>pprovisionnement : Réception de la marchandise</w:t>
            </w:r>
            <w:r>
              <w:rPr>
                <w:b/>
              </w:rPr>
              <w:t xml:space="preserve"> (étape 1/)</w:t>
            </w:r>
          </w:p>
        </w:tc>
      </w:tr>
      <w:tr w:rsidR="00A0430C" w:rsidRPr="003A4596" w14:paraId="31351849" w14:textId="77777777" w:rsidTr="00A13A9C">
        <w:trPr>
          <w:trHeight w:val="454"/>
        </w:trPr>
        <w:tc>
          <w:tcPr>
            <w:tcW w:w="2046" w:type="dxa"/>
          </w:tcPr>
          <w:p w14:paraId="2917FB75" w14:textId="1587C854" w:rsidR="00A0430C" w:rsidRPr="004576DB" w:rsidRDefault="00A0430C" w:rsidP="00A13A9C">
            <w:pPr>
              <w:pStyle w:val="tbnormal"/>
              <w:rPr>
                <w:b/>
              </w:rPr>
            </w:pPr>
            <w:r>
              <w:rPr>
                <w:b/>
              </w:rPr>
              <w:t>Modèle</w:t>
            </w:r>
            <w:r w:rsidR="0023629E">
              <w:rPr>
                <w:b/>
              </w:rPr>
              <w:t>s</w:t>
            </w:r>
          </w:p>
        </w:tc>
        <w:tc>
          <w:tcPr>
            <w:tcW w:w="5314" w:type="dxa"/>
          </w:tcPr>
          <w:p w14:paraId="18167938" w14:textId="499357CC" w:rsidR="0023629E" w:rsidRPr="0023629E" w:rsidRDefault="0023629E" w:rsidP="0023629E">
            <w:pPr>
              <w:pStyle w:val="tbnormal"/>
              <w:jc w:val="left"/>
            </w:pPr>
            <w:r>
              <w:t>stock.picking</w:t>
            </w:r>
          </w:p>
        </w:tc>
      </w:tr>
      <w:tr w:rsidR="00A0430C" w:rsidRPr="003A4596" w14:paraId="1FEC7ABA" w14:textId="77777777" w:rsidTr="00A13A9C">
        <w:trPr>
          <w:trHeight w:val="454"/>
        </w:trPr>
        <w:tc>
          <w:tcPr>
            <w:tcW w:w="2046" w:type="dxa"/>
          </w:tcPr>
          <w:p w14:paraId="5CF1722C" w14:textId="67C045AF" w:rsidR="00A0430C" w:rsidRPr="004576DB" w:rsidRDefault="00A0430C" w:rsidP="00A13A9C">
            <w:pPr>
              <w:pStyle w:val="tbnormal"/>
              <w:rPr>
                <w:b/>
              </w:rPr>
            </w:pPr>
            <w:r>
              <w:rPr>
                <w:b/>
              </w:rPr>
              <w:t>Fonction RPC</w:t>
            </w:r>
          </w:p>
        </w:tc>
        <w:tc>
          <w:tcPr>
            <w:tcW w:w="5314" w:type="dxa"/>
          </w:tcPr>
          <w:p w14:paraId="35B5F107" w14:textId="77777777" w:rsidR="00A0430C" w:rsidRDefault="00A0430C" w:rsidP="00A13A9C">
            <w:pPr>
              <w:pStyle w:val="tbnormal"/>
              <w:jc w:val="left"/>
            </w:pPr>
            <w:r>
              <w:t>execute_kw</w:t>
            </w:r>
          </w:p>
        </w:tc>
      </w:tr>
      <w:tr w:rsidR="00A0430C" w:rsidRPr="003A4596" w14:paraId="33EF221E" w14:textId="77777777" w:rsidTr="00A13A9C">
        <w:trPr>
          <w:trHeight w:val="454"/>
        </w:trPr>
        <w:tc>
          <w:tcPr>
            <w:tcW w:w="2046" w:type="dxa"/>
          </w:tcPr>
          <w:p w14:paraId="0EF114EA" w14:textId="77777777" w:rsidR="00A0430C" w:rsidRPr="004576DB" w:rsidRDefault="00A0430C" w:rsidP="00A13A9C">
            <w:pPr>
              <w:pStyle w:val="tbnormal"/>
              <w:rPr>
                <w:b/>
              </w:rPr>
            </w:pPr>
            <w:r>
              <w:rPr>
                <w:b/>
              </w:rPr>
              <w:t>Précondition</w:t>
            </w:r>
          </w:p>
        </w:tc>
        <w:tc>
          <w:tcPr>
            <w:tcW w:w="5314" w:type="dxa"/>
          </w:tcPr>
          <w:p w14:paraId="51BBFD3E" w14:textId="2FEDA375" w:rsidR="00A0430C" w:rsidRDefault="00A13A9C" w:rsidP="00A13A9C">
            <w:pPr>
              <w:pStyle w:val="tbnormal"/>
              <w:jc w:val="left"/>
            </w:pPr>
            <w:r>
              <w:t>Si</w:t>
            </w:r>
            <w:r w:rsidR="00D4373A">
              <w:t xml:space="preserve"> </w:t>
            </w:r>
            <w:r w:rsidR="00D4373A" w:rsidRPr="00D4373A">
              <w:rPr>
                <w:b/>
              </w:rPr>
              <w:t>purchase.order.state</w:t>
            </w:r>
            <w:r w:rsidR="00D4373A">
              <w:t xml:space="preserve"> = "purchase" &amp;&amp; </w:t>
            </w:r>
            <w:r w:rsidR="00D4373A" w:rsidRPr="00D4373A">
              <w:rPr>
                <w:b/>
              </w:rPr>
              <w:t>purchase.order.date_approve</w:t>
            </w:r>
            <w:r w:rsidR="00D4373A">
              <w:t xml:space="preserve"> </w:t>
            </w:r>
            <w:r>
              <w:t>a atteint le délai d’attente du fournisseur.</w:t>
            </w:r>
            <w:r w:rsidR="00D4373A">
              <w:t xml:space="preserve"> </w:t>
            </w:r>
          </w:p>
        </w:tc>
      </w:tr>
      <w:tr w:rsidR="003728F3" w:rsidRPr="003A4596" w14:paraId="26290AA0" w14:textId="77777777" w:rsidTr="00A13A9C">
        <w:trPr>
          <w:trHeight w:val="454"/>
        </w:trPr>
        <w:tc>
          <w:tcPr>
            <w:tcW w:w="2046" w:type="dxa"/>
          </w:tcPr>
          <w:p w14:paraId="58F9BD45" w14:textId="0F8954B3" w:rsidR="003728F3" w:rsidRDefault="003728F3" w:rsidP="00A13A9C">
            <w:pPr>
              <w:pStyle w:val="tbnormal"/>
              <w:rPr>
                <w:b/>
              </w:rPr>
            </w:pPr>
            <w:r>
              <w:rPr>
                <w:b/>
              </w:rPr>
              <w:t>Responsabilité du code</w:t>
            </w:r>
          </w:p>
        </w:tc>
        <w:tc>
          <w:tcPr>
            <w:tcW w:w="5314" w:type="dxa"/>
          </w:tcPr>
          <w:p w14:paraId="22830FD3" w14:textId="77777777" w:rsidR="003728F3" w:rsidRDefault="003728F3" w:rsidP="00A13A9C">
            <w:pPr>
              <w:pStyle w:val="tbnormal"/>
              <w:jc w:val="left"/>
            </w:pPr>
            <w:r>
              <w:t>Vérification des préconditions</w:t>
            </w:r>
          </w:p>
          <w:p w14:paraId="7FDEECA2" w14:textId="1E3F6766" w:rsidR="003728F3" w:rsidRDefault="003728F3" w:rsidP="00A13A9C">
            <w:pPr>
              <w:pStyle w:val="tbnormal"/>
              <w:jc w:val="left"/>
            </w:pPr>
            <w:r>
              <w:t xml:space="preserve">Mise à jour des dates </w:t>
            </w:r>
          </w:p>
        </w:tc>
      </w:tr>
      <w:tr w:rsidR="00A0430C" w:rsidRPr="003A4596" w14:paraId="0D82EEBC" w14:textId="77777777" w:rsidTr="00A13A9C">
        <w:trPr>
          <w:trHeight w:val="454"/>
        </w:trPr>
        <w:tc>
          <w:tcPr>
            <w:tcW w:w="2046" w:type="dxa"/>
          </w:tcPr>
          <w:p w14:paraId="77FCB6A1" w14:textId="1902DF5B" w:rsidR="00A0430C" w:rsidRDefault="00A0430C" w:rsidP="00A13A9C">
            <w:pPr>
              <w:pStyle w:val="tbnormal"/>
              <w:rPr>
                <w:b/>
              </w:rPr>
            </w:pPr>
            <w:r>
              <w:rPr>
                <w:b/>
              </w:rPr>
              <w:t>Contrainte scénaristique</w:t>
            </w:r>
          </w:p>
        </w:tc>
        <w:tc>
          <w:tcPr>
            <w:tcW w:w="5314" w:type="dxa"/>
          </w:tcPr>
          <w:p w14:paraId="34F7479C" w14:textId="1313F203" w:rsidR="00A0430C" w:rsidRDefault="00A13A9C" w:rsidP="00A13A9C">
            <w:pPr>
              <w:pStyle w:val="tbnormal"/>
              <w:jc w:val="left"/>
            </w:pPr>
            <w:r>
              <w:t>Délai d’approvisionnement auprès des fournisseurs</w:t>
            </w:r>
          </w:p>
        </w:tc>
      </w:tr>
    </w:tbl>
    <w:p w14:paraId="5CA8CAD2" w14:textId="77777777" w:rsidR="00A0430C" w:rsidRPr="001321A6" w:rsidRDefault="00A0430C" w:rsidP="001321A6">
      <w:pPr>
        <w:pStyle w:val="tbnormal"/>
      </w:pPr>
    </w:p>
    <w:p w14:paraId="34742C47" w14:textId="6698FCAF" w:rsidR="00772D72" w:rsidRPr="00A652AF" w:rsidRDefault="00772D72" w:rsidP="001321A6">
      <w:pPr>
        <w:pStyle w:val="tbtitre3"/>
      </w:pPr>
      <w:r>
        <w:t>Transactions avec l’API</w:t>
      </w:r>
    </w:p>
    <w:p w14:paraId="5A8C9565" w14:textId="5C307FB5" w:rsidR="00D6539F" w:rsidRDefault="00A955CE" w:rsidP="00C2373B">
      <w:pPr>
        <w:pStyle w:val="tbtitre2"/>
      </w:pPr>
      <w:r>
        <w:t>Approvisionnement</w:t>
      </w:r>
    </w:p>
    <w:p w14:paraId="0C8D2556" w14:textId="28C7E6C0" w:rsidR="00494A06" w:rsidRPr="006C205F" w:rsidRDefault="00A955CE" w:rsidP="00BD2C6E">
      <w:pPr>
        <w:pStyle w:val="tbtitre2"/>
      </w:pPr>
      <w:r>
        <w:t>Production</w:t>
      </w:r>
    </w:p>
    <w:p w14:paraId="344AAA30" w14:textId="2F6FBEF7" w:rsidR="00F93ACE" w:rsidRDefault="00F93ACE" w:rsidP="00F23A9B">
      <w:pPr>
        <w:pStyle w:val="tbtitre2"/>
      </w:pPr>
      <w:bookmarkStart w:id="121" w:name="_Toc453919680"/>
      <w:r>
        <w:t>Proof of concept des ventes</w:t>
      </w:r>
      <w:bookmarkEnd w:id="121"/>
    </w:p>
    <w:p w14:paraId="2A8916F1" w14:textId="0C543242" w:rsidR="00625369" w:rsidRDefault="003E7139" w:rsidP="00F23A9B">
      <w:pPr>
        <w:pStyle w:val="tbtitre3"/>
      </w:pPr>
      <w:bookmarkStart w:id="122" w:name="_Toc453919681"/>
      <w:r>
        <w:t xml:space="preserve">Hypothèses </w:t>
      </w:r>
      <w:r w:rsidR="00366165">
        <w:t>préalables</w:t>
      </w:r>
      <w:bookmarkEnd w:id="122"/>
    </w:p>
    <w:p w14:paraId="37DDF7F0" w14:textId="77777777" w:rsidR="00D162F1" w:rsidRDefault="00E64B20" w:rsidP="00625369">
      <w:pPr>
        <w:pStyle w:val="tbnormal"/>
      </w:pPr>
      <w:r>
        <w:t>Nous décidons</w:t>
      </w:r>
      <w:r w:rsidR="00625369">
        <w:t xml:space="preserve"> de mettre en avant les responsabili</w:t>
      </w:r>
      <w:r w:rsidR="003665AD">
        <w:t xml:space="preserve">tés du simulateur au travers </w:t>
      </w:r>
      <w:r w:rsidR="00625369">
        <w:t xml:space="preserve">trois phases principales. Ces phases sont gérées distinctement à des moments différents dans le cycle de vie </w:t>
      </w:r>
      <w:r w:rsidR="00D162F1">
        <w:t>du simulateur.</w:t>
      </w:r>
    </w:p>
    <w:p w14:paraId="74436BAB" w14:textId="597D861B" w:rsidR="00625369" w:rsidRDefault="008866CF" w:rsidP="00625369">
      <w:pPr>
        <w:pStyle w:val="tbnormal"/>
      </w:pPr>
      <w:r>
        <w:t xml:space="preserve">De plus, </w:t>
      </w:r>
      <w:r w:rsidR="00AC516F">
        <w:t>elles doivent</w:t>
      </w:r>
      <w:r>
        <w:t xml:space="preserve"> répondre à un certain lot de contrainte</w:t>
      </w:r>
      <w:r w:rsidR="00E64B20">
        <w:t>s</w:t>
      </w:r>
      <w:r>
        <w:t xml:space="preserve">. </w:t>
      </w:r>
      <w:r w:rsidR="00625369">
        <w:t>En voici le détail :</w:t>
      </w:r>
    </w:p>
    <w:p w14:paraId="6D0B7B19" w14:textId="7BB0B76A" w:rsidR="00625369" w:rsidRDefault="00AC516F" w:rsidP="00752AFD">
      <w:pPr>
        <w:pStyle w:val="tbnormal"/>
      </w:pPr>
      <w:r>
        <w:rPr>
          <w:noProof/>
          <w:lang w:val="fr-FR" w:eastAsia="fr-FR"/>
        </w:rPr>
        <w:drawing>
          <wp:inline distT="0" distB="0" distL="0" distR="0" wp14:anchorId="457967C0" wp14:editId="4A5B15EF">
            <wp:extent cx="4679950" cy="1751965"/>
            <wp:effectExtent l="0" t="0" r="0" b="635"/>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e d’écran 2016-05-25 à 09.19.08.png"/>
                    <pic:cNvPicPr/>
                  </pic:nvPicPr>
                  <pic:blipFill>
                    <a:blip r:embed="rId45">
                      <a:extLst>
                        <a:ext uri="{28A0092B-C50C-407E-A947-70E740481C1C}">
                          <a14:useLocalDpi xmlns:a14="http://schemas.microsoft.com/office/drawing/2010/main" val="0"/>
                        </a:ext>
                      </a:extLst>
                    </a:blip>
                    <a:stretch>
                      <a:fillRect/>
                    </a:stretch>
                  </pic:blipFill>
                  <pic:spPr>
                    <a:xfrm>
                      <a:off x="0" y="0"/>
                      <a:ext cx="4679950" cy="1751965"/>
                    </a:xfrm>
                    <a:prstGeom prst="rect">
                      <a:avLst/>
                    </a:prstGeom>
                  </pic:spPr>
                </pic:pic>
              </a:graphicData>
            </a:graphic>
          </wp:inline>
        </w:drawing>
      </w:r>
    </w:p>
    <w:p w14:paraId="23653B7B" w14:textId="0B7C43EF" w:rsidR="00AC516F" w:rsidRDefault="00AC516F" w:rsidP="00DD1E85">
      <w:pPr>
        <w:pStyle w:val="tbnormal"/>
        <w:jc w:val="right"/>
        <w:outlineLvl w:val="0"/>
      </w:pPr>
      <w:r>
        <w:t>Figure X : Phases du cycle de vie d’une partie</w:t>
      </w:r>
    </w:p>
    <w:p w14:paraId="6841ED98" w14:textId="7F3DC0C2" w:rsidR="00625369" w:rsidRDefault="00625369" w:rsidP="00625369">
      <w:pPr>
        <w:pStyle w:val="tbnormal"/>
      </w:pPr>
      <w:r>
        <w:lastRenderedPageBreak/>
        <w:t xml:space="preserve">La première </w:t>
      </w:r>
      <w:r w:rsidR="00732ADB">
        <w:t xml:space="preserve">phase </w:t>
      </w:r>
      <w:r>
        <w:t xml:space="preserve">est relative à la configuration d’une nouvelle partie. Elle consiste à trouver des solutions afin de créer le contexte d’une nouvelle session de jeu. </w:t>
      </w:r>
      <w:r w:rsidR="00732ADB">
        <w:t>Nous entendons par contexte les éléments suivants :</w:t>
      </w:r>
    </w:p>
    <w:p w14:paraId="3F70B4B8" w14:textId="2FEAA4F0" w:rsidR="008865A9" w:rsidRDefault="008865A9" w:rsidP="00040851">
      <w:pPr>
        <w:pStyle w:val="tbnormal"/>
        <w:numPr>
          <w:ilvl w:val="0"/>
          <w:numId w:val="19"/>
        </w:numPr>
      </w:pPr>
      <w:r>
        <w:t>Charger en mémoire le graphe objet avec un maximum d’information sur les paramètres du jeu.</w:t>
      </w:r>
    </w:p>
    <w:p w14:paraId="2A50AB68" w14:textId="6D915F39" w:rsidR="00625369" w:rsidRDefault="00732ADB" w:rsidP="00040851">
      <w:pPr>
        <w:pStyle w:val="tbnormal"/>
        <w:numPr>
          <w:ilvl w:val="0"/>
          <w:numId w:val="19"/>
        </w:numPr>
      </w:pPr>
      <w:r>
        <w:t>Créer une instance d’Odoo® par équipe</w:t>
      </w:r>
      <w:r w:rsidR="00625369">
        <w:t>.</w:t>
      </w:r>
      <w:r>
        <w:t xml:space="preserve"> Attribuer des accès à chacun des participants composant l’équipe.</w:t>
      </w:r>
    </w:p>
    <w:p w14:paraId="5AADF71F" w14:textId="77777777" w:rsidR="00732ADB" w:rsidRDefault="00732ADB" w:rsidP="00040851">
      <w:pPr>
        <w:pStyle w:val="tbnormal"/>
        <w:numPr>
          <w:ilvl w:val="0"/>
          <w:numId w:val="19"/>
        </w:numPr>
      </w:pPr>
      <w:r>
        <w:t>Configurer cette instance. C’est-à-dire, définir les données métiers de la société. Créer son référentiel de données et les transactions nécessaires au démarrage de la partie. Exemple : Ajouter les parties prenantes, les produits, les règles logistiques, les écritures comptable pour constituer le bilan initial, les stocks initiaux, etc.</w:t>
      </w:r>
    </w:p>
    <w:p w14:paraId="51BBFB77" w14:textId="5E46FC02" w:rsidR="00625369" w:rsidRDefault="00625369" w:rsidP="00732ADB">
      <w:pPr>
        <w:pStyle w:val="tbnormal"/>
      </w:pPr>
      <w:r>
        <w:t xml:space="preserve">La </w:t>
      </w:r>
      <w:r w:rsidR="00732ADB">
        <w:t>seconde phase</w:t>
      </w:r>
      <w:r>
        <w:t xml:space="preserve"> est </w:t>
      </w:r>
      <w:r w:rsidR="00732ADB">
        <w:t xml:space="preserve">en charge de dérouler le scénario. Elle simule des jours virtuels en 60 secondes. Durant ce temps-ci, elle doit </w:t>
      </w:r>
      <w:r w:rsidR="008865A9">
        <w:t xml:space="preserve">créer de la demande virtuelle et constituer l’offre. Ensuite, elle met en œuvre un algorithme de sélection de l’offre optimale d’un point de vue consommateur. Cette </w:t>
      </w:r>
      <w:r w:rsidR="00376CFA">
        <w:t>algorithme</w:t>
      </w:r>
      <w:r w:rsidR="008865A9">
        <w:t xml:space="preserve"> scanne l’ensemble du marché, c’est-à-dire, toutes les offres de tout</w:t>
      </w:r>
      <w:r w:rsidR="00D162F1">
        <w:t>es les équipes. Pour atteindre c</w:t>
      </w:r>
      <w:r w:rsidR="008865A9">
        <w:t xml:space="preserve">es objectifs, le simulateur doit </w:t>
      </w:r>
      <w:r w:rsidR="00732ADB">
        <w:t xml:space="preserve">exécuter une multitude </w:t>
      </w:r>
      <w:r w:rsidR="008865A9">
        <w:t>d’échanges avec</w:t>
      </w:r>
      <w:r w:rsidR="00732ADB">
        <w:t xml:space="preserve"> toutes les instances </w:t>
      </w:r>
      <w:r w:rsidR="008865A9">
        <w:t>Odoo®. Ces échanges permettent de récupérer les actions des participants, exemple, les changements de prix, les produits fabriqués ou encore les nouvelles demandes d’achats. De plus, le simulateur simule les différents délais avec lesquels la société doit composer pour atteindre ses objectifs opérationnels. Exemple, chaque jour le simulateur lit les dates des ordres de fabrication et si le temps imparti à cette tâche est atteint, il confirme la production et met les produits finis résultants en stock à disposition des forces de vente.</w:t>
      </w:r>
    </w:p>
    <w:p w14:paraId="5B5FB02A" w14:textId="76CEC553" w:rsidR="008865A9" w:rsidRDefault="008865A9" w:rsidP="00732ADB">
      <w:pPr>
        <w:pStyle w:val="tbnormal"/>
      </w:pPr>
      <w:r>
        <w:t xml:space="preserve">L’ultime phase permet la </w:t>
      </w:r>
      <w:r w:rsidR="00BF2324">
        <w:t>persistance</w:t>
      </w:r>
      <w:r>
        <w:t xml:space="preserve"> des données dans une base de données prévue à cet effet. </w:t>
      </w:r>
      <w:r w:rsidR="00BF2324">
        <w:t>Concrètement</w:t>
      </w:r>
      <w:r>
        <w:t xml:space="preserve">, le simulateur récupère les données </w:t>
      </w:r>
      <w:r w:rsidR="00BF2324">
        <w:t>à partir de toutes les instances qui ont participées à la partie et les insère dans ladite base de données. Les données récupérées doivent faire du sens pour les analyses à posteriori. Cette phase est inévitable dans la mesure où nous voulons pouvoir garder la possibilité d’avoir une trace historique des parties jouées dans le cadre des formations dispensées. Plus tard, il est toute à fait envisageable de mettre en place un entrepôt de données dédié à l’analyse des parties sur différents axes.</w:t>
      </w:r>
    </w:p>
    <w:p w14:paraId="1B70D63F" w14:textId="08C3D6FA" w:rsidR="004514C9" w:rsidRDefault="00707D08" w:rsidP="00F23A9B">
      <w:pPr>
        <w:pStyle w:val="tbtitre4"/>
      </w:pPr>
      <w:bookmarkStart w:id="123" w:name="_Toc453919682"/>
      <w:r>
        <w:t>Détails des phases</w:t>
      </w:r>
      <w:bookmarkEnd w:id="123"/>
    </w:p>
    <w:p w14:paraId="0A31176E" w14:textId="643EAFB7" w:rsidR="00BF2324" w:rsidRDefault="004514C9" w:rsidP="004514C9">
      <w:pPr>
        <w:pStyle w:val="tbnormal"/>
      </w:pPr>
      <w:r>
        <w:t xml:space="preserve">Nos recherches s’appuient sur des hypothèses </w:t>
      </w:r>
      <w:r w:rsidR="00BF2324">
        <w:t>préalables</w:t>
      </w:r>
      <w:r>
        <w:t xml:space="preserve">. </w:t>
      </w:r>
      <w:r w:rsidR="00F066DA">
        <w:t xml:space="preserve">L’idée est de les confirmer ou </w:t>
      </w:r>
      <w:r w:rsidR="00BF2324">
        <w:t xml:space="preserve">si le cas échéant ce n’est pas possible, </w:t>
      </w:r>
      <w:r w:rsidR="00D162F1">
        <w:t xml:space="preserve">de </w:t>
      </w:r>
      <w:r w:rsidR="00F066DA">
        <w:t xml:space="preserve">trouver des alternatives. </w:t>
      </w:r>
      <w:r w:rsidR="00BF2324">
        <w:t>Ce chapitre présente</w:t>
      </w:r>
      <w:r w:rsidR="00E64B20">
        <w:t xml:space="preserve"> les hypothèses </w:t>
      </w:r>
      <w:r w:rsidR="00F066DA">
        <w:t xml:space="preserve">faites pour </w:t>
      </w:r>
      <w:r w:rsidR="00BF2324">
        <w:t>réaliser chacune</w:t>
      </w:r>
      <w:r w:rsidR="00F066DA">
        <w:t xml:space="preserve"> des phases </w:t>
      </w:r>
      <w:r w:rsidR="007441C2">
        <w:t>du simulateur précité</w:t>
      </w:r>
      <w:r w:rsidR="00F066DA">
        <w:t xml:space="preserve">. Il s’agit de les vérifier </w:t>
      </w:r>
      <w:r w:rsidR="00BF2324">
        <w:t>en développant la version proof of concept axée sur la partie des ventes.</w:t>
      </w:r>
    </w:p>
    <w:p w14:paraId="43276114" w14:textId="0BCF9968" w:rsidR="004514C9" w:rsidRPr="004514C9" w:rsidRDefault="00BF2324" w:rsidP="004514C9">
      <w:pPr>
        <w:pStyle w:val="tbnormal"/>
      </w:pPr>
      <w:r>
        <w:t xml:space="preserve">Dans le cas où l’hypothèse ne peut être validée, </w:t>
      </w:r>
      <w:r w:rsidR="00F066DA">
        <w:t>nous proposons des alternatives et reprenons le cycle</w:t>
      </w:r>
      <w:r>
        <w:t>, hypothèses, v</w:t>
      </w:r>
      <w:r w:rsidR="00F066DA">
        <w:t>érification et Validation.</w:t>
      </w:r>
    </w:p>
    <w:p w14:paraId="71EBBC77" w14:textId="488C742D" w:rsidR="004514C9" w:rsidRDefault="004514C9" w:rsidP="00F23A9B">
      <w:pPr>
        <w:pStyle w:val="tbtitre5"/>
      </w:pPr>
      <w:bookmarkStart w:id="124" w:name="_Toc453919683"/>
      <w:r>
        <w:lastRenderedPageBreak/>
        <w:t>Phase de configuration</w:t>
      </w:r>
      <w:bookmarkEnd w:id="124"/>
    </w:p>
    <w:p w14:paraId="5BD386D6" w14:textId="0E61295F" w:rsidR="00057707" w:rsidRDefault="00F066DA" w:rsidP="00F066DA">
      <w:pPr>
        <w:pStyle w:val="tbnormal"/>
      </w:pPr>
      <w:r>
        <w:t>Elle permet d’aboutir sur le démarr</w:t>
      </w:r>
      <w:r w:rsidR="00BF2324">
        <w:t>age d’une nouvelle partie. De part sa nature</w:t>
      </w:r>
      <w:r>
        <w:t xml:space="preserve">, elle représente un des points clés dans la démarche visant à proposer un jeu sérieux </w:t>
      </w:r>
      <w:r w:rsidR="00BF2324">
        <w:t>exploitable</w:t>
      </w:r>
      <w:r>
        <w:t xml:space="preserve">. </w:t>
      </w:r>
      <w:r w:rsidR="00057707">
        <w:t xml:space="preserve">La première hypothèse que nous </w:t>
      </w:r>
      <w:r w:rsidR="00BF2324">
        <w:t xml:space="preserve">émettons </w:t>
      </w:r>
      <w:r w:rsidR="00057707">
        <w:t>est :</w:t>
      </w:r>
    </w:p>
    <w:p w14:paraId="660D501F" w14:textId="5622CE89" w:rsidR="00057707" w:rsidRPr="00057707" w:rsidRDefault="00057707" w:rsidP="00F066DA">
      <w:pPr>
        <w:pStyle w:val="tbnormal"/>
        <w:rPr>
          <w:b/>
          <w:i/>
        </w:rPr>
      </w:pPr>
      <w:r w:rsidRPr="00057707">
        <w:rPr>
          <w:b/>
          <w:i/>
        </w:rPr>
        <w:t>Qu’il faut une base de données par équipe</w:t>
      </w:r>
      <w:r w:rsidR="00BF2324">
        <w:rPr>
          <w:b/>
          <w:i/>
        </w:rPr>
        <w:t xml:space="preserve"> qui</w:t>
      </w:r>
      <w:r w:rsidRPr="00057707">
        <w:rPr>
          <w:b/>
          <w:i/>
        </w:rPr>
        <w:t xml:space="preserve"> p</w:t>
      </w:r>
      <w:r w:rsidR="00BF2324">
        <w:rPr>
          <w:b/>
          <w:i/>
        </w:rPr>
        <w:t>rend</w:t>
      </w:r>
      <w:r w:rsidRPr="00057707">
        <w:rPr>
          <w:b/>
          <w:i/>
        </w:rPr>
        <w:t xml:space="preserve"> part à </w:t>
      </w:r>
      <w:r w:rsidR="00BF2324">
        <w:rPr>
          <w:b/>
          <w:i/>
        </w:rPr>
        <w:t>la</w:t>
      </w:r>
      <w:r w:rsidRPr="00057707">
        <w:rPr>
          <w:b/>
          <w:i/>
        </w:rPr>
        <w:t xml:space="preserve"> </w:t>
      </w:r>
      <w:r>
        <w:rPr>
          <w:b/>
          <w:i/>
        </w:rPr>
        <w:t>nouvelle session de jeu</w:t>
      </w:r>
      <w:r w:rsidRPr="00057707">
        <w:rPr>
          <w:b/>
          <w:i/>
        </w:rPr>
        <w:t>.</w:t>
      </w:r>
    </w:p>
    <w:p w14:paraId="3C4FFD1B" w14:textId="4AEFFF13" w:rsidR="00F066DA" w:rsidRDefault="00DA5D96" w:rsidP="00F066DA">
      <w:pPr>
        <w:pStyle w:val="tbnormal"/>
      </w:pPr>
      <w:r>
        <w:t>Pour mettre à disposition une base de données ou autrement dit, une instance par équipe, le simulateur va devoir la créer. Pour y arriver, voici comment nous pensons travailler :</w:t>
      </w:r>
    </w:p>
    <w:p w14:paraId="28E7BABC" w14:textId="55E0AF3E" w:rsidR="00F066DA" w:rsidRPr="00F066DA" w:rsidRDefault="00F066DA" w:rsidP="00F066DA">
      <w:pPr>
        <w:pStyle w:val="tbnormal"/>
        <w:rPr>
          <w:b/>
          <w:i/>
        </w:rPr>
      </w:pPr>
      <w:r w:rsidRPr="00F066DA">
        <w:rPr>
          <w:b/>
          <w:i/>
        </w:rPr>
        <w:t xml:space="preserve">La configuration d’une </w:t>
      </w:r>
      <w:r w:rsidR="00DA5D96">
        <w:rPr>
          <w:b/>
          <w:i/>
        </w:rPr>
        <w:t xml:space="preserve">nouvelle </w:t>
      </w:r>
      <w:r w:rsidRPr="00F066DA">
        <w:rPr>
          <w:b/>
          <w:i/>
        </w:rPr>
        <w:t xml:space="preserve">instance Odoo® et de sa base de données doit être faite en s’appuyant sur un </w:t>
      </w:r>
      <w:r w:rsidR="00DA5D96">
        <w:rPr>
          <w:b/>
          <w:i/>
        </w:rPr>
        <w:t xml:space="preserve">modèle (template). C’est-à-dire, </w:t>
      </w:r>
      <w:r w:rsidRPr="00F066DA">
        <w:rPr>
          <w:b/>
          <w:i/>
        </w:rPr>
        <w:t>une base de données préconfigurée</w:t>
      </w:r>
      <w:r w:rsidR="00DA5D96">
        <w:rPr>
          <w:b/>
          <w:i/>
        </w:rPr>
        <w:t xml:space="preserve"> au niveau des paramètres. Cependant, sans données insérées afin de pouvoir modifier le scénario sans avoir à créer un nouveau modèle.</w:t>
      </w:r>
    </w:p>
    <w:p w14:paraId="1C36CFA8" w14:textId="28067C7E" w:rsidR="00DA5D96" w:rsidRDefault="00DA5D96" w:rsidP="00F066DA">
      <w:pPr>
        <w:pStyle w:val="tbnormal"/>
      </w:pPr>
      <w:r>
        <w:t>Comment est-ce que le simulateur va copier ce modèle :</w:t>
      </w:r>
    </w:p>
    <w:p w14:paraId="42BCCCE6" w14:textId="253F6B73" w:rsidR="00F066DA" w:rsidRDefault="00DA5D96" w:rsidP="00F066DA">
      <w:pPr>
        <w:pStyle w:val="tbnormal"/>
        <w:rPr>
          <w:b/>
          <w:i/>
        </w:rPr>
      </w:pPr>
      <w:r>
        <w:rPr>
          <w:b/>
          <w:i/>
        </w:rPr>
        <w:t>La duplication de la base de données modèle doit s’effectuer à partir de l’API Odoo® en prenant le nombre d’équipe en paramètre.</w:t>
      </w:r>
    </w:p>
    <w:p w14:paraId="0D09DF7D" w14:textId="06BA4191" w:rsidR="00DA5D96" w:rsidRDefault="00DA5D96" w:rsidP="00F066DA">
      <w:pPr>
        <w:pStyle w:val="tbnormal"/>
        <w:rPr>
          <w:b/>
          <w:i/>
        </w:rPr>
      </w:pPr>
      <w:r w:rsidRPr="00DA5D96">
        <w:t>Une fois les instances sur pied, les données business doivent être injectées :</w:t>
      </w:r>
    </w:p>
    <w:p w14:paraId="3271FF04" w14:textId="1B421A57" w:rsidR="00DA5D96" w:rsidRDefault="00DA5D96" w:rsidP="00F066DA">
      <w:pPr>
        <w:pStyle w:val="tbnormal"/>
        <w:rPr>
          <w:b/>
          <w:i/>
        </w:rPr>
      </w:pPr>
      <w:r>
        <w:rPr>
          <w:b/>
          <w:i/>
        </w:rPr>
        <w:t>Tous les paramètres du scénario doivent provenir d’un fichier de configuration. Nous proposons d’explorer la piste d’un fichier de données semi-structurés grâce au formalisme XML.</w:t>
      </w:r>
    </w:p>
    <w:p w14:paraId="60501927" w14:textId="62B0D59D" w:rsidR="005507FA" w:rsidRPr="005507FA" w:rsidRDefault="005507FA" w:rsidP="00F066DA">
      <w:pPr>
        <w:pStyle w:val="tbnormal"/>
      </w:pPr>
      <w:r w:rsidRPr="005507FA">
        <w:t>Les apports de cette architecture :</w:t>
      </w:r>
    </w:p>
    <w:p w14:paraId="76650422" w14:textId="4853FC5A" w:rsidR="00DA5D96" w:rsidRDefault="005507FA" w:rsidP="00F066DA">
      <w:pPr>
        <w:pStyle w:val="tbnormal"/>
        <w:rPr>
          <w:b/>
          <w:i/>
        </w:rPr>
      </w:pPr>
      <w:r>
        <w:rPr>
          <w:b/>
          <w:i/>
        </w:rPr>
        <w:t>Avec</w:t>
      </w:r>
      <w:r w:rsidR="00DA5D96">
        <w:rPr>
          <w:b/>
          <w:i/>
        </w:rPr>
        <w:t xml:space="preserve"> cette manière de procéder, nous gardons la possibilité de changer le scénario sans avoir</w:t>
      </w:r>
      <w:r>
        <w:rPr>
          <w:b/>
          <w:i/>
        </w:rPr>
        <w:t xml:space="preserve"> à recompiler le simulateur. Ce qui nous donne un avantage sur la solution ERPSim®. Par exemple, nous mettons un scénario initial Brewery &amp; Co. avec des données business. Cependant, nous ne sommes pas des spécialistes métier et de ce fait, nous pouvons commettre des écarts quant aux données. Grâce à la généricité qu’apporte la configuration des bases de données via un fichier de configuration respectant un modèle (XSD) nous nous affranchissons des difficultés initiales inhérentes à la proposition d’un scénario réaliste.</w:t>
      </w:r>
    </w:p>
    <w:p w14:paraId="7BAA1FA2" w14:textId="65D79427" w:rsidR="004514C9" w:rsidRDefault="004514C9" w:rsidP="00F23A9B">
      <w:pPr>
        <w:pStyle w:val="tbtitre5"/>
      </w:pPr>
      <w:bookmarkStart w:id="125" w:name="_Toc453919684"/>
      <w:r>
        <w:t>Phase de simulation</w:t>
      </w:r>
      <w:bookmarkEnd w:id="125"/>
    </w:p>
    <w:p w14:paraId="2D602ABB" w14:textId="77777777" w:rsidR="00CE6708" w:rsidRDefault="00333F6C" w:rsidP="00057707">
      <w:pPr>
        <w:pStyle w:val="tbnormal"/>
      </w:pPr>
      <w:r>
        <w:t>C’est le cœur du travail, le jeu à proprement parler. C’est ici, que</w:t>
      </w:r>
      <w:r w:rsidR="00057707">
        <w:t xml:space="preserve"> nous gérons toutes les interactions entre les sociétés simulées et le marché </w:t>
      </w:r>
      <w:r>
        <w:t>sur lequel elles sont mises en concurrence</w:t>
      </w:r>
      <w:r w:rsidR="00CE6708">
        <w:t>.</w:t>
      </w:r>
    </w:p>
    <w:p w14:paraId="7C985D84" w14:textId="59BA45A9" w:rsidR="00CE6708" w:rsidRDefault="00CE6708" w:rsidP="00057707">
      <w:pPr>
        <w:pStyle w:val="tbnormal"/>
      </w:pPr>
      <w:r>
        <w:t>Le simulateur est un artéfact logiciel indépendant, de ce fait, notre première hypothèse est que :</w:t>
      </w:r>
    </w:p>
    <w:p w14:paraId="2C8AA783" w14:textId="74F62857" w:rsidR="00057707" w:rsidRDefault="00057707" w:rsidP="00057707">
      <w:pPr>
        <w:pStyle w:val="tbnormal"/>
        <w:rPr>
          <w:b/>
          <w:i/>
        </w:rPr>
      </w:pPr>
      <w:r w:rsidRPr="00057707">
        <w:rPr>
          <w:b/>
          <w:i/>
        </w:rPr>
        <w:t xml:space="preserve">Le simulateur </w:t>
      </w:r>
      <w:r w:rsidR="00CE6708">
        <w:rPr>
          <w:b/>
          <w:i/>
        </w:rPr>
        <w:t xml:space="preserve">peut être </w:t>
      </w:r>
      <w:r w:rsidRPr="00057707">
        <w:rPr>
          <w:b/>
          <w:i/>
        </w:rPr>
        <w:t>écrit dans un langage de programmation</w:t>
      </w:r>
      <w:r w:rsidR="003D327F">
        <w:rPr>
          <w:rStyle w:val="Appelnotedebasdep"/>
          <w:b/>
          <w:i/>
        </w:rPr>
        <w:footnoteReference w:id="18"/>
      </w:r>
      <w:r w:rsidRPr="00057707">
        <w:rPr>
          <w:b/>
          <w:i/>
        </w:rPr>
        <w:t xml:space="preserve"> </w:t>
      </w:r>
      <w:r w:rsidR="00CE6708">
        <w:rPr>
          <w:b/>
          <w:i/>
        </w:rPr>
        <w:t xml:space="preserve">autre qu Python qui est celui utilisé pour l’écriture d’Odoo®. En effet, cette </w:t>
      </w:r>
      <w:r w:rsidR="00CE6708">
        <w:rPr>
          <w:b/>
          <w:i/>
        </w:rPr>
        <w:lastRenderedPageBreak/>
        <w:t>hypothèse fait suite à la nature</w:t>
      </w:r>
      <w:r w:rsidR="003D327F">
        <w:rPr>
          <w:rStyle w:val="Appelnotedebasdep"/>
          <w:b/>
          <w:i/>
        </w:rPr>
        <w:footnoteReference w:id="19"/>
      </w:r>
      <w:r w:rsidR="00CE6708">
        <w:rPr>
          <w:b/>
          <w:i/>
        </w:rPr>
        <w:t xml:space="preserve"> des échanges qui sont mis en place entre le simulateur et l’API.</w:t>
      </w:r>
    </w:p>
    <w:p w14:paraId="71E9D69E" w14:textId="2385A9AE" w:rsidR="007F1B7E" w:rsidRPr="007F1B7E" w:rsidRDefault="007F1B7E" w:rsidP="00057707">
      <w:pPr>
        <w:pStyle w:val="tbnormal"/>
      </w:pPr>
      <w:r w:rsidRPr="007F1B7E">
        <w:t>Comment est-ce que le simulateur fait évoluer le scénario :</w:t>
      </w:r>
    </w:p>
    <w:p w14:paraId="59CB4DED" w14:textId="5E0E1FA9" w:rsidR="007F1B7E" w:rsidRDefault="007F1B7E" w:rsidP="00057707">
      <w:pPr>
        <w:pStyle w:val="tbnormal"/>
        <w:rPr>
          <w:b/>
          <w:i/>
        </w:rPr>
      </w:pPr>
      <w:r>
        <w:rPr>
          <w:b/>
          <w:i/>
        </w:rPr>
        <w:t>Sur la base de paramètres contenus dans le fichier de configuration et chargé dans le graphe objet, le simulateur agira sur l’état des workflows et des objets Odoo® afin d’affranchir le participant de la réalisation de certaines étapes sans plus-value. Ainsi, les éléments évoluent de manière automatique et donne l’effet de jeu aux participants.</w:t>
      </w:r>
    </w:p>
    <w:p w14:paraId="060509A6" w14:textId="29C021B3" w:rsidR="008D57F8" w:rsidRPr="008D57F8" w:rsidRDefault="008D57F8" w:rsidP="00057707">
      <w:pPr>
        <w:pStyle w:val="tbnormal"/>
      </w:pPr>
      <w:r w:rsidRPr="008D57F8">
        <w:t>Comment est-ce que le simulateur simule le temps :</w:t>
      </w:r>
    </w:p>
    <w:p w14:paraId="4AD98BD2" w14:textId="682EF3F8" w:rsidR="008D57F8" w:rsidRPr="00057707" w:rsidRDefault="008D57F8" w:rsidP="00057707">
      <w:pPr>
        <w:pStyle w:val="tbnormal"/>
        <w:rPr>
          <w:b/>
          <w:i/>
        </w:rPr>
      </w:pPr>
      <w:r>
        <w:rPr>
          <w:b/>
          <w:i/>
        </w:rPr>
        <w:t>Sur la base d’un timer qui compte sur des tranches de 60 secondes.</w:t>
      </w:r>
    </w:p>
    <w:p w14:paraId="4F51B298" w14:textId="0583C553" w:rsidR="004514C9" w:rsidRDefault="004514C9" w:rsidP="00F23A9B">
      <w:pPr>
        <w:pStyle w:val="tbtitre5"/>
      </w:pPr>
      <w:bookmarkStart w:id="126" w:name="_Toc453919685"/>
      <w:r>
        <w:t>Phase d’historisation</w:t>
      </w:r>
      <w:bookmarkEnd w:id="126"/>
    </w:p>
    <w:p w14:paraId="2CA96A20" w14:textId="77777777" w:rsidR="00793804" w:rsidRDefault="00D91B0A" w:rsidP="00057707">
      <w:pPr>
        <w:pStyle w:val="tbnormal"/>
      </w:pPr>
      <w:r>
        <w:t>Cette phase doit tout d’abord restituer le résultat final de la partie. C’est-à-dire, prendre le critère bénéfice et classer les équipes entre elles</w:t>
      </w:r>
      <w:r w:rsidR="00793804">
        <w:t>.</w:t>
      </w:r>
    </w:p>
    <w:p w14:paraId="4E056E11" w14:textId="77777777" w:rsidR="00793804" w:rsidRDefault="00D91B0A" w:rsidP="00057707">
      <w:pPr>
        <w:pStyle w:val="tbnormal"/>
      </w:pPr>
      <w:r>
        <w:t>Puis dans l’idée de proposer</w:t>
      </w:r>
      <w:r w:rsidR="00057707">
        <w:t xml:space="preserve"> des données historiques aux </w:t>
      </w:r>
      <w:r w:rsidR="00BA5925">
        <w:t>étudiants</w:t>
      </w:r>
      <w:r w:rsidR="00793804">
        <w:t xml:space="preserve"> et au corps professorales, la persistance des données générés par les activités opérationnelles doit être faite. Comme nous l’avons cité ci-dessus, le but est de pouvoir effectuer des analyses ou des études statistiques.</w:t>
      </w:r>
    </w:p>
    <w:p w14:paraId="41A4FF2A" w14:textId="77777777" w:rsidR="00793804" w:rsidRDefault="00793804" w:rsidP="00057707">
      <w:pPr>
        <w:pStyle w:val="tbnormal"/>
      </w:pPr>
      <w:r>
        <w:t>Comment faisons-nous pour récupérer les données générées :</w:t>
      </w:r>
    </w:p>
    <w:p w14:paraId="6166DA60" w14:textId="144C767A" w:rsidR="00793804" w:rsidRPr="00793804" w:rsidRDefault="00793804" w:rsidP="00057707">
      <w:pPr>
        <w:pStyle w:val="tbnormal"/>
        <w:rPr>
          <w:b/>
          <w:i/>
        </w:rPr>
      </w:pPr>
      <w:r w:rsidRPr="00793804">
        <w:rPr>
          <w:b/>
          <w:i/>
        </w:rPr>
        <w:t>Le simulateur doit se connecter à toutes les instances et récupérer des données ciblées</w:t>
      </w:r>
      <w:r>
        <w:rPr>
          <w:b/>
          <w:i/>
        </w:rPr>
        <w:t xml:space="preserve"> grâce à des requêtes personnalisées</w:t>
      </w:r>
      <w:r w:rsidRPr="00793804">
        <w:rPr>
          <w:b/>
          <w:i/>
        </w:rPr>
        <w:t>. Principalement, l’évolution des ventes, des stocks, des prix, des achats et des ordres de fabrication.</w:t>
      </w:r>
    </w:p>
    <w:p w14:paraId="2296C3AB" w14:textId="5469DF6A" w:rsidR="00793804" w:rsidRDefault="00793804" w:rsidP="00057707">
      <w:pPr>
        <w:pStyle w:val="tbnormal"/>
      </w:pPr>
      <w:r>
        <w:t>Que faire de ces données :</w:t>
      </w:r>
    </w:p>
    <w:p w14:paraId="2FBAA8D0" w14:textId="7CACCF14" w:rsidR="00793804" w:rsidRPr="00793804" w:rsidRDefault="00793804" w:rsidP="00057707">
      <w:pPr>
        <w:pStyle w:val="tbnormal"/>
        <w:rPr>
          <w:b/>
          <w:i/>
        </w:rPr>
      </w:pPr>
      <w:r w:rsidRPr="00793804">
        <w:rPr>
          <w:b/>
          <w:i/>
        </w:rPr>
        <w:t>Effectuer des transactions avec la base de données prévue à cet effet.</w:t>
      </w:r>
    </w:p>
    <w:p w14:paraId="36CDA61E" w14:textId="6384308E" w:rsidR="00057707" w:rsidRDefault="00793804" w:rsidP="00793804">
      <w:pPr>
        <w:pStyle w:val="tbnormal"/>
      </w:pPr>
      <w:r>
        <w:t>Quand effectuer ce traitement :</w:t>
      </w:r>
    </w:p>
    <w:p w14:paraId="6147B4F1" w14:textId="209CC388" w:rsidR="00793804" w:rsidRPr="005C319D" w:rsidRDefault="00793804" w:rsidP="00793804">
      <w:pPr>
        <w:pStyle w:val="tbnormal"/>
        <w:rPr>
          <w:b/>
          <w:i/>
        </w:rPr>
      </w:pPr>
      <w:r w:rsidRPr="00793804">
        <w:rPr>
          <w:b/>
          <w:i/>
        </w:rPr>
        <w:t>Nous pensons qu’il est préférable d’effectuer ces opérations de persistance à la fin de chaque partie.</w:t>
      </w:r>
    </w:p>
    <w:p w14:paraId="2BDF1102" w14:textId="77777777" w:rsidR="00DC3DAF" w:rsidRDefault="00DC3DAF" w:rsidP="00DC3DAF">
      <w:pPr>
        <w:pStyle w:val="tbnormal"/>
      </w:pPr>
      <w:r>
        <w:t>Cette partie du travail consiste à prouver par un élément tangible la faisabilité du projet. Pour se faire, nous implémentons une partie limitée du scénario Brewery &amp; Co.</w:t>
      </w:r>
    </w:p>
    <w:p w14:paraId="279C5298" w14:textId="77777777" w:rsidR="00DC3DAF" w:rsidRDefault="00DC3DAF" w:rsidP="00DC3DAF">
      <w:pPr>
        <w:pStyle w:val="tbnormal"/>
      </w:pPr>
      <w:r>
        <w:t>Ce chapitre présente le jeu avec son scénario, les décisions à prendre, les opérations et les outils servant à mesurer la performance durant la partie. La configuration du PGI. C’est-à-dire, les modules et les données qui sont exploitées.</w:t>
      </w:r>
    </w:p>
    <w:p w14:paraId="33195508" w14:textId="77777777" w:rsidR="00DC3DAF" w:rsidRDefault="00DC3DAF" w:rsidP="00DC3DAF">
      <w:pPr>
        <w:pStyle w:val="tbnormal"/>
      </w:pPr>
      <w:r>
        <w:t>Suite à cela, des éléments plus techniques sont démontrés. Les choix liés au développement, le modèle de domaine, les responsabilités couvertes et d’autres détails sur l’implémentation.</w:t>
      </w:r>
    </w:p>
    <w:p w14:paraId="6DDFD624" w14:textId="77777777" w:rsidR="00DC3DAF" w:rsidRDefault="00DC3DAF" w:rsidP="00DC3DAF">
      <w:pPr>
        <w:pStyle w:val="tbnormal"/>
      </w:pPr>
      <w:r>
        <w:t>La procédure de déploiement est présentée. Elle a pour but d’accompagner toutes personnes désireuse d’utiliser la solution dans la mise en place du simulateur et la création d’une nouvelle partie.</w:t>
      </w:r>
    </w:p>
    <w:p w14:paraId="3F2712CC" w14:textId="77777777" w:rsidR="00DC3DAF" w:rsidRPr="00F5593D" w:rsidRDefault="00DC3DAF" w:rsidP="00DC3DAF">
      <w:pPr>
        <w:pStyle w:val="tbnormal"/>
      </w:pPr>
      <w:r>
        <w:lastRenderedPageBreak/>
        <w:t>Pour conclure la présentation du proof of concept des recommandations sont faites sur la base des limites que nous avons répertoriées.</w:t>
      </w:r>
    </w:p>
    <w:p w14:paraId="5908EF5A" w14:textId="1AFAA449" w:rsidR="00DC3DAF" w:rsidRDefault="00DC3DAF" w:rsidP="00F23A9B">
      <w:pPr>
        <w:pStyle w:val="tbtitre3"/>
      </w:pPr>
      <w:bookmarkStart w:id="127" w:name="_Toc453919686"/>
      <w:r>
        <w:t>Scénario adaptés</w:t>
      </w:r>
      <w:bookmarkEnd w:id="127"/>
    </w:p>
    <w:p w14:paraId="46D34854" w14:textId="77777777" w:rsidR="00DC3DAF" w:rsidRDefault="00DC3DAF" w:rsidP="00DC3DAF">
      <w:pPr>
        <w:pStyle w:val="tbnormal"/>
      </w:pPr>
      <w:r>
        <w:t>Le contexte est le même que pour la version finale du scénario que nous présentons au chapitre (ref#). Cependant, les responsabilités qu’incombe aux participants sont plus limitées. Nous avons drastiquement réduit la chaîne de valeur de la société Brewery &amp; Co. afin de n’avoir à implémenter dans le proof of concept qu’une partie limitée des opérations que doit effectuer le simulateur dans sa version finale.</w:t>
      </w:r>
    </w:p>
    <w:p w14:paraId="328AA94A" w14:textId="77777777" w:rsidR="00DC3DAF" w:rsidRDefault="00DC3DAF" w:rsidP="00DC3DAF">
      <w:pPr>
        <w:pStyle w:val="tbnormal"/>
      </w:pPr>
      <w:r>
        <w:t>Dans cette version du jeu, les participants pilotent uniquement les ventes de la société. Le processus de vente est le seul à être à la charge des participants. Tout ce qui touche à la planification, l’approvisionnement et la production ne sont pas introduit. Nous nous trouvons avec cette chaîne de valeur :</w:t>
      </w:r>
    </w:p>
    <w:p w14:paraId="0C8D4F82" w14:textId="77777777" w:rsidR="00DC3DAF" w:rsidRDefault="00DC3DAF" w:rsidP="00DC3DAF">
      <w:pPr>
        <w:pStyle w:val="tbnormal"/>
      </w:pPr>
      <w:r>
        <w:rPr>
          <w:noProof/>
          <w:lang w:val="fr-FR" w:eastAsia="fr-FR"/>
        </w:rPr>
        <w:drawing>
          <wp:inline distT="0" distB="0" distL="0" distR="0" wp14:anchorId="728D11A7" wp14:editId="28EB15FA">
            <wp:extent cx="4679950" cy="1260000"/>
            <wp:effectExtent l="0" t="0" r="0" b="0"/>
            <wp:docPr id="17" name="Diagramme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p>
    <w:p w14:paraId="242FD69D" w14:textId="0A69E85B" w:rsidR="00DC3DAF" w:rsidRDefault="00DC3DAF" w:rsidP="00DC3DAF">
      <w:pPr>
        <w:pStyle w:val="tbnormal"/>
      </w:pPr>
      <w:r>
        <w:t>L’inventaire est à la charge du simulateur qui ajoute une certaine quantité de produit fini chaque jour de simulation. Ainsi, les équipes n’ont pas à ce préoccuper des opérations liées à la disponibilités des produits. Ils ont qu’une chose à faire, visualiser l’impact qu’a le changement des prix sur leurs ventes.</w:t>
      </w:r>
    </w:p>
    <w:p w14:paraId="41A56F62" w14:textId="77777777" w:rsidR="00DC3DAF" w:rsidRDefault="00DC3DAF" w:rsidP="00F23A9B">
      <w:pPr>
        <w:pStyle w:val="tbtitre3"/>
      </w:pPr>
      <w:bookmarkStart w:id="128" w:name="_Toc453919687"/>
      <w:r>
        <w:t>Configuration du PGI</w:t>
      </w:r>
      <w:bookmarkEnd w:id="128"/>
    </w:p>
    <w:p w14:paraId="02AEE61C" w14:textId="77777777" w:rsidR="00DC3DAF" w:rsidRDefault="00DC3DAF" w:rsidP="00DC3DAF">
      <w:pPr>
        <w:pStyle w:val="tbnormal"/>
      </w:pPr>
      <w:r>
        <w:t>Cette partie donne les détails de la configuration du PGI dans cette version du jeu. Nous présentons les modules installés et les données injectées dans le référentiel de données.</w:t>
      </w:r>
    </w:p>
    <w:p w14:paraId="0ABE7C0B" w14:textId="77777777" w:rsidR="00DC3DAF" w:rsidRDefault="00DC3DAF" w:rsidP="00F23A9B">
      <w:pPr>
        <w:pStyle w:val="tbtitre4"/>
      </w:pPr>
      <w:bookmarkStart w:id="129" w:name="_Toc453919688"/>
      <w:r>
        <w:t>Modules</w:t>
      </w:r>
      <w:bookmarkEnd w:id="129"/>
    </w:p>
    <w:p w14:paraId="48A96A7F" w14:textId="77777777" w:rsidR="00DC3DAF" w:rsidRDefault="00DC3DAF" w:rsidP="00DC3DAF">
      <w:pPr>
        <w:pStyle w:val="tbnormal"/>
      </w:pPr>
      <w:r>
        <w:t xml:space="preserve">Afin de couvrir le spectre fonctionnel de Brewery &amp; Co., nous avons créé une base de données pré-configurées. Elle est disponible sous forme de fichier dans le dossier </w:t>
      </w:r>
      <w:r w:rsidRPr="00AC41FF">
        <w:rPr>
          <w:b/>
        </w:rPr>
        <w:t>edu-odoosim-template.dump</w:t>
      </w:r>
      <w:r>
        <w:t>.</w:t>
      </w:r>
    </w:p>
    <w:p w14:paraId="266752F6" w14:textId="77777777" w:rsidR="00DC3DAF" w:rsidRDefault="00DC3DAF" w:rsidP="00DC3DAF">
      <w:pPr>
        <w:pStyle w:val="tbnormal"/>
      </w:pPr>
      <w:r>
        <w:t>Cette base de données est vide de toutes données relatives à la scénarisation choisie. Ce qui offre une certaine généricité dans le contenu qui est injecté dans le simulateur.</w:t>
      </w:r>
    </w:p>
    <w:p w14:paraId="64E660D6" w14:textId="77777777" w:rsidR="00DC3DAF" w:rsidRDefault="00DC3DAF" w:rsidP="00DC3DAF">
      <w:pPr>
        <w:pStyle w:val="tbnormal"/>
      </w:pPr>
      <w:r>
        <w:t>Toutefois, les modules sont installés. Nous sommes contraints de faire ceci car la version online d’Odoo® en Saas n’offre pas de point d’entré permettant la configuration des objets à ce niveau (base de données). Ce qui est tout à fait réalisable dans une version installée sur un serveur privé.</w:t>
      </w:r>
    </w:p>
    <w:p w14:paraId="751DD7CB" w14:textId="77777777" w:rsidR="00DC3DAF" w:rsidRDefault="00DC3DAF" w:rsidP="00DC3DAF">
      <w:pPr>
        <w:pStyle w:val="tbnormal"/>
      </w:pPr>
      <w:r>
        <w:t>Les applications qui y sont déployées, sont :</w:t>
      </w:r>
    </w:p>
    <w:p w14:paraId="14EC6FB9" w14:textId="77777777" w:rsidR="00DC3DAF" w:rsidRDefault="00DC3DAF" w:rsidP="00040851">
      <w:pPr>
        <w:pStyle w:val="tbnormal"/>
        <w:numPr>
          <w:ilvl w:val="0"/>
          <w:numId w:val="22"/>
        </w:numPr>
      </w:pPr>
      <w:r w:rsidRPr="00A30458">
        <w:rPr>
          <w:b/>
        </w:rPr>
        <w:t>Discuss</w:t>
      </w:r>
      <w:r>
        <w:t xml:space="preserve"> installée par défaut et nommée techniquement </w:t>
      </w:r>
      <w:r w:rsidRPr="00A30458">
        <w:rPr>
          <w:b/>
        </w:rPr>
        <w:t>mail</w:t>
      </w:r>
      <w:r>
        <w:t>.</w:t>
      </w:r>
    </w:p>
    <w:p w14:paraId="4D86D21D" w14:textId="77777777" w:rsidR="00DC3DAF" w:rsidRPr="00C40835" w:rsidRDefault="00DC3DAF" w:rsidP="00040851">
      <w:pPr>
        <w:pStyle w:val="tbnormal"/>
        <w:numPr>
          <w:ilvl w:val="0"/>
          <w:numId w:val="22"/>
        </w:numPr>
      </w:pPr>
      <w:r>
        <w:rPr>
          <w:b/>
        </w:rPr>
        <w:lastRenderedPageBreak/>
        <w:t>Inventory Management</w:t>
      </w:r>
      <w:r>
        <w:t xml:space="preserve"> installée manuellement et nommée techniquement </w:t>
      </w:r>
      <w:r>
        <w:rPr>
          <w:b/>
        </w:rPr>
        <w:t>stock</w:t>
      </w:r>
      <w:r>
        <w:t>.</w:t>
      </w:r>
    </w:p>
    <w:p w14:paraId="48378E6F" w14:textId="77777777" w:rsidR="00DC3DAF" w:rsidRDefault="00DC3DAF" w:rsidP="00040851">
      <w:pPr>
        <w:pStyle w:val="tbnormal"/>
        <w:numPr>
          <w:ilvl w:val="0"/>
          <w:numId w:val="22"/>
        </w:numPr>
      </w:pPr>
      <w:r>
        <w:rPr>
          <w:b/>
        </w:rPr>
        <w:t>Sales Management</w:t>
      </w:r>
      <w:r>
        <w:t xml:space="preserve"> installée manuellement et nommée techniquement </w:t>
      </w:r>
      <w:r>
        <w:rPr>
          <w:b/>
        </w:rPr>
        <w:t>sale</w:t>
      </w:r>
      <w:r>
        <w:t>.</w:t>
      </w:r>
    </w:p>
    <w:p w14:paraId="16600162" w14:textId="77777777" w:rsidR="00DC3DAF" w:rsidRPr="00C40835" w:rsidRDefault="00DC3DAF" w:rsidP="00040851">
      <w:pPr>
        <w:pStyle w:val="tbnormal"/>
        <w:numPr>
          <w:ilvl w:val="0"/>
          <w:numId w:val="22"/>
        </w:numPr>
      </w:pPr>
      <w:r>
        <w:rPr>
          <w:b/>
        </w:rPr>
        <w:t>MRP</w:t>
      </w:r>
      <w:r>
        <w:t xml:space="preserve"> installée manuellement et nommée techniquement </w:t>
      </w:r>
      <w:r>
        <w:rPr>
          <w:b/>
        </w:rPr>
        <w:t>mrp</w:t>
      </w:r>
      <w:r>
        <w:t>.</w:t>
      </w:r>
    </w:p>
    <w:p w14:paraId="7C21C3E5" w14:textId="77777777" w:rsidR="00DC3DAF" w:rsidRPr="00C40835" w:rsidRDefault="00DC3DAF" w:rsidP="00040851">
      <w:pPr>
        <w:pStyle w:val="tbnormal"/>
        <w:numPr>
          <w:ilvl w:val="0"/>
          <w:numId w:val="22"/>
        </w:numPr>
      </w:pPr>
      <w:r>
        <w:rPr>
          <w:b/>
        </w:rPr>
        <w:t>Invoicing</w:t>
      </w:r>
      <w:r>
        <w:t xml:space="preserve"> installée manuellement et nommée techniquement </w:t>
      </w:r>
      <w:r>
        <w:rPr>
          <w:b/>
        </w:rPr>
        <w:t>account</w:t>
      </w:r>
      <w:r>
        <w:t>.</w:t>
      </w:r>
    </w:p>
    <w:p w14:paraId="36652A58" w14:textId="77777777" w:rsidR="00DC3DAF" w:rsidRPr="00C40835" w:rsidRDefault="00DC3DAF" w:rsidP="00040851">
      <w:pPr>
        <w:pStyle w:val="tbnormal"/>
        <w:numPr>
          <w:ilvl w:val="0"/>
          <w:numId w:val="22"/>
        </w:numPr>
      </w:pPr>
      <w:r>
        <w:rPr>
          <w:b/>
        </w:rPr>
        <w:t>Accounting and Finance</w:t>
      </w:r>
      <w:r>
        <w:t xml:space="preserve"> installée manuellement et nommée techniquement </w:t>
      </w:r>
      <w:r>
        <w:rPr>
          <w:b/>
        </w:rPr>
        <w:t>acount_accountant</w:t>
      </w:r>
      <w:r>
        <w:t>.</w:t>
      </w:r>
    </w:p>
    <w:p w14:paraId="62163913" w14:textId="77777777" w:rsidR="00DC3DAF" w:rsidRPr="00C40835" w:rsidRDefault="00DC3DAF" w:rsidP="00040851">
      <w:pPr>
        <w:pStyle w:val="tbnormal"/>
        <w:numPr>
          <w:ilvl w:val="0"/>
          <w:numId w:val="22"/>
        </w:numPr>
      </w:pPr>
      <w:r>
        <w:rPr>
          <w:b/>
        </w:rPr>
        <w:t>Purchase Management</w:t>
      </w:r>
      <w:r>
        <w:t xml:space="preserve"> installée manuellement et nommée techniquement </w:t>
      </w:r>
      <w:r>
        <w:rPr>
          <w:b/>
        </w:rPr>
        <w:t>purchase</w:t>
      </w:r>
      <w:r>
        <w:t>.</w:t>
      </w:r>
    </w:p>
    <w:p w14:paraId="09987635" w14:textId="77777777" w:rsidR="00DC3DAF" w:rsidRDefault="00DC3DAF" w:rsidP="00F23A9B">
      <w:pPr>
        <w:pStyle w:val="tbtitre4"/>
      </w:pPr>
      <w:bookmarkStart w:id="130" w:name="_Toc453919689"/>
      <w:r>
        <w:t>Master Data</w:t>
      </w:r>
      <w:bookmarkEnd w:id="130"/>
    </w:p>
    <w:p w14:paraId="38FB7CBC" w14:textId="77777777" w:rsidR="00DC3DAF" w:rsidRDefault="00DC3DAF" w:rsidP="00DC3DAF">
      <w:pPr>
        <w:pStyle w:val="tbnormal"/>
      </w:pPr>
      <w:r>
        <w:t>Le référentiel de données est complet quant à lui. L’intégralité des données métiers du scénario Brewery &amp; Co. sont créés dans les bases de données des différentes équipes lors de la phase de configuration.</w:t>
      </w:r>
    </w:p>
    <w:p w14:paraId="22ED1BF4" w14:textId="77777777" w:rsidR="00DC3DAF" w:rsidRDefault="00DC3DAF" w:rsidP="00F23A9B">
      <w:pPr>
        <w:pStyle w:val="tbtitre5"/>
      </w:pPr>
      <w:bookmarkStart w:id="131" w:name="_Toc453919690"/>
      <w:r>
        <w:t>Contacts</w:t>
      </w:r>
      <w:bookmarkEnd w:id="131"/>
    </w:p>
    <w:p w14:paraId="7D562971" w14:textId="77777777" w:rsidR="00DC3DAF" w:rsidRDefault="00DC3DAF" w:rsidP="00DC3DAF">
      <w:pPr>
        <w:pStyle w:val="tbnormal"/>
      </w:pPr>
      <w:r>
        <w:t>Les contacts sont les personnes avec qui les opérations peuvent être liées. Ce sont toutes les parties prenantes. Voici les données de base</w:t>
      </w:r>
      <w:r>
        <w:rPr>
          <w:rStyle w:val="Appelnotedebasdep"/>
        </w:rPr>
        <w:footnoteReference w:id="20"/>
      </w:r>
      <w:r>
        <w:t> :</w:t>
      </w:r>
    </w:p>
    <w:p w14:paraId="6D80D107" w14:textId="77777777" w:rsidR="00DC3DAF" w:rsidRDefault="00DC3DAF" w:rsidP="00040851">
      <w:pPr>
        <w:pStyle w:val="tbnormal"/>
        <w:numPr>
          <w:ilvl w:val="0"/>
          <w:numId w:val="23"/>
        </w:numPr>
      </w:pPr>
      <w:r>
        <w:t>Maltonne SA</w:t>
      </w:r>
    </w:p>
    <w:p w14:paraId="01DFF8DA" w14:textId="77777777" w:rsidR="00DC3DAF" w:rsidRDefault="00DC3DAF" w:rsidP="00040851">
      <w:pPr>
        <w:pStyle w:val="tbnormal"/>
        <w:numPr>
          <w:ilvl w:val="0"/>
          <w:numId w:val="23"/>
        </w:numPr>
      </w:pPr>
      <w:r>
        <w:t>Ourseau SA</w:t>
      </w:r>
    </w:p>
    <w:p w14:paraId="085A67B0" w14:textId="77777777" w:rsidR="00DC3DAF" w:rsidRDefault="00DC3DAF" w:rsidP="00040851">
      <w:pPr>
        <w:pStyle w:val="tbnormal"/>
        <w:numPr>
          <w:ilvl w:val="0"/>
          <w:numId w:val="23"/>
        </w:numPr>
      </w:pPr>
      <w:r>
        <w:t>Monsieur Ture</w:t>
      </w:r>
    </w:p>
    <w:p w14:paraId="0F489007" w14:textId="77777777" w:rsidR="00DC3DAF" w:rsidRDefault="00DC3DAF" w:rsidP="00040851">
      <w:pPr>
        <w:pStyle w:val="tbnormal"/>
        <w:numPr>
          <w:ilvl w:val="0"/>
          <w:numId w:val="23"/>
        </w:numPr>
      </w:pPr>
      <w:r>
        <w:t>Breweries Holding Corp</w:t>
      </w:r>
    </w:p>
    <w:p w14:paraId="6DCA12C7" w14:textId="77777777" w:rsidR="00DC3DAF" w:rsidRDefault="00DC3DAF" w:rsidP="00040851">
      <w:pPr>
        <w:pStyle w:val="tbnormal"/>
        <w:numPr>
          <w:ilvl w:val="0"/>
          <w:numId w:val="23"/>
        </w:numPr>
      </w:pPr>
      <w:r>
        <w:t>VUBS SA</w:t>
      </w:r>
    </w:p>
    <w:p w14:paraId="7C3F60BA" w14:textId="77777777" w:rsidR="00DC3DAF" w:rsidRDefault="00DC3DAF" w:rsidP="00DC3DAF">
      <w:pPr>
        <w:pStyle w:val="tbnormal"/>
      </w:pPr>
      <w:r>
        <w:t>Les clients sont identifiables au fur et à mesure que les participants vendent des produits. Nous avons choisi de les nommer de la manière suivante :</w:t>
      </w:r>
    </w:p>
    <w:p w14:paraId="266EAE8A" w14:textId="77777777" w:rsidR="00DC3DAF" w:rsidRDefault="00DC3DAF" w:rsidP="00040851">
      <w:pPr>
        <w:pStyle w:val="tbnormal"/>
        <w:numPr>
          <w:ilvl w:val="0"/>
          <w:numId w:val="24"/>
        </w:numPr>
      </w:pPr>
      <w:r>
        <w:t>Nom de la région (exemple : Suisse centrale) – compteur incrémenté lors de la génération par le simulateur.</w:t>
      </w:r>
    </w:p>
    <w:p w14:paraId="7F2ABE6B" w14:textId="77777777" w:rsidR="00DC3DAF" w:rsidRDefault="00DC3DAF" w:rsidP="00F23A9B">
      <w:pPr>
        <w:pStyle w:val="tbtitre6"/>
      </w:pPr>
      <w:bookmarkStart w:id="132" w:name="_Toc453919691"/>
      <w:r>
        <w:t>Exemple au format XML</w:t>
      </w:r>
      <w:bookmarkEnd w:id="132"/>
    </w:p>
    <w:p w14:paraId="25D80A5B" w14:textId="77777777" w:rsidR="00DC3DAF" w:rsidRDefault="00DC3DAF" w:rsidP="00DC3DAF">
      <w:pPr>
        <w:pStyle w:val="tbnormal"/>
      </w:pPr>
      <w:r>
        <w:t xml:space="preserve">Cette information provient du fichier de configuration </w:t>
      </w:r>
      <w:r w:rsidRPr="000B5947">
        <w:rPr>
          <w:b/>
        </w:rPr>
        <w:t>settings.xml</w:t>
      </w:r>
      <w:r>
        <w:t xml:space="preserve"> dans lequel elle est représentée ainsi :</w:t>
      </w:r>
    </w:p>
    <w:p w14:paraId="6C1205B8" w14:textId="77777777" w:rsidR="00DC3DAF" w:rsidRDefault="00DC3DAF" w:rsidP="00DC3DAF">
      <w:pPr>
        <w:pStyle w:val="tbnormal"/>
        <w:jc w:val="center"/>
      </w:pPr>
      <w:r>
        <w:rPr>
          <w:noProof/>
          <w:lang w:val="fr-FR" w:eastAsia="fr-FR"/>
        </w:rPr>
        <w:drawing>
          <wp:inline distT="0" distB="0" distL="0" distR="0" wp14:anchorId="5DB6D748" wp14:editId="4A6DDF97">
            <wp:extent cx="4680000" cy="120171"/>
            <wp:effectExtent l="0" t="0" r="0" b="698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e d’écran 2016-06-06 à 18.20.09.png"/>
                    <pic:cNvPicPr/>
                  </pic:nvPicPr>
                  <pic:blipFill rotWithShape="1">
                    <a:blip r:embed="rId51" cstate="print">
                      <a:extLst>
                        <a:ext uri="{28A0092B-C50C-407E-A947-70E740481C1C}">
                          <a14:useLocalDpi xmlns:a14="http://schemas.microsoft.com/office/drawing/2010/main" val="0"/>
                        </a:ext>
                      </a:extLst>
                    </a:blip>
                    <a:srcRect l="9447" t="-6912" r="10660" b="-2652"/>
                    <a:stretch/>
                  </pic:blipFill>
                  <pic:spPr bwMode="auto">
                    <a:xfrm>
                      <a:off x="0" y="0"/>
                      <a:ext cx="4680000" cy="120171"/>
                    </a:xfrm>
                    <a:prstGeom prst="rect">
                      <a:avLst/>
                    </a:prstGeom>
                    <a:ln>
                      <a:noFill/>
                    </a:ln>
                    <a:extLst>
                      <a:ext uri="{53640926-AAD7-44D8-BBD7-CCE9431645EC}">
                        <a14:shadowObscured xmlns:a14="http://schemas.microsoft.com/office/drawing/2010/main"/>
                      </a:ext>
                    </a:extLst>
                  </pic:spPr>
                </pic:pic>
              </a:graphicData>
            </a:graphic>
          </wp:inline>
        </w:drawing>
      </w:r>
    </w:p>
    <w:p w14:paraId="0A725AAF" w14:textId="77777777" w:rsidR="00DC3DAF" w:rsidRDefault="00DC3DAF" w:rsidP="00F23A9B">
      <w:pPr>
        <w:pStyle w:val="tbtitre6"/>
      </w:pPr>
      <w:bookmarkStart w:id="133" w:name="_Toc453919692"/>
      <w:r>
        <w:t>Objet résultant</w:t>
      </w:r>
      <w:bookmarkEnd w:id="133"/>
    </w:p>
    <w:p w14:paraId="600DA258" w14:textId="77777777" w:rsidR="00DC3DAF" w:rsidRDefault="00DC3DAF" w:rsidP="00DC3DAF">
      <w:pPr>
        <w:pStyle w:val="tbnormal"/>
      </w:pPr>
      <w:r>
        <w:t xml:space="preserve">Dans le PGI, cela se concrétise par un enregistrement dans l’objet </w:t>
      </w:r>
      <w:r w:rsidRPr="00D414D3">
        <w:rPr>
          <w:b/>
        </w:rPr>
        <w:t>res.partner</w:t>
      </w:r>
      <w:r>
        <w:t xml:space="preserve"> qui se constitue par les attributs qui suivent :</w:t>
      </w:r>
    </w:p>
    <w:p w14:paraId="061A01B5" w14:textId="77777777" w:rsidR="00DC3DAF" w:rsidRDefault="00DC3DAF" w:rsidP="00040851">
      <w:pPr>
        <w:pStyle w:val="tbnormal"/>
        <w:numPr>
          <w:ilvl w:val="0"/>
          <w:numId w:val="24"/>
        </w:numPr>
      </w:pPr>
      <w:r>
        <w:t xml:space="preserve">name = </w:t>
      </w:r>
      <w:r w:rsidRPr="00464F8B">
        <w:rPr>
          <w:b/>
        </w:rPr>
        <w:t>Breweries Holding Corp.</w:t>
      </w:r>
    </w:p>
    <w:p w14:paraId="2EC03A45" w14:textId="77777777" w:rsidR="00DC3DAF" w:rsidRPr="00464F8B" w:rsidRDefault="00DC3DAF" w:rsidP="00040851">
      <w:pPr>
        <w:pStyle w:val="tbnormal"/>
        <w:numPr>
          <w:ilvl w:val="0"/>
          <w:numId w:val="24"/>
        </w:numPr>
      </w:pPr>
      <w:r>
        <w:t xml:space="preserve">company_type = </w:t>
      </w:r>
      <w:r w:rsidRPr="00464F8B">
        <w:rPr>
          <w:b/>
        </w:rPr>
        <w:t>company</w:t>
      </w:r>
    </w:p>
    <w:p w14:paraId="1F8847C7" w14:textId="77777777" w:rsidR="00DC3DAF" w:rsidRDefault="00DC3DAF" w:rsidP="00040851">
      <w:pPr>
        <w:pStyle w:val="tbnormal"/>
        <w:numPr>
          <w:ilvl w:val="0"/>
          <w:numId w:val="24"/>
        </w:numPr>
      </w:pPr>
      <w:r>
        <w:t xml:space="preserve">customer = </w:t>
      </w:r>
      <w:r w:rsidRPr="00464F8B">
        <w:rPr>
          <w:b/>
        </w:rPr>
        <w:t>false</w:t>
      </w:r>
    </w:p>
    <w:p w14:paraId="4A36678C" w14:textId="77777777" w:rsidR="00DC3DAF" w:rsidRDefault="00DC3DAF" w:rsidP="00040851">
      <w:pPr>
        <w:pStyle w:val="tbnormal"/>
        <w:numPr>
          <w:ilvl w:val="0"/>
          <w:numId w:val="24"/>
        </w:numPr>
      </w:pPr>
      <w:r>
        <w:lastRenderedPageBreak/>
        <w:t xml:space="preserve">supplier = </w:t>
      </w:r>
      <w:r w:rsidRPr="00464F8B">
        <w:rPr>
          <w:b/>
        </w:rPr>
        <w:t>false</w:t>
      </w:r>
    </w:p>
    <w:p w14:paraId="242F3FED" w14:textId="77777777" w:rsidR="00DC3DAF" w:rsidRDefault="00DC3DAF" w:rsidP="00DC3DAF">
      <w:pPr>
        <w:pStyle w:val="tbnormal"/>
      </w:pPr>
      <w:r>
        <w:t>Ce sont les quatre attributs que nous définissons lors de la création de l’enregistrement. Il y en existe bien plus en réalité. Toutefois, nous ne les définissons pas. Voici une liste non-exhaustive des attributs de l’objet :</w:t>
      </w:r>
    </w:p>
    <w:p w14:paraId="43B42750" w14:textId="77777777" w:rsidR="00DC3DAF" w:rsidRDefault="00DC3DAF" w:rsidP="00040851">
      <w:pPr>
        <w:pStyle w:val="tbnormal"/>
        <w:numPr>
          <w:ilvl w:val="0"/>
          <w:numId w:val="25"/>
        </w:numPr>
      </w:pPr>
      <w:r>
        <w:t>street</w:t>
      </w:r>
    </w:p>
    <w:p w14:paraId="7154F516" w14:textId="77777777" w:rsidR="00DC3DAF" w:rsidRDefault="00DC3DAF" w:rsidP="00040851">
      <w:pPr>
        <w:pStyle w:val="tbnormal"/>
        <w:numPr>
          <w:ilvl w:val="0"/>
          <w:numId w:val="25"/>
        </w:numPr>
      </w:pPr>
      <w:r>
        <w:t>website</w:t>
      </w:r>
    </w:p>
    <w:p w14:paraId="634B42B4" w14:textId="77777777" w:rsidR="00DC3DAF" w:rsidRDefault="00DC3DAF" w:rsidP="00040851">
      <w:pPr>
        <w:pStyle w:val="tbnormal"/>
        <w:numPr>
          <w:ilvl w:val="0"/>
          <w:numId w:val="25"/>
        </w:numPr>
      </w:pPr>
      <w:r>
        <w:t>function</w:t>
      </w:r>
    </w:p>
    <w:p w14:paraId="594ADB04" w14:textId="77777777" w:rsidR="00DC3DAF" w:rsidRDefault="00DC3DAF" w:rsidP="00040851">
      <w:pPr>
        <w:pStyle w:val="tbnormal"/>
        <w:numPr>
          <w:ilvl w:val="0"/>
          <w:numId w:val="25"/>
        </w:numPr>
      </w:pPr>
      <w:r>
        <w:t>phone</w:t>
      </w:r>
    </w:p>
    <w:p w14:paraId="27C10A50" w14:textId="77777777" w:rsidR="00DC3DAF" w:rsidRDefault="00DC3DAF" w:rsidP="00040851">
      <w:pPr>
        <w:pStyle w:val="tbnormal"/>
        <w:numPr>
          <w:ilvl w:val="0"/>
          <w:numId w:val="25"/>
        </w:numPr>
      </w:pPr>
      <w:r>
        <w:t>mobile</w:t>
      </w:r>
    </w:p>
    <w:p w14:paraId="33B55B15" w14:textId="77777777" w:rsidR="00DC3DAF" w:rsidRDefault="00DC3DAF" w:rsidP="00040851">
      <w:pPr>
        <w:pStyle w:val="tbnormal"/>
        <w:numPr>
          <w:ilvl w:val="0"/>
          <w:numId w:val="25"/>
        </w:numPr>
      </w:pPr>
      <w:r>
        <w:t>email</w:t>
      </w:r>
    </w:p>
    <w:p w14:paraId="4F73FB10" w14:textId="77777777" w:rsidR="00DC3DAF" w:rsidRDefault="00DC3DAF" w:rsidP="00040851">
      <w:pPr>
        <w:pStyle w:val="tbnormal"/>
        <w:numPr>
          <w:ilvl w:val="0"/>
          <w:numId w:val="25"/>
        </w:numPr>
      </w:pPr>
      <w:r>
        <w:t>title</w:t>
      </w:r>
    </w:p>
    <w:p w14:paraId="2F7364C3" w14:textId="77777777" w:rsidR="00DC3DAF" w:rsidRDefault="00DC3DAF" w:rsidP="00040851">
      <w:pPr>
        <w:pStyle w:val="tbnormal"/>
        <w:numPr>
          <w:ilvl w:val="0"/>
          <w:numId w:val="25"/>
        </w:numPr>
      </w:pPr>
      <w:r>
        <w:t>lang</w:t>
      </w:r>
    </w:p>
    <w:p w14:paraId="78ED5F68" w14:textId="77777777" w:rsidR="00DC3DAF" w:rsidRDefault="00DC3DAF" w:rsidP="00DC3DAF">
      <w:pPr>
        <w:pStyle w:val="tbnormal"/>
      </w:pPr>
      <w:r>
        <w:t>Il est aussi important de savoir que des métadonnées sont générés lorsqu’on insère un enregistrement. Pour l’exemple ci-dessus, voici la liste exhaustive des données générés par le PGI :</w:t>
      </w:r>
    </w:p>
    <w:p w14:paraId="45721F6D" w14:textId="77777777" w:rsidR="00DC3DAF" w:rsidRDefault="00DC3DAF" w:rsidP="00040851">
      <w:pPr>
        <w:pStyle w:val="tbnormal"/>
        <w:numPr>
          <w:ilvl w:val="0"/>
          <w:numId w:val="26"/>
        </w:numPr>
      </w:pPr>
      <w:r>
        <w:t>id</w:t>
      </w:r>
    </w:p>
    <w:p w14:paraId="462C822C" w14:textId="77777777" w:rsidR="00DC3DAF" w:rsidRDefault="00DC3DAF" w:rsidP="00040851">
      <w:pPr>
        <w:pStyle w:val="tbnormal"/>
        <w:numPr>
          <w:ilvl w:val="0"/>
          <w:numId w:val="26"/>
        </w:numPr>
      </w:pPr>
      <w:r>
        <w:t>XML ID</w:t>
      </w:r>
    </w:p>
    <w:p w14:paraId="348AA934" w14:textId="77777777" w:rsidR="00DC3DAF" w:rsidRDefault="00DC3DAF" w:rsidP="00040851">
      <w:pPr>
        <w:pStyle w:val="tbnormal"/>
        <w:numPr>
          <w:ilvl w:val="0"/>
          <w:numId w:val="26"/>
        </w:numPr>
      </w:pPr>
      <w:r>
        <w:t>No Update</w:t>
      </w:r>
    </w:p>
    <w:p w14:paraId="4689F3DA" w14:textId="77777777" w:rsidR="00DC3DAF" w:rsidRDefault="00DC3DAF" w:rsidP="00040851">
      <w:pPr>
        <w:pStyle w:val="tbnormal"/>
        <w:numPr>
          <w:ilvl w:val="0"/>
          <w:numId w:val="26"/>
        </w:numPr>
      </w:pPr>
      <w:r>
        <w:t>Creation User</w:t>
      </w:r>
    </w:p>
    <w:p w14:paraId="355CC25F" w14:textId="77777777" w:rsidR="00DC3DAF" w:rsidRDefault="00DC3DAF" w:rsidP="00040851">
      <w:pPr>
        <w:pStyle w:val="tbnormal"/>
        <w:numPr>
          <w:ilvl w:val="0"/>
          <w:numId w:val="26"/>
        </w:numPr>
      </w:pPr>
      <w:r>
        <w:t>Creation Date</w:t>
      </w:r>
    </w:p>
    <w:p w14:paraId="429977A0" w14:textId="77777777" w:rsidR="00DC3DAF" w:rsidRDefault="00DC3DAF" w:rsidP="00040851">
      <w:pPr>
        <w:pStyle w:val="tbnormal"/>
        <w:numPr>
          <w:ilvl w:val="0"/>
          <w:numId w:val="26"/>
        </w:numPr>
      </w:pPr>
      <w:r>
        <w:t>Latest Modification by</w:t>
      </w:r>
    </w:p>
    <w:p w14:paraId="148F090C" w14:textId="77777777" w:rsidR="00DC3DAF" w:rsidRDefault="00DC3DAF" w:rsidP="00040851">
      <w:pPr>
        <w:pStyle w:val="tbnormal"/>
        <w:numPr>
          <w:ilvl w:val="0"/>
          <w:numId w:val="26"/>
        </w:numPr>
      </w:pPr>
      <w:r>
        <w:t>Latest Modification Date</w:t>
      </w:r>
    </w:p>
    <w:p w14:paraId="4E5AD59E" w14:textId="77777777" w:rsidR="00DC3DAF" w:rsidRPr="008676DC" w:rsidRDefault="00DC3DAF" w:rsidP="00DC3DAF">
      <w:pPr>
        <w:pStyle w:val="tbnormal"/>
      </w:pPr>
      <w:r>
        <w:t>Ces métadonnées sont les mêmes pour tout type d’objet que le PGI met à disposition. De ce fait, nous ne les représentons pas dans les chapitres qui suivent.</w:t>
      </w:r>
    </w:p>
    <w:p w14:paraId="0DC1FA73" w14:textId="77777777" w:rsidR="00DC3DAF" w:rsidRDefault="00DC3DAF" w:rsidP="00F23A9B">
      <w:pPr>
        <w:pStyle w:val="tbtitre5"/>
      </w:pPr>
      <w:bookmarkStart w:id="134" w:name="_Toc453919693"/>
      <w:r>
        <w:t>Utilisateurs</w:t>
      </w:r>
      <w:bookmarkEnd w:id="134"/>
    </w:p>
    <w:p w14:paraId="65B1BE67" w14:textId="77777777" w:rsidR="00DC3DAF" w:rsidRDefault="00DC3DAF" w:rsidP="00DC3DAF">
      <w:pPr>
        <w:pStyle w:val="tbnormal"/>
      </w:pPr>
      <w:r>
        <w:t>Les utilisateurs sont généralement les participants qui doivent accéder à l’outil. Ils doivent être renseignés dans le fichier de configuration. Leurs rôles respectifs sont aussi renseignés au même endroit.</w:t>
      </w:r>
    </w:p>
    <w:p w14:paraId="6EE27132" w14:textId="77777777" w:rsidR="00DC3DAF" w:rsidRDefault="00DC3DAF" w:rsidP="00DC3DAF">
      <w:pPr>
        <w:pStyle w:val="tbnormal"/>
      </w:pPr>
      <w:r>
        <w:t>À chaque nouvelle partie, la personne en charge de piloter la séance de jeu doit renseigner des utilisateurs avec des adresses mails valident.</w:t>
      </w:r>
    </w:p>
    <w:p w14:paraId="001D8E11" w14:textId="77777777" w:rsidR="00DC3DAF" w:rsidRDefault="00DC3DAF" w:rsidP="00F23A9B">
      <w:pPr>
        <w:pStyle w:val="tbtitre6"/>
      </w:pPr>
      <w:bookmarkStart w:id="135" w:name="_Toc453919694"/>
      <w:r>
        <w:t>Exemple au format XML</w:t>
      </w:r>
      <w:bookmarkEnd w:id="135"/>
    </w:p>
    <w:p w14:paraId="08DFE23E" w14:textId="77777777" w:rsidR="00DC3DAF" w:rsidRDefault="00DC3DAF" w:rsidP="00DC3DAF">
      <w:pPr>
        <w:pStyle w:val="tbnormal"/>
      </w:pPr>
      <w:r>
        <w:t>Voici un exemple pour un utilisateur qui doit prendre part à une nouvelle simulation :</w:t>
      </w:r>
    </w:p>
    <w:p w14:paraId="0FF7239E" w14:textId="77777777" w:rsidR="00DC3DAF" w:rsidRDefault="00DC3DAF" w:rsidP="00DC3DAF">
      <w:pPr>
        <w:pStyle w:val="tbnormal"/>
        <w:jc w:val="center"/>
      </w:pPr>
      <w:r>
        <w:rPr>
          <w:noProof/>
          <w:lang w:val="fr-FR" w:eastAsia="fr-FR"/>
        </w:rPr>
        <w:lastRenderedPageBreak/>
        <w:drawing>
          <wp:inline distT="0" distB="0" distL="0" distR="0" wp14:anchorId="7427760D" wp14:editId="28E8B487">
            <wp:extent cx="4680000" cy="1522977"/>
            <wp:effectExtent l="0" t="0" r="0" b="127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 d’écran 2016-06-06 à 18.18.11.png"/>
                    <pic:cNvPicPr/>
                  </pic:nvPicPr>
                  <pic:blipFill rotWithShape="1">
                    <a:blip r:embed="rId52" cstate="print">
                      <a:extLst>
                        <a:ext uri="{28A0092B-C50C-407E-A947-70E740481C1C}">
                          <a14:useLocalDpi xmlns:a14="http://schemas.microsoft.com/office/drawing/2010/main" val="0"/>
                        </a:ext>
                      </a:extLst>
                    </a:blip>
                    <a:srcRect l="9317" r="43151"/>
                    <a:stretch/>
                  </pic:blipFill>
                  <pic:spPr bwMode="auto">
                    <a:xfrm>
                      <a:off x="0" y="0"/>
                      <a:ext cx="4680000" cy="1522977"/>
                    </a:xfrm>
                    <a:prstGeom prst="rect">
                      <a:avLst/>
                    </a:prstGeom>
                    <a:ln>
                      <a:noFill/>
                    </a:ln>
                    <a:extLst>
                      <a:ext uri="{53640926-AAD7-44D8-BBD7-CCE9431645EC}">
                        <a14:shadowObscured xmlns:a14="http://schemas.microsoft.com/office/drawing/2010/main"/>
                      </a:ext>
                    </a:extLst>
                  </pic:spPr>
                </pic:pic>
              </a:graphicData>
            </a:graphic>
          </wp:inline>
        </w:drawing>
      </w:r>
    </w:p>
    <w:p w14:paraId="171E2402" w14:textId="77777777" w:rsidR="00DC3DAF" w:rsidRDefault="00DC3DAF" w:rsidP="00DC3DAF">
      <w:pPr>
        <w:pStyle w:val="tbnormal"/>
      </w:pPr>
      <w:r>
        <w:t xml:space="preserve">Nous visualisons très bien que l’utilisateur a pour nom </w:t>
      </w:r>
      <w:r w:rsidRPr="003C5B2C">
        <w:rPr>
          <w:b/>
        </w:rPr>
        <w:t>Anthony Tomat</w:t>
      </w:r>
      <w:r>
        <w:t xml:space="preserve">, login </w:t>
      </w:r>
      <w:r w:rsidRPr="004079D3">
        <w:rPr>
          <w:b/>
        </w:rPr>
        <w:t>anthony.tomat@gmail.com</w:t>
      </w:r>
      <w:r>
        <w:t xml:space="preserve"> et comme unique rôle </w:t>
      </w:r>
      <w:r w:rsidRPr="00340A6B">
        <w:rPr>
          <w:b/>
        </w:rPr>
        <w:t>Manager</w:t>
      </w:r>
      <w:r>
        <w:t xml:space="preserve"> dans le module </w:t>
      </w:r>
      <w:r w:rsidRPr="003C5B2C">
        <w:rPr>
          <w:b/>
        </w:rPr>
        <w:t>Sales</w:t>
      </w:r>
      <w:r>
        <w:t>.</w:t>
      </w:r>
    </w:p>
    <w:p w14:paraId="7A580D1E" w14:textId="77777777" w:rsidR="00DC3DAF" w:rsidRDefault="00DC3DAF" w:rsidP="00F23A9B">
      <w:pPr>
        <w:pStyle w:val="tbtitre6"/>
      </w:pPr>
      <w:bookmarkStart w:id="136" w:name="_Toc453919695"/>
      <w:r>
        <w:t>Objet résultant</w:t>
      </w:r>
      <w:bookmarkEnd w:id="136"/>
    </w:p>
    <w:p w14:paraId="1EFC3CC9" w14:textId="77777777" w:rsidR="00DC3DAF" w:rsidRDefault="00DC3DAF" w:rsidP="00DC3DAF">
      <w:pPr>
        <w:pStyle w:val="tbnormal"/>
      </w:pPr>
      <w:r>
        <w:t xml:space="preserve">La concrétisation se réalise dans l’objet </w:t>
      </w:r>
      <w:r w:rsidRPr="00D330DE">
        <w:rPr>
          <w:b/>
        </w:rPr>
        <w:t>res.users</w:t>
      </w:r>
      <w:r>
        <w:t>. Au stade de l’insertion, l’adresse mail utilisée en tant que login doit être vérifiée par le possesseur en cliquant sur un lien qu’il reçoit.</w:t>
      </w:r>
    </w:p>
    <w:p w14:paraId="4DB4B712" w14:textId="77777777" w:rsidR="00DC3DAF" w:rsidRPr="003C5B2C" w:rsidRDefault="00DC3DAF" w:rsidP="00DC3DAF">
      <w:pPr>
        <w:pStyle w:val="tbnormal"/>
      </w:pPr>
      <w:r>
        <w:t>Les attributs de cet objet son principalement des données relatives à l’utilisateur ainsi que les informations sur les accès aux différents modules.</w:t>
      </w:r>
    </w:p>
    <w:p w14:paraId="28E01564" w14:textId="77777777" w:rsidR="00DC3DAF" w:rsidRDefault="00DC3DAF" w:rsidP="00F23A9B">
      <w:pPr>
        <w:pStyle w:val="tbtitre5"/>
      </w:pPr>
      <w:bookmarkStart w:id="137" w:name="_Toc453919696"/>
      <w:r>
        <w:t>Produits finis</w:t>
      </w:r>
      <w:bookmarkEnd w:id="137"/>
    </w:p>
    <w:p w14:paraId="37A16DBA" w14:textId="77777777" w:rsidR="00DC3DAF" w:rsidRDefault="00DC3DAF" w:rsidP="00DC3DAF">
      <w:pPr>
        <w:pStyle w:val="tbnormal"/>
      </w:pPr>
      <w:r>
        <w:t>Les produits finis sont générateurs de revenus puisqu’ils représentent la valeur que la société apporte à ses clients. Dans le scénario Brewery &amp; Co. ce sont les quatre bières.</w:t>
      </w:r>
    </w:p>
    <w:p w14:paraId="46FB4E97" w14:textId="77777777" w:rsidR="00DC3DAF" w:rsidRDefault="00DC3DAF" w:rsidP="00F23A9B">
      <w:pPr>
        <w:pStyle w:val="tbtitre6"/>
      </w:pPr>
      <w:bookmarkStart w:id="138" w:name="_Toc453919697"/>
      <w:r>
        <w:t>Exemple au format XML</w:t>
      </w:r>
      <w:bookmarkEnd w:id="138"/>
    </w:p>
    <w:p w14:paraId="3202BE6A" w14:textId="77777777" w:rsidR="00DC3DAF" w:rsidRDefault="00DC3DAF" w:rsidP="00DC3DAF">
      <w:pPr>
        <w:pStyle w:val="tbnormal"/>
      </w:pPr>
      <w:r>
        <w:t>Dans le fichier de configuration, cela se présente comme ce qui suit :</w:t>
      </w:r>
    </w:p>
    <w:p w14:paraId="2E4FADE5" w14:textId="77777777" w:rsidR="00DC3DAF" w:rsidRDefault="00DC3DAF" w:rsidP="00DC3DAF">
      <w:pPr>
        <w:pStyle w:val="tbnormal"/>
      </w:pPr>
      <w:r>
        <w:rPr>
          <w:noProof/>
          <w:lang w:val="fr-FR" w:eastAsia="fr-FR"/>
        </w:rPr>
        <w:drawing>
          <wp:inline distT="0" distB="0" distL="0" distR="0" wp14:anchorId="026276CA" wp14:editId="1673CB66">
            <wp:extent cx="4679950" cy="1594485"/>
            <wp:effectExtent l="0" t="0" r="0" b="57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41CEE54F" w14:textId="77777777" w:rsidR="00DC3DAF" w:rsidRDefault="00DC3DAF" w:rsidP="00DC3DAF">
      <w:pPr>
        <w:pStyle w:val="tbnormal"/>
      </w:pPr>
      <w:r>
        <w:t xml:space="preserve">On voit que toutes les informations importantes se situent dans la balise </w:t>
      </w:r>
      <w:r w:rsidRPr="00172378">
        <w:rPr>
          <w:b/>
        </w:rPr>
        <w:t>product_sellable</w:t>
      </w:r>
      <w:r>
        <w:t>. Des attributs ainsi que des balises enfants sont disponible pour d’autres besoins du scénario.</w:t>
      </w:r>
    </w:p>
    <w:p w14:paraId="393FED9A" w14:textId="77777777" w:rsidR="00DC3DAF" w:rsidRDefault="00DC3DAF" w:rsidP="00F23A9B">
      <w:pPr>
        <w:pStyle w:val="tbtitre6"/>
      </w:pPr>
      <w:bookmarkStart w:id="139" w:name="_Toc453919698"/>
      <w:r>
        <w:t>Objet résultant</w:t>
      </w:r>
      <w:bookmarkEnd w:id="139"/>
    </w:p>
    <w:p w14:paraId="648B07FB" w14:textId="77777777" w:rsidR="00DC3DAF" w:rsidRDefault="00DC3DAF" w:rsidP="00DC3DAF">
      <w:pPr>
        <w:pStyle w:val="tbnormal"/>
      </w:pPr>
      <w:r>
        <w:t xml:space="preserve">Les produits finis sont dans l’objet </w:t>
      </w:r>
      <w:r w:rsidRPr="00BE34ED">
        <w:rPr>
          <w:b/>
        </w:rPr>
        <w:t>product.template</w:t>
      </w:r>
      <w:r>
        <w:t>. Les attributs importants de cet objet sont :</w:t>
      </w:r>
    </w:p>
    <w:p w14:paraId="44BE1C9F" w14:textId="77777777" w:rsidR="00DC3DAF" w:rsidRDefault="00DC3DAF" w:rsidP="00040851">
      <w:pPr>
        <w:pStyle w:val="tbnormal"/>
        <w:numPr>
          <w:ilvl w:val="0"/>
          <w:numId w:val="27"/>
        </w:numPr>
      </w:pPr>
      <w:r w:rsidRPr="00172378">
        <w:rPr>
          <w:b/>
        </w:rPr>
        <w:t>name</w:t>
      </w:r>
      <w:r>
        <w:t xml:space="preserve"> représentant le nom que porte le produit</w:t>
      </w:r>
    </w:p>
    <w:p w14:paraId="4C5CE3F1" w14:textId="77777777" w:rsidR="00DC3DAF" w:rsidRDefault="00DC3DAF" w:rsidP="00040851">
      <w:pPr>
        <w:pStyle w:val="tbnormal"/>
        <w:numPr>
          <w:ilvl w:val="0"/>
          <w:numId w:val="27"/>
        </w:numPr>
      </w:pPr>
      <w:r w:rsidRPr="00172378">
        <w:rPr>
          <w:b/>
        </w:rPr>
        <w:t>type</w:t>
      </w:r>
      <w:r>
        <w:t xml:space="preserve"> représente une des trois valeurs : Consommable, service ou produit stockable</w:t>
      </w:r>
    </w:p>
    <w:p w14:paraId="22A168C6" w14:textId="77777777" w:rsidR="00DC3DAF" w:rsidRDefault="00DC3DAF" w:rsidP="00040851">
      <w:pPr>
        <w:pStyle w:val="tbnormal"/>
        <w:numPr>
          <w:ilvl w:val="0"/>
          <w:numId w:val="27"/>
        </w:numPr>
      </w:pPr>
      <w:r w:rsidRPr="00172378">
        <w:rPr>
          <w:b/>
        </w:rPr>
        <w:t>default_code</w:t>
      </w:r>
      <w:r>
        <w:t xml:space="preserve"> représente une référence métier que nous pouvons définir mais qui n’est pas obligatoire</w:t>
      </w:r>
    </w:p>
    <w:p w14:paraId="253D2DB4" w14:textId="77777777" w:rsidR="00DC3DAF" w:rsidRDefault="00DC3DAF" w:rsidP="00040851">
      <w:pPr>
        <w:pStyle w:val="tbnormal"/>
        <w:numPr>
          <w:ilvl w:val="0"/>
          <w:numId w:val="27"/>
        </w:numPr>
      </w:pPr>
      <w:r w:rsidRPr="00172378">
        <w:rPr>
          <w:b/>
        </w:rPr>
        <w:lastRenderedPageBreak/>
        <w:t>list_price</w:t>
      </w:r>
      <w:r>
        <w:t xml:space="preserve"> qui est le prix catalogue par défaut</w:t>
      </w:r>
    </w:p>
    <w:p w14:paraId="370F0797" w14:textId="77777777" w:rsidR="00DC3DAF" w:rsidRDefault="00DC3DAF" w:rsidP="00040851">
      <w:pPr>
        <w:pStyle w:val="tbnormal"/>
        <w:numPr>
          <w:ilvl w:val="0"/>
          <w:numId w:val="27"/>
        </w:numPr>
      </w:pPr>
      <w:r w:rsidRPr="00172378">
        <w:rPr>
          <w:b/>
        </w:rPr>
        <w:t>standard_price</w:t>
      </w:r>
      <w:r>
        <w:t xml:space="preserve"> le prix d’achat du produit</w:t>
      </w:r>
    </w:p>
    <w:p w14:paraId="56A30458" w14:textId="77777777" w:rsidR="00DC3DAF" w:rsidRDefault="00DC3DAF" w:rsidP="00040851">
      <w:pPr>
        <w:pStyle w:val="tbnormal"/>
        <w:numPr>
          <w:ilvl w:val="0"/>
          <w:numId w:val="27"/>
        </w:numPr>
      </w:pPr>
      <w:r w:rsidRPr="00172378">
        <w:rPr>
          <w:b/>
        </w:rPr>
        <w:t>sale_ok</w:t>
      </w:r>
      <w:r>
        <w:t xml:space="preserve"> si le produit est vendable</w:t>
      </w:r>
    </w:p>
    <w:p w14:paraId="46EA91AA" w14:textId="77777777" w:rsidR="00DC3DAF" w:rsidRDefault="00DC3DAF" w:rsidP="00040851">
      <w:pPr>
        <w:pStyle w:val="tbnormal"/>
        <w:numPr>
          <w:ilvl w:val="0"/>
          <w:numId w:val="27"/>
        </w:numPr>
      </w:pPr>
      <w:r w:rsidRPr="00172378">
        <w:rPr>
          <w:b/>
        </w:rPr>
        <w:t>purchase_ok</w:t>
      </w:r>
      <w:r>
        <w:t xml:space="preserve"> si le produit est achetable chez un fournisseur</w:t>
      </w:r>
    </w:p>
    <w:p w14:paraId="2FE2FD9A" w14:textId="77777777" w:rsidR="00DC3DAF" w:rsidRPr="0066465E" w:rsidRDefault="00DC3DAF" w:rsidP="00DC3DAF">
      <w:pPr>
        <w:pStyle w:val="tbnormal"/>
      </w:pPr>
      <w:r>
        <w:t>Cette liste n’est pas exhaustive mais présente ce que nous définissons lors de la création d’un produit dans le référentiel de données.</w:t>
      </w:r>
    </w:p>
    <w:p w14:paraId="3227C46E" w14:textId="77777777" w:rsidR="00DC3DAF" w:rsidRDefault="00DC3DAF" w:rsidP="00F23A9B">
      <w:pPr>
        <w:pStyle w:val="tbtitre5"/>
      </w:pPr>
      <w:bookmarkStart w:id="140" w:name="_Toc453919699"/>
      <w:r>
        <w:t>Matières premières</w:t>
      </w:r>
      <w:bookmarkEnd w:id="140"/>
    </w:p>
    <w:p w14:paraId="3AA76E60" w14:textId="77777777" w:rsidR="00DC3DAF" w:rsidRDefault="00DC3DAF" w:rsidP="00DC3DAF">
      <w:pPr>
        <w:pStyle w:val="tbnormal"/>
      </w:pPr>
      <w:r>
        <w:t>Les matières premières entrent en tant que composant dans les produits finis. Pour les besoins du scénario, les données insérées sont les matières premières qui se trouvent dans le chapitre de description du scénario.</w:t>
      </w:r>
    </w:p>
    <w:p w14:paraId="44423E7A" w14:textId="77777777" w:rsidR="00DC3DAF" w:rsidRDefault="00DC3DAF" w:rsidP="00F23A9B">
      <w:pPr>
        <w:pStyle w:val="tbtitre6"/>
      </w:pPr>
      <w:bookmarkStart w:id="141" w:name="_Toc453919700"/>
      <w:r>
        <w:t>Exemple au format XML</w:t>
      </w:r>
      <w:bookmarkEnd w:id="141"/>
    </w:p>
    <w:p w14:paraId="3C63B3D9" w14:textId="77777777" w:rsidR="00DC3DAF" w:rsidRDefault="00DC3DAF" w:rsidP="00DC3DAF">
      <w:pPr>
        <w:pStyle w:val="tbnormal"/>
      </w:pPr>
      <w:r>
        <w:t>Une fois de plus, ces données proviennent du fichier de configuration. Voici une bribe de cette partie :</w:t>
      </w:r>
    </w:p>
    <w:p w14:paraId="57F76A64" w14:textId="77777777" w:rsidR="00DC3DAF" w:rsidRDefault="00DC3DAF" w:rsidP="00DC3DAF">
      <w:pPr>
        <w:pStyle w:val="tbnormal"/>
        <w:jc w:val="center"/>
      </w:pPr>
      <w:r>
        <w:rPr>
          <w:noProof/>
          <w:lang w:val="fr-FR" w:eastAsia="fr-FR"/>
        </w:rPr>
        <w:drawing>
          <wp:inline distT="0" distB="0" distL="0" distR="0" wp14:anchorId="734EBB61" wp14:editId="2E777957">
            <wp:extent cx="4680000" cy="726819"/>
            <wp:effectExtent l="0" t="0" r="0" b="1016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e d’écran 2016-06-06 à 18.32.44.png"/>
                    <pic:cNvPicPr/>
                  </pic:nvPicPr>
                  <pic:blipFill rotWithShape="1">
                    <a:blip r:embed="rId54" cstate="print">
                      <a:extLst>
                        <a:ext uri="{28A0092B-C50C-407E-A947-70E740481C1C}">
                          <a14:useLocalDpi xmlns:a14="http://schemas.microsoft.com/office/drawing/2010/main" val="0"/>
                        </a:ext>
                      </a:extLst>
                    </a:blip>
                    <a:srcRect l="9576" r="25511"/>
                    <a:stretch/>
                  </pic:blipFill>
                  <pic:spPr bwMode="auto">
                    <a:xfrm>
                      <a:off x="0" y="0"/>
                      <a:ext cx="4680000" cy="726819"/>
                    </a:xfrm>
                    <a:prstGeom prst="rect">
                      <a:avLst/>
                    </a:prstGeom>
                    <a:ln>
                      <a:noFill/>
                    </a:ln>
                    <a:extLst>
                      <a:ext uri="{53640926-AAD7-44D8-BBD7-CCE9431645EC}">
                        <a14:shadowObscured xmlns:a14="http://schemas.microsoft.com/office/drawing/2010/main"/>
                      </a:ext>
                    </a:extLst>
                  </pic:spPr>
                </pic:pic>
              </a:graphicData>
            </a:graphic>
          </wp:inline>
        </w:drawing>
      </w:r>
    </w:p>
    <w:p w14:paraId="49B96102" w14:textId="77777777" w:rsidR="00DC3DAF" w:rsidRDefault="00DC3DAF" w:rsidP="00DC3DAF">
      <w:pPr>
        <w:pStyle w:val="tbnormal"/>
      </w:pPr>
      <w:r>
        <w:t>Toutes les informations sont présentes. Le nom, le prix d’achat, la quantité de départ à insérer dans l’inventaire et le nom du fournisseur.</w:t>
      </w:r>
    </w:p>
    <w:p w14:paraId="67CB6C08" w14:textId="77777777" w:rsidR="00DC3DAF" w:rsidRDefault="00DC3DAF" w:rsidP="00DC3DAF">
      <w:pPr>
        <w:pStyle w:val="tbnormal"/>
      </w:pPr>
      <w:r>
        <w:t>Attention avec le nom du fournisseur. Il doit être exactement identique à celui mentionné dans la définition des contacts. Si tel n’est pas le cas, la création de la matière première échoue car le simulateur ne retrouve pas le fournisseur dans la base de données.</w:t>
      </w:r>
    </w:p>
    <w:p w14:paraId="01FC54BD" w14:textId="77777777" w:rsidR="00DC3DAF" w:rsidRDefault="00DC3DAF" w:rsidP="00F23A9B">
      <w:pPr>
        <w:pStyle w:val="tbtitre6"/>
      </w:pPr>
      <w:bookmarkStart w:id="142" w:name="_Toc453919701"/>
      <w:r>
        <w:t>Objet résultant</w:t>
      </w:r>
      <w:bookmarkEnd w:id="142"/>
    </w:p>
    <w:p w14:paraId="484B845E" w14:textId="77777777" w:rsidR="00DC3DAF" w:rsidRDefault="00DC3DAF" w:rsidP="00DC3DAF">
      <w:pPr>
        <w:pStyle w:val="tbnormal"/>
      </w:pPr>
      <w:r>
        <w:t>L’objet qui résulte de l’insertion d’une matière première est le même que pour un produit fini. Cependant, certaines valeurs des attributs présentés dans le chapitre précédent change. Par exemple :</w:t>
      </w:r>
    </w:p>
    <w:p w14:paraId="1421DC5A" w14:textId="77777777" w:rsidR="00DC3DAF" w:rsidRDefault="00DC3DAF" w:rsidP="00040851">
      <w:pPr>
        <w:pStyle w:val="tbnormal"/>
        <w:numPr>
          <w:ilvl w:val="0"/>
          <w:numId w:val="27"/>
        </w:numPr>
      </w:pPr>
      <w:r w:rsidRPr="00172378">
        <w:rPr>
          <w:b/>
        </w:rPr>
        <w:t>list_price</w:t>
      </w:r>
      <w:r>
        <w:t xml:space="preserve"> est mis à 00.00 car nous ne vendons pas les matières premières dans le scénario retenu.</w:t>
      </w:r>
    </w:p>
    <w:p w14:paraId="720F16C6" w14:textId="77777777" w:rsidR="00DC3DAF" w:rsidRDefault="00DC3DAF" w:rsidP="00040851">
      <w:pPr>
        <w:pStyle w:val="tbnormal"/>
        <w:numPr>
          <w:ilvl w:val="0"/>
          <w:numId w:val="27"/>
        </w:numPr>
      </w:pPr>
      <w:r w:rsidRPr="00D63079">
        <w:rPr>
          <w:b/>
        </w:rPr>
        <w:t>sale_ok</w:t>
      </w:r>
      <w:r>
        <w:t xml:space="preserve"> et </w:t>
      </w:r>
      <w:r w:rsidRPr="00D63079">
        <w:rPr>
          <w:b/>
        </w:rPr>
        <w:t>purchase_ok</w:t>
      </w:r>
      <w:r>
        <w:t xml:space="preserve"> sont permutés.</w:t>
      </w:r>
    </w:p>
    <w:p w14:paraId="47E99EF8" w14:textId="77777777" w:rsidR="00DC3DAF" w:rsidRPr="00ED1D94" w:rsidRDefault="00DC3DAF" w:rsidP="00DC3DAF">
      <w:pPr>
        <w:pStyle w:val="tbnormal"/>
      </w:pPr>
      <w:r>
        <w:t xml:space="preserve">De plus, une information supplémentaire est ajoutée, celle du fournisseur qui fournit le produit. Cette information est renseignée par un lien de type </w:t>
      </w:r>
      <w:r w:rsidRPr="00B80BD9">
        <w:rPr>
          <w:b/>
        </w:rPr>
        <w:t>one2many</w:t>
      </w:r>
      <w:r>
        <w:t xml:space="preserve"> avec comme nom de relation </w:t>
      </w:r>
      <w:r w:rsidRPr="00B80BD9">
        <w:rPr>
          <w:b/>
        </w:rPr>
        <w:t>product.supplierinfo</w:t>
      </w:r>
      <w:r>
        <w:t xml:space="preserve"> qui pointe vers l’objet </w:t>
      </w:r>
      <w:r w:rsidRPr="00B80BD9">
        <w:rPr>
          <w:b/>
        </w:rPr>
        <w:t>res.partner</w:t>
      </w:r>
      <w:r>
        <w:t>.</w:t>
      </w:r>
    </w:p>
    <w:p w14:paraId="68845F71" w14:textId="77777777" w:rsidR="00DC3DAF" w:rsidRDefault="00DC3DAF" w:rsidP="00F23A9B">
      <w:pPr>
        <w:pStyle w:val="tbtitre5"/>
      </w:pPr>
      <w:bookmarkStart w:id="143" w:name="_Toc453919702"/>
      <w:r>
        <w:t>Nomenclatures</w:t>
      </w:r>
      <w:bookmarkEnd w:id="143"/>
    </w:p>
    <w:p w14:paraId="394E599A" w14:textId="77777777" w:rsidR="00DC3DAF" w:rsidRDefault="00DC3DAF" w:rsidP="00DC3DAF">
      <w:pPr>
        <w:pStyle w:val="tbnormal"/>
      </w:pPr>
      <w:r>
        <w:t>Ci-dessus, nous mentionnons qu’un produit fini est un composé de composants portant le nom de matières premières.</w:t>
      </w:r>
    </w:p>
    <w:p w14:paraId="0DD043D6" w14:textId="77777777" w:rsidR="00DC3DAF" w:rsidRDefault="00DC3DAF" w:rsidP="00DC3DAF">
      <w:pPr>
        <w:pStyle w:val="tbnormal"/>
      </w:pPr>
      <w:r>
        <w:t>Pour représenter cette logique dans le PGI, les nomenclatures doivent être renseignées pour chacun des produits.</w:t>
      </w:r>
    </w:p>
    <w:p w14:paraId="09C728E2" w14:textId="77777777" w:rsidR="00DC3DAF" w:rsidRDefault="00DC3DAF" w:rsidP="00F23A9B">
      <w:pPr>
        <w:pStyle w:val="tbtitre6"/>
      </w:pPr>
      <w:bookmarkStart w:id="144" w:name="_Toc453919703"/>
      <w:r>
        <w:lastRenderedPageBreak/>
        <w:t>Exemple au format XML</w:t>
      </w:r>
      <w:bookmarkEnd w:id="144"/>
    </w:p>
    <w:p w14:paraId="38782C29" w14:textId="77777777" w:rsidR="00DC3DAF" w:rsidRDefault="00DC3DAF" w:rsidP="00DC3DAF">
      <w:pPr>
        <w:pStyle w:val="tbnormal"/>
      </w:pPr>
      <w:r>
        <w:t>Pour les besoins du scénario, les nomenclatures sont présentes dans le fichier de configuration XML sous la forme de balise dont le père n’est autre que le produit fini composé :</w:t>
      </w:r>
    </w:p>
    <w:p w14:paraId="7542F45D" w14:textId="77777777" w:rsidR="00DC3DAF" w:rsidRDefault="00DC3DAF" w:rsidP="00DC3DAF">
      <w:pPr>
        <w:pStyle w:val="tbnormal"/>
      </w:pPr>
      <w:r>
        <w:rPr>
          <w:noProof/>
          <w:lang w:val="fr-FR" w:eastAsia="fr-FR"/>
        </w:rPr>
        <w:drawing>
          <wp:inline distT="0" distB="0" distL="0" distR="0" wp14:anchorId="3876D73F" wp14:editId="422C6128">
            <wp:extent cx="4679950" cy="1594485"/>
            <wp:effectExtent l="0" t="0" r="0" b="571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24A57AF7" w14:textId="77777777" w:rsidR="00DC3DAF" w:rsidRDefault="00DC3DAF" w:rsidP="00DC3DAF">
      <w:pPr>
        <w:pStyle w:val="tbnormal"/>
      </w:pPr>
      <w:r>
        <w:t xml:space="preserve">Dans cette exemple, nous remarquons que les matières premières entrantes dans la composition du produit </w:t>
      </w:r>
      <w:r w:rsidRPr="002F6158">
        <w:rPr>
          <w:b/>
        </w:rPr>
        <w:t>Lager Beer</w:t>
      </w:r>
      <w:r>
        <w:t xml:space="preserve"> sont :</w:t>
      </w:r>
    </w:p>
    <w:p w14:paraId="7B6B0DD9" w14:textId="77777777" w:rsidR="00DC3DAF" w:rsidRDefault="00DC3DAF" w:rsidP="00040851">
      <w:pPr>
        <w:pStyle w:val="tbnormal"/>
        <w:numPr>
          <w:ilvl w:val="0"/>
          <w:numId w:val="28"/>
        </w:numPr>
      </w:pPr>
      <w:r>
        <w:t>Le houblon, l’orge et l’eau</w:t>
      </w:r>
    </w:p>
    <w:p w14:paraId="54FF3FE8" w14:textId="77777777" w:rsidR="00DC3DAF" w:rsidRDefault="00DC3DAF" w:rsidP="00DC3DAF">
      <w:pPr>
        <w:pStyle w:val="tbnormal"/>
      </w:pPr>
      <w:r>
        <w:t xml:space="preserve">Grâce à l’attribut </w:t>
      </w:r>
      <w:r w:rsidRPr="002F6158">
        <w:rPr>
          <w:b/>
        </w:rPr>
        <w:t>quantity</w:t>
      </w:r>
      <w:r>
        <w:t xml:space="preserve"> on à l’information de combien d’unité de la matière première il faut pour composer une unité du produit fini lié.</w:t>
      </w:r>
    </w:p>
    <w:p w14:paraId="5F438DB5" w14:textId="77777777" w:rsidR="00DC3DAF" w:rsidRDefault="00DC3DAF" w:rsidP="00F23A9B">
      <w:pPr>
        <w:pStyle w:val="tbtitre6"/>
      </w:pPr>
      <w:bookmarkStart w:id="145" w:name="_Toc453919704"/>
      <w:r>
        <w:t>Objet résultant</w:t>
      </w:r>
      <w:bookmarkEnd w:id="145"/>
    </w:p>
    <w:p w14:paraId="3DA03E35" w14:textId="77777777" w:rsidR="00DC3DAF" w:rsidRDefault="00DC3DAF" w:rsidP="00DC3DAF">
      <w:pPr>
        <w:pStyle w:val="tbnormal"/>
      </w:pPr>
      <w:r>
        <w:t xml:space="preserve">Dans Odoo® cela se stock dans un objet nommé </w:t>
      </w:r>
      <w:r w:rsidRPr="005C3B23">
        <w:rPr>
          <w:b/>
        </w:rPr>
        <w:t>mrp.bom</w:t>
      </w:r>
      <w:r>
        <w:t>. Les attributs qui nous intéresse sont :</w:t>
      </w:r>
    </w:p>
    <w:p w14:paraId="477F4ED8" w14:textId="77777777" w:rsidR="00DC3DAF" w:rsidRDefault="00DC3DAF" w:rsidP="00040851">
      <w:pPr>
        <w:pStyle w:val="tbnormal"/>
        <w:numPr>
          <w:ilvl w:val="0"/>
          <w:numId w:val="28"/>
        </w:numPr>
      </w:pPr>
      <w:r w:rsidRPr="00A4210F">
        <w:rPr>
          <w:b/>
        </w:rPr>
        <w:t>product_tmpl_id</w:t>
      </w:r>
      <w:r>
        <w:t xml:space="preserve"> de type </w:t>
      </w:r>
      <w:r w:rsidRPr="00A4210F">
        <w:rPr>
          <w:b/>
        </w:rPr>
        <w:t>many2one</w:t>
      </w:r>
      <w:r>
        <w:t xml:space="preserve"> qui fait le lien entre la nomenclature et le produit fini qu’elle représente. Ceci grâce à l’objet vu précédemment </w:t>
      </w:r>
      <w:r w:rsidRPr="00A4210F">
        <w:rPr>
          <w:b/>
        </w:rPr>
        <w:t>product.template</w:t>
      </w:r>
      <w:r>
        <w:t>.</w:t>
      </w:r>
    </w:p>
    <w:p w14:paraId="7A009B44" w14:textId="77777777" w:rsidR="00DC3DAF" w:rsidRPr="00E67EA6" w:rsidRDefault="00DC3DAF" w:rsidP="00040851">
      <w:pPr>
        <w:pStyle w:val="tbnormal"/>
        <w:numPr>
          <w:ilvl w:val="0"/>
          <w:numId w:val="28"/>
        </w:numPr>
      </w:pPr>
      <w:r w:rsidRPr="00A4210F">
        <w:rPr>
          <w:b/>
        </w:rPr>
        <w:t>bom_line_ids</w:t>
      </w:r>
      <w:r>
        <w:t xml:space="preserve"> de type </w:t>
      </w:r>
      <w:r w:rsidRPr="00A4210F">
        <w:rPr>
          <w:b/>
        </w:rPr>
        <w:t>one2many</w:t>
      </w:r>
      <w:r>
        <w:t xml:space="preserve"> qui fait le lien entre la nomenclature et les matières premières entrantes dans la composition du produit fini. Cet attribut est une liste d’objets </w:t>
      </w:r>
      <w:r w:rsidRPr="00A4210F">
        <w:rPr>
          <w:b/>
        </w:rPr>
        <w:t>mrp.bom.line</w:t>
      </w:r>
      <w:r>
        <w:t xml:space="preserve"> qui fait figurer un objet </w:t>
      </w:r>
      <w:r w:rsidRPr="00A4210F">
        <w:rPr>
          <w:b/>
        </w:rPr>
        <w:t>product.template</w:t>
      </w:r>
      <w:r>
        <w:t xml:space="preserve"> grâce à la relation </w:t>
      </w:r>
      <w:r w:rsidRPr="00A4210F">
        <w:rPr>
          <w:b/>
        </w:rPr>
        <w:t>many2one product.product</w:t>
      </w:r>
      <w:r>
        <w:t xml:space="preserve"> et avec comme attribut supplémentaire </w:t>
      </w:r>
      <w:r w:rsidRPr="00A4210F">
        <w:rPr>
          <w:b/>
        </w:rPr>
        <w:t>product_qty</w:t>
      </w:r>
      <w:r>
        <w:t xml:space="preserve"> qui représente la quantité de composant dans le composé.</w:t>
      </w:r>
    </w:p>
    <w:p w14:paraId="04518800" w14:textId="77777777" w:rsidR="00DC3DAF" w:rsidRDefault="00DC3DAF" w:rsidP="00F23A9B">
      <w:pPr>
        <w:pStyle w:val="tbtitre5"/>
      </w:pPr>
      <w:bookmarkStart w:id="146" w:name="_Toc453919705"/>
      <w:r>
        <w:t>Comptabilité</w:t>
      </w:r>
      <w:bookmarkEnd w:id="146"/>
    </w:p>
    <w:p w14:paraId="46DB2B10" w14:textId="77777777" w:rsidR="00DC3DAF" w:rsidRDefault="00DC3DAF" w:rsidP="00DC3DAF">
      <w:pPr>
        <w:pStyle w:val="tbnormal"/>
      </w:pPr>
      <w:r>
        <w:t>Pour que la structure financière de la société soit représentée, nous devons injecter des écritures dans le système. Ceci afin de constituer le bilan initial de l’entreprise avec les valeurs qui se trouvent dans la présentation du scénario.</w:t>
      </w:r>
    </w:p>
    <w:p w14:paraId="610FCE17" w14:textId="77777777" w:rsidR="00DC3DAF" w:rsidRDefault="00DC3DAF" w:rsidP="00F23A9B">
      <w:pPr>
        <w:pStyle w:val="tbtitre6"/>
      </w:pPr>
      <w:bookmarkStart w:id="147" w:name="_Toc453919706"/>
      <w:r>
        <w:t>Exemple au format XML</w:t>
      </w:r>
      <w:bookmarkEnd w:id="147"/>
    </w:p>
    <w:p w14:paraId="36623AEC" w14:textId="77777777" w:rsidR="00DC3DAF" w:rsidRDefault="00DC3DAF" w:rsidP="00DC3DAF">
      <w:pPr>
        <w:pStyle w:val="tbnormal"/>
      </w:pPr>
      <w:r>
        <w:t>Toutes ces écritures sont présentes dans le fichier de configuration du simulateur. Attention à prendre en considération que les écritures doivent respecter le principe de balance comptable. En voici une des parties :</w:t>
      </w:r>
    </w:p>
    <w:p w14:paraId="717B3F28" w14:textId="77777777" w:rsidR="00DC3DAF" w:rsidRDefault="00DC3DAF" w:rsidP="00DC3DAF">
      <w:pPr>
        <w:pStyle w:val="tbnormal"/>
      </w:pPr>
      <w:r>
        <w:rPr>
          <w:noProof/>
          <w:lang w:val="fr-FR" w:eastAsia="fr-FR"/>
        </w:rPr>
        <w:lastRenderedPageBreak/>
        <w:drawing>
          <wp:inline distT="0" distB="0" distL="0" distR="0" wp14:anchorId="3B980A22" wp14:editId="52C98295">
            <wp:extent cx="4680000" cy="2616504"/>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6-06-06 à 21.44.31.png"/>
                    <pic:cNvPicPr/>
                  </pic:nvPicPr>
                  <pic:blipFill rotWithShape="1">
                    <a:blip r:embed="rId55" cstate="print">
                      <a:extLst>
                        <a:ext uri="{28A0092B-C50C-407E-A947-70E740481C1C}">
                          <a14:useLocalDpi xmlns:a14="http://schemas.microsoft.com/office/drawing/2010/main" val="0"/>
                        </a:ext>
                      </a:extLst>
                    </a:blip>
                    <a:srcRect l="9446" r="23474"/>
                    <a:stretch/>
                  </pic:blipFill>
                  <pic:spPr bwMode="auto">
                    <a:xfrm>
                      <a:off x="0" y="0"/>
                      <a:ext cx="4680000" cy="2616504"/>
                    </a:xfrm>
                    <a:prstGeom prst="rect">
                      <a:avLst/>
                    </a:prstGeom>
                    <a:ln>
                      <a:noFill/>
                    </a:ln>
                    <a:extLst>
                      <a:ext uri="{53640926-AAD7-44D8-BBD7-CCE9431645EC}">
                        <a14:shadowObscured xmlns:a14="http://schemas.microsoft.com/office/drawing/2010/main"/>
                      </a:ext>
                    </a:extLst>
                  </pic:spPr>
                </pic:pic>
              </a:graphicData>
            </a:graphic>
          </wp:inline>
        </w:drawing>
      </w:r>
    </w:p>
    <w:p w14:paraId="2032D00E" w14:textId="77777777" w:rsidR="00DC3DAF" w:rsidRDefault="00DC3DAF" w:rsidP="00DC3DAF">
      <w:pPr>
        <w:pStyle w:val="tbnormal"/>
      </w:pPr>
      <w:r>
        <w:t xml:space="preserve">Dans cet exemple, le principe de balance est respecté. Montant au débit 400'000.- CHF et au crédit 400'000.- CHF aussi. Ces deux entrées représentent l’apport en capital de </w:t>
      </w:r>
      <w:r w:rsidRPr="00B30C9E">
        <w:rPr>
          <w:b/>
        </w:rPr>
        <w:t>Breweries Holding Corp.</w:t>
      </w:r>
      <w:r>
        <w:t xml:space="preserve"> pour l’achat d’une partie des installations de production.</w:t>
      </w:r>
    </w:p>
    <w:p w14:paraId="58645990" w14:textId="77777777" w:rsidR="00DC3DAF" w:rsidRDefault="00DC3DAF" w:rsidP="00F23A9B">
      <w:pPr>
        <w:pStyle w:val="tbtitre6"/>
      </w:pPr>
      <w:bookmarkStart w:id="148" w:name="_Toc453919707"/>
      <w:r>
        <w:t>Objet résultant</w:t>
      </w:r>
      <w:bookmarkEnd w:id="148"/>
    </w:p>
    <w:p w14:paraId="1CCCD729" w14:textId="77777777" w:rsidR="00DC3DAF" w:rsidRDefault="00DC3DAF" w:rsidP="00DC3DAF">
      <w:pPr>
        <w:pStyle w:val="tbnormal"/>
      </w:pPr>
      <w:r>
        <w:t xml:space="preserve">Dans le PGI, cela se concrétise par l’instanciation d’un objet de type </w:t>
      </w:r>
      <w:r w:rsidRPr="00FC654C">
        <w:rPr>
          <w:b/>
        </w:rPr>
        <w:t>account.move</w:t>
      </w:r>
      <w:r>
        <w:t>. C’est aussi un objet avec des relations :</w:t>
      </w:r>
    </w:p>
    <w:p w14:paraId="7966FE4E" w14:textId="77777777" w:rsidR="00DC3DAF" w:rsidRDefault="00DC3DAF" w:rsidP="00040851">
      <w:pPr>
        <w:pStyle w:val="tbnormal"/>
        <w:numPr>
          <w:ilvl w:val="0"/>
          <w:numId w:val="29"/>
        </w:numPr>
      </w:pPr>
      <w:r w:rsidRPr="00FC654C">
        <w:rPr>
          <w:b/>
        </w:rPr>
        <w:t>journal_id</w:t>
      </w:r>
      <w:r>
        <w:t xml:space="preserve"> de type </w:t>
      </w:r>
      <w:r w:rsidRPr="00FC654C">
        <w:rPr>
          <w:b/>
        </w:rPr>
        <w:t>many2one</w:t>
      </w:r>
      <w:r>
        <w:t xml:space="preserve"> vers l’objet </w:t>
      </w:r>
      <w:r w:rsidRPr="00FC654C">
        <w:rPr>
          <w:b/>
        </w:rPr>
        <w:t>account.journal</w:t>
      </w:r>
      <w:r>
        <w:t>. C’est le journal conteneur des opérations financière de même type. De base, le PGI est configuré avec les journaux suivants :</w:t>
      </w:r>
    </w:p>
    <w:p w14:paraId="7F37024C" w14:textId="77777777" w:rsidR="00DC3DAF" w:rsidRDefault="00DC3DAF" w:rsidP="00040851">
      <w:pPr>
        <w:pStyle w:val="tbnormal"/>
        <w:numPr>
          <w:ilvl w:val="1"/>
          <w:numId w:val="29"/>
        </w:numPr>
      </w:pPr>
      <w:r>
        <w:t>Customer Invoices</w:t>
      </w:r>
    </w:p>
    <w:p w14:paraId="7C60297F" w14:textId="77777777" w:rsidR="00DC3DAF" w:rsidRDefault="00DC3DAF" w:rsidP="00040851">
      <w:pPr>
        <w:pStyle w:val="tbnormal"/>
        <w:numPr>
          <w:ilvl w:val="1"/>
          <w:numId w:val="29"/>
        </w:numPr>
      </w:pPr>
      <w:r>
        <w:t>Vendor Bills</w:t>
      </w:r>
    </w:p>
    <w:p w14:paraId="1024F223" w14:textId="77777777" w:rsidR="00DC3DAF" w:rsidRDefault="00DC3DAF" w:rsidP="00040851">
      <w:pPr>
        <w:pStyle w:val="tbnormal"/>
        <w:numPr>
          <w:ilvl w:val="1"/>
          <w:numId w:val="29"/>
        </w:numPr>
      </w:pPr>
      <w:r>
        <w:t>Miscellaneous Operations</w:t>
      </w:r>
    </w:p>
    <w:p w14:paraId="7469EC13" w14:textId="77777777" w:rsidR="00DC3DAF" w:rsidRDefault="00DC3DAF" w:rsidP="00040851">
      <w:pPr>
        <w:pStyle w:val="tbnormal"/>
        <w:numPr>
          <w:ilvl w:val="1"/>
          <w:numId w:val="29"/>
        </w:numPr>
      </w:pPr>
      <w:r>
        <w:t>Exchange Difference</w:t>
      </w:r>
    </w:p>
    <w:p w14:paraId="1E927A0F" w14:textId="77777777" w:rsidR="00DC3DAF" w:rsidRDefault="00DC3DAF" w:rsidP="00040851">
      <w:pPr>
        <w:pStyle w:val="tbnormal"/>
        <w:numPr>
          <w:ilvl w:val="1"/>
          <w:numId w:val="29"/>
        </w:numPr>
      </w:pPr>
      <w:r>
        <w:t>Bank</w:t>
      </w:r>
    </w:p>
    <w:p w14:paraId="74614D50" w14:textId="77777777" w:rsidR="00DC3DAF" w:rsidRDefault="00DC3DAF" w:rsidP="00040851">
      <w:pPr>
        <w:pStyle w:val="tbnormal"/>
        <w:numPr>
          <w:ilvl w:val="1"/>
          <w:numId w:val="29"/>
        </w:numPr>
      </w:pPr>
      <w:r>
        <w:t>Cash</w:t>
      </w:r>
    </w:p>
    <w:p w14:paraId="53DFFB49" w14:textId="77777777" w:rsidR="00DC3DAF" w:rsidRDefault="00DC3DAF" w:rsidP="00040851">
      <w:pPr>
        <w:pStyle w:val="tbnormal"/>
        <w:numPr>
          <w:ilvl w:val="1"/>
          <w:numId w:val="29"/>
        </w:numPr>
      </w:pPr>
      <w:r>
        <w:t>Stock Journal</w:t>
      </w:r>
    </w:p>
    <w:p w14:paraId="52B7F7DC" w14:textId="77777777" w:rsidR="00DC3DAF" w:rsidRPr="00B30C9E" w:rsidRDefault="00DC3DAF" w:rsidP="00040851">
      <w:pPr>
        <w:pStyle w:val="tbnormal"/>
        <w:numPr>
          <w:ilvl w:val="0"/>
          <w:numId w:val="29"/>
        </w:numPr>
      </w:pPr>
      <w:r w:rsidRPr="00C27129">
        <w:rPr>
          <w:b/>
        </w:rPr>
        <w:t>line_ids</w:t>
      </w:r>
      <w:r>
        <w:t xml:space="preserve"> de type </w:t>
      </w:r>
      <w:r w:rsidRPr="00C27129">
        <w:rPr>
          <w:b/>
        </w:rPr>
        <w:t>one2many</w:t>
      </w:r>
      <w:r>
        <w:t xml:space="preserve">. Cet attribut est une liste d’objets </w:t>
      </w:r>
      <w:r w:rsidRPr="008265CF">
        <w:rPr>
          <w:b/>
        </w:rPr>
        <w:t>account.move.line</w:t>
      </w:r>
      <w:r>
        <w:t xml:space="preserve"> qui se compose d’attributs </w:t>
      </w:r>
      <w:r w:rsidRPr="00384E92">
        <w:rPr>
          <w:b/>
        </w:rPr>
        <w:t>account.account</w:t>
      </w:r>
      <w:r>
        <w:t xml:space="preserve"> de type </w:t>
      </w:r>
      <w:r w:rsidRPr="00AD66BC">
        <w:rPr>
          <w:b/>
        </w:rPr>
        <w:t>many2one</w:t>
      </w:r>
      <w:r>
        <w:t xml:space="preserve"> pour les comptes utilisés. </w:t>
      </w:r>
      <w:r w:rsidRPr="00384E92">
        <w:rPr>
          <w:b/>
        </w:rPr>
        <w:t>res.partner</w:t>
      </w:r>
      <w:r>
        <w:t xml:space="preserve"> de type </w:t>
      </w:r>
      <w:r w:rsidRPr="00AD66BC">
        <w:rPr>
          <w:b/>
        </w:rPr>
        <w:t>many2one</w:t>
      </w:r>
      <w:r>
        <w:t xml:space="preserve"> pour le partenaire et les attributs </w:t>
      </w:r>
      <w:r w:rsidRPr="00AD66BC">
        <w:rPr>
          <w:b/>
        </w:rPr>
        <w:t>name</w:t>
      </w:r>
      <w:r>
        <w:t xml:space="preserve"> en tant que libellé, </w:t>
      </w:r>
      <w:r w:rsidRPr="00AD66BC">
        <w:rPr>
          <w:b/>
        </w:rPr>
        <w:t>debit</w:t>
      </w:r>
      <w:r>
        <w:t xml:space="preserve"> et </w:t>
      </w:r>
      <w:r w:rsidRPr="00AD66BC">
        <w:rPr>
          <w:b/>
        </w:rPr>
        <w:t>credit</w:t>
      </w:r>
      <w:r>
        <w:t xml:space="preserve"> pour les montants.</w:t>
      </w:r>
    </w:p>
    <w:p w14:paraId="76AC92AD" w14:textId="77777777" w:rsidR="00DC3DAF" w:rsidRDefault="00DC3DAF" w:rsidP="00DC3DAF">
      <w:pPr>
        <w:pStyle w:val="tbnormal"/>
      </w:pPr>
      <w:r>
        <w:br w:type="page"/>
      </w:r>
    </w:p>
    <w:p w14:paraId="5583FC4B" w14:textId="3318A3BA" w:rsidR="00DC3DAF" w:rsidRDefault="00DC3DAF" w:rsidP="00F23A9B">
      <w:pPr>
        <w:pStyle w:val="tbtitre2"/>
      </w:pPr>
      <w:bookmarkStart w:id="149" w:name="_Toc453919708"/>
      <w:r>
        <w:lastRenderedPageBreak/>
        <w:t>Principe général</w:t>
      </w:r>
      <w:bookmarkEnd w:id="149"/>
    </w:p>
    <w:p w14:paraId="346996BA" w14:textId="77777777" w:rsidR="00DC3DAF" w:rsidRDefault="00DC3DAF" w:rsidP="00DC3DAF">
      <w:pPr>
        <w:pStyle w:val="tbnormal"/>
      </w:pPr>
      <w:r>
        <w:t>L’écosystème du jeu sérieux OdooSIM se compose de plusieurs éléments distincts :</w:t>
      </w:r>
    </w:p>
    <w:p w14:paraId="7E546097" w14:textId="51C8401A" w:rsidR="00DC3DAF" w:rsidRDefault="00DC3DAF" w:rsidP="00DC3DAF">
      <w:pPr>
        <w:pStyle w:val="tbnormal"/>
      </w:pPr>
      <w:r>
        <w:t>Un fichier de configuration au format XML qui décrit le scénario et les données à injecté dans le référentiel du PGI.</w:t>
      </w:r>
    </w:p>
    <w:p w14:paraId="392F8EA2" w14:textId="77777777" w:rsidR="00DC3DAF" w:rsidRDefault="00DC3DAF" w:rsidP="00DC3DAF">
      <w:pPr>
        <w:pStyle w:val="tbnormal"/>
      </w:pPr>
      <w:r>
        <w:t>Le simulateur écrit dans le langage Java®</w:t>
      </w:r>
    </w:p>
    <w:p w14:paraId="1FB716BB" w14:textId="77777777" w:rsidR="00DC3DAF" w:rsidRDefault="00DC3DAF" w:rsidP="00DC3DAF">
      <w:pPr>
        <w:pStyle w:val="tbnormal"/>
      </w:pPr>
      <w:r>
        <w:t>Un point d’entrée distant à Odoo® sous forme d’une API</w:t>
      </w:r>
    </w:p>
    <w:p w14:paraId="4372B66B" w14:textId="19B5B956" w:rsidR="00DC3DAF" w:rsidRDefault="00DC3DAF" w:rsidP="00DC3DAF">
      <w:pPr>
        <w:pStyle w:val="tbnormal"/>
      </w:pPr>
      <w:r>
        <w:t>Un accès au système Odoo® en mode de consommation software as a service (Saas).</w:t>
      </w:r>
    </w:p>
    <w:p w14:paraId="22CCF34D" w14:textId="76705290" w:rsidR="00DC3DAF" w:rsidRDefault="00DC3DAF" w:rsidP="00DC3DAF">
      <w:pPr>
        <w:pStyle w:val="tbnormal"/>
      </w:pPr>
      <w:r>
        <w:t>Graphiquement, cela ressemble au schéma ci-dessous :</w:t>
      </w:r>
    </w:p>
    <w:p w14:paraId="2B9E8EF1" w14:textId="77777777" w:rsidR="00DC3DAF" w:rsidRDefault="00DC3DAF" w:rsidP="00DC3DAF">
      <w:pPr>
        <w:pStyle w:val="tbnormal"/>
      </w:pPr>
      <w:r>
        <w:rPr>
          <w:noProof/>
          <w:lang w:val="fr-FR" w:eastAsia="fr-FR"/>
        </w:rPr>
        <w:drawing>
          <wp:inline distT="0" distB="0" distL="0" distR="0" wp14:anchorId="17A36BDE" wp14:editId="736DE00A">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7CDE6F57" w14:textId="77777777" w:rsidR="00DC3DAF" w:rsidRDefault="00DC3DAF" w:rsidP="00DC3DAF">
      <w:pPr>
        <w:pStyle w:val="tbnormal"/>
      </w:pPr>
      <w:r>
        <w:t xml:space="preserve">Sur la droite le fichier XML </w:t>
      </w:r>
      <w:r w:rsidRPr="00FA22A5">
        <w:rPr>
          <w:b/>
        </w:rPr>
        <w:t>settings.xml</w:t>
      </w:r>
      <w:r>
        <w:t>. Il est lu par le simulateur – rectangle bleu – qui connaît les règles de mapping entre son modèle de domaine et les données que le fichier contient.</w:t>
      </w:r>
    </w:p>
    <w:p w14:paraId="7C625ADB" w14:textId="27FDE85B" w:rsidR="00DC3DAF" w:rsidRDefault="00DC3DAF" w:rsidP="00DC3DAF">
      <w:pPr>
        <w:pStyle w:val="tbnormal"/>
      </w:pPr>
      <w:r>
        <w:t xml:space="preserve">Le simulateur possède trois phases distinctes. On parle </w:t>
      </w:r>
      <w:r w:rsidR="006E1BBE">
        <w:t xml:space="preserve">volontiers </w:t>
      </w:r>
      <w:r>
        <w:t>de responsabilités. Il doit configurer, simuler le marché et restituer les données à un emplacement externe, base de données ou fichier semi-structuré. Ces données sont le résultat des opérations de chacune des sociétés.</w:t>
      </w:r>
    </w:p>
    <w:p w14:paraId="6444864E" w14:textId="77777777" w:rsidR="00DC3DAF" w:rsidRDefault="00DC3DAF" w:rsidP="00DC3DAF">
      <w:pPr>
        <w:pStyle w:val="tbnormal"/>
      </w:pPr>
      <w:r>
        <w:t>Chacune des équipes qui prennent part à une partie reçoivent un accès à une instance Odoo® online. On a donc autant d’instance – rectangle violet (sans couleur de remplissage) – qu’on a d’équipes. Tous les éléments hébergés par le système sont atteignables et pilotables au travers d’une API. Bien évidemment, certains éléments ne peuvent pas être traités de manière totale. Cette couche d’accès est représentée par le rectangle violet. La communication entre les deux artéfacts que sont le simulateur et le PGI s’effectue au travers d’Internet – rectangle grisé – grâce aux protocoles https qui s’occupe de l’invocation des services ciblés et XML/RPC pour structuré les contenus selon la norme de balisage XML.</w:t>
      </w:r>
    </w:p>
    <w:p w14:paraId="33E15D31" w14:textId="77777777" w:rsidR="00DC3DAF" w:rsidRDefault="00DC3DAF" w:rsidP="00DC3DAF">
      <w:pPr>
        <w:pStyle w:val="tbnormal"/>
      </w:pPr>
      <w:r>
        <w:lastRenderedPageBreak/>
        <w:t>Cette communication permet plusieurs choses. De s’authentifier grâce à un compte Odoo®, c’est-à-dire un login adresse e-mail et un mot de passe. D’effectuer les opérations CRUD sur les bases de données.</w:t>
      </w:r>
    </w:p>
    <w:p w14:paraId="67C0E821" w14:textId="77777777" w:rsidR="00DC3DAF" w:rsidRDefault="00DC3DAF" w:rsidP="00DC3DAF">
      <w:pPr>
        <w:pStyle w:val="tbnormal"/>
      </w:pPr>
      <w:r>
        <w:t xml:space="preserve">Afin de pouvoir effectuer les opérations nécessaires au fonctionnement d’OdooSIM, il faut tout d’abord invoquer l’authentification – bulle 1 –. Cette première étape va permettre de récupérer un uid valable signalant par la suite que l’utilisateur qui invoque le web service est bien authentifié. Le point de terminaison </w:t>
      </w:r>
      <w:r w:rsidRPr="00832523">
        <w:rPr>
          <w:b/>
        </w:rPr>
        <w:t>xmlrpc/2/common</w:t>
      </w:r>
      <w:r>
        <w:t xml:space="preserve"> permet la récupération de cet uid en appelant la méthode </w:t>
      </w:r>
      <w:r w:rsidRPr="00832523">
        <w:rPr>
          <w:b/>
        </w:rPr>
        <w:t>authenticate</w:t>
      </w:r>
      <w:r>
        <w:t>. Le web service retourne un Integer valide pour le couple adresse e-mail/mot de passe. Une fois en possession de l’identifiant (uid), il devient possible de requêter sur l’ensemble des objets du système.</w:t>
      </w:r>
    </w:p>
    <w:p w14:paraId="6E963731" w14:textId="77777777" w:rsidR="00DC3DAF" w:rsidRDefault="00DC3DAF" w:rsidP="00DC3DAF">
      <w:pPr>
        <w:pStyle w:val="tbnormal"/>
      </w:pPr>
      <w:r>
        <w:t xml:space="preserve">Dans la phase de configuration, le simulateur va lire et mapper les informations du fichier de paramètres. Il génère le graphe objet correspondant à une économie de marché. Puis, il créé le référentiel dans chacune des bases de données des équipes en invoquant le web service et la méthode </w:t>
      </w:r>
      <w:r w:rsidRPr="00832523">
        <w:rPr>
          <w:b/>
        </w:rPr>
        <w:t>create</w:t>
      </w:r>
      <w:r>
        <w:t xml:space="preserve">. Cette fois-ci, il passe par le point de terminaison </w:t>
      </w:r>
      <w:r w:rsidRPr="00832523">
        <w:rPr>
          <w:b/>
        </w:rPr>
        <w:t>xmlrpc/2/object</w:t>
      </w:r>
      <w:r>
        <w:t>. C’est lui qui demande l’identifiant précédemment récupéré. La bulle 2 représente les données poussées par le simulateur dans le PGI. Ces données sont :</w:t>
      </w:r>
    </w:p>
    <w:p w14:paraId="13D040A6" w14:textId="77777777" w:rsidR="00DC3DAF" w:rsidRDefault="00DC3DAF" w:rsidP="00040851">
      <w:pPr>
        <w:pStyle w:val="tbnormal"/>
        <w:numPr>
          <w:ilvl w:val="0"/>
          <w:numId w:val="30"/>
        </w:numPr>
      </w:pPr>
      <w:r>
        <w:t>Les parties prenantes, les produits finis, les matières premières, les nomenclatures, les collaborateurs et leurs rôles attribués, les aspects comptables et les quantités en stock de chaque produit destiné à la vente.</w:t>
      </w:r>
    </w:p>
    <w:p w14:paraId="374CDEDF" w14:textId="77777777" w:rsidR="00DC3DAF" w:rsidRDefault="00DC3DAF" w:rsidP="00DC3DAF">
      <w:pPr>
        <w:pStyle w:val="tbnormal"/>
      </w:pPr>
      <w:r>
        <w:t>Dans la phase de simulation du jeu, des mécanismes se mettent en place pour donner l’effet aux participants qu’ils évoluent dans un environnement réel, dynamique et interactif. Principalement, une game loop est utilisée pour boucler tous les t’en de temps et rejouer les opérations :</w:t>
      </w:r>
    </w:p>
    <w:p w14:paraId="1B0EDE31" w14:textId="77777777" w:rsidR="00DC3DAF" w:rsidRDefault="00DC3DAF" w:rsidP="00DC3DAF">
      <w:pPr>
        <w:pStyle w:val="tbnormal"/>
      </w:pPr>
      <w:r>
        <w:rPr>
          <w:noProof/>
          <w:lang w:val="fr-FR" w:eastAsia="fr-FR"/>
        </w:rPr>
        <w:drawing>
          <wp:inline distT="0" distB="0" distL="0" distR="0" wp14:anchorId="5938C8E8" wp14:editId="72804E0F">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246EB4BA" w14:textId="77777777" w:rsidR="00DC3DAF" w:rsidRDefault="00DC3DAF" w:rsidP="00DC3DAF">
      <w:pPr>
        <w:pStyle w:val="tbnormal"/>
      </w:pPr>
      <w:r>
        <w:t>Cette figure illustre très bien ce comportement de la phase de simulation. On peut voir que le simulateur crée la demande, l’offre et met en œuvre l’algorithme de sélection de l’offre. La dernière étape effectue un temps d’attente pour pas que le jeu se déroule trop rapidement. Un des paramètres à renseigner dans le fichier de configuration est le temps de simulation pour un jour de jeu. C’est ce paramètre qui est utilisé dans le calcul d’attente. Puis le processus reprend autant de fois qu’il y a de jour à simuler.</w:t>
      </w:r>
    </w:p>
    <w:p w14:paraId="4617FC84" w14:textId="77777777" w:rsidR="00DC3DAF" w:rsidRDefault="00DC3DAF" w:rsidP="00DC3DAF">
      <w:pPr>
        <w:pStyle w:val="tbnormal"/>
      </w:pPr>
      <w:r>
        <w:t xml:space="preserve">C’est dans cette phase que la communication entre le simulateur et les instances de chaque équipe est importante. Elle a pour but de faire évoluer l’état des objets ou l’avancement dans un workflow à intervalle régulier, </w:t>
      </w:r>
      <w:r>
        <w:lastRenderedPageBreak/>
        <w:t>représenté en terme de jour, simulé en 60 secondes. C’est ce que nous représentons avec les bulles numéros 3 et 4. Voici quelques exemples d’échanges :</w:t>
      </w:r>
    </w:p>
    <w:p w14:paraId="213F2F98" w14:textId="77777777" w:rsidR="00DC3DAF" w:rsidRDefault="00DC3DAF" w:rsidP="00040851">
      <w:pPr>
        <w:pStyle w:val="tbnormal"/>
        <w:numPr>
          <w:ilvl w:val="0"/>
          <w:numId w:val="30"/>
        </w:numPr>
      </w:pPr>
      <w:r>
        <w:t>Le simulateur lit les demandes d’achats en cours dans toutes les instances. Il regarde quel jour elles ont été effectuée. Il lit un paramètre lui indiquant le nombre de jour avant livraison des matières par le fournisseur. Si le nombre de jour est atteint durant le jour simulé où il se trouve, alors il effectue l’entrée en stock des matières premières. Cette puce n’est qu’un exemple. Elle n’est pas implémentée dans la version proof of concept.</w:t>
      </w:r>
    </w:p>
    <w:p w14:paraId="10119351" w14:textId="77777777" w:rsidR="00DC3DAF" w:rsidRDefault="00DC3DAF" w:rsidP="00040851">
      <w:pPr>
        <w:pStyle w:val="tbnormal"/>
        <w:numPr>
          <w:ilvl w:val="0"/>
          <w:numId w:val="30"/>
        </w:numPr>
      </w:pPr>
      <w:r>
        <w:t xml:space="preserve">Le simulateur génère de la demande. Une fois générée, il la lit en itérant dans une collection de consommateur et leurs besoins associés. Il fait de même avec l’offre disponible en récupérant l’état de disponibilité du produit voulu et le prix auquel il est achetable. Il fait cela pour toutes les sociétés. Suite à cela, il met en œuvre un algorithme qui permet de sélectionner l’offre la plus avantageuse d’un point de vue consommateur. Dès lors, une société se démarque de ses concurrentes et réalise la vente. La réalisation de la vente se concrétise en créant un nouvel objet </w:t>
      </w:r>
      <w:r w:rsidRPr="00D25849">
        <w:rPr>
          <w:b/>
        </w:rPr>
        <w:t>sale.order</w:t>
      </w:r>
      <w:r>
        <w:t xml:space="preserve"> dans le PGI de la société.</w:t>
      </w:r>
    </w:p>
    <w:p w14:paraId="0D4D4DA4" w14:textId="77777777" w:rsidR="00DC3DAF" w:rsidRDefault="00DC3DAF" w:rsidP="00DC3DAF">
      <w:pPr>
        <w:pStyle w:val="tbnormal"/>
      </w:pPr>
      <w:r>
        <w:t>Cette phase est la plus importante car elle influe les processus métiers de chaque entreprise. C’est cette responsabilité qui agit sur les éléments mis en évidence dans la partie PGI – encadré violet –. Dans cet encadré, on peut visualiser :</w:t>
      </w:r>
    </w:p>
    <w:p w14:paraId="69A83D6E" w14:textId="77777777" w:rsidR="00DC3DAF" w:rsidRDefault="00DC3DAF" w:rsidP="00040851">
      <w:pPr>
        <w:pStyle w:val="tbnormal"/>
        <w:numPr>
          <w:ilvl w:val="0"/>
          <w:numId w:val="31"/>
        </w:numPr>
      </w:pPr>
      <w:r>
        <w:t xml:space="preserve">Le processus métier en bleu et les éléments qu’il exploite. Principalement les objets et leurs états. Chaque état étant une étape du workflow dans la logique du concepteur. Les éléments du référentiel sont aussi mis en évidences sous la rubrique </w:t>
      </w:r>
      <w:r w:rsidRPr="00A358DD">
        <w:rPr>
          <w:b/>
        </w:rPr>
        <w:t>Master Data</w:t>
      </w:r>
      <w:r>
        <w:t>.</w:t>
      </w:r>
    </w:p>
    <w:p w14:paraId="76498F48" w14:textId="77777777" w:rsidR="00DC3DAF" w:rsidRDefault="00DC3DAF" w:rsidP="00040851">
      <w:pPr>
        <w:pStyle w:val="tbnormal"/>
        <w:numPr>
          <w:ilvl w:val="0"/>
          <w:numId w:val="31"/>
        </w:numPr>
      </w:pPr>
      <w:r>
        <w:t>Les modules – éléments verts – qui supportent les opérations. On présente les modules opérationnels dans la partie supérieur et les modules destinés à des fonctions de support dans la partie inférieure.</w:t>
      </w:r>
    </w:p>
    <w:p w14:paraId="7F0AB3B0" w14:textId="77777777" w:rsidR="00DC3DAF" w:rsidRDefault="00DC3DAF" w:rsidP="00DC3DAF">
      <w:pPr>
        <w:pStyle w:val="tbnormal"/>
      </w:pPr>
      <w:r>
        <w:t>La dernière phase s’effectue à la fin de chaque journée simulée – toutes les 60 secondes – et a pour objectif de consolider les opérations de chaque équipe à un endroit externe et consultable pour mesurer la performance des équipes. Les ventes réalisées et des indicateurs financiers sont disponibles afin d’évaluer et ordonner les équipes dans un classement.</w:t>
      </w:r>
    </w:p>
    <w:p w14:paraId="589C74ED" w14:textId="72FA35C7" w:rsidR="00DC3DAF" w:rsidRDefault="00DC3DAF" w:rsidP="00D2077D">
      <w:pPr>
        <w:pStyle w:val="tbtitre2"/>
      </w:pPr>
      <w:bookmarkStart w:id="150" w:name="_Toc453919709"/>
      <w:r>
        <w:lastRenderedPageBreak/>
        <w:t>Problématiques</w:t>
      </w:r>
      <w:r w:rsidR="00262BD3">
        <w:t xml:space="preserve"> résolues</w:t>
      </w:r>
      <w:bookmarkEnd w:id="150"/>
    </w:p>
    <w:p w14:paraId="053E8A08" w14:textId="77777777" w:rsidR="00DC3DAF" w:rsidRDefault="00DC3DAF" w:rsidP="00D2077D">
      <w:pPr>
        <w:pStyle w:val="tbtitre3"/>
      </w:pPr>
      <w:bookmarkStart w:id="151" w:name="_Toc453919710"/>
      <w:r>
        <w:t>Dates réelles versus dates simulées</w:t>
      </w:r>
      <w:bookmarkEnd w:id="151"/>
    </w:p>
    <w:p w14:paraId="2D35F9C7" w14:textId="0ABC1DD7" w:rsidR="00A53183" w:rsidRDefault="00A53183" w:rsidP="00DC3DAF">
      <w:pPr>
        <w:pStyle w:val="tbtitre2"/>
      </w:pPr>
      <w:bookmarkStart w:id="152" w:name="_Toc453919711"/>
      <w:r>
        <w:t>Problématiques restantes</w:t>
      </w:r>
      <w:bookmarkEnd w:id="152"/>
    </w:p>
    <w:p w14:paraId="4B4217E4" w14:textId="77777777" w:rsidR="00DC3DAF" w:rsidRDefault="00DC3DAF" w:rsidP="00D2077D">
      <w:pPr>
        <w:pStyle w:val="tbtitre3"/>
      </w:pPr>
      <w:bookmarkStart w:id="153" w:name="_Toc453919712"/>
      <w:r>
        <w:t>Transactions simulateur vers l’API</w:t>
      </w:r>
      <w:bookmarkEnd w:id="153"/>
    </w:p>
    <w:p w14:paraId="419B6E81" w14:textId="77777777" w:rsidR="00DC3DAF" w:rsidRPr="003D5B99" w:rsidRDefault="00DC3DAF" w:rsidP="00D2077D">
      <w:pPr>
        <w:pStyle w:val="tbtitre4"/>
      </w:pPr>
      <w:bookmarkStart w:id="154" w:name="_Toc453919713"/>
      <w:r>
        <w:t>Chronométrage</w:t>
      </w:r>
      <w:bookmarkEnd w:id="154"/>
    </w:p>
    <w:p w14:paraId="02EB1B31" w14:textId="77777777" w:rsidR="00DC3DAF" w:rsidRDefault="00DC3DAF" w:rsidP="00D2077D">
      <w:pPr>
        <w:pStyle w:val="tbtitre4"/>
      </w:pPr>
      <w:bookmarkStart w:id="155" w:name="_Toc453919714"/>
      <w:r>
        <w:t>Recommandations</w:t>
      </w:r>
      <w:bookmarkEnd w:id="155"/>
    </w:p>
    <w:p w14:paraId="107ECF7D" w14:textId="77777777" w:rsidR="00DC3DAF" w:rsidRDefault="00DC3DAF" w:rsidP="00DC3DAF">
      <w:pPr>
        <w:pStyle w:val="tbnormal"/>
      </w:pPr>
      <w:r>
        <w:t>Charger un modèle objet proche de ce que nous manipulons afin de rappatrier un maximum d’informations dans la phase de configuration (qui peut être lente). Comme cela, durant le jeu (phase 2) on a pas besoin de faire des appels inutiles pour récupérer des id par exemple qui servent à lier des objets que l’on crée à la volée,</w:t>
      </w:r>
    </w:p>
    <w:p w14:paraId="6BEABA16" w14:textId="77777777" w:rsidR="00DC3DAF" w:rsidRPr="00F61321" w:rsidRDefault="00DC3DAF" w:rsidP="00DC3DAF">
      <w:pPr>
        <w:pStyle w:val="tbnormal"/>
      </w:pPr>
      <w:r>
        <w:t>Une solution aussi consisterait à mettre en place un serveur en interne avec un réseau à haute vitesse afin de s’affranchir des sorties sur Internet qui sont coûteuse car elles traverses de nombreux nœud réseau avec à chaque fois les contrôles liés, ce qui rend les transactions inévitablement plus lentes.</w:t>
      </w:r>
    </w:p>
    <w:p w14:paraId="26F1E05F" w14:textId="77777777" w:rsidR="00DC3DAF" w:rsidRDefault="00DC3DAF" w:rsidP="00D2077D">
      <w:pPr>
        <w:pStyle w:val="tbtitre2"/>
      </w:pPr>
      <w:bookmarkStart w:id="156" w:name="_Toc453919715"/>
      <w:r>
        <w:t>Développement</w:t>
      </w:r>
      <w:bookmarkEnd w:id="156"/>
    </w:p>
    <w:p w14:paraId="28395216" w14:textId="77777777" w:rsidR="00DC3DAF" w:rsidRDefault="00DC3DAF" w:rsidP="00DC3DAF">
      <w:pPr>
        <w:pStyle w:val="tbnormal"/>
      </w:pPr>
      <w:r>
        <w:t>Cette rubrique expose les principaux éléments du développement exploités et leurs explications associées. À la fin, il est admissible que le lecteur ait toutes les informations qu’il est nécessaire d’avoir pour comprendre ce qui a été mis en place. L’idée est de pouvoir repartir de cet artéfact proof of concept pour un nouvel incrément du projet visant par exemple le développement d’une autre partie opérationnelle de l’entreprise comme la gestion du processus d’achat.</w:t>
      </w:r>
    </w:p>
    <w:p w14:paraId="3A0EEAF6" w14:textId="77777777" w:rsidR="00DC3DAF" w:rsidRDefault="00DC3DAF" w:rsidP="00DC3DAF">
      <w:pPr>
        <w:pStyle w:val="tbnormal"/>
      </w:pPr>
      <w:r>
        <w:t>Nous y démontrons les technologies retenues et les motivations inhérentes. Nous explicitons le modèle de domaine objet que nous avons architecturé et ses spécifications. Nous reprenons également les trois responsabilités du simulateur et les documentons afin de comprendre comment nous avons réglé les problématiques associées à chacune d’elles.</w:t>
      </w:r>
    </w:p>
    <w:p w14:paraId="6958B874" w14:textId="77777777" w:rsidR="00DC3DAF" w:rsidRDefault="00DC3DAF" w:rsidP="00DC3DAF">
      <w:pPr>
        <w:pStyle w:val="tbnormal"/>
      </w:pPr>
      <w:r>
        <w:t>Tous les prérequis au fonctionnement du simulateur sont donnés. Le but est de fournir un mode d’emploi pour toutes personnes voulants déployer le simulateur pour ses propres besoins. On y explique la création d’un compte sur Odoo®, comment bénéficier du programme éducatif et comment créer un modèle qui est utilisé par la suite pour créer les bases de données des équipes participantes.</w:t>
      </w:r>
    </w:p>
    <w:p w14:paraId="0BA93939" w14:textId="77777777" w:rsidR="00DC3DAF" w:rsidRDefault="00DC3DAF" w:rsidP="00DC3DAF">
      <w:pPr>
        <w:pStyle w:val="tbnormal"/>
      </w:pPr>
      <w:r>
        <w:t>Nous donnons une vision détaillée de la translation du scénario présenté sous forme textuelle dans le fichier de configuration. Nous fournissons aussi des explications sur les recommandations à prendre en considération lors de la modification du fichier de paramétrage.</w:t>
      </w:r>
    </w:p>
    <w:p w14:paraId="7604F594" w14:textId="77777777" w:rsidR="00DC3DAF" w:rsidRDefault="00DC3DAF" w:rsidP="00DC3DAF">
      <w:pPr>
        <w:pStyle w:val="tbnormal"/>
      </w:pPr>
      <w:r>
        <w:lastRenderedPageBreak/>
        <w:t>Une marche à suivre sous forme d’étapes importantes et de décisions à prendre durant le jeu sont présentés pour donner un fil d’Ariane aux testeurs du simulateur.</w:t>
      </w:r>
    </w:p>
    <w:p w14:paraId="374E1F9C" w14:textId="77777777" w:rsidR="00DC3DAF" w:rsidRDefault="00DC3DAF" w:rsidP="00DC3DAF">
      <w:pPr>
        <w:pStyle w:val="tbnormal"/>
      </w:pPr>
      <w:r>
        <w:t>Nous finalisons cette rubrique avec les limites du simulateur dans sa version actuelle. En effet, l’idée intrinsèque première de ce développement n’est pas de fournir un logiciel de qualité supérieur mais bien de démontrer la faisabilité d’OdooSIM. C’est pourquoi nous n’avons pas investi beaucoup de temps dans les tests et le bétonnage de la solution. Cependant, il faut savoir que le logiciel respecte tout de même les bonnes pratiques de développement et qu’il est fonctionnel jusqu’à un certain point. C’est ce dernier que nous tentons d’expliciter dans cette ultime partie.</w:t>
      </w:r>
    </w:p>
    <w:p w14:paraId="4B1F6C6D" w14:textId="77777777" w:rsidR="00DC3DAF" w:rsidRDefault="00DC3DAF" w:rsidP="00D2077D">
      <w:pPr>
        <w:pStyle w:val="tbtitre3"/>
      </w:pPr>
      <w:bookmarkStart w:id="157" w:name="_Toc453919716"/>
      <w:r>
        <w:t>Technologies et choix du langage</w:t>
      </w:r>
      <w:bookmarkEnd w:id="157"/>
    </w:p>
    <w:p w14:paraId="0F8F79C0" w14:textId="77777777" w:rsidR="00DC3DAF" w:rsidRDefault="00DC3DAF" w:rsidP="00DC3DAF">
      <w:pPr>
        <w:pStyle w:val="tbnormal"/>
      </w:pPr>
      <w:r>
        <w:t>Au prémisse de ce travail, nous avons effectué des choix subjectifs quant à la technologie à utiliser. De par le fait que nous n’avions pas une vision précise de la problématique technique et par le manque d’expérience dans un projet de cette envergure.</w:t>
      </w:r>
    </w:p>
    <w:p w14:paraId="0E3E80A9" w14:textId="77777777" w:rsidR="00DC3DAF" w:rsidRDefault="00DC3DAF" w:rsidP="00DC3DAF">
      <w:pPr>
        <w:pStyle w:val="tbnormal"/>
      </w:pPr>
      <w:r>
        <w:t>Nous nous sommes tourné vers la plateforme de développement Java. Ce choix a été motivé par le fait que nous connaissons très bien ce langage après trois années d’études axé dessus.</w:t>
      </w:r>
    </w:p>
    <w:p w14:paraId="0EDA98EE" w14:textId="77777777" w:rsidR="00DC3DAF" w:rsidRDefault="00DC3DAF" w:rsidP="00DC3DAF">
      <w:pPr>
        <w:pStyle w:val="tbnormal"/>
      </w:pPr>
      <w:r>
        <w:t>Cependant, en arrivant dans les premières itérations pratiques, nous avons décidé d’explorer une autre piste, celle de Python. Pourquoi ? Simplement car Odoo® est écrit dans ce langage et que bon nombre d’exemples, de documentations et de librairies additionnelles y sont relatives.</w:t>
      </w:r>
    </w:p>
    <w:p w14:paraId="7329AB83" w14:textId="77777777" w:rsidR="00DC3DAF" w:rsidRDefault="00DC3DAF" w:rsidP="00DC3DAF">
      <w:pPr>
        <w:pStyle w:val="tbnormal"/>
      </w:pPr>
      <w:r>
        <w:t>Les tests effectués avec ce langage qui était inconnu avant ce projet, ont démontrés que nous n’avions pas de grand intérêt à continuer de l’exploiter. Simplement, le temps investi à comprendre ce langage et l’environnement associé était trop grand par rapport à la plus-value prévue.</w:t>
      </w:r>
    </w:p>
    <w:p w14:paraId="20A5C49E" w14:textId="77777777" w:rsidR="00DC3DAF" w:rsidRDefault="00DC3DAF" w:rsidP="00DC3DAF">
      <w:pPr>
        <w:pStyle w:val="tbnormal"/>
      </w:pPr>
      <w:r>
        <w:t>La décision finale est belle et bien celle de s’orienter vers le langage Java pour écrire le simulateur proof of concept.</w:t>
      </w:r>
    </w:p>
    <w:p w14:paraId="127496FA" w14:textId="77777777" w:rsidR="00DC3DAF" w:rsidRDefault="00DC3DAF" w:rsidP="00DC3DAF">
      <w:pPr>
        <w:pStyle w:val="tbnormal"/>
      </w:pPr>
      <w:r>
        <w:t>En plus du JDK de base, nous utilisons Apache Maven</w:t>
      </w:r>
      <w:r>
        <w:rPr>
          <w:rStyle w:val="Appelnotedebasdep"/>
        </w:rPr>
        <w:footnoteReference w:id="21"/>
      </w:r>
      <w:r>
        <w:t xml:space="preserve"> pour gérer la construction de la solution. Au niveau des dépendances du projet, on exploite principalement la libraire suivante :</w:t>
      </w:r>
    </w:p>
    <w:p w14:paraId="1DD0A36E" w14:textId="77777777" w:rsidR="00DC3DAF" w:rsidRDefault="00DC3DAF" w:rsidP="00040851">
      <w:pPr>
        <w:pStyle w:val="tbnormal"/>
        <w:numPr>
          <w:ilvl w:val="0"/>
          <w:numId w:val="32"/>
        </w:numPr>
      </w:pPr>
      <w:r>
        <w:t>L’implémentation d’Apache</w:t>
      </w:r>
      <w:r>
        <w:rPr>
          <w:rStyle w:val="Appelnotedebasdep"/>
        </w:rPr>
        <w:footnoteReference w:id="22"/>
      </w:r>
      <w:r>
        <w:t xml:space="preserve"> </w:t>
      </w:r>
      <w:r w:rsidRPr="00B76F67">
        <w:rPr>
          <w:b/>
        </w:rPr>
        <w:t>xmlrpc-client-3.1.3.jar</w:t>
      </w:r>
      <w:r>
        <w:t xml:space="preserve"> de la spécification XML-RPC</w:t>
      </w:r>
      <w:r>
        <w:rPr>
          <w:rStyle w:val="Appelnotedebasdep"/>
        </w:rPr>
        <w:footnoteReference w:id="23"/>
      </w:r>
      <w:r>
        <w:t>. Pour rappel, c’est grâce à cette implémentation qu’il est possible de communiquer avec l’API d’Odoo®.</w:t>
      </w:r>
    </w:p>
    <w:p w14:paraId="681A65AF" w14:textId="77777777" w:rsidR="00DC3DAF" w:rsidRPr="00505422" w:rsidRDefault="00DC3DAF" w:rsidP="00DC3DAF">
      <w:pPr>
        <w:pStyle w:val="tbnormal"/>
      </w:pPr>
    </w:p>
    <w:p w14:paraId="57BBE9A7" w14:textId="77777777" w:rsidR="00DC3DAF" w:rsidRDefault="00DC3DAF" w:rsidP="00D2077D">
      <w:pPr>
        <w:pStyle w:val="tbtitre3"/>
      </w:pPr>
      <w:bookmarkStart w:id="158" w:name="_Toc453919717"/>
      <w:r>
        <w:lastRenderedPageBreak/>
        <w:t>Modèle de domaine</w:t>
      </w:r>
      <w:bookmarkEnd w:id="158"/>
    </w:p>
    <w:p w14:paraId="5EFF87E7" w14:textId="77777777" w:rsidR="00DC3DAF" w:rsidRDefault="00DC3DAF" w:rsidP="00D2077D">
      <w:pPr>
        <w:pStyle w:val="tbtitre3"/>
      </w:pPr>
      <w:bookmarkStart w:id="159" w:name="_Toc453919718"/>
      <w:r>
        <w:t>Concrétisation des responsabilités</w:t>
      </w:r>
      <w:bookmarkEnd w:id="159"/>
    </w:p>
    <w:p w14:paraId="0C0D99C3" w14:textId="77777777" w:rsidR="00DC3DAF" w:rsidRDefault="00DC3DAF" w:rsidP="00D2077D">
      <w:pPr>
        <w:pStyle w:val="tbtitre4"/>
      </w:pPr>
      <w:bookmarkStart w:id="160" w:name="_Toc453919719"/>
      <w:r>
        <w:t>Configuration</w:t>
      </w:r>
      <w:bookmarkEnd w:id="160"/>
    </w:p>
    <w:p w14:paraId="00D09673" w14:textId="77777777" w:rsidR="00DC3DAF" w:rsidRDefault="00DC3DAF" w:rsidP="00D2077D">
      <w:pPr>
        <w:pStyle w:val="tbtitre4"/>
      </w:pPr>
      <w:bookmarkStart w:id="161" w:name="_Toc453919720"/>
      <w:r>
        <w:t>Simulation du marché</w:t>
      </w:r>
      <w:bookmarkEnd w:id="161"/>
    </w:p>
    <w:p w14:paraId="5D286DA0" w14:textId="77777777" w:rsidR="00DC3DAF" w:rsidRPr="00E62BC9" w:rsidRDefault="00DC3DAF" w:rsidP="00D2077D">
      <w:pPr>
        <w:pStyle w:val="tbtitre4"/>
      </w:pPr>
      <w:bookmarkStart w:id="162" w:name="_Toc453919721"/>
      <w:r>
        <w:t>Restitution</w:t>
      </w:r>
      <w:bookmarkEnd w:id="162"/>
    </w:p>
    <w:p w14:paraId="661A8E84" w14:textId="77777777" w:rsidR="00DC3DAF" w:rsidRDefault="00DC3DAF" w:rsidP="00D2077D">
      <w:pPr>
        <w:pStyle w:val="tbtitre2"/>
      </w:pPr>
      <w:bookmarkStart w:id="163" w:name="_Toc453919722"/>
      <w:r>
        <w:t>Bonnes pratiques</w:t>
      </w:r>
      <w:bookmarkEnd w:id="163"/>
    </w:p>
    <w:p w14:paraId="23DA51DF" w14:textId="77777777" w:rsidR="00DC3DAF" w:rsidRDefault="00DC3DAF" w:rsidP="00D2077D">
      <w:pPr>
        <w:pStyle w:val="tbtitre3"/>
      </w:pPr>
      <w:bookmarkStart w:id="164" w:name="_Toc453919723"/>
      <w:r>
        <w:t>Industrialisation du logiciel</w:t>
      </w:r>
      <w:bookmarkEnd w:id="164"/>
    </w:p>
    <w:p w14:paraId="09838B6B" w14:textId="77777777" w:rsidR="00DC3DAF" w:rsidRDefault="00DC3DAF" w:rsidP="00D2077D">
      <w:pPr>
        <w:pStyle w:val="tbtitre4"/>
      </w:pPr>
      <w:bookmarkStart w:id="165" w:name="_Toc453919724"/>
      <w:r>
        <w:t>Versionning</w:t>
      </w:r>
      <w:bookmarkEnd w:id="165"/>
    </w:p>
    <w:p w14:paraId="16882C37" w14:textId="77777777" w:rsidR="00DC3DAF" w:rsidRDefault="00DC3DAF" w:rsidP="00D2077D">
      <w:pPr>
        <w:pStyle w:val="tbtitre4"/>
      </w:pPr>
      <w:bookmarkStart w:id="166" w:name="_Toc453919725"/>
      <w:r>
        <w:t>Gestion du build</w:t>
      </w:r>
      <w:bookmarkEnd w:id="166"/>
    </w:p>
    <w:p w14:paraId="0114F122" w14:textId="77777777" w:rsidR="00DC3DAF" w:rsidRDefault="00DC3DAF" w:rsidP="00D2077D">
      <w:pPr>
        <w:pStyle w:val="tbtitre4"/>
      </w:pPr>
      <w:bookmarkStart w:id="167" w:name="_Toc453919726"/>
      <w:r>
        <w:t>Segmentation du code</w:t>
      </w:r>
      <w:bookmarkEnd w:id="167"/>
    </w:p>
    <w:p w14:paraId="1B734CD7" w14:textId="77777777" w:rsidR="00DC3DAF" w:rsidRDefault="00DC3DAF" w:rsidP="00D2077D">
      <w:pPr>
        <w:pStyle w:val="tbtitre2"/>
      </w:pPr>
      <w:bookmarkStart w:id="168" w:name="_Toc453919727"/>
      <w:r>
        <w:t>Améliorations</w:t>
      </w:r>
      <w:bookmarkEnd w:id="168"/>
    </w:p>
    <w:p w14:paraId="3157A362" w14:textId="77777777" w:rsidR="00DC3DAF" w:rsidRDefault="00DC3DAF" w:rsidP="00D2077D">
      <w:pPr>
        <w:pStyle w:val="tbtitre3"/>
      </w:pPr>
      <w:bookmarkStart w:id="169" w:name="_Toc453919728"/>
      <w:r>
        <w:t>Analyse</w:t>
      </w:r>
      <w:bookmarkEnd w:id="169"/>
    </w:p>
    <w:p w14:paraId="0A23AC53" w14:textId="77777777" w:rsidR="00DC3DAF" w:rsidRDefault="00DC3DAF" w:rsidP="00DC3DAF">
      <w:pPr>
        <w:pStyle w:val="tbnormal"/>
      </w:pPr>
      <w:r>
        <w:t>Attribuer une sale team aux vendeurs qui conclue les ventes ! ceci afin de pouvoir avoir la vision de la segmentation du marché.</w:t>
      </w:r>
    </w:p>
    <w:p w14:paraId="1596B373" w14:textId="77777777" w:rsidR="00DC3DAF" w:rsidRDefault="00DC3DAF" w:rsidP="00D2077D">
      <w:pPr>
        <w:pStyle w:val="tbtitre3"/>
      </w:pPr>
      <w:bookmarkStart w:id="170" w:name="_Toc453919729"/>
      <w:r>
        <w:t>Interaction</w:t>
      </w:r>
      <w:bookmarkEnd w:id="170"/>
    </w:p>
    <w:p w14:paraId="516F02F4" w14:textId="77777777" w:rsidR="00DC3DAF" w:rsidRPr="00D16982" w:rsidRDefault="00DC3DAF" w:rsidP="00DC3DAF">
      <w:pPr>
        <w:pStyle w:val="tbnormal"/>
      </w:pPr>
      <w:r>
        <w:t>Il serait vraiment bien de pouvoir interagir avec un thread à part pour le timer ! Ainsi, on pourrait le stop/start quand on voudrait !</w:t>
      </w:r>
    </w:p>
    <w:p w14:paraId="2AD1275E" w14:textId="77777777" w:rsidR="00DC3DAF" w:rsidRDefault="00DC3DAF" w:rsidP="00D2077D">
      <w:pPr>
        <w:pStyle w:val="tbtitre2"/>
      </w:pPr>
      <w:bookmarkStart w:id="171" w:name="_Toc453919730"/>
      <w:r>
        <w:t>Limites et améliorations</w:t>
      </w:r>
      <w:bookmarkEnd w:id="171"/>
    </w:p>
    <w:p w14:paraId="34DFFF57" w14:textId="77777777" w:rsidR="00DC3DAF" w:rsidRDefault="00DC3DAF" w:rsidP="00DC3DAF">
      <w:pPr>
        <w:pStyle w:val="tbnormal"/>
      </w:pPr>
      <w:r>
        <w:t>Nous mettons en lumière les limites de cet artéfact estampillé « Proof of concept ».</w:t>
      </w:r>
    </w:p>
    <w:p w14:paraId="10537D4E" w14:textId="77777777" w:rsidR="00DC3DAF" w:rsidRDefault="00DC3DAF" w:rsidP="00DC3DAF">
      <w:pPr>
        <w:pStyle w:val="tbnormal"/>
      </w:pPr>
      <w:r>
        <w:t>Etant donné la durée relativement courte de ce travail, nous ne pouvons pas affirmer que cet artéfact logiciel respecte toutes les bonnes pratiques assimilées durant la formation. En effet, nous avons fait le choix d’abandonner certaines parties des tests et personnalisation des messages d’erreurs qui, normalement doivent figurer dans un projet de développement logiciel. Ce sont ces éléments écartés, qui dans un contexte « Production » apportent un gage de qualité dans logiciel.</w:t>
      </w:r>
    </w:p>
    <w:p w14:paraId="6DFAE4DC" w14:textId="77777777" w:rsidR="00DC3DAF" w:rsidRDefault="00DC3DAF" w:rsidP="00DC3DAF">
      <w:pPr>
        <w:pStyle w:val="tbtitre3"/>
      </w:pPr>
      <w:bookmarkStart w:id="172" w:name="_Toc453919731"/>
      <w:r>
        <w:t>Création des bases de données</w:t>
      </w:r>
      <w:bookmarkEnd w:id="172"/>
    </w:p>
    <w:p w14:paraId="4D2ACFB8" w14:textId="77777777" w:rsidR="00DC3DAF" w:rsidRDefault="00DC3DAF" w:rsidP="00DC3DAF">
      <w:pPr>
        <w:pStyle w:val="tbnormal"/>
      </w:pPr>
      <w:r>
        <w:t>Manuel. Donner les recommandations sur l’utilisation d’un serveur propriétaire ainsi, nous aurions accès à la gestion des DB par l’api.</w:t>
      </w:r>
    </w:p>
    <w:p w14:paraId="7E6FB329" w14:textId="77777777" w:rsidR="00DC3DAF" w:rsidRDefault="00DC3DAF" w:rsidP="00DC3DAF">
      <w:pPr>
        <w:pStyle w:val="tbtitre3"/>
      </w:pPr>
      <w:bookmarkStart w:id="173" w:name="_Toc453919732"/>
      <w:r>
        <w:lastRenderedPageBreak/>
        <w:t>Gestion des droits d’accès utilisateurs</w:t>
      </w:r>
      <w:bookmarkEnd w:id="173"/>
    </w:p>
    <w:p w14:paraId="1E392CA0" w14:textId="77777777" w:rsidR="00DC3DAF" w:rsidRDefault="00DC3DAF" w:rsidP="00DC3DAF">
      <w:pPr>
        <w:pStyle w:val="tbnormal"/>
      </w:pPr>
      <w:r>
        <w:t>Expliquer que des tests on été mené et qu’il n’est pas facile de gérer les droits de manière simple et rapide c’est pourquoi nous n’avons pas perud plus de temps que cela dans cette partie du poc.</w:t>
      </w:r>
    </w:p>
    <w:p w14:paraId="1271AC00" w14:textId="77777777" w:rsidR="00DC3DAF" w:rsidRPr="00BF12B2" w:rsidRDefault="00DC3DAF" w:rsidP="00DC3DAF">
      <w:pPr>
        <w:pStyle w:val="tbnormal"/>
      </w:pPr>
      <w:r>
        <w:t>Possibilité de montrer comment cela se concrétise avec le modèle de domaine et aussi les exemples de code qui était présent dans la version du 07 juin (sauf erreur) à voir dans le git.</w:t>
      </w:r>
    </w:p>
    <w:p w14:paraId="2DE0467B" w14:textId="77777777" w:rsidR="00DC3DAF" w:rsidRDefault="00DC3DAF" w:rsidP="00DC3DAF">
      <w:pPr>
        <w:pStyle w:val="tbtitre3"/>
      </w:pPr>
      <w:bookmarkStart w:id="174" w:name="_Toc453919733"/>
      <w:r>
        <w:t>Fichier de configuration</w:t>
      </w:r>
      <w:bookmarkEnd w:id="174"/>
    </w:p>
    <w:p w14:paraId="0FFCA54B" w14:textId="77777777" w:rsidR="00DC3DAF" w:rsidRDefault="00DC3DAF" w:rsidP="00DC3DAF">
      <w:pPr>
        <w:pStyle w:val="tbnormal"/>
        <w:tabs>
          <w:tab w:val="left" w:pos="4083"/>
        </w:tabs>
      </w:pPr>
      <w:r>
        <w:t xml:space="preserve">Le fichier </w:t>
      </w:r>
      <w:r w:rsidRPr="00B71DFF">
        <w:rPr>
          <w:b/>
        </w:rPr>
        <w:t>settings.xml</w:t>
      </w:r>
      <w:r>
        <w:t xml:space="preserve"> est l’élément sine qua non à la bonne exécution de la phase de responsabilité numéro une, pour rappel, la configuration.</w:t>
      </w:r>
    </w:p>
    <w:p w14:paraId="6A5DE218" w14:textId="77777777" w:rsidR="00DC3DAF" w:rsidRDefault="00DC3DAF" w:rsidP="00DC3DAF">
      <w:pPr>
        <w:pStyle w:val="tbnormal"/>
        <w:tabs>
          <w:tab w:val="left" w:pos="4083"/>
        </w:tabs>
      </w:pPr>
      <w:r>
        <w:t>Dans l’état actuel, ce fichier doit être généré à la main sur la base du modèle qui est fourni. Cependant, ce fichier XML ne possède pas de schéma, ce qui rend sa validation sémantique impossible. Nous sommes conscients de ce problème et il faut en tenir compte lorsqu’on veut changer les éléments à introduire dans une partie.</w:t>
      </w:r>
    </w:p>
    <w:p w14:paraId="2EB7A73C" w14:textId="77777777" w:rsidR="00DC3DAF" w:rsidRDefault="00DC3DAF" w:rsidP="00DC3DAF">
      <w:pPr>
        <w:pStyle w:val="tbnormal"/>
        <w:tabs>
          <w:tab w:val="left" w:pos="4083"/>
        </w:tabs>
      </w:pPr>
      <w:r>
        <w:t>Lors d’une prochaine itération du travail, nous recommandons de créer un schéma qui puisse être garant de la bonne conformité du fichier.</w:t>
      </w:r>
    </w:p>
    <w:p w14:paraId="56976D94" w14:textId="77777777" w:rsidR="00DC3DAF" w:rsidRDefault="00DC3DAF" w:rsidP="00DC3DAF">
      <w:pPr>
        <w:pStyle w:val="tbnormal"/>
        <w:tabs>
          <w:tab w:val="left" w:pos="4083"/>
        </w:tabs>
      </w:pPr>
      <w:r>
        <w:t>Pour la création de ce fichier, l’idée finale est de disposer d’un IHM dont l’objectif est de générer ce fichier de manière automatique. Par exemple, un portail web avec un formulaire permettant l’édition des produits, des équipes, des marchés, etc. serait une vraie solution viable.</w:t>
      </w:r>
    </w:p>
    <w:p w14:paraId="0A53BD3B" w14:textId="77777777" w:rsidR="00DC3DAF" w:rsidRPr="00BA391A" w:rsidRDefault="00DC3DAF" w:rsidP="00DC3DAF">
      <w:pPr>
        <w:pStyle w:val="tbnormal"/>
        <w:tabs>
          <w:tab w:val="left" w:pos="4083"/>
        </w:tabs>
        <w:rPr>
          <w:color w:val="FF0000"/>
        </w:rPr>
      </w:pPr>
      <w:r w:rsidRPr="00BA391A">
        <w:rPr>
          <w:color w:val="FF0000"/>
        </w:rPr>
        <w:t>Un autre problème a été soulevé lors des tests réalisés. Les requêtes xpath ne gère pas les apostrophes. C’est-à-dire que, lorsque la valeur d’une balise ou d’un attribut possède une apostrophe, la requête échoue. Il faut pour éviter cela mettre en place un mécanisme qui nettoie les chaînes de caractères. Cependant, nous n’avons pas eu les ressources temporelles nécessaires à mettre en place ledit mécanisme.</w:t>
      </w:r>
    </w:p>
    <w:p w14:paraId="498F3A94" w14:textId="77777777" w:rsidR="00DC3DAF" w:rsidRDefault="00DC3DAF" w:rsidP="00DC3DAF">
      <w:pPr>
        <w:pStyle w:val="tbtitre3"/>
      </w:pPr>
      <w:bookmarkStart w:id="175" w:name="_Toc453919734"/>
      <w:r>
        <w:t>Messages d’erreurs</w:t>
      </w:r>
      <w:bookmarkEnd w:id="175"/>
    </w:p>
    <w:p w14:paraId="16C717CF" w14:textId="77777777" w:rsidR="00DC3DAF" w:rsidRDefault="00DC3DAF" w:rsidP="00DC3DAF">
      <w:pPr>
        <w:pStyle w:val="tbnormal"/>
      </w:pPr>
      <w:r>
        <w:t>…</w:t>
      </w:r>
    </w:p>
    <w:p w14:paraId="6EE92415" w14:textId="77777777" w:rsidR="00DC3DAF" w:rsidRDefault="00DC3DAF" w:rsidP="00DC3DAF">
      <w:pPr>
        <w:pStyle w:val="tbtitre3"/>
      </w:pPr>
      <w:bookmarkStart w:id="176" w:name="_Toc453919735"/>
      <w:r>
        <w:t>Algorithme sélection de l’offre</w:t>
      </w:r>
      <w:bookmarkEnd w:id="176"/>
    </w:p>
    <w:p w14:paraId="011A2934" w14:textId="77777777" w:rsidR="00DC3DAF" w:rsidRDefault="00DC3DAF" w:rsidP="00DC3DAF">
      <w:pPr>
        <w:pStyle w:val="tbnormal"/>
      </w:pPr>
      <w:r>
        <w:t>…</w:t>
      </w:r>
    </w:p>
    <w:p w14:paraId="63AB4ED6" w14:textId="77777777" w:rsidR="00DC3DAF" w:rsidRDefault="00DC3DAF" w:rsidP="00DC3DAF">
      <w:pPr>
        <w:pStyle w:val="tbtitre3"/>
      </w:pPr>
      <w:bookmarkStart w:id="177" w:name="_Toc453919736"/>
      <w:r>
        <w:t>Droit d’accès des participants</w:t>
      </w:r>
      <w:bookmarkEnd w:id="177"/>
    </w:p>
    <w:p w14:paraId="3DFC4242" w14:textId="77777777" w:rsidR="00DC3DAF" w:rsidRDefault="00DC3DAF" w:rsidP="00DC3DAF">
      <w:pPr>
        <w:pStyle w:val="tbnormal"/>
      </w:pPr>
      <w:r>
        <w:t>…</w:t>
      </w:r>
    </w:p>
    <w:p w14:paraId="1186AD1B" w14:textId="77777777" w:rsidR="00DC3DAF" w:rsidRDefault="00DC3DAF" w:rsidP="00DC3DAF">
      <w:pPr>
        <w:pStyle w:val="tbtitre3"/>
      </w:pPr>
      <w:bookmarkStart w:id="178" w:name="_Toc453919737"/>
      <w:r>
        <w:t>Game Loop</w:t>
      </w:r>
      <w:bookmarkEnd w:id="178"/>
    </w:p>
    <w:p w14:paraId="76AB9117" w14:textId="77777777" w:rsidR="00DC3DAF" w:rsidRDefault="00DC3DAF" w:rsidP="00DC3DAF">
      <w:pPr>
        <w:pStyle w:val="tbnormal"/>
      </w:pPr>
      <w:r>
        <w:t>Dans la game loop s’il y a un problème de connexion, elle reste bloquée et ça fou la merde… Faire des essais et documenter !</w:t>
      </w:r>
    </w:p>
    <w:p w14:paraId="2EEA069C" w14:textId="77777777" w:rsidR="00DC3DAF" w:rsidRDefault="00DC3DAF" w:rsidP="00DC3DAF">
      <w:pPr>
        <w:pStyle w:val="tbnormal"/>
      </w:pPr>
      <w:r>
        <w:t>Mentionner aussi que dans l’état actuel, le process n’est pas trps long mais comment gérerions nous le fait si des éléemnts bloquant venaient à dépasser les 60 secondes ?</w:t>
      </w:r>
    </w:p>
    <w:p w14:paraId="630C4DD6" w14:textId="77777777" w:rsidR="00DC3DAF" w:rsidRDefault="00DC3DAF" w:rsidP="00DC3DAF">
      <w:pPr>
        <w:pStyle w:val="tbtitre3"/>
      </w:pPr>
      <w:bookmarkStart w:id="179" w:name="_Toc453919738"/>
      <w:r>
        <w:lastRenderedPageBreak/>
        <w:t>Interaction avec un second thread</w:t>
      </w:r>
      <w:bookmarkEnd w:id="179"/>
    </w:p>
    <w:p w14:paraId="6A12E94D" w14:textId="77777777" w:rsidR="00DC3DAF" w:rsidRPr="00C10C82" w:rsidRDefault="00DC3DAF" w:rsidP="00DC3DAF">
      <w:pPr>
        <w:pStyle w:val="tbnormal"/>
      </w:pPr>
      <w:r>
        <w:t>Utiliser un nouveau thread pour interagir avec la phase de simulation. Ainsi on pourrait prévoir des actions tel que « Pause », « Reprendre », « Débuter » ou « Terminer ».</w:t>
      </w:r>
    </w:p>
    <w:p w14:paraId="3D2CC9D7" w14:textId="77777777" w:rsidR="00DC3DAF" w:rsidRDefault="00DC3DAF" w:rsidP="00F2693B">
      <w:pPr>
        <w:pStyle w:val="tbnormal"/>
        <w:sectPr w:rsidR="00DC3DAF" w:rsidSect="00F2693B">
          <w:pgSz w:w="11906" w:h="16838"/>
          <w:pgMar w:top="1418" w:right="2268" w:bottom="1418" w:left="2268" w:header="709" w:footer="709" w:gutter="0"/>
          <w:cols w:space="708"/>
          <w:docGrid w:linePitch="360"/>
        </w:sectPr>
      </w:pPr>
    </w:p>
    <w:p w14:paraId="245F4F3E" w14:textId="13530625" w:rsidR="00F2693B" w:rsidRDefault="00EE0749" w:rsidP="00DD1E85">
      <w:pPr>
        <w:pStyle w:val="tbtitrepartie"/>
      </w:pPr>
      <w:bookmarkStart w:id="180" w:name="_Toc453919741"/>
      <w:r>
        <w:lastRenderedPageBreak/>
        <w:t>Annexes</w:t>
      </w:r>
      <w:bookmarkEnd w:id="180"/>
    </w:p>
    <w:p w14:paraId="4722115E" w14:textId="010117E6" w:rsidR="00EE0749" w:rsidRDefault="00EE0749" w:rsidP="00EE0749">
      <w:pPr>
        <w:pStyle w:val="tbtitre1"/>
      </w:pPr>
      <w:bookmarkStart w:id="181" w:name="_Toc453919742"/>
      <w:r>
        <w:t>Guide de déploiement du simulateur</w:t>
      </w:r>
      <w:bookmarkEnd w:id="181"/>
    </w:p>
    <w:p w14:paraId="3468DABD" w14:textId="359C4579" w:rsidR="00EE0749" w:rsidRPr="00EE0749" w:rsidRDefault="00EE0749" w:rsidP="00EE0749">
      <w:pPr>
        <w:pStyle w:val="tbtitre1"/>
      </w:pPr>
      <w:bookmarkStart w:id="182" w:name="_Toc453919743"/>
      <w:r>
        <w:t>Guide du professeur</w:t>
      </w:r>
      <w:bookmarkEnd w:id="182"/>
    </w:p>
    <w:p w14:paraId="0746BCC8" w14:textId="71BE8006" w:rsidR="00F2693B" w:rsidRDefault="00223070" w:rsidP="00EE0749">
      <w:pPr>
        <w:pStyle w:val="tbtitre1"/>
      </w:pPr>
      <w:bookmarkStart w:id="183" w:name="_Toc453919744"/>
      <w:r>
        <w:t>Guide du participant</w:t>
      </w:r>
      <w:bookmarkEnd w:id="183"/>
    </w:p>
    <w:p w14:paraId="5BA66C1A" w14:textId="61ED94AF" w:rsidR="001C517B" w:rsidRDefault="001C517B" w:rsidP="001C517B">
      <w:pPr>
        <w:pStyle w:val="tbnormal"/>
      </w:pPr>
      <w:r>
        <w:t>Cette partie décrit la manière dont les opérations</w:t>
      </w:r>
      <w:r w:rsidR="00EF6CFD">
        <w:t xml:space="preserve"> opérationnelles et financière</w:t>
      </w:r>
      <w:r>
        <w:t xml:space="preserve"> doivent être menées pour le pilotage de la société Brewery &amp; Co. Nous passons en revue la totalité des processus opérationnels.</w:t>
      </w:r>
    </w:p>
    <w:p w14:paraId="5B4F9081" w14:textId="214FF5D4" w:rsidR="001C517B" w:rsidRDefault="001C517B" w:rsidP="001C517B">
      <w:pPr>
        <w:pStyle w:val="tbnormal"/>
      </w:pPr>
      <w:r>
        <w:t>Pour chacun</w:t>
      </w:r>
      <w:r w:rsidR="00EF6CFD">
        <w:t>e</w:t>
      </w:r>
      <w:r>
        <w:t xml:space="preserve"> des parties fonctionnelles de l’entreprise, nous détaillons sont contenu d</w:t>
      </w:r>
      <w:r w:rsidR="00EF6CFD">
        <w:t>ans une procédure modélisée à</w:t>
      </w:r>
      <w:r>
        <w:t xml:space="preserve"> l’aide de la notation BPMN 2.0. Nous mettons en lumière différents éléments :</w:t>
      </w:r>
    </w:p>
    <w:p w14:paraId="1BD92C8A" w14:textId="074A9DA5" w:rsidR="001C517B" w:rsidRDefault="001C517B" w:rsidP="00040851">
      <w:pPr>
        <w:pStyle w:val="tbnormal"/>
        <w:numPr>
          <w:ilvl w:val="0"/>
          <w:numId w:val="2"/>
        </w:numPr>
        <w:spacing w:before="120" w:after="120"/>
      </w:pPr>
      <w:r>
        <w:t>Les prérequis du processus (inputs).</w:t>
      </w:r>
    </w:p>
    <w:p w14:paraId="548E7751" w14:textId="12F0FFCF" w:rsidR="001C517B" w:rsidRDefault="00EF6CFD" w:rsidP="00040851">
      <w:pPr>
        <w:pStyle w:val="tbnormal"/>
        <w:numPr>
          <w:ilvl w:val="0"/>
          <w:numId w:val="2"/>
        </w:numPr>
        <w:spacing w:before="120" w:after="120"/>
      </w:pPr>
      <w:r>
        <w:t>Les étapes qui le constituent ainsi que les objets exploités</w:t>
      </w:r>
      <w:r w:rsidR="0011647B">
        <w:t>.</w:t>
      </w:r>
    </w:p>
    <w:p w14:paraId="3F01CDD6" w14:textId="77777777" w:rsidR="001C517B" w:rsidRDefault="001C517B" w:rsidP="00040851">
      <w:pPr>
        <w:pStyle w:val="tbnormal"/>
        <w:numPr>
          <w:ilvl w:val="0"/>
          <w:numId w:val="2"/>
        </w:numPr>
        <w:spacing w:before="120" w:after="120"/>
      </w:pPr>
      <w:r>
        <w:t>Les éléments produits (outputs).</w:t>
      </w:r>
    </w:p>
    <w:p w14:paraId="68109EFF" w14:textId="28BB7B6C" w:rsidR="001C517B" w:rsidRDefault="001F6235" w:rsidP="00EE0749">
      <w:pPr>
        <w:pStyle w:val="tbnormal"/>
        <w:spacing w:before="120" w:after="120"/>
      </w:pPr>
      <w:r>
        <w:t>I</w:t>
      </w:r>
      <w:r w:rsidR="001C517B">
        <w:t xml:space="preserve">l </w:t>
      </w:r>
      <w:r>
        <w:t>devient tout à fait possible de</w:t>
      </w:r>
      <w:r w:rsidR="001C517B">
        <w:t xml:space="preserve"> c</w:t>
      </w:r>
      <w:r>
        <w:t>omprendre les principaux enjeux de chacun des rôles opérationnels que les participant</w:t>
      </w:r>
      <w:r w:rsidR="000D78F5">
        <w:t>s</w:t>
      </w:r>
      <w:r>
        <w:t xml:space="preserve"> endossent. La représenta</w:t>
      </w:r>
      <w:r w:rsidR="000D78F5">
        <w:t>tion visuelle des étapes à leur</w:t>
      </w:r>
      <w:r w:rsidR="001C517B">
        <w:t xml:space="preserve"> charge </w:t>
      </w:r>
      <w:r>
        <w:t>ainsi que celles</w:t>
      </w:r>
      <w:r w:rsidR="001C517B">
        <w:t xml:space="preserve"> dont la respo</w:t>
      </w:r>
      <w:r>
        <w:t xml:space="preserve">nsabilité incombe au simulateur aide le participant à comprendre </w:t>
      </w:r>
      <w:r w:rsidR="00682EE7">
        <w:t>ses responsabilités dans le jeu ainsi que les objets qu’ils doivent gérer.</w:t>
      </w:r>
    </w:p>
    <w:p w14:paraId="3FC4F9A2" w14:textId="77777777" w:rsidR="00F2693B" w:rsidRDefault="00F2693B" w:rsidP="00DD1E85">
      <w:pPr>
        <w:pStyle w:val="tbtitre1"/>
        <w:outlineLvl w:val="0"/>
      </w:pPr>
      <w:bookmarkStart w:id="184" w:name="_Toc453919745"/>
      <w:r>
        <w:t>Processus opérationnels</w:t>
      </w:r>
      <w:bookmarkEnd w:id="184"/>
    </w:p>
    <w:p w14:paraId="34CDF364" w14:textId="35D99C3E" w:rsidR="000D78F5" w:rsidRDefault="000D78F5" w:rsidP="000D78F5">
      <w:pPr>
        <w:pStyle w:val="tbnormal"/>
      </w:pPr>
      <w:r>
        <w:t xml:space="preserve">Dans cette rubrique, nous présentons les processus qui </w:t>
      </w:r>
      <w:r w:rsidR="00C3534F">
        <w:t>impactent directement</w:t>
      </w:r>
      <w:r>
        <w:t xml:space="preserve"> la valeur ajoutée pour les clients. Nous passons en revue les quatre principaux processus, la planification, l’approvisionnement, la production et la vente.</w:t>
      </w:r>
    </w:p>
    <w:p w14:paraId="02A97F71" w14:textId="77777777" w:rsidR="00F2693B" w:rsidRDefault="00F2693B" w:rsidP="00DD1E85">
      <w:pPr>
        <w:pStyle w:val="tbtitre2"/>
        <w:outlineLvl w:val="0"/>
      </w:pPr>
      <w:bookmarkStart w:id="185" w:name="_Toc453919746"/>
      <w:r>
        <w:t>Planification</w:t>
      </w:r>
      <w:bookmarkEnd w:id="185"/>
    </w:p>
    <w:p w14:paraId="71C704E7" w14:textId="11CA67C4" w:rsidR="00741F67" w:rsidRPr="00741F67" w:rsidRDefault="00741F67" w:rsidP="00DD1E85">
      <w:pPr>
        <w:pStyle w:val="tbnormal"/>
        <w:outlineLvl w:val="0"/>
      </w:pPr>
    </w:p>
    <w:p w14:paraId="3B8ABF62" w14:textId="77777777" w:rsidR="00F2693B" w:rsidRDefault="00F2693B" w:rsidP="00DD1E85">
      <w:pPr>
        <w:pStyle w:val="tbtitre2"/>
        <w:outlineLvl w:val="0"/>
      </w:pPr>
      <w:bookmarkStart w:id="186" w:name="_Toc453919747"/>
      <w:r>
        <w:t>Approvisionnement</w:t>
      </w:r>
      <w:bookmarkEnd w:id="186"/>
    </w:p>
    <w:p w14:paraId="1CFB97FB" w14:textId="77777777" w:rsidR="00743301" w:rsidRPr="00743301" w:rsidRDefault="00743301" w:rsidP="00743301">
      <w:pPr>
        <w:pStyle w:val="tbnormal"/>
      </w:pPr>
    </w:p>
    <w:p w14:paraId="54DCE852" w14:textId="77777777" w:rsidR="00F2693B" w:rsidRDefault="00F2693B" w:rsidP="00DD1E85">
      <w:pPr>
        <w:pStyle w:val="tbtitre2"/>
        <w:outlineLvl w:val="0"/>
      </w:pPr>
      <w:bookmarkStart w:id="187" w:name="_Toc453919748"/>
      <w:r>
        <w:t>Production</w:t>
      </w:r>
      <w:bookmarkEnd w:id="187"/>
    </w:p>
    <w:p w14:paraId="40F4D340" w14:textId="77777777" w:rsidR="00743301" w:rsidRPr="00743301" w:rsidRDefault="00743301" w:rsidP="00743301">
      <w:pPr>
        <w:pStyle w:val="tbnormal"/>
      </w:pPr>
    </w:p>
    <w:p w14:paraId="39C97AD7" w14:textId="77777777" w:rsidR="00F2693B" w:rsidRDefault="00F2693B" w:rsidP="00DD1E85">
      <w:pPr>
        <w:pStyle w:val="tbtitre2"/>
        <w:outlineLvl w:val="0"/>
      </w:pPr>
      <w:bookmarkStart w:id="188" w:name="_Toc453919749"/>
      <w:r>
        <w:lastRenderedPageBreak/>
        <w:t>Vente</w:t>
      </w:r>
      <w:bookmarkEnd w:id="188"/>
    </w:p>
    <w:p w14:paraId="3F70C1AD" w14:textId="77777777" w:rsidR="00743301" w:rsidRPr="00743301" w:rsidRDefault="00743301" w:rsidP="00743301">
      <w:pPr>
        <w:pStyle w:val="tbnormal"/>
      </w:pPr>
    </w:p>
    <w:p w14:paraId="017A56E9" w14:textId="77777777" w:rsidR="00F2693B" w:rsidRDefault="00F2693B" w:rsidP="00DD1E85">
      <w:pPr>
        <w:pStyle w:val="tbtitre1"/>
        <w:outlineLvl w:val="0"/>
      </w:pPr>
      <w:bookmarkStart w:id="189" w:name="_Toc453919750"/>
      <w:r>
        <w:t>Processus financier</w:t>
      </w:r>
      <w:bookmarkEnd w:id="189"/>
    </w:p>
    <w:p w14:paraId="4D64E317" w14:textId="77777777" w:rsidR="00F2693B" w:rsidRDefault="00F2693B" w:rsidP="00223070">
      <w:pPr>
        <w:pStyle w:val="tbtitre2"/>
      </w:pPr>
      <w:bookmarkStart w:id="190" w:name="_Toc453919751"/>
      <w:r>
        <w:t>Transactions de configuration</w:t>
      </w:r>
      <w:bookmarkEnd w:id="190"/>
    </w:p>
    <w:p w14:paraId="3268B6E9" w14:textId="77777777" w:rsidR="00F2693B" w:rsidRDefault="00F2693B" w:rsidP="00223070">
      <w:pPr>
        <w:pStyle w:val="tbtitre2"/>
      </w:pPr>
      <w:bookmarkStart w:id="191" w:name="_Toc453919752"/>
      <w:r>
        <w:t>Transactions récurrentes</w:t>
      </w:r>
      <w:bookmarkEnd w:id="191"/>
    </w:p>
    <w:p w14:paraId="3B1BAF47" w14:textId="5174642F" w:rsidR="00F2693B" w:rsidRDefault="00F2693B" w:rsidP="0026408D">
      <w:pPr>
        <w:pStyle w:val="tbtitre1"/>
        <w:outlineLvl w:val="0"/>
      </w:pPr>
      <w:bookmarkStart w:id="192" w:name="_Toc453919753"/>
      <w:r>
        <w:t>Processus de bout en bout</w:t>
      </w:r>
      <w:bookmarkEnd w:id="192"/>
    </w:p>
    <w:p w14:paraId="581736CE" w14:textId="77777777" w:rsidR="0026408D" w:rsidRDefault="0026408D" w:rsidP="0026408D">
      <w:pPr>
        <w:pStyle w:val="tbtitre1"/>
        <w:outlineLvl w:val="0"/>
      </w:pPr>
    </w:p>
    <w:p w14:paraId="40895A49" w14:textId="77777777" w:rsidR="00A34C35" w:rsidRDefault="00A34C35" w:rsidP="00A34C35">
      <w:pPr>
        <w:pStyle w:val="tbnormal"/>
        <w:sectPr w:rsidR="00A34C35" w:rsidSect="00F2693B">
          <w:pgSz w:w="11906" w:h="16838"/>
          <w:pgMar w:top="1418" w:right="2268" w:bottom="1418" w:left="2268" w:header="709" w:footer="709" w:gutter="0"/>
          <w:cols w:space="708"/>
          <w:docGrid w:linePitch="360"/>
        </w:sectPr>
      </w:pPr>
    </w:p>
    <w:p w14:paraId="5A1928BE" w14:textId="2514208B" w:rsidR="00E11FF2" w:rsidRDefault="00E11FF2" w:rsidP="00DD1E85">
      <w:pPr>
        <w:pStyle w:val="tbtitrepartie"/>
      </w:pPr>
      <w:bookmarkStart w:id="193" w:name="_Toc453919754"/>
      <w:r>
        <w:lastRenderedPageBreak/>
        <w:t>Proof of concept</w:t>
      </w:r>
      <w:r w:rsidR="000C2EDA">
        <w:t xml:space="preserve"> ventes</w:t>
      </w:r>
      <w:bookmarkEnd w:id="193"/>
    </w:p>
    <w:p w14:paraId="302003BF" w14:textId="77777777" w:rsidR="003B0183" w:rsidRPr="003B0183" w:rsidRDefault="00F2693B" w:rsidP="00DD1E85">
      <w:pPr>
        <w:pStyle w:val="tbtitrepartie"/>
        <w:rPr>
          <w:lang w:val="fr-CH"/>
        </w:rPr>
      </w:pPr>
      <w:bookmarkStart w:id="194" w:name="_Toc453919755"/>
      <w:r>
        <w:t>Partie administrative</w:t>
      </w:r>
      <w:bookmarkEnd w:id="194"/>
    </w:p>
    <w:sectPr w:rsidR="003B0183" w:rsidRPr="003B0183"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0ECF39" w14:textId="77777777" w:rsidR="006700F6" w:rsidRDefault="006700F6" w:rsidP="005F2F96">
      <w:pPr>
        <w:spacing w:after="0" w:line="240" w:lineRule="auto"/>
      </w:pPr>
      <w:r>
        <w:separator/>
      </w:r>
    </w:p>
  </w:endnote>
  <w:endnote w:type="continuationSeparator" w:id="0">
    <w:p w14:paraId="1422C464" w14:textId="77777777" w:rsidR="006700F6" w:rsidRDefault="006700F6"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enviro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26A8AF" w14:textId="77777777" w:rsidR="006700F6" w:rsidRDefault="006700F6" w:rsidP="005F2F96">
      <w:pPr>
        <w:spacing w:after="0" w:line="240" w:lineRule="auto"/>
      </w:pPr>
      <w:r>
        <w:separator/>
      </w:r>
    </w:p>
  </w:footnote>
  <w:footnote w:type="continuationSeparator" w:id="0">
    <w:p w14:paraId="54385492" w14:textId="77777777" w:rsidR="006700F6" w:rsidRDefault="006700F6" w:rsidP="005F2F96">
      <w:pPr>
        <w:spacing w:after="0" w:line="240" w:lineRule="auto"/>
      </w:pPr>
      <w:r>
        <w:continuationSeparator/>
      </w:r>
    </w:p>
  </w:footnote>
  <w:footnote w:id="1">
    <w:p w14:paraId="47E7F3D7" w14:textId="421EB338" w:rsidR="00A13A9C" w:rsidRDefault="00A13A9C">
      <w:pPr>
        <w:pStyle w:val="Notedebasdepage"/>
      </w:pPr>
      <w:r>
        <w:rPr>
          <w:rStyle w:val="Appelnotedebasdep"/>
        </w:rPr>
        <w:footnoteRef/>
      </w:r>
      <w:r>
        <w:t xml:space="preserve"> </w:t>
      </w:r>
      <w:r w:rsidRPr="00AA4B12">
        <w:t>http://www.insee.fr/fr/themes/document.asp?ref_id=tic11</w:t>
      </w:r>
    </w:p>
  </w:footnote>
  <w:footnote w:id="2">
    <w:p w14:paraId="264D8F4C" w14:textId="77777777" w:rsidR="00A13A9C" w:rsidRDefault="00A13A9C" w:rsidP="00C73091">
      <w:pPr>
        <w:widowControl w:val="0"/>
        <w:autoSpaceDE w:val="0"/>
        <w:autoSpaceDN w:val="0"/>
        <w:adjustRightInd w:val="0"/>
        <w:spacing w:after="0" w:line="240" w:lineRule="auto"/>
        <w:rPr>
          <w:rFonts w:cs="Times New Roman"/>
          <w:color w:val="000000"/>
          <w:sz w:val="20"/>
          <w:szCs w:val="20"/>
          <w:lang w:val="fr-FR"/>
        </w:rPr>
      </w:pPr>
      <w:r>
        <w:rPr>
          <w:rStyle w:val="Appelnotedebasdep"/>
        </w:rPr>
        <w:footnoteRef/>
      </w:r>
      <w:r>
        <w:t xml:space="preserve"> </w:t>
      </w:r>
      <w:r>
        <w:rPr>
          <w:rFonts w:cs="Times New Roman"/>
          <w:color w:val="000000"/>
          <w:sz w:val="20"/>
          <w:szCs w:val="20"/>
          <w:lang w:val="fr-FR"/>
        </w:rPr>
        <w:t>Etablissements et emplois selon le canton, la division économique et la classe de taille</w:t>
      </w:r>
    </w:p>
    <w:p w14:paraId="6D3C0BC0" w14:textId="5F2EA21A" w:rsidR="00A13A9C" w:rsidRDefault="00A13A9C" w:rsidP="00C73091">
      <w:pPr>
        <w:widowControl w:val="0"/>
        <w:autoSpaceDE w:val="0"/>
        <w:autoSpaceDN w:val="0"/>
        <w:adjustRightInd w:val="0"/>
        <w:spacing w:after="0" w:line="240" w:lineRule="auto"/>
      </w:pPr>
      <w:r>
        <w:rPr>
          <w:rFonts w:cs="Times New Roman"/>
          <w:color w:val="000000"/>
          <w:sz w:val="20"/>
          <w:szCs w:val="20"/>
          <w:lang w:val="fr-FR"/>
        </w:rPr>
        <w:t xml:space="preserve">(STATENT) : </w:t>
      </w:r>
      <w:r>
        <w:rPr>
          <w:rFonts w:cs="Times New Roman"/>
          <w:color w:val="0563C2"/>
          <w:sz w:val="20"/>
          <w:szCs w:val="20"/>
          <w:lang w:val="fr-FR"/>
        </w:rPr>
        <w:t>http://www.bfs.admin.ch/bfs/portal/fr/index/themen/06/02/blank/data.html#parsys_00031</w:t>
      </w:r>
    </w:p>
  </w:footnote>
  <w:footnote w:id="3">
    <w:p w14:paraId="74B9AB45" w14:textId="77777777" w:rsidR="00A13A9C" w:rsidRDefault="00A13A9C" w:rsidP="006B3958">
      <w:pPr>
        <w:pStyle w:val="Notedebasdepage"/>
      </w:pPr>
      <w:r>
        <w:rPr>
          <w:rStyle w:val="Appelnotedebasdep"/>
        </w:rPr>
        <w:footnoteRef/>
      </w:r>
      <w:r>
        <w:t xml:space="preserve"> Assertions récupérées à partir du Manifeste Agile à l’adresse : </w:t>
      </w:r>
      <w:r w:rsidRPr="00ED50F5">
        <w:t>http://agilemanifesto.org/iso/fr/</w:t>
      </w:r>
    </w:p>
  </w:footnote>
  <w:footnote w:id="4">
    <w:p w14:paraId="09B8A79D" w14:textId="77777777" w:rsidR="00A13A9C" w:rsidRDefault="00A13A9C">
      <w:pPr>
        <w:pStyle w:val="Notedebasdepage"/>
      </w:pPr>
      <w:r>
        <w:rPr>
          <w:rStyle w:val="Appelnotedebasdep"/>
        </w:rPr>
        <w:footnoteRef/>
      </w:r>
      <w:r>
        <w:t xml:space="preserve"> </w:t>
      </w:r>
      <w:r w:rsidRPr="005417A6">
        <w:t>Les chiffres sont repris de la présentation du nouveau scénario « Fashion Game » (http://fr.slideshare.net/PierreMajoriqueLger/new-erpsim-fashion-game-beta-version-by-erpsim-lab).</w:t>
      </w:r>
    </w:p>
  </w:footnote>
  <w:footnote w:id="5">
    <w:p w14:paraId="68B49025" w14:textId="046004ED" w:rsidR="00A13A9C" w:rsidRDefault="00A13A9C">
      <w:pPr>
        <w:pStyle w:val="Notedebasdepage"/>
      </w:pPr>
      <w:r>
        <w:rPr>
          <w:rStyle w:val="Appelnotedebasdep"/>
        </w:rPr>
        <w:footnoteRef/>
      </w:r>
      <w:r>
        <w:t xml:space="preserve"> Définition de PBL par ERPSim® : </w:t>
      </w:r>
      <w:r w:rsidRPr="006D5C03">
        <w:t>https://erpsim.hec.ca/en/explore</w:t>
      </w:r>
    </w:p>
  </w:footnote>
  <w:footnote w:id="6">
    <w:p w14:paraId="25D61220" w14:textId="6776B748" w:rsidR="00A13A9C" w:rsidRDefault="00A13A9C">
      <w:pPr>
        <w:pStyle w:val="Notedebasdepage"/>
      </w:pPr>
      <w:r>
        <w:rPr>
          <w:rStyle w:val="Appelnotedebasdep"/>
        </w:rPr>
        <w:footnoteRef/>
      </w:r>
      <w:r>
        <w:t xml:space="preserve"> </w:t>
      </w:r>
      <w:r w:rsidRPr="008834E8">
        <w:t>https://erpsim.hec.ca/en/explore</w:t>
      </w:r>
    </w:p>
  </w:footnote>
  <w:footnote w:id="7">
    <w:p w14:paraId="1B530281" w14:textId="086BA233" w:rsidR="00A13A9C" w:rsidRDefault="00A13A9C">
      <w:pPr>
        <w:pStyle w:val="Notedebasdepage"/>
      </w:pPr>
      <w:r>
        <w:rPr>
          <w:rStyle w:val="Appelnotedebasdep"/>
        </w:rPr>
        <w:footnoteRef/>
      </w:r>
      <w:r>
        <w:t xml:space="preserve"> </w:t>
      </w:r>
      <w:r w:rsidRPr="008834E8">
        <w:t>https://erpsim.hec.ca/en/explore</w:t>
      </w:r>
    </w:p>
  </w:footnote>
  <w:footnote w:id="8">
    <w:p w14:paraId="549C1113" w14:textId="2B00CE97" w:rsidR="00A13A9C" w:rsidRDefault="00A13A9C">
      <w:pPr>
        <w:pStyle w:val="Notedebasdepage"/>
      </w:pPr>
      <w:r>
        <w:rPr>
          <w:rStyle w:val="Appelnotedebasdep"/>
        </w:rPr>
        <w:footnoteRef/>
      </w:r>
      <w:r>
        <w:t xml:space="preserve"> </w:t>
      </w:r>
      <w:r w:rsidRPr="008834E8">
        <w:t>https://erpsim.hec.ca/en/explore</w:t>
      </w:r>
    </w:p>
  </w:footnote>
  <w:footnote w:id="9">
    <w:p w14:paraId="5937E250" w14:textId="0E4B7382" w:rsidR="00A13A9C" w:rsidRDefault="00A13A9C">
      <w:pPr>
        <w:pStyle w:val="Notedebasdepage"/>
      </w:pPr>
      <w:r>
        <w:rPr>
          <w:rStyle w:val="Appelnotedebasdep"/>
        </w:rPr>
        <w:footnoteRef/>
      </w:r>
      <w:r>
        <w:t xml:space="preserve"> </w:t>
      </w:r>
      <w:r w:rsidRPr="00EC7675">
        <w:t>https://www.odoo.com/fr_FR/</w:t>
      </w:r>
    </w:p>
  </w:footnote>
  <w:footnote w:id="10">
    <w:p w14:paraId="660AA282" w14:textId="55DEB63B" w:rsidR="00A13A9C" w:rsidRDefault="00A13A9C">
      <w:pPr>
        <w:pStyle w:val="Notedebasdepage"/>
      </w:pPr>
      <w:r>
        <w:rPr>
          <w:rStyle w:val="Appelnotedebasdep"/>
        </w:rPr>
        <w:footnoteRef/>
      </w:r>
      <w:r>
        <w:t xml:space="preserve"> </w:t>
      </w:r>
      <w:r w:rsidRPr="004A78C8">
        <w:t>http://www.processus-amelioration.fr/processus-vs-procedure/</w:t>
      </w:r>
    </w:p>
  </w:footnote>
  <w:footnote w:id="11">
    <w:p w14:paraId="7D84B71A" w14:textId="5F76DDB4" w:rsidR="00A13A9C" w:rsidRDefault="00A13A9C">
      <w:pPr>
        <w:pStyle w:val="Notedebasdepage"/>
      </w:pPr>
      <w:r>
        <w:rPr>
          <w:rStyle w:val="Appelnotedebasdep"/>
        </w:rPr>
        <w:footnoteRef/>
      </w:r>
      <w:r>
        <w:t xml:space="preserve"> </w:t>
      </w:r>
      <w:r w:rsidRPr="00DF0683">
        <w:t>http://logistique-pour-tous.fr/flux-pousse-ou-flux-tire/</w:t>
      </w:r>
    </w:p>
  </w:footnote>
  <w:footnote w:id="12">
    <w:p w14:paraId="3E4D4E82" w14:textId="0F3D39D5" w:rsidR="00A13A9C" w:rsidRDefault="00A13A9C">
      <w:pPr>
        <w:pStyle w:val="Notedebasdepage"/>
      </w:pPr>
      <w:r>
        <w:rPr>
          <w:rStyle w:val="Appelnotedebasdep"/>
        </w:rPr>
        <w:footnoteRef/>
      </w:r>
      <w:r>
        <w:t xml:space="preserve"> </w:t>
      </w:r>
      <w:r w:rsidRPr="00C55E4D">
        <w:t>http://logistique-pour-tous.fr/flux-pousse-ou-flux-tire/</w:t>
      </w:r>
    </w:p>
  </w:footnote>
  <w:footnote w:id="13">
    <w:p w14:paraId="156FFE9E" w14:textId="77777777" w:rsidR="00A13A9C" w:rsidRPr="005F2F96" w:rsidRDefault="00A13A9C" w:rsidP="006C205F">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14">
    <w:p w14:paraId="0487AD9F" w14:textId="77777777" w:rsidR="00A13A9C" w:rsidRDefault="00A13A9C" w:rsidP="006C205F">
      <w:pPr>
        <w:pStyle w:val="Notedebasdepage"/>
      </w:pPr>
      <w:r>
        <w:rPr>
          <w:rStyle w:val="Appelnotedebasdep"/>
        </w:rPr>
        <w:footnoteRef/>
      </w:r>
      <w:r>
        <w:t xml:space="preserve"> </w:t>
      </w:r>
      <w:r w:rsidRPr="005A2556">
        <w:t>Les prix sont influencés par Viteos SA pour l’eau, www.brouwland.com pour les différents types de malt, https://www.bieresdumonde.fr/156-levures-de-brasserie pour la levure et de manière subjective pour le miel et le bouquet d’épices.</w:t>
      </w:r>
    </w:p>
  </w:footnote>
  <w:footnote w:id="15">
    <w:p w14:paraId="641C6568" w14:textId="77777777" w:rsidR="00A13A9C" w:rsidRDefault="00A13A9C" w:rsidP="006C205F">
      <w:pPr>
        <w:pStyle w:val="Notedebasdepage"/>
      </w:pPr>
      <w:r>
        <w:rPr>
          <w:rStyle w:val="Appelnotedebasdep"/>
        </w:rPr>
        <w:footnoteRef/>
      </w:r>
      <w:r>
        <w:t xml:space="preserve"> </w:t>
      </w:r>
      <w:r w:rsidRPr="00D51CD4">
        <w:t>Restaurants, discothèques, bars et cafés.</w:t>
      </w:r>
    </w:p>
  </w:footnote>
  <w:footnote w:id="16">
    <w:p w14:paraId="2A1DDD2A" w14:textId="59C5F63C" w:rsidR="00A13A9C" w:rsidRDefault="00A13A9C">
      <w:pPr>
        <w:pStyle w:val="Notedebasdepage"/>
      </w:pPr>
      <w:r>
        <w:rPr>
          <w:rStyle w:val="Appelnotedebasdep"/>
        </w:rPr>
        <w:footnoteRef/>
      </w:r>
      <w:r>
        <w:t xml:space="preserve"> </w:t>
      </w:r>
      <w:r w:rsidRPr="00E7772D">
        <w:t>https://www.odoo.com/documentation/9.0/api_integration.html</w:t>
      </w:r>
    </w:p>
  </w:footnote>
  <w:footnote w:id="17">
    <w:p w14:paraId="498065E5" w14:textId="179EB326" w:rsidR="00A13A9C" w:rsidRDefault="00A13A9C">
      <w:pPr>
        <w:pStyle w:val="Notedebasdepage"/>
      </w:pPr>
      <w:r>
        <w:rPr>
          <w:rStyle w:val="Appelnotedebasdep"/>
        </w:rPr>
        <w:footnoteRef/>
      </w:r>
      <w:r>
        <w:t xml:space="preserve"> Nous n’avons pas trouvé de différence entre ces deux actions. Elles produisent exactement le même résultat. Ce qui convient dans le cadre de nos besoins.</w:t>
      </w:r>
    </w:p>
  </w:footnote>
  <w:footnote w:id="18">
    <w:p w14:paraId="3D3B3784" w14:textId="2314AB2F" w:rsidR="00A13A9C" w:rsidRDefault="00A13A9C">
      <w:pPr>
        <w:pStyle w:val="Notedebasdepage"/>
      </w:pPr>
      <w:r>
        <w:rPr>
          <w:rStyle w:val="Appelnotedebasdep"/>
        </w:rPr>
        <w:footnoteRef/>
      </w:r>
      <w:r>
        <w:t xml:space="preserve"> La sélection du langage doit faire office d’une étude préalable. Principalement afin de vérifier que Odoo® et son API son compatible avec le langage choisi.</w:t>
      </w:r>
    </w:p>
  </w:footnote>
  <w:footnote w:id="19">
    <w:p w14:paraId="16AEC533" w14:textId="60CA7EEB" w:rsidR="00A13A9C" w:rsidRDefault="00A13A9C">
      <w:pPr>
        <w:pStyle w:val="Notedebasdepage"/>
      </w:pPr>
      <w:r>
        <w:rPr>
          <w:rStyle w:val="Appelnotedebasdep"/>
        </w:rPr>
        <w:footnoteRef/>
      </w:r>
      <w:r>
        <w:t xml:space="preserve"> Se référer au chapitre théorique dédié aux APIs.</w:t>
      </w:r>
    </w:p>
  </w:footnote>
  <w:footnote w:id="20">
    <w:p w14:paraId="3F3F973A" w14:textId="77777777" w:rsidR="00A13A9C" w:rsidRDefault="00A13A9C" w:rsidP="00DC3DAF">
      <w:pPr>
        <w:pStyle w:val="Notedebasdepage"/>
      </w:pPr>
      <w:r>
        <w:rPr>
          <w:rStyle w:val="Appelnotedebasdep"/>
        </w:rPr>
        <w:footnoteRef/>
      </w:r>
      <w:r>
        <w:t xml:space="preserve"> </w:t>
      </w:r>
      <w:r w:rsidRPr="00B44E0B">
        <w:rPr>
          <w:color w:val="FF0000"/>
        </w:rPr>
        <w:t>Nous parlons de base car les clients sont créés à la volé à chaque fois qu’une vente se réalise.</w:t>
      </w:r>
      <w:r>
        <w:rPr>
          <w:color w:val="FF0000"/>
        </w:rPr>
        <w:t xml:space="preserve"> (voir si toujours d’actualité en finalité)</w:t>
      </w:r>
    </w:p>
  </w:footnote>
  <w:footnote w:id="21">
    <w:p w14:paraId="059956A1" w14:textId="77777777" w:rsidR="00A13A9C" w:rsidRDefault="00A13A9C" w:rsidP="00DC3DAF">
      <w:pPr>
        <w:pStyle w:val="Notedebasdepage"/>
      </w:pPr>
      <w:r>
        <w:rPr>
          <w:rStyle w:val="Appelnotedebasdep"/>
        </w:rPr>
        <w:footnoteRef/>
      </w:r>
      <w:r>
        <w:t xml:space="preserve"> </w:t>
      </w:r>
      <w:r w:rsidRPr="00B76F67">
        <w:t>https://maven.apache.org/</w:t>
      </w:r>
    </w:p>
  </w:footnote>
  <w:footnote w:id="22">
    <w:p w14:paraId="669D07B2" w14:textId="77777777" w:rsidR="00A13A9C" w:rsidRDefault="00A13A9C" w:rsidP="00DC3DAF">
      <w:pPr>
        <w:pStyle w:val="Notedebasdepage"/>
      </w:pPr>
      <w:r>
        <w:rPr>
          <w:rStyle w:val="Appelnotedebasdep"/>
        </w:rPr>
        <w:footnoteRef/>
      </w:r>
      <w:r>
        <w:t xml:space="preserve"> </w:t>
      </w:r>
      <w:r w:rsidRPr="00B76F67">
        <w:t>https://ws.apache.org/xmlrpc/</w:t>
      </w:r>
    </w:p>
  </w:footnote>
  <w:footnote w:id="23">
    <w:p w14:paraId="313D341F" w14:textId="77777777" w:rsidR="00A13A9C" w:rsidRDefault="00A13A9C" w:rsidP="00DC3DAF">
      <w:pPr>
        <w:pStyle w:val="Notedebasdepage"/>
      </w:pPr>
      <w:r>
        <w:rPr>
          <w:rStyle w:val="Appelnotedebasdep"/>
        </w:rPr>
        <w:footnoteRef/>
      </w:r>
      <w:r>
        <w:t xml:space="preserve"> </w:t>
      </w:r>
      <w:r w:rsidRPr="00B76F67">
        <w:t>http://xmlrpc.scripting.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13D61"/>
    <w:multiLevelType w:val="hybridMultilevel"/>
    <w:tmpl w:val="F342B3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4821FCE"/>
    <w:multiLevelType w:val="hybridMultilevel"/>
    <w:tmpl w:val="9E8846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62A2299"/>
    <w:multiLevelType w:val="hybridMultilevel"/>
    <w:tmpl w:val="DB2A746A"/>
    <w:lvl w:ilvl="0" w:tplc="F54AD1B4">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
    <w:nsid w:val="06760C04"/>
    <w:multiLevelType w:val="hybridMultilevel"/>
    <w:tmpl w:val="2972514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
    <w:nsid w:val="06C90F6E"/>
    <w:multiLevelType w:val="hybridMultilevel"/>
    <w:tmpl w:val="64F2EDBE"/>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5">
    <w:nsid w:val="070C0D65"/>
    <w:multiLevelType w:val="hybridMultilevel"/>
    <w:tmpl w:val="2438D1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0B4C116A"/>
    <w:multiLevelType w:val="hybridMultilevel"/>
    <w:tmpl w:val="AB123D08"/>
    <w:lvl w:ilvl="0" w:tplc="10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7">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14951C0"/>
    <w:multiLevelType w:val="hybridMultilevel"/>
    <w:tmpl w:val="D9A8B10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9">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10">
    <w:nsid w:val="181B74EE"/>
    <w:multiLevelType w:val="hybridMultilevel"/>
    <w:tmpl w:val="34D64B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189008E3"/>
    <w:multiLevelType w:val="hybridMultilevel"/>
    <w:tmpl w:val="3C5AD34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2">
    <w:nsid w:val="1976778F"/>
    <w:multiLevelType w:val="hybridMultilevel"/>
    <w:tmpl w:val="E7F67B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1B13FE0"/>
    <w:multiLevelType w:val="hybridMultilevel"/>
    <w:tmpl w:val="47AA9404"/>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4">
    <w:nsid w:val="22D86FBC"/>
    <w:multiLevelType w:val="hybridMultilevel"/>
    <w:tmpl w:val="2ADCAF4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nsid w:val="23BA47E6"/>
    <w:multiLevelType w:val="hybridMultilevel"/>
    <w:tmpl w:val="FF782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24672FB0"/>
    <w:multiLevelType w:val="hybridMultilevel"/>
    <w:tmpl w:val="78EC9BC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77E515C"/>
    <w:multiLevelType w:val="hybridMultilevel"/>
    <w:tmpl w:val="AF12E7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20">
    <w:nsid w:val="2C322898"/>
    <w:multiLevelType w:val="hybridMultilevel"/>
    <w:tmpl w:val="FA6C952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30375E11"/>
    <w:multiLevelType w:val="hybridMultilevel"/>
    <w:tmpl w:val="160C2E5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2163B8D"/>
    <w:multiLevelType w:val="hybridMultilevel"/>
    <w:tmpl w:val="95D6CB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5">
    <w:nsid w:val="3AED5CEF"/>
    <w:multiLevelType w:val="hybridMultilevel"/>
    <w:tmpl w:val="257ED816"/>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6">
    <w:nsid w:val="4081450D"/>
    <w:multiLevelType w:val="hybridMultilevel"/>
    <w:tmpl w:val="919452F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7">
    <w:nsid w:val="40AC3C7E"/>
    <w:multiLevelType w:val="hybridMultilevel"/>
    <w:tmpl w:val="E4ECDC8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8">
    <w:nsid w:val="44A51F9C"/>
    <w:multiLevelType w:val="hybridMultilevel"/>
    <w:tmpl w:val="C9A668F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9">
    <w:nsid w:val="44BD4962"/>
    <w:multiLevelType w:val="hybridMultilevel"/>
    <w:tmpl w:val="FE1657E8"/>
    <w:lvl w:ilvl="0" w:tplc="040C000F">
      <w:start w:val="1"/>
      <w:numFmt w:val="decimal"/>
      <w:lvlText w:val="%1."/>
      <w:lvlJc w:val="left"/>
      <w:pPr>
        <w:ind w:left="644" w:hanging="360"/>
      </w:p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30">
    <w:nsid w:val="455B7793"/>
    <w:multiLevelType w:val="hybridMultilevel"/>
    <w:tmpl w:val="0CCC3C02"/>
    <w:lvl w:ilvl="0" w:tplc="040C0001">
      <w:start w:val="1"/>
      <w:numFmt w:val="bullet"/>
      <w:lvlText w:val=""/>
      <w:lvlJc w:val="left"/>
      <w:pPr>
        <w:ind w:left="644" w:hanging="360"/>
      </w:pPr>
      <w:rPr>
        <w:rFonts w:ascii="Symbol" w:hAnsi="Symbol"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31">
    <w:nsid w:val="45CC7313"/>
    <w:multiLevelType w:val="hybridMultilevel"/>
    <w:tmpl w:val="D21C352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2">
    <w:nsid w:val="48582B70"/>
    <w:multiLevelType w:val="hybridMultilevel"/>
    <w:tmpl w:val="F4D663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48BB670D"/>
    <w:multiLevelType w:val="hybridMultilevel"/>
    <w:tmpl w:val="4B4057D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4A2818CF"/>
    <w:multiLevelType w:val="hybridMultilevel"/>
    <w:tmpl w:val="E6CA5F60"/>
    <w:lvl w:ilvl="0" w:tplc="F54AD1B4">
      <w:start w:val="1"/>
      <w:numFmt w:val="bullet"/>
      <w:lvlText w:val=""/>
      <w:lvlJc w:val="left"/>
      <w:pPr>
        <w:ind w:left="567" w:hanging="283"/>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5">
    <w:nsid w:val="53E539CD"/>
    <w:multiLevelType w:val="hybridMultilevel"/>
    <w:tmpl w:val="8026AFEC"/>
    <w:lvl w:ilvl="0" w:tplc="F54AD1B4">
      <w:start w:val="1"/>
      <w:numFmt w:val="bullet"/>
      <w:lvlText w:val=""/>
      <w:lvlJc w:val="left"/>
      <w:pPr>
        <w:ind w:left="644"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6">
    <w:nsid w:val="5AEA0C1B"/>
    <w:multiLevelType w:val="hybridMultilevel"/>
    <w:tmpl w:val="9898A0E6"/>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7">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637F4703"/>
    <w:multiLevelType w:val="hybridMultilevel"/>
    <w:tmpl w:val="E4F8B4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55403E5"/>
    <w:multiLevelType w:val="hybridMultilevel"/>
    <w:tmpl w:val="4DFACA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6964020F"/>
    <w:multiLevelType w:val="hybridMultilevel"/>
    <w:tmpl w:val="44C4875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1">
    <w:nsid w:val="6A4474E7"/>
    <w:multiLevelType w:val="hybridMultilevel"/>
    <w:tmpl w:val="2FD45D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num w:numId="1">
    <w:abstractNumId w:val="43"/>
  </w:num>
  <w:num w:numId="2">
    <w:abstractNumId w:val="19"/>
  </w:num>
  <w:num w:numId="3">
    <w:abstractNumId w:val="34"/>
  </w:num>
  <w:num w:numId="4">
    <w:abstractNumId w:val="24"/>
  </w:num>
  <w:num w:numId="5">
    <w:abstractNumId w:val="9"/>
  </w:num>
  <w:num w:numId="6">
    <w:abstractNumId w:val="13"/>
  </w:num>
  <w:num w:numId="7">
    <w:abstractNumId w:val="6"/>
  </w:num>
  <w:num w:numId="8">
    <w:abstractNumId w:val="28"/>
  </w:num>
  <w:num w:numId="9">
    <w:abstractNumId w:val="25"/>
  </w:num>
  <w:num w:numId="10">
    <w:abstractNumId w:val="11"/>
  </w:num>
  <w:num w:numId="11">
    <w:abstractNumId w:val="26"/>
  </w:num>
  <w:num w:numId="12">
    <w:abstractNumId w:val="8"/>
  </w:num>
  <w:num w:numId="13">
    <w:abstractNumId w:val="3"/>
  </w:num>
  <w:num w:numId="14">
    <w:abstractNumId w:val="4"/>
  </w:num>
  <w:num w:numId="15">
    <w:abstractNumId w:val="40"/>
  </w:num>
  <w:num w:numId="16">
    <w:abstractNumId w:val="29"/>
  </w:num>
  <w:num w:numId="17">
    <w:abstractNumId w:val="30"/>
  </w:num>
  <w:num w:numId="18">
    <w:abstractNumId w:val="27"/>
  </w:num>
  <w:num w:numId="19">
    <w:abstractNumId w:val="31"/>
  </w:num>
  <w:num w:numId="20">
    <w:abstractNumId w:val="36"/>
  </w:num>
  <w:num w:numId="21">
    <w:abstractNumId w:val="38"/>
  </w:num>
  <w:num w:numId="22">
    <w:abstractNumId w:val="1"/>
  </w:num>
  <w:num w:numId="23">
    <w:abstractNumId w:val="22"/>
  </w:num>
  <w:num w:numId="24">
    <w:abstractNumId w:val="32"/>
  </w:num>
  <w:num w:numId="25">
    <w:abstractNumId w:val="0"/>
  </w:num>
  <w:num w:numId="26">
    <w:abstractNumId w:val="12"/>
  </w:num>
  <w:num w:numId="27">
    <w:abstractNumId w:val="10"/>
  </w:num>
  <w:num w:numId="28">
    <w:abstractNumId w:val="17"/>
  </w:num>
  <w:num w:numId="29">
    <w:abstractNumId w:val="20"/>
  </w:num>
  <w:num w:numId="30">
    <w:abstractNumId w:val="39"/>
  </w:num>
  <w:num w:numId="31">
    <w:abstractNumId w:val="5"/>
  </w:num>
  <w:num w:numId="32">
    <w:abstractNumId w:val="15"/>
  </w:num>
  <w:num w:numId="33">
    <w:abstractNumId w:val="14"/>
  </w:num>
  <w:num w:numId="34">
    <w:abstractNumId w:val="16"/>
  </w:num>
  <w:num w:numId="35">
    <w:abstractNumId w:val="37"/>
  </w:num>
  <w:num w:numId="36">
    <w:abstractNumId w:val="7"/>
  </w:num>
  <w:num w:numId="37">
    <w:abstractNumId w:val="42"/>
  </w:num>
  <w:num w:numId="38">
    <w:abstractNumId w:val="18"/>
  </w:num>
  <w:num w:numId="39">
    <w:abstractNumId w:val="41"/>
  </w:num>
  <w:num w:numId="40">
    <w:abstractNumId w:val="21"/>
  </w:num>
  <w:num w:numId="41">
    <w:abstractNumId w:val="23"/>
  </w:num>
  <w:num w:numId="42">
    <w:abstractNumId w:val="33"/>
  </w:num>
  <w:num w:numId="43">
    <w:abstractNumId w:val="2"/>
  </w:num>
  <w:num w:numId="44">
    <w:abstractNumId w:val="35"/>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7146"/>
    <w:rsid w:val="000113B5"/>
    <w:rsid w:val="0001142E"/>
    <w:rsid w:val="000134BE"/>
    <w:rsid w:val="00013A0F"/>
    <w:rsid w:val="00015737"/>
    <w:rsid w:val="00017C12"/>
    <w:rsid w:val="00022545"/>
    <w:rsid w:val="0002438A"/>
    <w:rsid w:val="00025F11"/>
    <w:rsid w:val="000321C8"/>
    <w:rsid w:val="000353ED"/>
    <w:rsid w:val="000367A3"/>
    <w:rsid w:val="00040851"/>
    <w:rsid w:val="00043373"/>
    <w:rsid w:val="00044FC9"/>
    <w:rsid w:val="00047E91"/>
    <w:rsid w:val="00057707"/>
    <w:rsid w:val="00063189"/>
    <w:rsid w:val="0006656A"/>
    <w:rsid w:val="00067E97"/>
    <w:rsid w:val="00070026"/>
    <w:rsid w:val="000724CB"/>
    <w:rsid w:val="000776BF"/>
    <w:rsid w:val="0008138D"/>
    <w:rsid w:val="00085F86"/>
    <w:rsid w:val="0009030B"/>
    <w:rsid w:val="00096F4D"/>
    <w:rsid w:val="000976D6"/>
    <w:rsid w:val="000A1817"/>
    <w:rsid w:val="000A25EB"/>
    <w:rsid w:val="000A3A50"/>
    <w:rsid w:val="000A3F84"/>
    <w:rsid w:val="000A64E1"/>
    <w:rsid w:val="000B016B"/>
    <w:rsid w:val="000B250C"/>
    <w:rsid w:val="000B28D7"/>
    <w:rsid w:val="000B5947"/>
    <w:rsid w:val="000B5AF5"/>
    <w:rsid w:val="000C026D"/>
    <w:rsid w:val="000C2985"/>
    <w:rsid w:val="000C2EDA"/>
    <w:rsid w:val="000D0DF5"/>
    <w:rsid w:val="000D78F5"/>
    <w:rsid w:val="000E0739"/>
    <w:rsid w:val="000E0E9E"/>
    <w:rsid w:val="000E7150"/>
    <w:rsid w:val="000F33AD"/>
    <w:rsid w:val="000F7D42"/>
    <w:rsid w:val="00103D7A"/>
    <w:rsid w:val="001142A8"/>
    <w:rsid w:val="0011647B"/>
    <w:rsid w:val="00123E83"/>
    <w:rsid w:val="00124575"/>
    <w:rsid w:val="001321A6"/>
    <w:rsid w:val="001362D8"/>
    <w:rsid w:val="00137634"/>
    <w:rsid w:val="0014465A"/>
    <w:rsid w:val="00144D13"/>
    <w:rsid w:val="00145414"/>
    <w:rsid w:val="001545EA"/>
    <w:rsid w:val="00157463"/>
    <w:rsid w:val="00161FAB"/>
    <w:rsid w:val="0016341A"/>
    <w:rsid w:val="00171C92"/>
    <w:rsid w:val="00172225"/>
    <w:rsid w:val="00172378"/>
    <w:rsid w:val="0017242C"/>
    <w:rsid w:val="00172C1B"/>
    <w:rsid w:val="0017687E"/>
    <w:rsid w:val="001802AD"/>
    <w:rsid w:val="001826E6"/>
    <w:rsid w:val="001902B7"/>
    <w:rsid w:val="001907EE"/>
    <w:rsid w:val="00191ABC"/>
    <w:rsid w:val="001A7FD7"/>
    <w:rsid w:val="001B0C69"/>
    <w:rsid w:val="001B0FB3"/>
    <w:rsid w:val="001B4BEA"/>
    <w:rsid w:val="001B571E"/>
    <w:rsid w:val="001B5BFE"/>
    <w:rsid w:val="001C1A0E"/>
    <w:rsid w:val="001C517B"/>
    <w:rsid w:val="001C570E"/>
    <w:rsid w:val="001D09C8"/>
    <w:rsid w:val="001E0601"/>
    <w:rsid w:val="001E0D03"/>
    <w:rsid w:val="001E3D82"/>
    <w:rsid w:val="001E3D9D"/>
    <w:rsid w:val="001F331E"/>
    <w:rsid w:val="001F6235"/>
    <w:rsid w:val="001F6BCC"/>
    <w:rsid w:val="002001F8"/>
    <w:rsid w:val="00210436"/>
    <w:rsid w:val="00210F97"/>
    <w:rsid w:val="00223070"/>
    <w:rsid w:val="002247F7"/>
    <w:rsid w:val="0023051E"/>
    <w:rsid w:val="00234525"/>
    <w:rsid w:val="00234FF4"/>
    <w:rsid w:val="0023629E"/>
    <w:rsid w:val="00237251"/>
    <w:rsid w:val="002404CF"/>
    <w:rsid w:val="00244F25"/>
    <w:rsid w:val="0024665C"/>
    <w:rsid w:val="00252A2B"/>
    <w:rsid w:val="002613F4"/>
    <w:rsid w:val="00262BD3"/>
    <w:rsid w:val="0026408D"/>
    <w:rsid w:val="00270888"/>
    <w:rsid w:val="002719FF"/>
    <w:rsid w:val="00282811"/>
    <w:rsid w:val="0029388C"/>
    <w:rsid w:val="002939A1"/>
    <w:rsid w:val="002A0EB2"/>
    <w:rsid w:val="002A426E"/>
    <w:rsid w:val="002A5CB3"/>
    <w:rsid w:val="002A6E4C"/>
    <w:rsid w:val="002A7AEA"/>
    <w:rsid w:val="002B10DF"/>
    <w:rsid w:val="002B1A93"/>
    <w:rsid w:val="002B3024"/>
    <w:rsid w:val="002B3164"/>
    <w:rsid w:val="002B364A"/>
    <w:rsid w:val="002B3660"/>
    <w:rsid w:val="002C5E85"/>
    <w:rsid w:val="002C7DBC"/>
    <w:rsid w:val="002D0189"/>
    <w:rsid w:val="002D27E8"/>
    <w:rsid w:val="002E00C7"/>
    <w:rsid w:val="002E577E"/>
    <w:rsid w:val="002E5A9E"/>
    <w:rsid w:val="002E6123"/>
    <w:rsid w:val="002E6A52"/>
    <w:rsid w:val="002F2291"/>
    <w:rsid w:val="002F27C5"/>
    <w:rsid w:val="002F6158"/>
    <w:rsid w:val="002F6C2F"/>
    <w:rsid w:val="00301EC3"/>
    <w:rsid w:val="003053AC"/>
    <w:rsid w:val="00307E3E"/>
    <w:rsid w:val="00312BB3"/>
    <w:rsid w:val="00313FB3"/>
    <w:rsid w:val="00315185"/>
    <w:rsid w:val="003163F7"/>
    <w:rsid w:val="00316D6F"/>
    <w:rsid w:val="0032672D"/>
    <w:rsid w:val="00326FC6"/>
    <w:rsid w:val="00327F71"/>
    <w:rsid w:val="003307BC"/>
    <w:rsid w:val="003311C8"/>
    <w:rsid w:val="00333F6C"/>
    <w:rsid w:val="00340A6B"/>
    <w:rsid w:val="00341186"/>
    <w:rsid w:val="00341763"/>
    <w:rsid w:val="00342A57"/>
    <w:rsid w:val="0034550C"/>
    <w:rsid w:val="003461D3"/>
    <w:rsid w:val="00346B3D"/>
    <w:rsid w:val="003503C7"/>
    <w:rsid w:val="00355722"/>
    <w:rsid w:val="003565F3"/>
    <w:rsid w:val="00360FBD"/>
    <w:rsid w:val="0036239E"/>
    <w:rsid w:val="003628C4"/>
    <w:rsid w:val="003649C9"/>
    <w:rsid w:val="00366165"/>
    <w:rsid w:val="003665AD"/>
    <w:rsid w:val="00371746"/>
    <w:rsid w:val="003728F3"/>
    <w:rsid w:val="003750C2"/>
    <w:rsid w:val="00376CFA"/>
    <w:rsid w:val="00377F27"/>
    <w:rsid w:val="00380344"/>
    <w:rsid w:val="00380412"/>
    <w:rsid w:val="00383869"/>
    <w:rsid w:val="00384E92"/>
    <w:rsid w:val="00391600"/>
    <w:rsid w:val="00392B83"/>
    <w:rsid w:val="003A05DE"/>
    <w:rsid w:val="003A42F7"/>
    <w:rsid w:val="003A4596"/>
    <w:rsid w:val="003B0183"/>
    <w:rsid w:val="003C054D"/>
    <w:rsid w:val="003C1D61"/>
    <w:rsid w:val="003C5B2C"/>
    <w:rsid w:val="003D280E"/>
    <w:rsid w:val="003D327F"/>
    <w:rsid w:val="003D4537"/>
    <w:rsid w:val="003D5B99"/>
    <w:rsid w:val="003D6434"/>
    <w:rsid w:val="003E075D"/>
    <w:rsid w:val="003E43BC"/>
    <w:rsid w:val="003E7139"/>
    <w:rsid w:val="003F1E45"/>
    <w:rsid w:val="003F4AAD"/>
    <w:rsid w:val="003F722C"/>
    <w:rsid w:val="00403A11"/>
    <w:rsid w:val="00405E0B"/>
    <w:rsid w:val="00406340"/>
    <w:rsid w:val="004079D3"/>
    <w:rsid w:val="004103B4"/>
    <w:rsid w:val="0041236D"/>
    <w:rsid w:val="00413DAA"/>
    <w:rsid w:val="004227BC"/>
    <w:rsid w:val="00423D85"/>
    <w:rsid w:val="004301E5"/>
    <w:rsid w:val="00434E4C"/>
    <w:rsid w:val="0043583C"/>
    <w:rsid w:val="00442016"/>
    <w:rsid w:val="00442B87"/>
    <w:rsid w:val="004514C9"/>
    <w:rsid w:val="00453CAB"/>
    <w:rsid w:val="00454272"/>
    <w:rsid w:val="00456E15"/>
    <w:rsid w:val="00457655"/>
    <w:rsid w:val="004576DB"/>
    <w:rsid w:val="004579CE"/>
    <w:rsid w:val="00464F8B"/>
    <w:rsid w:val="0047288D"/>
    <w:rsid w:val="004736AD"/>
    <w:rsid w:val="00475535"/>
    <w:rsid w:val="00483AF7"/>
    <w:rsid w:val="004915B1"/>
    <w:rsid w:val="00491CF1"/>
    <w:rsid w:val="00491E71"/>
    <w:rsid w:val="00494A06"/>
    <w:rsid w:val="00494F4A"/>
    <w:rsid w:val="00495D4D"/>
    <w:rsid w:val="00497AA2"/>
    <w:rsid w:val="004A186F"/>
    <w:rsid w:val="004A78C8"/>
    <w:rsid w:val="004B7247"/>
    <w:rsid w:val="004B7863"/>
    <w:rsid w:val="004C024E"/>
    <w:rsid w:val="004C208E"/>
    <w:rsid w:val="004C313C"/>
    <w:rsid w:val="004C5986"/>
    <w:rsid w:val="004D2219"/>
    <w:rsid w:val="004D5AB9"/>
    <w:rsid w:val="004D6667"/>
    <w:rsid w:val="004D7133"/>
    <w:rsid w:val="004D7354"/>
    <w:rsid w:val="004E4264"/>
    <w:rsid w:val="004E4AB8"/>
    <w:rsid w:val="004F4FCE"/>
    <w:rsid w:val="00505422"/>
    <w:rsid w:val="00511420"/>
    <w:rsid w:val="00516D5C"/>
    <w:rsid w:val="00523C12"/>
    <w:rsid w:val="0052677D"/>
    <w:rsid w:val="00526C8B"/>
    <w:rsid w:val="00532597"/>
    <w:rsid w:val="0053275F"/>
    <w:rsid w:val="00534E76"/>
    <w:rsid w:val="00535D4E"/>
    <w:rsid w:val="0054072F"/>
    <w:rsid w:val="005417A6"/>
    <w:rsid w:val="00541EC5"/>
    <w:rsid w:val="00542467"/>
    <w:rsid w:val="00544F0E"/>
    <w:rsid w:val="00546463"/>
    <w:rsid w:val="005507FA"/>
    <w:rsid w:val="00553925"/>
    <w:rsid w:val="00555CCD"/>
    <w:rsid w:val="00555DE8"/>
    <w:rsid w:val="005618D9"/>
    <w:rsid w:val="00563AFC"/>
    <w:rsid w:val="005647D2"/>
    <w:rsid w:val="005710A0"/>
    <w:rsid w:val="005733E1"/>
    <w:rsid w:val="005836C8"/>
    <w:rsid w:val="00584790"/>
    <w:rsid w:val="0058517F"/>
    <w:rsid w:val="005854D4"/>
    <w:rsid w:val="005854E1"/>
    <w:rsid w:val="0059001B"/>
    <w:rsid w:val="00595DB2"/>
    <w:rsid w:val="005A2556"/>
    <w:rsid w:val="005B5330"/>
    <w:rsid w:val="005B7EC3"/>
    <w:rsid w:val="005C319D"/>
    <w:rsid w:val="005C3B23"/>
    <w:rsid w:val="005C730D"/>
    <w:rsid w:val="005D571D"/>
    <w:rsid w:val="005E0A9C"/>
    <w:rsid w:val="005E21E4"/>
    <w:rsid w:val="005E4537"/>
    <w:rsid w:val="005E4F03"/>
    <w:rsid w:val="005E6F0B"/>
    <w:rsid w:val="005F2F96"/>
    <w:rsid w:val="005F5899"/>
    <w:rsid w:val="005F655E"/>
    <w:rsid w:val="0060164D"/>
    <w:rsid w:val="0060253C"/>
    <w:rsid w:val="00602E01"/>
    <w:rsid w:val="00604E8E"/>
    <w:rsid w:val="0060742C"/>
    <w:rsid w:val="00611330"/>
    <w:rsid w:val="00614C81"/>
    <w:rsid w:val="00617CAE"/>
    <w:rsid w:val="00622E60"/>
    <w:rsid w:val="00625369"/>
    <w:rsid w:val="006256EA"/>
    <w:rsid w:val="00625D02"/>
    <w:rsid w:val="00640203"/>
    <w:rsid w:val="00641F11"/>
    <w:rsid w:val="006422CC"/>
    <w:rsid w:val="00643788"/>
    <w:rsid w:val="00645B27"/>
    <w:rsid w:val="0064603E"/>
    <w:rsid w:val="00647B77"/>
    <w:rsid w:val="0065617B"/>
    <w:rsid w:val="0066465E"/>
    <w:rsid w:val="006661A7"/>
    <w:rsid w:val="006661F6"/>
    <w:rsid w:val="0066640E"/>
    <w:rsid w:val="006700F6"/>
    <w:rsid w:val="0067240D"/>
    <w:rsid w:val="00682A47"/>
    <w:rsid w:val="00682EE7"/>
    <w:rsid w:val="00684F41"/>
    <w:rsid w:val="006865C0"/>
    <w:rsid w:val="00687AF9"/>
    <w:rsid w:val="00690D7A"/>
    <w:rsid w:val="0069432B"/>
    <w:rsid w:val="006946A5"/>
    <w:rsid w:val="00694B6D"/>
    <w:rsid w:val="00695ED4"/>
    <w:rsid w:val="00696A95"/>
    <w:rsid w:val="00696E8D"/>
    <w:rsid w:val="006A2416"/>
    <w:rsid w:val="006A36C8"/>
    <w:rsid w:val="006A4934"/>
    <w:rsid w:val="006B1AAD"/>
    <w:rsid w:val="006B25EE"/>
    <w:rsid w:val="006B3958"/>
    <w:rsid w:val="006B4B8D"/>
    <w:rsid w:val="006B6CF3"/>
    <w:rsid w:val="006C205F"/>
    <w:rsid w:val="006D1153"/>
    <w:rsid w:val="006D126D"/>
    <w:rsid w:val="006D13F1"/>
    <w:rsid w:val="006D3E4C"/>
    <w:rsid w:val="006D5C03"/>
    <w:rsid w:val="006E0588"/>
    <w:rsid w:val="006E1BBE"/>
    <w:rsid w:val="006E1E53"/>
    <w:rsid w:val="006E2479"/>
    <w:rsid w:val="006E2549"/>
    <w:rsid w:val="006F0DC0"/>
    <w:rsid w:val="006F1D20"/>
    <w:rsid w:val="006F20B7"/>
    <w:rsid w:val="006F6528"/>
    <w:rsid w:val="006F6AE8"/>
    <w:rsid w:val="006F749D"/>
    <w:rsid w:val="00702422"/>
    <w:rsid w:val="00702520"/>
    <w:rsid w:val="00703084"/>
    <w:rsid w:val="00707D08"/>
    <w:rsid w:val="007102DC"/>
    <w:rsid w:val="00723FCF"/>
    <w:rsid w:val="007264DA"/>
    <w:rsid w:val="0072713F"/>
    <w:rsid w:val="007279F5"/>
    <w:rsid w:val="00727B61"/>
    <w:rsid w:val="00727F3C"/>
    <w:rsid w:val="00732ADB"/>
    <w:rsid w:val="00733EEC"/>
    <w:rsid w:val="00734333"/>
    <w:rsid w:val="00737326"/>
    <w:rsid w:val="0073745A"/>
    <w:rsid w:val="007401EE"/>
    <w:rsid w:val="00741F67"/>
    <w:rsid w:val="00743301"/>
    <w:rsid w:val="007441C2"/>
    <w:rsid w:val="00752022"/>
    <w:rsid w:val="00752AFD"/>
    <w:rsid w:val="00763B7A"/>
    <w:rsid w:val="00772D72"/>
    <w:rsid w:val="00774F73"/>
    <w:rsid w:val="00774FA5"/>
    <w:rsid w:val="0078566D"/>
    <w:rsid w:val="00793804"/>
    <w:rsid w:val="007A042A"/>
    <w:rsid w:val="007A0600"/>
    <w:rsid w:val="007A0870"/>
    <w:rsid w:val="007A36AE"/>
    <w:rsid w:val="007A70DE"/>
    <w:rsid w:val="007B1611"/>
    <w:rsid w:val="007B1B4D"/>
    <w:rsid w:val="007B3CAE"/>
    <w:rsid w:val="007B3FA7"/>
    <w:rsid w:val="007B6BF9"/>
    <w:rsid w:val="007D1DF0"/>
    <w:rsid w:val="007E367B"/>
    <w:rsid w:val="007E5C7F"/>
    <w:rsid w:val="007E7FFB"/>
    <w:rsid w:val="007F1B7E"/>
    <w:rsid w:val="007F1DD6"/>
    <w:rsid w:val="007F4517"/>
    <w:rsid w:val="007F46E2"/>
    <w:rsid w:val="008045B3"/>
    <w:rsid w:val="008046F7"/>
    <w:rsid w:val="00806EDA"/>
    <w:rsid w:val="00810802"/>
    <w:rsid w:val="0081231E"/>
    <w:rsid w:val="008230C1"/>
    <w:rsid w:val="008250D6"/>
    <w:rsid w:val="008265CF"/>
    <w:rsid w:val="0083176F"/>
    <w:rsid w:val="00832523"/>
    <w:rsid w:val="00841333"/>
    <w:rsid w:val="0084330D"/>
    <w:rsid w:val="00843636"/>
    <w:rsid w:val="00844AB0"/>
    <w:rsid w:val="00851178"/>
    <w:rsid w:val="0085190F"/>
    <w:rsid w:val="00852526"/>
    <w:rsid w:val="00853630"/>
    <w:rsid w:val="00853D97"/>
    <w:rsid w:val="00854441"/>
    <w:rsid w:val="008552D2"/>
    <w:rsid w:val="00857946"/>
    <w:rsid w:val="00863755"/>
    <w:rsid w:val="008676DC"/>
    <w:rsid w:val="00876110"/>
    <w:rsid w:val="008834E8"/>
    <w:rsid w:val="00884D59"/>
    <w:rsid w:val="008865A9"/>
    <w:rsid w:val="008866CF"/>
    <w:rsid w:val="00891408"/>
    <w:rsid w:val="00891BA2"/>
    <w:rsid w:val="00896BD5"/>
    <w:rsid w:val="008A30EE"/>
    <w:rsid w:val="008A6758"/>
    <w:rsid w:val="008A6F90"/>
    <w:rsid w:val="008B189F"/>
    <w:rsid w:val="008B352F"/>
    <w:rsid w:val="008B66C7"/>
    <w:rsid w:val="008C0DBA"/>
    <w:rsid w:val="008C2071"/>
    <w:rsid w:val="008C2EC8"/>
    <w:rsid w:val="008C37F5"/>
    <w:rsid w:val="008C58D8"/>
    <w:rsid w:val="008D42B3"/>
    <w:rsid w:val="008D4755"/>
    <w:rsid w:val="008D57F8"/>
    <w:rsid w:val="008E4B4E"/>
    <w:rsid w:val="008F04B5"/>
    <w:rsid w:val="008F0883"/>
    <w:rsid w:val="008F29B3"/>
    <w:rsid w:val="008F67C0"/>
    <w:rsid w:val="008F7727"/>
    <w:rsid w:val="00901BA6"/>
    <w:rsid w:val="00902BBD"/>
    <w:rsid w:val="00902BC6"/>
    <w:rsid w:val="00904EB9"/>
    <w:rsid w:val="00906BF4"/>
    <w:rsid w:val="0091229E"/>
    <w:rsid w:val="00913302"/>
    <w:rsid w:val="0091618B"/>
    <w:rsid w:val="009165EC"/>
    <w:rsid w:val="00917DBA"/>
    <w:rsid w:val="00920C2B"/>
    <w:rsid w:val="00921A8E"/>
    <w:rsid w:val="00921FED"/>
    <w:rsid w:val="009270C2"/>
    <w:rsid w:val="00937F9E"/>
    <w:rsid w:val="009408EC"/>
    <w:rsid w:val="0094301F"/>
    <w:rsid w:val="009438F1"/>
    <w:rsid w:val="00947895"/>
    <w:rsid w:val="0095145F"/>
    <w:rsid w:val="009644CA"/>
    <w:rsid w:val="009666DC"/>
    <w:rsid w:val="009703AF"/>
    <w:rsid w:val="00980A40"/>
    <w:rsid w:val="009827C7"/>
    <w:rsid w:val="00984737"/>
    <w:rsid w:val="009854C5"/>
    <w:rsid w:val="009863D3"/>
    <w:rsid w:val="00995A35"/>
    <w:rsid w:val="00996E60"/>
    <w:rsid w:val="009A400A"/>
    <w:rsid w:val="009A63EB"/>
    <w:rsid w:val="009A6B80"/>
    <w:rsid w:val="009B580A"/>
    <w:rsid w:val="009B6FEE"/>
    <w:rsid w:val="009C05CC"/>
    <w:rsid w:val="009C60FB"/>
    <w:rsid w:val="009D19E1"/>
    <w:rsid w:val="009D2258"/>
    <w:rsid w:val="009D2DE3"/>
    <w:rsid w:val="009E2687"/>
    <w:rsid w:val="009F0063"/>
    <w:rsid w:val="009F025E"/>
    <w:rsid w:val="009F1DCD"/>
    <w:rsid w:val="009F621E"/>
    <w:rsid w:val="009F7A1A"/>
    <w:rsid w:val="00A02278"/>
    <w:rsid w:val="00A04272"/>
    <w:rsid w:val="00A0430C"/>
    <w:rsid w:val="00A05C80"/>
    <w:rsid w:val="00A05FEE"/>
    <w:rsid w:val="00A10519"/>
    <w:rsid w:val="00A12BF6"/>
    <w:rsid w:val="00A13006"/>
    <w:rsid w:val="00A13A9C"/>
    <w:rsid w:val="00A14166"/>
    <w:rsid w:val="00A160E2"/>
    <w:rsid w:val="00A23BEC"/>
    <w:rsid w:val="00A30458"/>
    <w:rsid w:val="00A323F2"/>
    <w:rsid w:val="00A34C35"/>
    <w:rsid w:val="00A358DD"/>
    <w:rsid w:val="00A376EA"/>
    <w:rsid w:val="00A4041B"/>
    <w:rsid w:val="00A4210F"/>
    <w:rsid w:val="00A45088"/>
    <w:rsid w:val="00A47A38"/>
    <w:rsid w:val="00A53183"/>
    <w:rsid w:val="00A55AC2"/>
    <w:rsid w:val="00A652AF"/>
    <w:rsid w:val="00A7413C"/>
    <w:rsid w:val="00A75956"/>
    <w:rsid w:val="00A82A71"/>
    <w:rsid w:val="00A86568"/>
    <w:rsid w:val="00A868E4"/>
    <w:rsid w:val="00A86CD3"/>
    <w:rsid w:val="00A87D88"/>
    <w:rsid w:val="00A92613"/>
    <w:rsid w:val="00A955CE"/>
    <w:rsid w:val="00AA36A7"/>
    <w:rsid w:val="00AA4B12"/>
    <w:rsid w:val="00AA6679"/>
    <w:rsid w:val="00AB09AE"/>
    <w:rsid w:val="00AB238C"/>
    <w:rsid w:val="00AB28CF"/>
    <w:rsid w:val="00AC005B"/>
    <w:rsid w:val="00AC41FF"/>
    <w:rsid w:val="00AC516F"/>
    <w:rsid w:val="00AC5CDB"/>
    <w:rsid w:val="00AC790C"/>
    <w:rsid w:val="00AC7F30"/>
    <w:rsid w:val="00AD3597"/>
    <w:rsid w:val="00AD4CAA"/>
    <w:rsid w:val="00AD66BC"/>
    <w:rsid w:val="00AD722A"/>
    <w:rsid w:val="00AE1A10"/>
    <w:rsid w:val="00AF0469"/>
    <w:rsid w:val="00AF2ACC"/>
    <w:rsid w:val="00AF4C80"/>
    <w:rsid w:val="00AF5427"/>
    <w:rsid w:val="00B00355"/>
    <w:rsid w:val="00B018AC"/>
    <w:rsid w:val="00B01E4A"/>
    <w:rsid w:val="00B042F0"/>
    <w:rsid w:val="00B07088"/>
    <w:rsid w:val="00B12746"/>
    <w:rsid w:val="00B21133"/>
    <w:rsid w:val="00B26053"/>
    <w:rsid w:val="00B30C9E"/>
    <w:rsid w:val="00B31052"/>
    <w:rsid w:val="00B36415"/>
    <w:rsid w:val="00B4060D"/>
    <w:rsid w:val="00B42F71"/>
    <w:rsid w:val="00B442CC"/>
    <w:rsid w:val="00B44E0B"/>
    <w:rsid w:val="00B5441C"/>
    <w:rsid w:val="00B63B81"/>
    <w:rsid w:val="00B64BFA"/>
    <w:rsid w:val="00B64D78"/>
    <w:rsid w:val="00B70F13"/>
    <w:rsid w:val="00B716AA"/>
    <w:rsid w:val="00B71DFF"/>
    <w:rsid w:val="00B74E71"/>
    <w:rsid w:val="00B76F67"/>
    <w:rsid w:val="00B80892"/>
    <w:rsid w:val="00B80BD9"/>
    <w:rsid w:val="00B83C9E"/>
    <w:rsid w:val="00B87E67"/>
    <w:rsid w:val="00B90D88"/>
    <w:rsid w:val="00B9106E"/>
    <w:rsid w:val="00B94AE9"/>
    <w:rsid w:val="00B9597F"/>
    <w:rsid w:val="00BA20BE"/>
    <w:rsid w:val="00BA2615"/>
    <w:rsid w:val="00BA391A"/>
    <w:rsid w:val="00BA5925"/>
    <w:rsid w:val="00BA5D37"/>
    <w:rsid w:val="00BB7D2C"/>
    <w:rsid w:val="00BC0571"/>
    <w:rsid w:val="00BC0634"/>
    <w:rsid w:val="00BC6B50"/>
    <w:rsid w:val="00BC742A"/>
    <w:rsid w:val="00BD2187"/>
    <w:rsid w:val="00BD2C6E"/>
    <w:rsid w:val="00BD522A"/>
    <w:rsid w:val="00BD5781"/>
    <w:rsid w:val="00BE0433"/>
    <w:rsid w:val="00BE0A5D"/>
    <w:rsid w:val="00BE2EB2"/>
    <w:rsid w:val="00BE34ED"/>
    <w:rsid w:val="00BF0200"/>
    <w:rsid w:val="00BF12B2"/>
    <w:rsid w:val="00BF2324"/>
    <w:rsid w:val="00BF374F"/>
    <w:rsid w:val="00BF46B8"/>
    <w:rsid w:val="00BF5D33"/>
    <w:rsid w:val="00C0398F"/>
    <w:rsid w:val="00C10C82"/>
    <w:rsid w:val="00C10F06"/>
    <w:rsid w:val="00C11DD4"/>
    <w:rsid w:val="00C1616E"/>
    <w:rsid w:val="00C2373B"/>
    <w:rsid w:val="00C24412"/>
    <w:rsid w:val="00C264F8"/>
    <w:rsid w:val="00C27129"/>
    <w:rsid w:val="00C27AA7"/>
    <w:rsid w:val="00C305B3"/>
    <w:rsid w:val="00C3534F"/>
    <w:rsid w:val="00C37345"/>
    <w:rsid w:val="00C40835"/>
    <w:rsid w:val="00C408BA"/>
    <w:rsid w:val="00C4320C"/>
    <w:rsid w:val="00C4475D"/>
    <w:rsid w:val="00C46A83"/>
    <w:rsid w:val="00C5035C"/>
    <w:rsid w:val="00C52097"/>
    <w:rsid w:val="00C55372"/>
    <w:rsid w:val="00C55E4D"/>
    <w:rsid w:val="00C64621"/>
    <w:rsid w:val="00C65791"/>
    <w:rsid w:val="00C676E2"/>
    <w:rsid w:val="00C72B8B"/>
    <w:rsid w:val="00C73091"/>
    <w:rsid w:val="00C758CC"/>
    <w:rsid w:val="00C771C1"/>
    <w:rsid w:val="00C80586"/>
    <w:rsid w:val="00C82789"/>
    <w:rsid w:val="00C90560"/>
    <w:rsid w:val="00C91D48"/>
    <w:rsid w:val="00C927A4"/>
    <w:rsid w:val="00C94970"/>
    <w:rsid w:val="00CA1EA5"/>
    <w:rsid w:val="00CA62A2"/>
    <w:rsid w:val="00CA670A"/>
    <w:rsid w:val="00CA695B"/>
    <w:rsid w:val="00CA7E3C"/>
    <w:rsid w:val="00CB0184"/>
    <w:rsid w:val="00CB035C"/>
    <w:rsid w:val="00CC0180"/>
    <w:rsid w:val="00CC0B4E"/>
    <w:rsid w:val="00CC2307"/>
    <w:rsid w:val="00CC24DD"/>
    <w:rsid w:val="00CC5C48"/>
    <w:rsid w:val="00CC6169"/>
    <w:rsid w:val="00CC6E78"/>
    <w:rsid w:val="00CD51F0"/>
    <w:rsid w:val="00CD6891"/>
    <w:rsid w:val="00CD7BDB"/>
    <w:rsid w:val="00CE21A0"/>
    <w:rsid w:val="00CE2BD8"/>
    <w:rsid w:val="00CE5797"/>
    <w:rsid w:val="00CE60E8"/>
    <w:rsid w:val="00CE6708"/>
    <w:rsid w:val="00CE7ABD"/>
    <w:rsid w:val="00CF09E9"/>
    <w:rsid w:val="00CF3C2F"/>
    <w:rsid w:val="00CF5BDB"/>
    <w:rsid w:val="00CF5D53"/>
    <w:rsid w:val="00D00CE7"/>
    <w:rsid w:val="00D011E3"/>
    <w:rsid w:val="00D01491"/>
    <w:rsid w:val="00D026E7"/>
    <w:rsid w:val="00D0282D"/>
    <w:rsid w:val="00D06C7B"/>
    <w:rsid w:val="00D06D5E"/>
    <w:rsid w:val="00D11DBE"/>
    <w:rsid w:val="00D133FC"/>
    <w:rsid w:val="00D153EB"/>
    <w:rsid w:val="00D162F1"/>
    <w:rsid w:val="00D16982"/>
    <w:rsid w:val="00D2077D"/>
    <w:rsid w:val="00D2270F"/>
    <w:rsid w:val="00D22EC7"/>
    <w:rsid w:val="00D25849"/>
    <w:rsid w:val="00D31A6C"/>
    <w:rsid w:val="00D330DE"/>
    <w:rsid w:val="00D338C1"/>
    <w:rsid w:val="00D373E4"/>
    <w:rsid w:val="00D4012C"/>
    <w:rsid w:val="00D414D3"/>
    <w:rsid w:val="00D4373A"/>
    <w:rsid w:val="00D47EB9"/>
    <w:rsid w:val="00D51CD4"/>
    <w:rsid w:val="00D52A18"/>
    <w:rsid w:val="00D54D2B"/>
    <w:rsid w:val="00D55508"/>
    <w:rsid w:val="00D62388"/>
    <w:rsid w:val="00D63079"/>
    <w:rsid w:val="00D6539F"/>
    <w:rsid w:val="00D65542"/>
    <w:rsid w:val="00D71141"/>
    <w:rsid w:val="00D7440F"/>
    <w:rsid w:val="00D7470F"/>
    <w:rsid w:val="00D75E59"/>
    <w:rsid w:val="00D771E4"/>
    <w:rsid w:val="00D82299"/>
    <w:rsid w:val="00D826A4"/>
    <w:rsid w:val="00D8460B"/>
    <w:rsid w:val="00D8579D"/>
    <w:rsid w:val="00D87A9B"/>
    <w:rsid w:val="00D904C0"/>
    <w:rsid w:val="00D90EC1"/>
    <w:rsid w:val="00D91B0A"/>
    <w:rsid w:val="00D95280"/>
    <w:rsid w:val="00DA11B9"/>
    <w:rsid w:val="00DA183E"/>
    <w:rsid w:val="00DA5D96"/>
    <w:rsid w:val="00DB603C"/>
    <w:rsid w:val="00DB79BF"/>
    <w:rsid w:val="00DB7F63"/>
    <w:rsid w:val="00DC27CD"/>
    <w:rsid w:val="00DC3DAF"/>
    <w:rsid w:val="00DC5791"/>
    <w:rsid w:val="00DD1E85"/>
    <w:rsid w:val="00DD35D8"/>
    <w:rsid w:val="00DD55E7"/>
    <w:rsid w:val="00DE2159"/>
    <w:rsid w:val="00DE6558"/>
    <w:rsid w:val="00DE7083"/>
    <w:rsid w:val="00DF060B"/>
    <w:rsid w:val="00DF0683"/>
    <w:rsid w:val="00DF32F9"/>
    <w:rsid w:val="00DF37A1"/>
    <w:rsid w:val="00DF667C"/>
    <w:rsid w:val="00E02A6E"/>
    <w:rsid w:val="00E034E1"/>
    <w:rsid w:val="00E043E1"/>
    <w:rsid w:val="00E04DE5"/>
    <w:rsid w:val="00E11FF2"/>
    <w:rsid w:val="00E1219B"/>
    <w:rsid w:val="00E22A1D"/>
    <w:rsid w:val="00E24CF0"/>
    <w:rsid w:val="00E32C61"/>
    <w:rsid w:val="00E41705"/>
    <w:rsid w:val="00E42D21"/>
    <w:rsid w:val="00E47F87"/>
    <w:rsid w:val="00E51139"/>
    <w:rsid w:val="00E52E94"/>
    <w:rsid w:val="00E530BA"/>
    <w:rsid w:val="00E53435"/>
    <w:rsid w:val="00E5577F"/>
    <w:rsid w:val="00E6133C"/>
    <w:rsid w:val="00E62BC9"/>
    <w:rsid w:val="00E640C3"/>
    <w:rsid w:val="00E64502"/>
    <w:rsid w:val="00E64B20"/>
    <w:rsid w:val="00E67EA6"/>
    <w:rsid w:val="00E72D87"/>
    <w:rsid w:val="00E744E6"/>
    <w:rsid w:val="00E76398"/>
    <w:rsid w:val="00E7772D"/>
    <w:rsid w:val="00E81C82"/>
    <w:rsid w:val="00E8326D"/>
    <w:rsid w:val="00E849ED"/>
    <w:rsid w:val="00E90BFA"/>
    <w:rsid w:val="00E9556D"/>
    <w:rsid w:val="00EA29F2"/>
    <w:rsid w:val="00EA36B5"/>
    <w:rsid w:val="00EA50E8"/>
    <w:rsid w:val="00EA52F1"/>
    <w:rsid w:val="00EB1AD0"/>
    <w:rsid w:val="00EB319A"/>
    <w:rsid w:val="00EB7155"/>
    <w:rsid w:val="00EC7675"/>
    <w:rsid w:val="00ED076A"/>
    <w:rsid w:val="00ED1D94"/>
    <w:rsid w:val="00ED1FF5"/>
    <w:rsid w:val="00ED50F5"/>
    <w:rsid w:val="00ED5D5A"/>
    <w:rsid w:val="00ED6725"/>
    <w:rsid w:val="00ED6E18"/>
    <w:rsid w:val="00EE0749"/>
    <w:rsid w:val="00EE211D"/>
    <w:rsid w:val="00EE2253"/>
    <w:rsid w:val="00EE2D50"/>
    <w:rsid w:val="00EE375B"/>
    <w:rsid w:val="00EE44B6"/>
    <w:rsid w:val="00EE4CD3"/>
    <w:rsid w:val="00EF0DC0"/>
    <w:rsid w:val="00EF2613"/>
    <w:rsid w:val="00EF56E2"/>
    <w:rsid w:val="00EF6CFD"/>
    <w:rsid w:val="00F01725"/>
    <w:rsid w:val="00F0654E"/>
    <w:rsid w:val="00F066DA"/>
    <w:rsid w:val="00F10BBC"/>
    <w:rsid w:val="00F1666C"/>
    <w:rsid w:val="00F2000C"/>
    <w:rsid w:val="00F23A9B"/>
    <w:rsid w:val="00F262DB"/>
    <w:rsid w:val="00F2693B"/>
    <w:rsid w:val="00F31382"/>
    <w:rsid w:val="00F36F22"/>
    <w:rsid w:val="00F3702F"/>
    <w:rsid w:val="00F37856"/>
    <w:rsid w:val="00F37FDE"/>
    <w:rsid w:val="00F42A10"/>
    <w:rsid w:val="00F502C2"/>
    <w:rsid w:val="00F54909"/>
    <w:rsid w:val="00F5593D"/>
    <w:rsid w:val="00F57A2E"/>
    <w:rsid w:val="00F607EB"/>
    <w:rsid w:val="00F610A7"/>
    <w:rsid w:val="00F61321"/>
    <w:rsid w:val="00F6167E"/>
    <w:rsid w:val="00F66A62"/>
    <w:rsid w:val="00F711E6"/>
    <w:rsid w:val="00F72569"/>
    <w:rsid w:val="00F82B18"/>
    <w:rsid w:val="00F8515D"/>
    <w:rsid w:val="00F8687B"/>
    <w:rsid w:val="00F87A00"/>
    <w:rsid w:val="00F928A5"/>
    <w:rsid w:val="00F92B68"/>
    <w:rsid w:val="00F93ACE"/>
    <w:rsid w:val="00F94B1D"/>
    <w:rsid w:val="00F967DC"/>
    <w:rsid w:val="00FA0F67"/>
    <w:rsid w:val="00FA22A5"/>
    <w:rsid w:val="00FA460F"/>
    <w:rsid w:val="00FA5C82"/>
    <w:rsid w:val="00FA6A04"/>
    <w:rsid w:val="00FB0C95"/>
    <w:rsid w:val="00FB19DA"/>
    <w:rsid w:val="00FB7A80"/>
    <w:rsid w:val="00FC2206"/>
    <w:rsid w:val="00FC39E7"/>
    <w:rsid w:val="00FC654C"/>
    <w:rsid w:val="00FC7953"/>
    <w:rsid w:val="00FD23AB"/>
    <w:rsid w:val="00FD3422"/>
    <w:rsid w:val="00FE0603"/>
    <w:rsid w:val="00FE1246"/>
    <w:rsid w:val="00FE12EC"/>
    <w:rsid w:val="00FE39D8"/>
    <w:rsid w:val="00FE612A"/>
    <w:rsid w:val="00FE686B"/>
    <w:rsid w:val="00FE769C"/>
    <w:rsid w:val="00FE79AC"/>
    <w:rsid w:val="00FF0D9F"/>
    <w:rsid w:val="00FF3DB0"/>
    <w:rsid w:val="00FF5F4A"/>
    <w:rsid w:val="00FF69F3"/>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F2693B"/>
    <w:pPr>
      <w:spacing w:before="480" w:after="480"/>
    </w:pPr>
    <w:rPr>
      <w:rFonts w:ascii="Times New Roman" w:hAnsi="Times New Roman"/>
      <w:color w:val="auto"/>
      <w:sz w:val="56"/>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4" Type="http://schemas.openxmlformats.org/officeDocument/2006/relationships/image" Target="media/image2.tiff"/><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50" Type="http://schemas.microsoft.com/office/2007/relationships/diagramDrawing" Target="diagrams/drawing2.xml"/><Relationship Id="rId51" Type="http://schemas.openxmlformats.org/officeDocument/2006/relationships/image" Target="media/image32.png"/><Relationship Id="rId52" Type="http://schemas.openxmlformats.org/officeDocument/2006/relationships/image" Target="media/image33.png"/><Relationship Id="rId53" Type="http://schemas.openxmlformats.org/officeDocument/2006/relationships/image" Target="media/image34.png"/><Relationship Id="rId54" Type="http://schemas.openxmlformats.org/officeDocument/2006/relationships/image" Target="media/image35.png"/><Relationship Id="rId55" Type="http://schemas.openxmlformats.org/officeDocument/2006/relationships/image" Target="media/image36.png"/><Relationship Id="rId56" Type="http://schemas.openxmlformats.org/officeDocument/2006/relationships/image" Target="media/image37.PNG"/><Relationship Id="rId57" Type="http://schemas.openxmlformats.org/officeDocument/2006/relationships/image" Target="media/image38.PNG"/><Relationship Id="rId58" Type="http://schemas.openxmlformats.org/officeDocument/2006/relationships/fontTable" Target="fontTable.xml"/><Relationship Id="rId59" Type="http://schemas.openxmlformats.org/officeDocument/2006/relationships/theme" Target="theme/theme1.xml"/><Relationship Id="rId40" Type="http://schemas.openxmlformats.org/officeDocument/2006/relationships/image" Target="media/image26.png"/><Relationship Id="rId41" Type="http://schemas.openxmlformats.org/officeDocument/2006/relationships/image" Target="media/image27.png"/><Relationship Id="rId42" Type="http://schemas.openxmlformats.org/officeDocument/2006/relationships/image" Target="media/image28.png"/><Relationship Id="rId43" Type="http://schemas.openxmlformats.org/officeDocument/2006/relationships/image" Target="media/image29.png"/><Relationship Id="rId44" Type="http://schemas.openxmlformats.org/officeDocument/2006/relationships/image" Target="media/image30.png"/><Relationship Id="rId45" Type="http://schemas.openxmlformats.org/officeDocument/2006/relationships/image" Target="media/image31.png"/><Relationship Id="rId46" Type="http://schemas.openxmlformats.org/officeDocument/2006/relationships/diagramData" Target="diagrams/data2.xml"/><Relationship Id="rId47" Type="http://schemas.openxmlformats.org/officeDocument/2006/relationships/diagramLayout" Target="diagrams/layout2.xml"/><Relationship Id="rId48" Type="http://schemas.openxmlformats.org/officeDocument/2006/relationships/diagramQuickStyle" Target="diagrams/quickStyle2.xml"/><Relationship Id="rId49" Type="http://schemas.openxmlformats.org/officeDocument/2006/relationships/diagramColors" Target="diagrams/colors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diagramData" Target="diagrams/data1.xml"/><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33" Type="http://schemas.openxmlformats.org/officeDocument/2006/relationships/image" Target="media/image19.png"/><Relationship Id="rId34" Type="http://schemas.openxmlformats.org/officeDocument/2006/relationships/image" Target="media/image20.PNG"/><Relationship Id="rId35" Type="http://schemas.openxmlformats.org/officeDocument/2006/relationships/image" Target="media/image21.png"/><Relationship Id="rId36" Type="http://schemas.openxmlformats.org/officeDocument/2006/relationships/image" Target="media/image22.png"/><Relationship Id="rId37" Type="http://schemas.openxmlformats.org/officeDocument/2006/relationships/image" Target="media/image23.png"/><Relationship Id="rId38" Type="http://schemas.openxmlformats.org/officeDocument/2006/relationships/image" Target="media/image24.png"/><Relationship Id="rId39" Type="http://schemas.openxmlformats.org/officeDocument/2006/relationships/image" Target="media/image25.png"/><Relationship Id="rId20" Type="http://schemas.openxmlformats.org/officeDocument/2006/relationships/image" Target="media/image8.png"/><Relationship Id="rId21" Type="http://schemas.openxmlformats.org/officeDocument/2006/relationships/image" Target="media/image9.jpeg"/><Relationship Id="rId22" Type="http://schemas.microsoft.com/office/2007/relationships/hdphoto" Target="media/hdphoto1.wdp"/><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hyperlink" Target="https://www.odoo.com/fr_FR/" TargetMode="External"/><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image" Target="media/image15.png"/><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987169E-4FA8-D94E-8EF1-FDC18B4BA815}" type="doc">
      <dgm:prSet loTypeId="urn:microsoft.com/office/officeart/2005/8/layout/process1" loCatId="" qsTypeId="urn:microsoft.com/office/officeart/2005/8/quickstyle/simple4" qsCatId="simple" csTypeId="urn:microsoft.com/office/officeart/2005/8/colors/accent0_3" csCatId="mainScheme" phldr="1"/>
      <dgm:spPr/>
    </dgm:pt>
    <dgm:pt modelId="{28384915-1675-B04C-98B2-5364992BC2A8}">
      <dgm:prSet phldrT="[Texte]"/>
      <dgm:spPr/>
      <dgm:t>
        <a:bodyPr/>
        <a:lstStyle/>
        <a:p>
          <a:r>
            <a:rPr lang="fr-FR"/>
            <a:t>Problématiques</a:t>
          </a:r>
        </a:p>
      </dgm:t>
    </dgm:pt>
    <dgm:pt modelId="{BEB2FF8F-507A-6949-B109-2FCAD953DB66}" type="parTrans" cxnId="{5996146B-5895-E64B-89D7-4D5027C02081}">
      <dgm:prSet/>
      <dgm:spPr/>
      <dgm:t>
        <a:bodyPr/>
        <a:lstStyle/>
        <a:p>
          <a:endParaRPr lang="fr-FR"/>
        </a:p>
      </dgm:t>
    </dgm:pt>
    <dgm:pt modelId="{7FF29EEB-5954-F74A-A9E0-294796C9A592}" type="sibTrans" cxnId="{5996146B-5895-E64B-89D7-4D5027C02081}">
      <dgm:prSet/>
      <dgm:spPr/>
      <dgm:t>
        <a:bodyPr/>
        <a:lstStyle/>
        <a:p>
          <a:endParaRPr lang="fr-FR"/>
        </a:p>
      </dgm:t>
    </dgm:pt>
    <dgm:pt modelId="{375D6B64-C538-384A-B8FC-22FEF8130760}">
      <dgm:prSet phldrT="[Texte]"/>
      <dgm:spPr/>
      <dgm:t>
        <a:bodyPr/>
        <a:lstStyle/>
        <a:p>
          <a:r>
            <a:rPr lang="fr-FR"/>
            <a:t>Hypothèses</a:t>
          </a:r>
        </a:p>
      </dgm:t>
    </dgm:pt>
    <dgm:pt modelId="{C2791BB8-9E48-8145-8CAA-F36FF7EFE362}" type="parTrans" cxnId="{C32CE174-66D5-D043-8AB4-7C41C0F551A6}">
      <dgm:prSet/>
      <dgm:spPr/>
      <dgm:t>
        <a:bodyPr/>
        <a:lstStyle/>
        <a:p>
          <a:endParaRPr lang="fr-FR"/>
        </a:p>
      </dgm:t>
    </dgm:pt>
    <dgm:pt modelId="{8C8A8249-A99C-CB4E-BE8A-7B5182B0A7FF}" type="sibTrans" cxnId="{C32CE174-66D5-D043-8AB4-7C41C0F551A6}">
      <dgm:prSet/>
      <dgm:spPr/>
      <dgm:t>
        <a:bodyPr/>
        <a:lstStyle/>
        <a:p>
          <a:endParaRPr lang="fr-FR"/>
        </a:p>
      </dgm:t>
    </dgm:pt>
    <dgm:pt modelId="{D48F5B47-FD31-DC4D-8A52-596CA1264764}">
      <dgm:prSet phldrT="[Texte]"/>
      <dgm:spPr/>
      <dgm:t>
        <a:bodyPr/>
        <a:lstStyle/>
        <a:p>
          <a:r>
            <a:rPr lang="fr-FR"/>
            <a:t>Alternatives</a:t>
          </a:r>
        </a:p>
      </dgm:t>
    </dgm:pt>
    <dgm:pt modelId="{C3398813-B60C-B14B-8B41-1BC9077B06F5}" type="parTrans" cxnId="{692BA3C2-05A4-4F4D-8923-AFAF90BAAC23}">
      <dgm:prSet/>
      <dgm:spPr/>
      <dgm:t>
        <a:bodyPr/>
        <a:lstStyle/>
        <a:p>
          <a:endParaRPr lang="fr-FR"/>
        </a:p>
      </dgm:t>
    </dgm:pt>
    <dgm:pt modelId="{0589579E-69D1-4647-8BA5-2151AE0D7579}" type="sibTrans" cxnId="{692BA3C2-05A4-4F4D-8923-AFAF90BAAC23}">
      <dgm:prSet/>
      <dgm:spPr/>
      <dgm:t>
        <a:bodyPr/>
        <a:lstStyle/>
        <a:p>
          <a:endParaRPr lang="fr-FR"/>
        </a:p>
      </dgm:t>
    </dgm:pt>
    <dgm:pt modelId="{953507F9-E78C-F64B-B226-02CEB3813541}">
      <dgm:prSet/>
      <dgm:spPr/>
      <dgm:t>
        <a:bodyPr/>
        <a:lstStyle/>
        <a:p>
          <a:r>
            <a:rPr lang="fr-FR"/>
            <a:t>Limites et avantages</a:t>
          </a:r>
        </a:p>
      </dgm:t>
    </dgm:pt>
    <dgm:pt modelId="{4E9C03E5-A049-534A-865E-26E677172DE4}" type="parTrans" cxnId="{89B5DE4C-D29F-5F4F-B29E-73D7BF4312DD}">
      <dgm:prSet/>
      <dgm:spPr/>
      <dgm:t>
        <a:bodyPr/>
        <a:lstStyle/>
        <a:p>
          <a:endParaRPr lang="fr-FR"/>
        </a:p>
      </dgm:t>
    </dgm:pt>
    <dgm:pt modelId="{C4DC7554-0DE4-3C47-B716-781CDBF78FB3}" type="sibTrans" cxnId="{89B5DE4C-D29F-5F4F-B29E-73D7BF4312DD}">
      <dgm:prSet/>
      <dgm:spPr/>
      <dgm:t>
        <a:bodyPr/>
        <a:lstStyle/>
        <a:p>
          <a:endParaRPr lang="fr-FR"/>
        </a:p>
      </dgm:t>
    </dgm:pt>
    <dgm:pt modelId="{D97DF6F5-501A-5F45-9D92-8FB5CEE02BC9}">
      <dgm:prSet/>
      <dgm:spPr/>
      <dgm:t>
        <a:bodyPr/>
        <a:lstStyle/>
        <a:p>
          <a:r>
            <a:rPr lang="fr-FR"/>
            <a:t>Recommandations</a:t>
          </a:r>
        </a:p>
      </dgm:t>
    </dgm:pt>
    <dgm:pt modelId="{BFCB3069-EF87-0641-B862-9FBA8BF58F33}" type="parTrans" cxnId="{92FAE5E3-F6AA-8F43-B2F0-7CA7F75CD493}">
      <dgm:prSet/>
      <dgm:spPr/>
      <dgm:t>
        <a:bodyPr/>
        <a:lstStyle/>
        <a:p>
          <a:endParaRPr lang="fr-FR"/>
        </a:p>
      </dgm:t>
    </dgm:pt>
    <dgm:pt modelId="{8346D89C-2E41-DA46-984B-ABB1FFED1444}" type="sibTrans" cxnId="{92FAE5E3-F6AA-8F43-B2F0-7CA7F75CD493}">
      <dgm:prSet/>
      <dgm:spPr/>
      <dgm:t>
        <a:bodyPr/>
        <a:lstStyle/>
        <a:p>
          <a:endParaRPr lang="fr-FR"/>
        </a:p>
      </dgm:t>
    </dgm:pt>
    <dgm:pt modelId="{1674DCAD-ADDE-F24B-B63A-759CCDDEF07C}" type="pres">
      <dgm:prSet presAssocID="{A987169E-4FA8-D94E-8EF1-FDC18B4BA815}" presName="Name0" presStyleCnt="0">
        <dgm:presLayoutVars>
          <dgm:dir/>
          <dgm:resizeHandles val="exact"/>
        </dgm:presLayoutVars>
      </dgm:prSet>
      <dgm:spPr/>
    </dgm:pt>
    <dgm:pt modelId="{08545451-86C1-E34F-99C3-7A34095A9CDA}" type="pres">
      <dgm:prSet presAssocID="{28384915-1675-B04C-98B2-5364992BC2A8}" presName="node" presStyleLbl="node1" presStyleIdx="0" presStyleCnt="5">
        <dgm:presLayoutVars>
          <dgm:bulletEnabled val="1"/>
        </dgm:presLayoutVars>
      </dgm:prSet>
      <dgm:spPr/>
      <dgm:t>
        <a:bodyPr/>
        <a:lstStyle/>
        <a:p>
          <a:endParaRPr lang="fr-FR"/>
        </a:p>
      </dgm:t>
    </dgm:pt>
    <dgm:pt modelId="{432B0C5F-ED74-264F-9522-9938F57B2558}" type="pres">
      <dgm:prSet presAssocID="{7FF29EEB-5954-F74A-A9E0-294796C9A592}" presName="sibTrans" presStyleLbl="sibTrans2D1" presStyleIdx="0" presStyleCnt="4"/>
      <dgm:spPr/>
      <dgm:t>
        <a:bodyPr/>
        <a:lstStyle/>
        <a:p>
          <a:endParaRPr lang="fr-FR"/>
        </a:p>
      </dgm:t>
    </dgm:pt>
    <dgm:pt modelId="{79B0A703-1A52-EF4F-9DEC-FA457157C400}" type="pres">
      <dgm:prSet presAssocID="{7FF29EEB-5954-F74A-A9E0-294796C9A592}" presName="connectorText" presStyleLbl="sibTrans2D1" presStyleIdx="0" presStyleCnt="4"/>
      <dgm:spPr/>
      <dgm:t>
        <a:bodyPr/>
        <a:lstStyle/>
        <a:p>
          <a:endParaRPr lang="fr-FR"/>
        </a:p>
      </dgm:t>
    </dgm:pt>
    <dgm:pt modelId="{494F2514-ABB4-CB43-996D-9174AF5728B9}" type="pres">
      <dgm:prSet presAssocID="{375D6B64-C538-384A-B8FC-22FEF8130760}" presName="node" presStyleLbl="node1" presStyleIdx="1" presStyleCnt="5">
        <dgm:presLayoutVars>
          <dgm:bulletEnabled val="1"/>
        </dgm:presLayoutVars>
      </dgm:prSet>
      <dgm:spPr/>
      <dgm:t>
        <a:bodyPr/>
        <a:lstStyle/>
        <a:p>
          <a:endParaRPr lang="fr-FR"/>
        </a:p>
      </dgm:t>
    </dgm:pt>
    <dgm:pt modelId="{220464F1-262F-A249-BE04-89E4D8866C03}" type="pres">
      <dgm:prSet presAssocID="{8C8A8249-A99C-CB4E-BE8A-7B5182B0A7FF}" presName="sibTrans" presStyleLbl="sibTrans2D1" presStyleIdx="1" presStyleCnt="4"/>
      <dgm:spPr/>
      <dgm:t>
        <a:bodyPr/>
        <a:lstStyle/>
        <a:p>
          <a:endParaRPr lang="fr-FR"/>
        </a:p>
      </dgm:t>
    </dgm:pt>
    <dgm:pt modelId="{ABC88922-A6D9-7E4B-AFC3-4F5410B36D9B}" type="pres">
      <dgm:prSet presAssocID="{8C8A8249-A99C-CB4E-BE8A-7B5182B0A7FF}" presName="connectorText" presStyleLbl="sibTrans2D1" presStyleIdx="1" presStyleCnt="4"/>
      <dgm:spPr/>
      <dgm:t>
        <a:bodyPr/>
        <a:lstStyle/>
        <a:p>
          <a:endParaRPr lang="fr-FR"/>
        </a:p>
      </dgm:t>
    </dgm:pt>
    <dgm:pt modelId="{0B46F38B-A8B0-494F-91A2-B73971D8AFE7}" type="pres">
      <dgm:prSet presAssocID="{D48F5B47-FD31-DC4D-8A52-596CA1264764}" presName="node" presStyleLbl="node1" presStyleIdx="2" presStyleCnt="5">
        <dgm:presLayoutVars>
          <dgm:bulletEnabled val="1"/>
        </dgm:presLayoutVars>
      </dgm:prSet>
      <dgm:spPr/>
      <dgm:t>
        <a:bodyPr/>
        <a:lstStyle/>
        <a:p>
          <a:endParaRPr lang="fr-FR"/>
        </a:p>
      </dgm:t>
    </dgm:pt>
    <dgm:pt modelId="{D0A3B269-5717-BA44-A0BB-A17B7648F2EE}" type="pres">
      <dgm:prSet presAssocID="{0589579E-69D1-4647-8BA5-2151AE0D7579}" presName="sibTrans" presStyleLbl="sibTrans2D1" presStyleIdx="2" presStyleCnt="4"/>
      <dgm:spPr/>
      <dgm:t>
        <a:bodyPr/>
        <a:lstStyle/>
        <a:p>
          <a:endParaRPr lang="fr-FR"/>
        </a:p>
      </dgm:t>
    </dgm:pt>
    <dgm:pt modelId="{5F183FD9-AC6D-574D-98CF-FCA6BEB1866A}" type="pres">
      <dgm:prSet presAssocID="{0589579E-69D1-4647-8BA5-2151AE0D7579}" presName="connectorText" presStyleLbl="sibTrans2D1" presStyleIdx="2" presStyleCnt="4"/>
      <dgm:spPr/>
      <dgm:t>
        <a:bodyPr/>
        <a:lstStyle/>
        <a:p>
          <a:endParaRPr lang="fr-FR"/>
        </a:p>
      </dgm:t>
    </dgm:pt>
    <dgm:pt modelId="{734C22D7-BFC5-8040-9221-37718FD7FAB6}" type="pres">
      <dgm:prSet presAssocID="{953507F9-E78C-F64B-B226-02CEB3813541}" presName="node" presStyleLbl="node1" presStyleIdx="3" presStyleCnt="5">
        <dgm:presLayoutVars>
          <dgm:bulletEnabled val="1"/>
        </dgm:presLayoutVars>
      </dgm:prSet>
      <dgm:spPr/>
      <dgm:t>
        <a:bodyPr/>
        <a:lstStyle/>
        <a:p>
          <a:endParaRPr lang="fr-FR"/>
        </a:p>
      </dgm:t>
    </dgm:pt>
    <dgm:pt modelId="{0608C621-0B2F-0F45-B1E0-6F74878EA11B}" type="pres">
      <dgm:prSet presAssocID="{C4DC7554-0DE4-3C47-B716-781CDBF78FB3}" presName="sibTrans" presStyleLbl="sibTrans2D1" presStyleIdx="3" presStyleCnt="4"/>
      <dgm:spPr/>
      <dgm:t>
        <a:bodyPr/>
        <a:lstStyle/>
        <a:p>
          <a:endParaRPr lang="fr-FR"/>
        </a:p>
      </dgm:t>
    </dgm:pt>
    <dgm:pt modelId="{F2AD83AE-2D02-9D40-8B90-EA54BBA878F8}" type="pres">
      <dgm:prSet presAssocID="{C4DC7554-0DE4-3C47-B716-781CDBF78FB3}" presName="connectorText" presStyleLbl="sibTrans2D1" presStyleIdx="3" presStyleCnt="4"/>
      <dgm:spPr/>
      <dgm:t>
        <a:bodyPr/>
        <a:lstStyle/>
        <a:p>
          <a:endParaRPr lang="fr-FR"/>
        </a:p>
      </dgm:t>
    </dgm:pt>
    <dgm:pt modelId="{B05E68A4-A617-BB4A-9306-2F88A6BBE3AE}" type="pres">
      <dgm:prSet presAssocID="{D97DF6F5-501A-5F45-9D92-8FB5CEE02BC9}" presName="node" presStyleLbl="node1" presStyleIdx="4" presStyleCnt="5">
        <dgm:presLayoutVars>
          <dgm:bulletEnabled val="1"/>
        </dgm:presLayoutVars>
      </dgm:prSet>
      <dgm:spPr/>
      <dgm:t>
        <a:bodyPr/>
        <a:lstStyle/>
        <a:p>
          <a:endParaRPr lang="fr-FR"/>
        </a:p>
      </dgm:t>
    </dgm:pt>
  </dgm:ptLst>
  <dgm:cxnLst>
    <dgm:cxn modelId="{22DBE820-220B-6C40-8AEE-CF9FD75B4D35}" type="presOf" srcId="{8C8A8249-A99C-CB4E-BE8A-7B5182B0A7FF}" destId="{220464F1-262F-A249-BE04-89E4D8866C03}" srcOrd="0" destOrd="0" presId="urn:microsoft.com/office/officeart/2005/8/layout/process1"/>
    <dgm:cxn modelId="{C32CE174-66D5-D043-8AB4-7C41C0F551A6}" srcId="{A987169E-4FA8-D94E-8EF1-FDC18B4BA815}" destId="{375D6B64-C538-384A-B8FC-22FEF8130760}" srcOrd="1" destOrd="0" parTransId="{C2791BB8-9E48-8145-8CAA-F36FF7EFE362}" sibTransId="{8C8A8249-A99C-CB4E-BE8A-7B5182B0A7FF}"/>
    <dgm:cxn modelId="{246B376B-C396-ED4B-8462-62ADCB58547A}" type="presOf" srcId="{D48F5B47-FD31-DC4D-8A52-596CA1264764}" destId="{0B46F38B-A8B0-494F-91A2-B73971D8AFE7}" srcOrd="0" destOrd="0" presId="urn:microsoft.com/office/officeart/2005/8/layout/process1"/>
    <dgm:cxn modelId="{27924C13-B36C-1346-8A0E-016F388D5818}" type="presOf" srcId="{7FF29EEB-5954-F74A-A9E0-294796C9A592}" destId="{432B0C5F-ED74-264F-9522-9938F57B2558}" srcOrd="0" destOrd="0" presId="urn:microsoft.com/office/officeart/2005/8/layout/process1"/>
    <dgm:cxn modelId="{692BA3C2-05A4-4F4D-8923-AFAF90BAAC23}" srcId="{A987169E-4FA8-D94E-8EF1-FDC18B4BA815}" destId="{D48F5B47-FD31-DC4D-8A52-596CA1264764}" srcOrd="2" destOrd="0" parTransId="{C3398813-B60C-B14B-8B41-1BC9077B06F5}" sibTransId="{0589579E-69D1-4647-8BA5-2151AE0D7579}"/>
    <dgm:cxn modelId="{D6573396-D11C-924D-A062-F63796B7A13D}" type="presOf" srcId="{A987169E-4FA8-D94E-8EF1-FDC18B4BA815}" destId="{1674DCAD-ADDE-F24B-B63A-759CCDDEF07C}" srcOrd="0" destOrd="0" presId="urn:microsoft.com/office/officeart/2005/8/layout/process1"/>
    <dgm:cxn modelId="{06550426-780B-8D4A-A74C-98FDFC3D638F}" type="presOf" srcId="{375D6B64-C538-384A-B8FC-22FEF8130760}" destId="{494F2514-ABB4-CB43-996D-9174AF5728B9}" srcOrd="0" destOrd="0" presId="urn:microsoft.com/office/officeart/2005/8/layout/process1"/>
    <dgm:cxn modelId="{BFD0E4B8-877C-534F-BD08-7A354D971EC4}" type="presOf" srcId="{7FF29EEB-5954-F74A-A9E0-294796C9A592}" destId="{79B0A703-1A52-EF4F-9DEC-FA457157C400}" srcOrd="1" destOrd="0" presId="urn:microsoft.com/office/officeart/2005/8/layout/process1"/>
    <dgm:cxn modelId="{75BAAE31-6A90-6B41-85F4-E3FDF7F269E3}" type="presOf" srcId="{8C8A8249-A99C-CB4E-BE8A-7B5182B0A7FF}" destId="{ABC88922-A6D9-7E4B-AFC3-4F5410B36D9B}" srcOrd="1" destOrd="0" presId="urn:microsoft.com/office/officeart/2005/8/layout/process1"/>
    <dgm:cxn modelId="{7A744678-E5A2-2342-8C9A-2F466DC5D058}" type="presOf" srcId="{28384915-1675-B04C-98B2-5364992BC2A8}" destId="{08545451-86C1-E34F-99C3-7A34095A9CDA}" srcOrd="0" destOrd="0" presId="urn:microsoft.com/office/officeart/2005/8/layout/process1"/>
    <dgm:cxn modelId="{094165D6-B3D2-7846-BDDA-7FED217769DD}" type="presOf" srcId="{953507F9-E78C-F64B-B226-02CEB3813541}" destId="{734C22D7-BFC5-8040-9221-37718FD7FAB6}" srcOrd="0" destOrd="0" presId="urn:microsoft.com/office/officeart/2005/8/layout/process1"/>
    <dgm:cxn modelId="{0E5E1846-76F0-4C40-9D78-BDDF68A9B09D}" type="presOf" srcId="{C4DC7554-0DE4-3C47-B716-781CDBF78FB3}" destId="{F2AD83AE-2D02-9D40-8B90-EA54BBA878F8}" srcOrd="1" destOrd="0" presId="urn:microsoft.com/office/officeart/2005/8/layout/process1"/>
    <dgm:cxn modelId="{3E5AB73B-5E78-6F49-9A51-1B315A48D1CB}" type="presOf" srcId="{D97DF6F5-501A-5F45-9D92-8FB5CEE02BC9}" destId="{B05E68A4-A617-BB4A-9306-2F88A6BBE3AE}" srcOrd="0" destOrd="0" presId="urn:microsoft.com/office/officeart/2005/8/layout/process1"/>
    <dgm:cxn modelId="{62FEC18E-B0C9-E746-9F7E-83EDEDB283EE}" type="presOf" srcId="{0589579E-69D1-4647-8BA5-2151AE0D7579}" destId="{D0A3B269-5717-BA44-A0BB-A17B7648F2EE}" srcOrd="0" destOrd="0" presId="urn:microsoft.com/office/officeart/2005/8/layout/process1"/>
    <dgm:cxn modelId="{6D6A6E8C-EEE1-E54E-8677-097ECDF4F14F}" type="presOf" srcId="{C4DC7554-0DE4-3C47-B716-781CDBF78FB3}" destId="{0608C621-0B2F-0F45-B1E0-6F74878EA11B}" srcOrd="0" destOrd="0" presId="urn:microsoft.com/office/officeart/2005/8/layout/process1"/>
    <dgm:cxn modelId="{92FAE5E3-F6AA-8F43-B2F0-7CA7F75CD493}" srcId="{A987169E-4FA8-D94E-8EF1-FDC18B4BA815}" destId="{D97DF6F5-501A-5F45-9D92-8FB5CEE02BC9}" srcOrd="4" destOrd="0" parTransId="{BFCB3069-EF87-0641-B862-9FBA8BF58F33}" sibTransId="{8346D89C-2E41-DA46-984B-ABB1FFED1444}"/>
    <dgm:cxn modelId="{89B5DE4C-D29F-5F4F-B29E-73D7BF4312DD}" srcId="{A987169E-4FA8-D94E-8EF1-FDC18B4BA815}" destId="{953507F9-E78C-F64B-B226-02CEB3813541}" srcOrd="3" destOrd="0" parTransId="{4E9C03E5-A049-534A-865E-26E677172DE4}" sibTransId="{C4DC7554-0DE4-3C47-B716-781CDBF78FB3}"/>
    <dgm:cxn modelId="{5996146B-5895-E64B-89D7-4D5027C02081}" srcId="{A987169E-4FA8-D94E-8EF1-FDC18B4BA815}" destId="{28384915-1675-B04C-98B2-5364992BC2A8}" srcOrd="0" destOrd="0" parTransId="{BEB2FF8F-507A-6949-B109-2FCAD953DB66}" sibTransId="{7FF29EEB-5954-F74A-A9E0-294796C9A592}"/>
    <dgm:cxn modelId="{3316C671-BFEB-A242-A4EB-EFDE84359F88}" type="presOf" srcId="{0589579E-69D1-4647-8BA5-2151AE0D7579}" destId="{5F183FD9-AC6D-574D-98CF-FCA6BEB1866A}" srcOrd="1" destOrd="0" presId="urn:microsoft.com/office/officeart/2005/8/layout/process1"/>
    <dgm:cxn modelId="{81C3B4A5-E8BA-B343-9906-C0EAB1BD73C8}" type="presParOf" srcId="{1674DCAD-ADDE-F24B-B63A-759CCDDEF07C}" destId="{08545451-86C1-E34F-99C3-7A34095A9CDA}" srcOrd="0" destOrd="0" presId="urn:microsoft.com/office/officeart/2005/8/layout/process1"/>
    <dgm:cxn modelId="{249DF032-E2C1-A741-A45B-99F2E5514A56}" type="presParOf" srcId="{1674DCAD-ADDE-F24B-B63A-759CCDDEF07C}" destId="{432B0C5F-ED74-264F-9522-9938F57B2558}" srcOrd="1" destOrd="0" presId="urn:microsoft.com/office/officeart/2005/8/layout/process1"/>
    <dgm:cxn modelId="{3C355F23-27F4-DB4B-891C-8AF7360E6476}" type="presParOf" srcId="{432B0C5F-ED74-264F-9522-9938F57B2558}" destId="{79B0A703-1A52-EF4F-9DEC-FA457157C400}" srcOrd="0" destOrd="0" presId="urn:microsoft.com/office/officeart/2005/8/layout/process1"/>
    <dgm:cxn modelId="{F34CD7C4-1B89-AA4B-8CC3-E119114818E2}" type="presParOf" srcId="{1674DCAD-ADDE-F24B-B63A-759CCDDEF07C}" destId="{494F2514-ABB4-CB43-996D-9174AF5728B9}" srcOrd="2" destOrd="0" presId="urn:microsoft.com/office/officeart/2005/8/layout/process1"/>
    <dgm:cxn modelId="{3D2485EA-4EA2-C247-BD01-7DAEED757CC7}" type="presParOf" srcId="{1674DCAD-ADDE-F24B-B63A-759CCDDEF07C}" destId="{220464F1-262F-A249-BE04-89E4D8866C03}" srcOrd="3" destOrd="0" presId="urn:microsoft.com/office/officeart/2005/8/layout/process1"/>
    <dgm:cxn modelId="{7C755672-F95A-D14D-AD47-EAD100C61CAB}" type="presParOf" srcId="{220464F1-262F-A249-BE04-89E4D8866C03}" destId="{ABC88922-A6D9-7E4B-AFC3-4F5410B36D9B}" srcOrd="0" destOrd="0" presId="urn:microsoft.com/office/officeart/2005/8/layout/process1"/>
    <dgm:cxn modelId="{687A7697-1610-4B4F-81D9-629F62A4820C}" type="presParOf" srcId="{1674DCAD-ADDE-F24B-B63A-759CCDDEF07C}" destId="{0B46F38B-A8B0-494F-91A2-B73971D8AFE7}" srcOrd="4" destOrd="0" presId="urn:microsoft.com/office/officeart/2005/8/layout/process1"/>
    <dgm:cxn modelId="{34194D68-EE3C-484A-9A98-FC341462604D}" type="presParOf" srcId="{1674DCAD-ADDE-F24B-B63A-759CCDDEF07C}" destId="{D0A3B269-5717-BA44-A0BB-A17B7648F2EE}" srcOrd="5" destOrd="0" presId="urn:microsoft.com/office/officeart/2005/8/layout/process1"/>
    <dgm:cxn modelId="{D24ECCAB-CFD7-D442-BBBA-63700D960170}" type="presParOf" srcId="{D0A3B269-5717-BA44-A0BB-A17B7648F2EE}" destId="{5F183FD9-AC6D-574D-98CF-FCA6BEB1866A}" srcOrd="0" destOrd="0" presId="urn:microsoft.com/office/officeart/2005/8/layout/process1"/>
    <dgm:cxn modelId="{7E5D1219-9DC3-2A44-A3E3-F54C14CB8C89}" type="presParOf" srcId="{1674DCAD-ADDE-F24B-B63A-759CCDDEF07C}" destId="{734C22D7-BFC5-8040-9221-37718FD7FAB6}" srcOrd="6" destOrd="0" presId="urn:microsoft.com/office/officeart/2005/8/layout/process1"/>
    <dgm:cxn modelId="{7693D418-2BF1-774F-BD93-9BE1D0FE8598}" type="presParOf" srcId="{1674DCAD-ADDE-F24B-B63A-759CCDDEF07C}" destId="{0608C621-0B2F-0F45-B1E0-6F74878EA11B}" srcOrd="7" destOrd="0" presId="urn:microsoft.com/office/officeart/2005/8/layout/process1"/>
    <dgm:cxn modelId="{A3161793-5E14-A841-9BBA-E5C21E0DE56C}" type="presParOf" srcId="{0608C621-0B2F-0F45-B1E0-6F74878EA11B}" destId="{F2AD83AE-2D02-9D40-8B90-EA54BBA878F8}" srcOrd="0" destOrd="0" presId="urn:microsoft.com/office/officeart/2005/8/layout/process1"/>
    <dgm:cxn modelId="{301E29F1-B482-1C44-BB65-8835A803F42C}" type="presParOf" srcId="{1674DCAD-ADDE-F24B-B63A-759CCDDEF07C}" destId="{B05E68A4-A617-BB4A-9306-2F88A6BBE3AE}" srcOrd="8"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554E57C-E16A-E046-9F72-316E3554F9E1}" type="doc">
      <dgm:prSet loTypeId="urn:microsoft.com/office/officeart/2005/8/layout/chevron1" loCatId="" qsTypeId="urn:microsoft.com/office/officeart/2005/8/quickstyle/simple4" qsCatId="simple" csTypeId="urn:microsoft.com/office/officeart/2005/8/colors/accent1_2" csCatId="accent1" phldr="1"/>
      <dgm:spPr/>
    </dgm:pt>
    <dgm:pt modelId="{4A8C4BDC-1A7B-FE4B-853B-97120F9314D7}">
      <dgm:prSet phldrT="[Texte]" custT="1"/>
      <dgm:spPr/>
      <dgm:t>
        <a:bodyPr/>
        <a:lstStyle/>
        <a:p>
          <a:r>
            <a:rPr lang="fr-FR" sz="1400"/>
            <a:t>Inventaire</a:t>
          </a:r>
        </a:p>
      </dgm:t>
    </dgm:pt>
    <dgm:pt modelId="{2E521C3B-26A5-984E-ADEE-45E344637D55}" type="parTrans" cxnId="{CB1F71E4-2E5A-E946-9634-41C351956E2C}">
      <dgm:prSet/>
      <dgm:spPr/>
      <dgm:t>
        <a:bodyPr/>
        <a:lstStyle/>
        <a:p>
          <a:endParaRPr lang="fr-FR" sz="1050"/>
        </a:p>
      </dgm:t>
    </dgm:pt>
    <dgm:pt modelId="{8B197691-5348-0B47-B94E-178EEB0389F0}" type="sibTrans" cxnId="{CB1F71E4-2E5A-E946-9634-41C351956E2C}">
      <dgm:prSet/>
      <dgm:spPr/>
      <dgm:t>
        <a:bodyPr/>
        <a:lstStyle/>
        <a:p>
          <a:endParaRPr lang="fr-FR" sz="1050"/>
        </a:p>
      </dgm:t>
    </dgm:pt>
    <dgm:pt modelId="{6ADE7F5D-ACEE-C641-9160-2FDB12300CA8}">
      <dgm:prSet phldrT="[Texte]" custT="1"/>
      <dgm:spPr/>
      <dgm:t>
        <a:bodyPr/>
        <a:lstStyle/>
        <a:p>
          <a:r>
            <a:rPr lang="fr-FR" sz="1400"/>
            <a:t>Vente</a:t>
          </a:r>
        </a:p>
      </dgm:t>
    </dgm:pt>
    <dgm:pt modelId="{AAC2737A-BFFB-9E4A-A2D7-BB895DA2D317}" type="parTrans" cxnId="{43811D0E-6539-8243-BCD9-16F3AA645A12}">
      <dgm:prSet/>
      <dgm:spPr/>
      <dgm:t>
        <a:bodyPr/>
        <a:lstStyle/>
        <a:p>
          <a:endParaRPr lang="fr-FR" sz="1050"/>
        </a:p>
      </dgm:t>
    </dgm:pt>
    <dgm:pt modelId="{37D6903F-BD1E-D54B-8BAA-5C8703A7F093}" type="sibTrans" cxnId="{43811D0E-6539-8243-BCD9-16F3AA645A12}">
      <dgm:prSet/>
      <dgm:spPr/>
      <dgm:t>
        <a:bodyPr/>
        <a:lstStyle/>
        <a:p>
          <a:endParaRPr lang="fr-FR" sz="1050"/>
        </a:p>
      </dgm:t>
    </dgm:pt>
    <dgm:pt modelId="{982B56F8-47A9-2045-BB80-AF212DD530DA}" type="pres">
      <dgm:prSet presAssocID="{7554E57C-E16A-E046-9F72-316E3554F9E1}" presName="Name0" presStyleCnt="0">
        <dgm:presLayoutVars>
          <dgm:dir/>
          <dgm:animLvl val="lvl"/>
          <dgm:resizeHandles val="exact"/>
        </dgm:presLayoutVars>
      </dgm:prSet>
      <dgm:spPr/>
    </dgm:pt>
    <dgm:pt modelId="{B880A832-F944-8F4F-A3AE-DF2312B557C6}" type="pres">
      <dgm:prSet presAssocID="{4A8C4BDC-1A7B-FE4B-853B-97120F9314D7}" presName="parTxOnly" presStyleLbl="node1" presStyleIdx="0" presStyleCnt="2">
        <dgm:presLayoutVars>
          <dgm:chMax val="0"/>
          <dgm:chPref val="0"/>
          <dgm:bulletEnabled val="1"/>
        </dgm:presLayoutVars>
      </dgm:prSet>
      <dgm:spPr/>
      <dgm:t>
        <a:bodyPr/>
        <a:lstStyle/>
        <a:p>
          <a:endParaRPr lang="fr-FR"/>
        </a:p>
      </dgm:t>
    </dgm:pt>
    <dgm:pt modelId="{C2C99F30-0292-8042-8886-67EF8DB24089}" type="pres">
      <dgm:prSet presAssocID="{8B197691-5348-0B47-B94E-178EEB0389F0}" presName="parTxOnlySpace" presStyleCnt="0"/>
      <dgm:spPr/>
    </dgm:pt>
    <dgm:pt modelId="{FE856EE5-3BAB-304A-B0C5-3E8FB6455AA4}" type="pres">
      <dgm:prSet presAssocID="{6ADE7F5D-ACEE-C641-9160-2FDB12300CA8}" presName="parTxOnly" presStyleLbl="node1" presStyleIdx="1" presStyleCnt="2">
        <dgm:presLayoutVars>
          <dgm:chMax val="0"/>
          <dgm:chPref val="0"/>
          <dgm:bulletEnabled val="1"/>
        </dgm:presLayoutVars>
      </dgm:prSet>
      <dgm:spPr/>
      <dgm:t>
        <a:bodyPr/>
        <a:lstStyle/>
        <a:p>
          <a:endParaRPr lang="fr-FR"/>
        </a:p>
      </dgm:t>
    </dgm:pt>
  </dgm:ptLst>
  <dgm:cxnLst>
    <dgm:cxn modelId="{43811D0E-6539-8243-BCD9-16F3AA645A12}" srcId="{7554E57C-E16A-E046-9F72-316E3554F9E1}" destId="{6ADE7F5D-ACEE-C641-9160-2FDB12300CA8}" srcOrd="1" destOrd="0" parTransId="{AAC2737A-BFFB-9E4A-A2D7-BB895DA2D317}" sibTransId="{37D6903F-BD1E-D54B-8BAA-5C8703A7F093}"/>
    <dgm:cxn modelId="{DD3140F4-3583-2D4B-92B1-EDB596D557D3}" type="presOf" srcId="{6ADE7F5D-ACEE-C641-9160-2FDB12300CA8}" destId="{FE856EE5-3BAB-304A-B0C5-3E8FB6455AA4}" srcOrd="0" destOrd="0" presId="urn:microsoft.com/office/officeart/2005/8/layout/chevron1"/>
    <dgm:cxn modelId="{CB1F71E4-2E5A-E946-9634-41C351956E2C}" srcId="{7554E57C-E16A-E046-9F72-316E3554F9E1}" destId="{4A8C4BDC-1A7B-FE4B-853B-97120F9314D7}" srcOrd="0" destOrd="0" parTransId="{2E521C3B-26A5-984E-ADEE-45E344637D55}" sibTransId="{8B197691-5348-0B47-B94E-178EEB0389F0}"/>
    <dgm:cxn modelId="{81FD9288-2DD7-2F43-903A-040A26525BD1}" type="presOf" srcId="{4A8C4BDC-1A7B-FE4B-853B-97120F9314D7}" destId="{B880A832-F944-8F4F-A3AE-DF2312B557C6}" srcOrd="0" destOrd="0" presId="urn:microsoft.com/office/officeart/2005/8/layout/chevron1"/>
    <dgm:cxn modelId="{DE4E865D-5F4B-3947-B06D-6067435E8221}" type="presOf" srcId="{7554E57C-E16A-E046-9F72-316E3554F9E1}" destId="{982B56F8-47A9-2045-BB80-AF212DD530DA}" srcOrd="0" destOrd="0" presId="urn:microsoft.com/office/officeart/2005/8/layout/chevron1"/>
    <dgm:cxn modelId="{C6F9B7D1-F2AF-D649-8066-5B979CF55CFC}" type="presParOf" srcId="{982B56F8-47A9-2045-BB80-AF212DD530DA}" destId="{B880A832-F944-8F4F-A3AE-DF2312B557C6}" srcOrd="0" destOrd="0" presId="urn:microsoft.com/office/officeart/2005/8/layout/chevron1"/>
    <dgm:cxn modelId="{D92BC214-4AAE-4C49-BDE2-0FAE98DD72EB}" type="presParOf" srcId="{982B56F8-47A9-2045-BB80-AF212DD530DA}" destId="{C2C99F30-0292-8042-8886-67EF8DB24089}" srcOrd="1" destOrd="0" presId="urn:microsoft.com/office/officeart/2005/8/layout/chevron1"/>
    <dgm:cxn modelId="{1F681EB2-C561-AD42-B120-C3BD126862C4}" type="presParOf" srcId="{982B56F8-47A9-2045-BB80-AF212DD530DA}" destId="{FE856EE5-3BAB-304A-B0C5-3E8FB6455AA4}" srcOrd="2" destOrd="0" presId="urn:microsoft.com/office/officeart/2005/8/layout/chevron1"/>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8545451-86C1-E34F-99C3-7A34095A9CDA}">
      <dsp:nvSpPr>
        <dsp:cNvPr id="0" name=""/>
        <dsp:cNvSpPr/>
      </dsp:nvSpPr>
      <dsp:spPr>
        <a:xfrm>
          <a:off x="2285"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Problématiques</a:t>
          </a:r>
        </a:p>
      </dsp:txBody>
      <dsp:txXfrm>
        <a:off x="14734" y="613073"/>
        <a:ext cx="683492" cy="400136"/>
      </dsp:txXfrm>
    </dsp:sp>
    <dsp:sp modelId="{432B0C5F-ED74-264F-9522-9938F57B2558}">
      <dsp:nvSpPr>
        <dsp:cNvPr id="0" name=""/>
        <dsp:cNvSpPr/>
      </dsp:nvSpPr>
      <dsp:spPr>
        <a:xfrm>
          <a:off x="781515"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781515" y="760437"/>
        <a:ext cx="105125" cy="105408"/>
      </dsp:txXfrm>
    </dsp:sp>
    <dsp:sp modelId="{494F2514-ABB4-CB43-996D-9174AF5728B9}">
      <dsp:nvSpPr>
        <dsp:cNvPr id="0" name=""/>
        <dsp:cNvSpPr/>
      </dsp:nvSpPr>
      <dsp:spPr>
        <a:xfrm>
          <a:off x="994032"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Hypothèses</a:t>
          </a:r>
        </a:p>
      </dsp:txBody>
      <dsp:txXfrm>
        <a:off x="1006481" y="613073"/>
        <a:ext cx="683492" cy="400136"/>
      </dsp:txXfrm>
    </dsp:sp>
    <dsp:sp modelId="{220464F1-262F-A249-BE04-89E4D8866C03}">
      <dsp:nvSpPr>
        <dsp:cNvPr id="0" name=""/>
        <dsp:cNvSpPr/>
      </dsp:nvSpPr>
      <dsp:spPr>
        <a:xfrm>
          <a:off x="1773262"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1773262" y="760437"/>
        <a:ext cx="105125" cy="105408"/>
      </dsp:txXfrm>
    </dsp:sp>
    <dsp:sp modelId="{0B46F38B-A8B0-494F-91A2-B73971D8AFE7}">
      <dsp:nvSpPr>
        <dsp:cNvPr id="0" name=""/>
        <dsp:cNvSpPr/>
      </dsp:nvSpPr>
      <dsp:spPr>
        <a:xfrm>
          <a:off x="1985779"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Alternatives</a:t>
          </a:r>
        </a:p>
      </dsp:txBody>
      <dsp:txXfrm>
        <a:off x="1998228" y="613073"/>
        <a:ext cx="683492" cy="400136"/>
      </dsp:txXfrm>
    </dsp:sp>
    <dsp:sp modelId="{D0A3B269-5717-BA44-A0BB-A17B7648F2EE}">
      <dsp:nvSpPr>
        <dsp:cNvPr id="0" name=""/>
        <dsp:cNvSpPr/>
      </dsp:nvSpPr>
      <dsp:spPr>
        <a:xfrm>
          <a:off x="2765009"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2765009" y="760437"/>
        <a:ext cx="105125" cy="105408"/>
      </dsp:txXfrm>
    </dsp:sp>
    <dsp:sp modelId="{734C22D7-BFC5-8040-9221-37718FD7FAB6}">
      <dsp:nvSpPr>
        <dsp:cNvPr id="0" name=""/>
        <dsp:cNvSpPr/>
      </dsp:nvSpPr>
      <dsp:spPr>
        <a:xfrm>
          <a:off x="2977526"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Limites et avantages</a:t>
          </a:r>
        </a:p>
      </dsp:txBody>
      <dsp:txXfrm>
        <a:off x="2989975" y="613073"/>
        <a:ext cx="683492" cy="400136"/>
      </dsp:txXfrm>
    </dsp:sp>
    <dsp:sp modelId="{0608C621-0B2F-0F45-B1E0-6F74878EA11B}">
      <dsp:nvSpPr>
        <dsp:cNvPr id="0" name=""/>
        <dsp:cNvSpPr/>
      </dsp:nvSpPr>
      <dsp:spPr>
        <a:xfrm>
          <a:off x="3756756"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3756756" y="760437"/>
        <a:ext cx="105125" cy="105408"/>
      </dsp:txXfrm>
    </dsp:sp>
    <dsp:sp modelId="{B05E68A4-A617-BB4A-9306-2F88A6BBE3AE}">
      <dsp:nvSpPr>
        <dsp:cNvPr id="0" name=""/>
        <dsp:cNvSpPr/>
      </dsp:nvSpPr>
      <dsp:spPr>
        <a:xfrm>
          <a:off x="3969273"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Recommandations</a:t>
          </a:r>
        </a:p>
      </dsp:txBody>
      <dsp:txXfrm>
        <a:off x="3981722" y="613073"/>
        <a:ext cx="683492" cy="40013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80A832-F944-8F4F-A3AE-DF2312B557C6}">
      <dsp:nvSpPr>
        <dsp:cNvPr id="0" name=""/>
        <dsp:cNvSpPr/>
      </dsp:nvSpPr>
      <dsp:spPr>
        <a:xfrm>
          <a:off x="4113"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Inventaire</a:t>
          </a:r>
        </a:p>
      </dsp:txBody>
      <dsp:txXfrm>
        <a:off x="495873" y="138239"/>
        <a:ext cx="1475281" cy="983520"/>
      </dsp:txXfrm>
    </dsp:sp>
    <dsp:sp modelId="{FE856EE5-3BAB-304A-B0C5-3E8FB6455AA4}">
      <dsp:nvSpPr>
        <dsp:cNvPr id="0" name=""/>
        <dsp:cNvSpPr/>
      </dsp:nvSpPr>
      <dsp:spPr>
        <a:xfrm>
          <a:off x="2217034"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Vente</a:t>
          </a:r>
        </a:p>
      </dsp:txBody>
      <dsp:txXfrm>
        <a:off x="2708794" y="138239"/>
        <a:ext cx="1475281" cy="98352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3EF80-6AB3-644C-B3D2-598807965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1</TotalTime>
  <Pages>94</Pages>
  <Words>33164</Words>
  <Characters>182404</Characters>
  <Application>Microsoft Macintosh Word</Application>
  <DocSecurity>0</DocSecurity>
  <Lines>1520</Lines>
  <Paragraphs>430</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2151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585</cp:revision>
  <cp:lastPrinted>2016-06-17T14:52:00Z</cp:lastPrinted>
  <dcterms:created xsi:type="dcterms:W3CDTF">2016-05-18T10:39:00Z</dcterms:created>
  <dcterms:modified xsi:type="dcterms:W3CDTF">2016-06-17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